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3B37F4">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8B6883">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8B6883">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8B6883">
      <w:pPr>
        <w:pStyle w:val="BodyText2"/>
      </w:pPr>
      <w:r>
        <w:t>SELECT distinct country FROM pa.wdpa where country like 'UK%'</w:t>
      </w:r>
    </w:p>
    <w:p w14:paraId="2B643654" w14:textId="77777777" w:rsidR="00BB1D27" w:rsidRDefault="00BB1D27" w:rsidP="008B6883">
      <w:pPr>
        <w:pStyle w:val="BodyText2"/>
      </w:pPr>
      <w:r>
        <w:t>There are no PAs for the UK! There are 84488 PAs in the WDPA table.</w:t>
      </w:r>
    </w:p>
    <w:p w14:paraId="3E851087" w14:textId="544FC1F7"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237F98" w:rsidP="008B6883">
      <w:pPr>
        <w:pStyle w:val="BodyText2"/>
      </w:pPr>
      <w:hyperlink r:id="rId10" w:history="1">
        <w:r w:rsidR="00BB1D27" w:rsidRPr="0077669C">
          <w:rPr>
            <w:rStyle w:val="Hyperlink"/>
          </w:rPr>
          <w:t>http://localhost/pa5.php</w:t>
        </w:r>
      </w:hyperlink>
    </w:p>
    <w:p w14:paraId="0584A78B" w14:textId="77777777" w:rsidR="00BB1D27" w:rsidRDefault="00BB1D27" w:rsidP="008B6883">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8B6883">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8B6883">
      <w:pPr>
        <w:pStyle w:val="BodyText2"/>
      </w:pPr>
      <w:r>
        <w:t>total</w:t>
      </w:r>
      <w:r>
        <w:tab/>
        <w:t>=</w:t>
      </w:r>
      <w:r>
        <w:tab/>
        <w:t xml:space="preserve">12165 </w:t>
      </w:r>
      <w:r>
        <w:tab/>
        <w:t>sp</w:t>
      </w:r>
      <w:r>
        <w:tab/>
        <w:t>all filtered for Africa as well</w:t>
      </w:r>
    </w:p>
    <w:p w14:paraId="1E1A5FFA" w14:textId="77777777" w:rsidR="00BB1D27" w:rsidRDefault="00BB1D27" w:rsidP="008B6883">
      <w:pPr>
        <w:pStyle w:val="BodyText2"/>
      </w:pPr>
      <w:r>
        <w:t xml:space="preserve">parallelisation - picloud </w:t>
      </w:r>
    </w:p>
    <w:p w14:paraId="74E0B516" w14:textId="77777777" w:rsidR="00BB1D27" w:rsidRDefault="00BB1D27" w:rsidP="008B6883">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8B6883">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8B6883">
      <w:pPr>
        <w:pStyle w:val="BodyText2"/>
      </w:pPr>
      <w:r>
        <w:t>Do we need to do dynamic querying, i.e. using user-defined areas?</w:t>
      </w:r>
    </w:p>
    <w:p w14:paraId="08E3F78E" w14:textId="77777777" w:rsidR="00675693" w:rsidRPr="00675693" w:rsidRDefault="00675693" w:rsidP="008B6883">
      <w:pPr>
        <w:pStyle w:val="BodyText2"/>
      </w:pPr>
      <w:r>
        <w:t>From …IUCN Protected area Effectiveness book</w:t>
      </w:r>
    </w:p>
    <w:p w14:paraId="2C9CB025" w14:textId="77777777" w:rsidR="00675693" w:rsidRPr="007B6754" w:rsidRDefault="00675693" w:rsidP="008B6883">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8B6883">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8B6883">
      <w:pPr>
        <w:pStyle w:val="BodyText2"/>
      </w:pPr>
    </w:p>
    <w:p w14:paraId="15BCB04B" w14:textId="77777777" w:rsidR="00675693" w:rsidRDefault="00675693" w:rsidP="008B6883">
      <w:pPr>
        <w:pStyle w:val="BodyText2"/>
      </w:pPr>
      <w:r>
        <w:t>From ..Biological Diversity - frontiers in measurement and assessment book</w:t>
      </w:r>
    </w:p>
    <w:p w14:paraId="02C3F734" w14:textId="77777777" w:rsidR="00675693" w:rsidRPr="00675693" w:rsidRDefault="00675693" w:rsidP="008B6883">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8B6883">
      <w:pPr>
        <w:pStyle w:val="BodyText2"/>
      </w:pPr>
      <w:r>
        <w:t>From CBD Aichi targets</w:t>
      </w:r>
    </w:p>
    <w:p w14:paraId="2013AA55" w14:textId="77777777" w:rsidR="00A128C3" w:rsidRPr="00A128C3" w:rsidRDefault="00A128C3" w:rsidP="008B6883">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3B37F4">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37C45BD5" w:rsidR="000518F6" w:rsidRDefault="000518F6" w:rsidP="008B6883">
      <w:pPr>
        <w:pStyle w:val="BodyText2"/>
      </w:pPr>
      <w:r>
        <w:t xml:space="preserve">Good example of indicators on the JNCC website: </w:t>
      </w:r>
      <w:hyperlink r:id="rId12" w:history="1">
        <w:r w:rsidRPr="00027312">
          <w:rPr>
            <w:rStyle w:val="Hyperlink"/>
          </w:rPr>
          <w:t>http://jncc.defra.gov.uk/page-4250</w:t>
        </w:r>
      </w:hyperlink>
      <w:r>
        <w:t xml:space="preserve"> </w:t>
      </w:r>
    </w:p>
    <w:p w14:paraId="0303DE1D" w14:textId="692D0092" w:rsidR="005E50BF" w:rsidRDefault="00075279" w:rsidP="008B6883">
      <w:pPr>
        <w:pStyle w:val="BodyText2"/>
      </w:pPr>
      <w:r>
        <w:t xml:space="preserve">BIP resources (loads!) </w:t>
      </w:r>
      <w:hyperlink r:id="rId13" w:history="1">
        <w:r w:rsidRPr="00075279">
          <w:rPr>
            <w:rStyle w:val="Hyperlink"/>
          </w:rPr>
          <w:t>here</w:t>
        </w:r>
      </w:hyperlink>
      <w:r>
        <w:t>.</w:t>
      </w:r>
      <w:r w:rsidR="00DF3FE2">
        <w:t xml:space="preserve"> </w:t>
      </w:r>
    </w:p>
    <w:p w14:paraId="5673AF92" w14:textId="77D07998" w:rsidR="00DF3FE2" w:rsidRDefault="00DF3FE2" w:rsidP="00DF3FE2">
      <w:pPr>
        <w:pStyle w:val="Heading5"/>
      </w:pPr>
      <w:r>
        <w:t>Best practice</w:t>
      </w:r>
    </w:p>
    <w:p w14:paraId="40BAC08F" w14:textId="10E0BC67" w:rsidR="00DF3FE2" w:rsidRDefault="00DF3FE2" w:rsidP="008B6883">
      <w:pPr>
        <w:pStyle w:val="BodyText2"/>
      </w:pPr>
      <w:r>
        <w:t>There are two types of indicators: impact (i.e. answering the question: ‘did we achieve our NBSAP targets and objectives?’) and implementation  (i.e. answering the question, ‘did we do what we said we would, when we said we would?’).</w:t>
      </w:r>
    </w:p>
    <w:p w14:paraId="2F23652F" w14:textId="184596E6" w:rsidR="00DF3FE2" w:rsidRDefault="00DF3FE2" w:rsidP="00DF3FE2">
      <w:pPr>
        <w:pStyle w:val="Heading6"/>
      </w:pPr>
      <w:r>
        <w:t>Biodiversity Indicator Facilitators</w:t>
      </w:r>
    </w:p>
    <w:p w14:paraId="7BED7A30" w14:textId="77777777" w:rsidR="00DF3FE2" w:rsidRDefault="00DF3FE2" w:rsidP="008B6883">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782F56AE" w14:textId="5AE2264D" w:rsidR="00DF3FE2" w:rsidRDefault="00DF3FE2" w:rsidP="00DF3FE2">
      <w:pPr>
        <w:pStyle w:val="Heading5"/>
      </w:pPr>
      <w:r>
        <w:t>Global</w:t>
      </w:r>
    </w:p>
    <w:p w14:paraId="30E43EB3" w14:textId="58953EE3" w:rsidR="004E6237" w:rsidRPr="004E6237" w:rsidRDefault="004E6237" w:rsidP="008B6883">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49B5E9C2" w14:textId="77777777" w:rsidR="005A68C1" w:rsidRDefault="009378D9" w:rsidP="009378D9">
      <w:pPr>
        <w:pStyle w:val="Heading6"/>
      </w:pPr>
      <w:bookmarkStart w:id="6" w:name="_CBD_Target_11"/>
      <w:bookmarkEnd w:id="6"/>
      <w:r>
        <w:t>C</w:t>
      </w:r>
      <w:r w:rsidR="005A68C1">
        <w:t>onvention in Biological Diversity</w:t>
      </w:r>
    </w:p>
    <w:p w14:paraId="577F8C2A" w14:textId="736F169B" w:rsidR="009378D9" w:rsidRDefault="005A68C1" w:rsidP="00B51C2F">
      <w:pPr>
        <w:pStyle w:val="Heading7"/>
      </w:pPr>
      <w:r>
        <w:t>C</w:t>
      </w:r>
      <w:r w:rsidR="009378D9">
        <w:t>BD Target 11</w:t>
      </w:r>
    </w:p>
    <w:p w14:paraId="42BE2339" w14:textId="77777777" w:rsidR="00CB3305" w:rsidRDefault="009378D9" w:rsidP="008B6883">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5331000C" w14:textId="14BDA698" w:rsidR="009378D9" w:rsidRDefault="00CB3305" w:rsidP="008B6883">
      <w:pPr>
        <w:pStyle w:val="BodyText2"/>
      </w:pPr>
      <w:r>
        <w:t>There are lots of issues that I have noticed with buffering the point-only PAs:</w:t>
      </w:r>
    </w:p>
    <w:p w14:paraId="4B7BD724" w14:textId="72300462"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1C72D64E" w14:textId="58B4C56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2A05DBE8" w14:textId="4E508D7B" w:rsidR="00A85468"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03508FEA" w14:textId="65F15C05" w:rsidR="005C54A4" w:rsidRPr="001858D0" w:rsidRDefault="005C54A4" w:rsidP="008B6883">
      <w:pPr>
        <w:pStyle w:val="BodyText2"/>
      </w:pPr>
      <w:r>
        <w:t xml:space="preserve">WDPA polygons often cross borders and their areas are included in the areas for adjacent countries - however, it is hard to systematically remove these slivers using logic based on the PARENT_ISO as this is sometimes wrong. 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6D81544C" w14:textId="0A3DEF38" w:rsidR="005A68C1" w:rsidRDefault="005A68C1" w:rsidP="005A68C1">
      <w:pPr>
        <w:pStyle w:val="Heading6"/>
      </w:pPr>
      <w:r>
        <w:t>Sustainable Development Goals</w:t>
      </w:r>
      <w:r>
        <w:tab/>
      </w:r>
    </w:p>
    <w:p w14:paraId="050EDB63" w14:textId="6C0268A0" w:rsidR="005A68C1" w:rsidRPr="005A68C1" w:rsidRDefault="005A68C1" w:rsidP="008B6883">
      <w:pPr>
        <w:pStyle w:val="BodyText2"/>
      </w:pPr>
      <w:r>
        <w:t xml:space="preserve">Area available </w:t>
      </w:r>
      <w:hyperlink r:id="rId20" w:history="1">
        <w:r w:rsidRPr="005A68C1">
          <w:rPr>
            <w:rStyle w:val="Hyperlink"/>
          </w:rPr>
          <w:t>here</w:t>
        </w:r>
      </w:hyperlink>
      <w:r>
        <w:t>.</w:t>
      </w:r>
    </w:p>
    <w:p w14:paraId="59F989BB" w14:textId="3A998E72" w:rsidR="00BE6011" w:rsidRDefault="00BE6011" w:rsidP="00BE6011">
      <w:pPr>
        <w:pStyle w:val="Heading5"/>
      </w:pPr>
      <w:r>
        <w:t>Regional</w:t>
      </w:r>
    </w:p>
    <w:p w14:paraId="243A5A47" w14:textId="3BB1A552" w:rsidR="00382A4A" w:rsidRDefault="00382A4A" w:rsidP="008B6883">
      <w:pPr>
        <w:pStyle w:val="BodyText2"/>
      </w:pPr>
      <w:r>
        <w:t>Examples:</w:t>
      </w:r>
    </w:p>
    <w:p w14:paraId="2FFA8DF2" w14:textId="3F0495CB" w:rsidR="00AF7B0B" w:rsidRPr="00AF7B0B" w:rsidRDefault="00AF7B0B" w:rsidP="008B6883">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777AF24E" w14:textId="77777777" w:rsidR="00DF3FE2" w:rsidRDefault="00DF3FE2" w:rsidP="00DF3FE2">
      <w:pPr>
        <w:pStyle w:val="Heading5"/>
      </w:pPr>
      <w:r>
        <w:t>National</w:t>
      </w:r>
    </w:p>
    <w:p w14:paraId="33FA6F90" w14:textId="77777777" w:rsidR="00E5257B" w:rsidRDefault="00E5257B" w:rsidP="00E5257B">
      <w:pPr>
        <w:pStyle w:val="Heading6"/>
      </w:pPr>
      <w:r>
        <w:t>Guidance</w:t>
      </w:r>
    </w:p>
    <w:p w14:paraId="4E3E64C8" w14:textId="7EE9B880" w:rsidR="00BE6011" w:rsidRDefault="00BE6011" w:rsidP="008B6883">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40DC41E7" w14:textId="324A1B34" w:rsidR="000C5DDB" w:rsidRDefault="000C5DDB" w:rsidP="008B6883">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296B850" w14:textId="7C24B826" w:rsidR="00C16016" w:rsidRDefault="00C16016" w:rsidP="008B6883">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42AE7EF7" w14:textId="4879FAAC" w:rsidR="00DF3FE2" w:rsidRPr="00DF3FE2" w:rsidRDefault="00DF3FE2" w:rsidP="008B6883">
      <w:pPr>
        <w:pStyle w:val="BodyText2"/>
      </w:pPr>
      <w:r>
        <w:t xml:space="preserve">NBSAP forum </w:t>
      </w:r>
      <w:hyperlink r:id="rId25" w:history="1">
        <w:r w:rsidRPr="00DF3FE2">
          <w:rPr>
            <w:rStyle w:val="Hyperlink"/>
          </w:rPr>
          <w:t>here</w:t>
        </w:r>
      </w:hyperlink>
      <w:r>
        <w:t>.</w:t>
      </w:r>
    </w:p>
    <w:p w14:paraId="7BE70D8C" w14:textId="51F862B5" w:rsidR="0088655C" w:rsidRDefault="0088655C" w:rsidP="0088655C">
      <w:pPr>
        <w:pStyle w:val="Heading3"/>
      </w:pPr>
      <w:r>
        <w:t>Assessments</w:t>
      </w:r>
    </w:p>
    <w:p w14:paraId="4303802E" w14:textId="1A21BE70" w:rsidR="005B6619" w:rsidRDefault="005B6619" w:rsidP="005B6619">
      <w:pPr>
        <w:pStyle w:val="Heading4"/>
      </w:pPr>
      <w:r>
        <w:t>Ecosystem Services</w:t>
      </w:r>
    </w:p>
    <w:p w14:paraId="1B9386BD" w14:textId="7163F5D5" w:rsidR="005B6619" w:rsidRDefault="005B6619" w:rsidP="008B6883">
      <w:pPr>
        <w:pStyle w:val="BodyText2"/>
      </w:pPr>
      <w:r>
        <w:t>Examples:</w:t>
      </w:r>
    </w:p>
    <w:p w14:paraId="22DADB63" w14:textId="5281B8F5" w:rsidR="005B6619" w:rsidRDefault="005B6619" w:rsidP="008B6883">
      <w:pPr>
        <w:pStyle w:val="BodyText2"/>
      </w:pPr>
      <w:r>
        <w:t xml:space="preserve">TEEB South Pacific Reports </w:t>
      </w:r>
      <w:hyperlink r:id="rId26" w:history="1">
        <w:r w:rsidRPr="005B6619">
          <w:rPr>
            <w:rStyle w:val="Hyperlink"/>
          </w:rPr>
          <w:t>here</w:t>
        </w:r>
      </w:hyperlink>
      <w:r>
        <w:t>.</w:t>
      </w:r>
    </w:p>
    <w:p w14:paraId="55A17CFF" w14:textId="618A9EEA" w:rsidR="005B6619" w:rsidRDefault="005B6619" w:rsidP="005B6619">
      <w:pPr>
        <w:pStyle w:val="Heading4"/>
      </w:pPr>
      <w:r>
        <w:t>Environmental and Climate Impact</w:t>
      </w:r>
    </w:p>
    <w:p w14:paraId="1DFF53A9" w14:textId="6D46AB28" w:rsidR="005B6619" w:rsidRPr="005B6619" w:rsidRDefault="005B6619" w:rsidP="008B6883">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2D7A3B0C" w14:textId="178ECAD4" w:rsidR="00B37D09" w:rsidRDefault="00C476E5" w:rsidP="000E5536">
      <w:pPr>
        <w:pStyle w:val="Heading1"/>
      </w:pPr>
      <w:r>
        <w:t>Data</w:t>
      </w:r>
      <w:bookmarkEnd w:id="0"/>
      <w:r w:rsidR="008E71D6">
        <w:t>sets</w:t>
      </w:r>
    </w:p>
    <w:p w14:paraId="45380FBB" w14:textId="77777777" w:rsidR="00230FDB" w:rsidRPr="00230FDB" w:rsidRDefault="00230FDB" w:rsidP="003B37F4">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7" w:name="_Ref396213236"/>
      <w:r>
        <w:t>GAUL</w:t>
      </w:r>
      <w:bookmarkEnd w:id="7"/>
    </w:p>
    <w:p w14:paraId="0D2536C5" w14:textId="09F44115" w:rsidR="001B45FC" w:rsidRPr="001B45FC" w:rsidRDefault="001B45FC" w:rsidP="008B6883">
      <w:pPr>
        <w:pStyle w:val="BodyText2"/>
      </w:pPr>
      <w:r>
        <w:t xml:space="preserve">Available </w:t>
      </w:r>
      <w:hyperlink r:id="rId28"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8"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8B6883">
      <w:pPr>
        <w:pStyle w:val="BodyText2"/>
      </w:pPr>
      <w:r>
        <w:lastRenderedPageBreak/>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8B6883">
      <w:pPr>
        <w:pStyle w:val="BodyText2"/>
      </w:pPr>
      <w:r>
        <w:rPr>
          <w:noProof/>
          <w:lang w:bidi="ar-SA"/>
        </w:rPr>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3493F113" w:rsidR="004B4E68" w:rsidRDefault="004B4E68" w:rsidP="007D2F52">
      <w:pPr>
        <w:pStyle w:val="Heading4"/>
      </w:pPr>
      <w:r>
        <w:t>Exclusive Economic Zones (EEZ)</w:t>
      </w:r>
      <w:bookmarkEnd w:id="8"/>
    </w:p>
    <w:p w14:paraId="068DC9D8" w14:textId="77777777" w:rsidR="002F6873" w:rsidRDefault="002F6873" w:rsidP="008B6883">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0"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8B6883">
      <w:pPr>
        <w:pStyle w:val="BodyText2"/>
      </w:pPr>
      <w:r>
        <w:t>VLIZ Maritime Boundaries Database (</w:t>
      </w:r>
      <w:hyperlink r:id="rId31" w:history="1">
        <w:r>
          <w:rPr>
            <w:rStyle w:val="Hyperlink"/>
          </w:rPr>
          <w:t>http://www.vliz.be/vmdcdata/marbound/</w:t>
        </w:r>
      </w:hyperlink>
      <w:r>
        <w:t xml:space="preserve">) – has EEZ boundaries. WCMC use this for summarising the WDPAs by country (see </w:t>
      </w:r>
      <w:hyperlink r:id="rId32" w:history="1">
        <w:r w:rsidRPr="00FD0025">
          <w:rPr>
            <w:rStyle w:val="Hyperlink"/>
          </w:rPr>
          <w:t>this</w:t>
        </w:r>
      </w:hyperlink>
      <w:r>
        <w:t xml:space="preserve"> page) – Simon Blyth says it is restricted and sent me </w:t>
      </w:r>
      <w:hyperlink r:id="rId33" w:history="1">
        <w:r w:rsidRPr="00E755AF">
          <w:rPr>
            <w:rStyle w:val="Hyperlink"/>
          </w:rPr>
          <w:t>here</w:t>
        </w:r>
      </w:hyperlink>
      <w:r w:rsidR="00CA1C76">
        <w:t>.</w:t>
      </w:r>
    </w:p>
    <w:p w14:paraId="08C8670D" w14:textId="77777777" w:rsidR="00524017" w:rsidRPr="006119DE" w:rsidRDefault="00524017" w:rsidP="008B6883">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8B6883">
      <w:pPr>
        <w:pStyle w:val="BodyText2"/>
      </w:pPr>
      <w:r>
        <w:t>UNCLOS</w:t>
      </w:r>
      <w:r w:rsidR="002F6873">
        <w:t xml:space="preserve"> derived data available </w:t>
      </w:r>
      <w:hyperlink r:id="rId34"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8B6883">
      <w:pPr>
        <w:pStyle w:val="BodyText2"/>
      </w:pPr>
      <w:r>
        <w:t xml:space="preserve">ESRI one from </w:t>
      </w:r>
      <w:hyperlink r:id="rId35"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8B6883">
      <w:pPr>
        <w:pStyle w:val="BodyText2"/>
      </w:pPr>
      <w:r>
        <w:lastRenderedPageBreak/>
        <w:t xml:space="preserve">There is a metadata document on the IUCN Red List website </w:t>
      </w:r>
      <w:hyperlink r:id="rId36"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t xml:space="preserve">But there is a good document on the road map for the Red list here </w:t>
      </w:r>
      <w:hyperlink r:id="rId37"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8B6883">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8B6883">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8B6883">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8B6883">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8B6883">
      <w:pPr>
        <w:pStyle w:val="BodyText2"/>
      </w:pPr>
      <w:r>
        <w:t>There are 30145 unique speciesids in the November 2011 dataset.</w:t>
      </w:r>
    </w:p>
    <w:p w14:paraId="5493CDBD" w14:textId="77777777" w:rsidR="00BC164A" w:rsidRDefault="00BC164A" w:rsidP="008B6883">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8B6883">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8B6883">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0E1A4E1B" w:rsidR="00544B6C" w:rsidRDefault="005E4794" w:rsidP="000E5536">
      <w:pPr>
        <w:pStyle w:val="Heading6"/>
      </w:pPr>
      <w:bookmarkStart w:id="9" w:name="_Ref329157555"/>
      <w:r>
        <w:t>Ge</w:t>
      </w:r>
      <w:r w:rsidR="00544B6C">
        <w:t xml:space="preserve">ometry </w:t>
      </w:r>
      <w:bookmarkEnd w:id="9"/>
      <w:r w:rsidR="00646A2A">
        <w:t>issues</w:t>
      </w:r>
    </w:p>
    <w:p w14:paraId="2C25C9A5" w14:textId="77777777" w:rsidR="00646A2A" w:rsidRDefault="00646A2A" w:rsidP="000E5536">
      <w:pPr>
        <w:pStyle w:val="Heading7"/>
      </w:pPr>
      <w:r>
        <w:t>Geometry errors</w:t>
      </w:r>
    </w:p>
    <w:p w14:paraId="40B59329" w14:textId="77777777" w:rsidR="00544B6C" w:rsidRDefault="00544B6C" w:rsidP="008B6883">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8B6883">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lastRenderedPageBreak/>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8B6883">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8B6883">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8B6883">
      <w:pPr>
        <w:pStyle w:val="BodyText2"/>
      </w:pPr>
      <w:r>
        <w:t>Also some features in the ArcGIS Server WFS Service caused errors but worked in the REST service, e.g.:</w:t>
      </w:r>
    </w:p>
    <w:p w14:paraId="1605ACC1" w14:textId="77777777" w:rsidR="005C6D00" w:rsidRDefault="00237F98" w:rsidP="008B6883">
      <w:pPr>
        <w:pStyle w:val="BodyText2"/>
        <w:rPr>
          <w:rStyle w:val="Hyperlink"/>
        </w:rPr>
      </w:pPr>
      <w:hyperlink r:id="rId38"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8B6883">
      <w:pPr>
        <w:pStyle w:val="BodyText2"/>
      </w:pPr>
      <w:r>
        <w:t xml:space="preserve">In the ArcGIS Server Log there is an error: </w:t>
      </w:r>
      <w:r w:rsidRPr="00EE1718">
        <w:t>Container process 8140 has crashed on machine IP-0A321AD6.</w:t>
      </w:r>
    </w:p>
    <w:p w14:paraId="75889ECF" w14:textId="77777777" w:rsidR="00785CC1" w:rsidRDefault="00785CC1" w:rsidP="008B6883">
      <w:pPr>
        <w:pStyle w:val="BodyText2"/>
      </w:pPr>
      <w:r>
        <w:t>When you run CheckGeometry in ArcGIS it reports the OBJECTID of the feature that has geometry errors. There are lots for the IUCN species data.</w:t>
      </w:r>
    </w:p>
    <w:p w14:paraId="15416137" w14:textId="77777777" w:rsidR="00A645F3" w:rsidRDefault="00A645F3" w:rsidP="008B6883">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8B6883">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39" w:history="1">
        <w:r w:rsidR="00C6359C" w:rsidRPr="00C6359C">
          <w:rPr>
            <w:rStyle w:val="Hyperlink"/>
          </w:rPr>
          <w:t>here</w:t>
        </w:r>
      </w:hyperlink>
      <w:r w:rsidR="00C6359C">
        <w:t xml:space="preserve"> at 19 mins. </w:t>
      </w:r>
    </w:p>
    <w:p w14:paraId="63FD9AED" w14:textId="77777777" w:rsidR="00E807A8" w:rsidRPr="00544B6C" w:rsidRDefault="00E807A8" w:rsidP="008B6883">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lastRenderedPageBreak/>
        <w:t>Duplicate</w:t>
      </w:r>
      <w:r w:rsidR="006B4883">
        <w:t xml:space="preserve"> or overlapping</w:t>
      </w:r>
      <w:r>
        <w:t xml:space="preserve"> geometries</w:t>
      </w:r>
    </w:p>
    <w:p w14:paraId="4D1B5374" w14:textId="77777777" w:rsidR="008613B9" w:rsidRDefault="008613B9" w:rsidP="008B6883">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8B6883">
      <w:pPr>
        <w:pStyle w:val="BodyText2"/>
      </w:pPr>
      <w:r>
        <w:t>Leatherback turtle (6494) has all 11 of its large polygons duplicated in the new version 2014_2.</w:t>
      </w:r>
    </w:p>
    <w:p w14:paraId="15B3A878" w14:textId="77777777" w:rsidR="006B4883" w:rsidRPr="00BC4363" w:rsidRDefault="006B4883" w:rsidP="008B6883">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8B6883">
      <w:pPr>
        <w:pStyle w:val="BodyText2"/>
      </w:pPr>
      <w:r>
        <w:t xml:space="preserve">There are many polygons that have wide range polygons and how useful these actually are in any analyses is a matter of debate. See this </w:t>
      </w:r>
      <w:hyperlink r:id="rId41" w:history="1">
        <w:r w:rsidRPr="00A61426">
          <w:rPr>
            <w:rStyle w:val="Hyperlink"/>
          </w:rPr>
          <w:t>Article</w:t>
        </w:r>
      </w:hyperlink>
      <w:r>
        <w:t xml:space="preserve">  or this good </w:t>
      </w:r>
      <w:hyperlink r:id="rId42"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8B6883">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8B6883">
      <w:pPr>
        <w:pStyle w:val="BodyText2"/>
      </w:pPr>
      <w:r>
        <w:t xml:space="preserve">According to the </w:t>
      </w:r>
      <w:hyperlink r:id="rId43" w:history="1">
        <w:r w:rsidRPr="00BC4363">
          <w:rPr>
            <w:rStyle w:val="Hyperlink"/>
          </w:rPr>
          <w:t>IUCN Red List Metadata Document</w:t>
        </w:r>
      </w:hyperlink>
      <w:r>
        <w:t>, a presence_id value:</w:t>
      </w:r>
    </w:p>
    <w:p w14:paraId="37A37DAD" w14:textId="77777777" w:rsidR="00BC4363" w:rsidRDefault="00BC4363" w:rsidP="008B6883">
      <w:pPr>
        <w:pStyle w:val="BodyText2"/>
      </w:pPr>
      <w:r>
        <w:t>‘..is mutually exclusive; a polygon coded as “Extant” cannot also be coded as “Extinct”..’</w:t>
      </w:r>
    </w:p>
    <w:p w14:paraId="161916AA" w14:textId="77777777" w:rsidR="00BC4363" w:rsidRDefault="00CC3A1E" w:rsidP="008B6883">
      <w:pPr>
        <w:pStyle w:val="BodyText2"/>
      </w:pPr>
      <w:r>
        <w:t xml:space="preserve">Even though it appears that there are </w:t>
      </w:r>
      <w:r w:rsidR="00BC4363">
        <w:t>lot</w:t>
      </w:r>
      <w:r>
        <w:t>s</w:t>
      </w:r>
      <w:r w:rsidR="00BC4363">
        <w:t xml:space="preserve"> of overlapping polygons in the dataset, e.g. </w:t>
      </w:r>
      <w:hyperlink r:id="rId44"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8B6883">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45"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8B6883">
      <w:pPr>
        <w:pStyle w:val="BodyText2"/>
      </w:pPr>
      <w:r>
        <w:t>There are image search results for all species! Hooray. Apart from the ones with no binomial names.</w:t>
      </w:r>
    </w:p>
    <w:p w14:paraId="753B104A" w14:textId="77777777" w:rsidR="00E72611" w:rsidRDefault="00E72611" w:rsidP="008B6883">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8B6883">
      <w:pPr>
        <w:pStyle w:val="BodyText2"/>
      </w:pPr>
      <w:r>
        <w:t xml:space="preserve">The Dodo has a range map in the most recent Red List Update. </w:t>
      </w:r>
    </w:p>
    <w:p w14:paraId="18F1D0C7" w14:textId="77777777" w:rsidR="00D12382" w:rsidRDefault="00D12382" w:rsidP="008B6883">
      <w:pPr>
        <w:pStyle w:val="BodyText2"/>
      </w:pPr>
      <w:r>
        <w:t>Update 24/4/12:</w:t>
      </w:r>
    </w:p>
    <w:p w14:paraId="0FE32AC0" w14:textId="77777777" w:rsidR="00D12382" w:rsidRDefault="00D12382" w:rsidP="008B6883">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8B6883">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8B6883">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8B6883">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8B6883">
      <w:pPr>
        <w:pStyle w:val="BodyText2"/>
      </w:pPr>
      <w:r>
        <w:lastRenderedPageBreak/>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8B6883">
      <w:pPr>
        <w:pStyle w:val="BodyText2"/>
      </w:pPr>
      <w:r>
        <w:t>There are some species that are completely missing that shouldn’t be (probably because of taxonomic changes):</w:t>
      </w:r>
    </w:p>
    <w:p w14:paraId="1CCE068B" w14:textId="77777777" w:rsidR="00DD1C2F" w:rsidRDefault="00DD1C2F" w:rsidP="008B6883">
      <w:pPr>
        <w:pStyle w:val="BodyText2"/>
      </w:pPr>
      <w:r>
        <w:t>Pantanal Cat (</w:t>
      </w:r>
      <w:r w:rsidRPr="00C930FD">
        <w:t>Leopardus braccatus</w:t>
      </w:r>
      <w:r>
        <w:t xml:space="preserve">) </w:t>
      </w:r>
    </w:p>
    <w:p w14:paraId="26DDBB85" w14:textId="77777777" w:rsidR="00DD1C2F" w:rsidRDefault="00DD1C2F" w:rsidP="008B6883">
      <w:pPr>
        <w:pStyle w:val="BodyText2"/>
      </w:pPr>
      <w:r>
        <w:t xml:space="preserve">There are lots of records in the taxonomy table that have missing data – what should we do with these? Delete them? </w:t>
      </w:r>
    </w:p>
    <w:p w14:paraId="236F9990" w14:textId="77777777" w:rsidR="00DD1C2F" w:rsidRDefault="00DD1C2F" w:rsidP="008B6883">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8B6883">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8B6883">
      <w:pPr>
        <w:pStyle w:val="BodyText2"/>
      </w:pPr>
      <w:r>
        <w:t xml:space="preserve"> </w:t>
      </w:r>
      <w:hyperlink r:id="rId46" w:history="1">
        <w:r w:rsidRPr="005A63FB">
          <w:rPr>
            <w:rStyle w:val="Hyperlink"/>
          </w:rPr>
          <w:t>http://api.iucnredlist.org/common_names/Acantharctus-posteli.json</w:t>
        </w:r>
      </w:hyperlink>
      <w:r>
        <w:t xml:space="preserve"> </w:t>
      </w:r>
    </w:p>
    <w:p w14:paraId="0DAB4F4B" w14:textId="77777777" w:rsidR="00DD1C2F" w:rsidRDefault="00DD1C2F" w:rsidP="008B6883">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8B6883">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8B6883">
      <w:pPr>
        <w:pStyle w:val="BodyText2"/>
      </w:pPr>
      <w:r>
        <w:t xml:space="preserve">Is published </w:t>
      </w:r>
      <w:hyperlink r:id="rId47" w:history="1">
        <w:r w:rsidRPr="00F94F9B">
          <w:rPr>
            <w:rStyle w:val="Hyperlink"/>
          </w:rPr>
          <w:t>here</w:t>
        </w:r>
      </w:hyperlink>
      <w:r>
        <w:t xml:space="preserve"> and a bird one is </w:t>
      </w:r>
      <w:hyperlink r:id="rId48"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8B6883">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8B6883">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8B6883">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8B6883">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8B6883">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237F98" w:rsidP="008B6883">
      <w:pPr>
        <w:pStyle w:val="BodyText2"/>
      </w:pPr>
      <w:hyperlink r:id="rId49" w:history="1">
        <w:r w:rsidR="00991E05">
          <w:rPr>
            <w:rStyle w:val="Hyperlink"/>
          </w:rPr>
          <w:t>https://github.com/mdoering/backbone</w:t>
        </w:r>
      </w:hyperlink>
    </w:p>
    <w:p w14:paraId="3ED604C1" w14:textId="77777777" w:rsidR="00991E05" w:rsidRPr="00201D39" w:rsidRDefault="00991E05" w:rsidP="008B6883">
      <w:pPr>
        <w:pStyle w:val="BodyText2"/>
      </w:pPr>
      <w:r>
        <w:t xml:space="preserve">Described in his blog here </w:t>
      </w:r>
      <w:hyperlink r:id="rId50"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8B6883">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8B6883">
      <w:pPr>
        <w:pStyle w:val="BodyText2"/>
      </w:pPr>
      <w:r>
        <w:lastRenderedPageBreak/>
        <w:t xml:space="preserve">Started at 15:54 finished at 16:38. </w:t>
      </w:r>
      <w:hyperlink r:id="rId51"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8B6883">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8B6883">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29F3CBBE" w14:textId="5BF2F73D" w:rsidR="00D57262" w:rsidRDefault="00D57262" w:rsidP="00D57262">
      <w:pPr>
        <w:pStyle w:val="Heading4"/>
      </w:pPr>
      <w:r>
        <w:t xml:space="preserve">Migration </w:t>
      </w:r>
    </w:p>
    <w:p w14:paraId="1303D89F" w14:textId="5B9E378E" w:rsidR="00D57262" w:rsidRDefault="00D57262" w:rsidP="00D57262">
      <w:pPr>
        <w:pStyle w:val="Heading5"/>
      </w:pPr>
      <w:r>
        <w:t>Movebank</w:t>
      </w:r>
    </w:p>
    <w:p w14:paraId="5FC637EC" w14:textId="46C73295" w:rsidR="00D57262" w:rsidRPr="00D57262" w:rsidRDefault="00D57262" w:rsidP="008B6883">
      <w:pPr>
        <w:pStyle w:val="BodyText2"/>
      </w:pPr>
      <w:r>
        <w:t xml:space="preserve">Hosted by the Max Planck Institute </w:t>
      </w:r>
      <w:hyperlink r:id="rId52" w:history="1">
        <w:r w:rsidRPr="00D57262">
          <w:rPr>
            <w:rStyle w:val="Hyperlink"/>
          </w:rPr>
          <w:t>this</w:t>
        </w:r>
      </w:hyperlink>
      <w:r>
        <w:t xml:space="preserve"> has &gt;10,000 species tracking data.</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10" w:name="_Toc315774545"/>
      <w:r>
        <w:t>Metadata</w:t>
      </w:r>
    </w:p>
    <w:p w14:paraId="41006109" w14:textId="77777777" w:rsidR="001631ED" w:rsidRPr="001631ED" w:rsidRDefault="001631ED" w:rsidP="008B6883">
      <w:pPr>
        <w:pStyle w:val="BodyText2"/>
      </w:pPr>
      <w:r>
        <w:t>There is a metadata document on the protectedplanet.net website (</w:t>
      </w:r>
      <w:hyperlink r:id="rId53"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8B6883">
      <w:pPr>
        <w:pStyle w:val="BodyText2"/>
      </w:pPr>
      <w:r>
        <w:t xml:space="preserve">There are PAs with the same name and designation that overlap, e.g. </w:t>
      </w:r>
      <w:hyperlink r:id="rId54"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8B6883">
      <w:pPr>
        <w:pStyle w:val="BodyText2"/>
      </w:pPr>
      <w:r>
        <w:t xml:space="preserve">There are many PAs with no geometries and for these PAs a square (in Web Mercator) has been created in the polygon feature class, e.g. </w:t>
      </w:r>
      <w:hyperlink r:id="rId55"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8B6883">
      <w:pPr>
        <w:pStyle w:val="BodyText2"/>
      </w:pPr>
      <w:r>
        <w:t>Some PAs are completely wrong like Mersing in Malaysia (</w:t>
      </w:r>
      <w:hyperlink r:id="rId56"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8B6883">
      <w:pPr>
        <w:pStyle w:val="BodyText2"/>
      </w:pPr>
      <w:r>
        <w:t xml:space="preserve">Like </w:t>
      </w:r>
      <w:hyperlink r:id="rId57"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1" w:name="_Ref330190816"/>
      <w:r>
        <w:t>Topology errors</w:t>
      </w:r>
      <w:bookmarkEnd w:id="11"/>
    </w:p>
    <w:p w14:paraId="6066AD53" w14:textId="77777777" w:rsidR="003A37BD" w:rsidRDefault="003A37BD" w:rsidP="008B6883">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3D7413EE" w14:textId="3A01C712" w:rsidR="00AB4437" w:rsidRDefault="00AB4437" w:rsidP="00AB4437">
      <w:pPr>
        <w:pStyle w:val="Heading7"/>
      </w:pPr>
      <w:r>
        <w:t>Wrong geometries</w:t>
      </w:r>
    </w:p>
    <w:p w14:paraId="713ED6C7" w14:textId="10902FFA" w:rsidR="00AB4437" w:rsidRDefault="00AB4437" w:rsidP="00AB4437">
      <w:pPr>
        <w:pStyle w:val="BodyText2"/>
      </w:pPr>
      <w:r>
        <w:t>The image below is from Tanzania and includes Kalangai Forest Reserve which is obviously in the wrong place when you overlay it with DigitalGlobe imagery.</w:t>
      </w:r>
    </w:p>
    <w:p w14:paraId="068D3954" w14:textId="416773D2" w:rsidR="00AB4437" w:rsidRPr="00AB4437" w:rsidRDefault="00AB4437" w:rsidP="00AB4437">
      <w:pPr>
        <w:pStyle w:val="BodyText2"/>
      </w:pPr>
      <w:r>
        <w:rPr>
          <w:noProof/>
          <w:lang w:bidi="ar-SA"/>
        </w:rPr>
        <w:lastRenderedPageBreak/>
        <w:drawing>
          <wp:inline distT="0" distB="0" distL="0" distR="0" wp14:anchorId="5D6E1EE3" wp14:editId="79486AB2">
            <wp:extent cx="3848669" cy="36092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855587" cy="3615723"/>
                    </a:xfrm>
                    <a:prstGeom prst="rect">
                      <a:avLst/>
                    </a:prstGeom>
                    <a:noFill/>
                    <a:ln>
                      <a:noFill/>
                    </a:ln>
                  </pic:spPr>
                </pic:pic>
              </a:graphicData>
            </a:graphic>
          </wp:inline>
        </w:drawing>
      </w:r>
    </w:p>
    <w:p w14:paraId="5F668791" w14:textId="77777777" w:rsidR="005C55E3" w:rsidRDefault="005C55E3" w:rsidP="000E5536">
      <w:pPr>
        <w:pStyle w:val="Heading6"/>
      </w:pPr>
      <w:r>
        <w:t>Attribute issues</w:t>
      </w:r>
    </w:p>
    <w:p w14:paraId="7B6B9EB0" w14:textId="7BD0976B" w:rsidR="005C55E3" w:rsidRDefault="005C55E3" w:rsidP="008B6883">
      <w:pPr>
        <w:pStyle w:val="BodyText2"/>
      </w:pPr>
      <w:r>
        <w:t xml:space="preserve">There are lots of character and encoding issues with the WDPA data with regard to the name. These appear to be better on the protectedplanet website but the local data has lots of issues. e.g. </w:t>
      </w:r>
      <w:hyperlink r:id="rId59"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0C4DE700" w14:textId="6E5F9574" w:rsidR="00275F14" w:rsidRDefault="00275F14" w:rsidP="008B6883">
      <w:pPr>
        <w:pStyle w:val="BodyText2"/>
      </w:pPr>
      <w:r>
        <w:t>In the data distributed in FileGDB format the data is fine, but if you export to a shapefile, then the data is not rendered properly in QGIS - it is in ArcGIS Pro.</w:t>
      </w:r>
    </w:p>
    <w:p w14:paraId="5C8A907A" w14:textId="3986F366" w:rsidR="00D2757E" w:rsidRDefault="00D2757E" w:rsidP="00D2757E">
      <w:pPr>
        <w:pStyle w:val="Heading7"/>
      </w:pPr>
      <w:r>
        <w:t>ISO3</w:t>
      </w:r>
    </w:p>
    <w:p w14:paraId="6AB3BE0C" w14:textId="397870C2" w:rsidR="00BE77B6" w:rsidRDefault="00BE77B6" w:rsidP="008B6883">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0C8EB2CC" w14:textId="36D271D9" w:rsidR="00BE77B6" w:rsidRDefault="00BE77B6" w:rsidP="008B6883">
      <w:pPr>
        <w:pStyle w:val="BodyText2"/>
      </w:pPr>
      <w:r>
        <w:t xml:space="preserve">A good example of a trans-boundary PA is Mount Nimba </w:t>
      </w:r>
      <w:hyperlink r:id="rId60" w:history="1">
        <w:r>
          <w:rPr>
            <w:rStyle w:val="Hyperlink"/>
          </w:rPr>
          <w:t>http://protectedplanet.net/sites/2574</w:t>
        </w:r>
      </w:hyperlink>
      <w:r w:rsidR="001974D2">
        <w:t xml:space="preserve"> </w:t>
      </w:r>
      <w:r w:rsidR="001974D2">
        <w:tab/>
      </w:r>
    </w:p>
    <w:p w14:paraId="68B28DA2" w14:textId="26B55251" w:rsidR="00D2757E" w:rsidRDefault="00D2757E" w:rsidP="00D2757E">
      <w:pPr>
        <w:pStyle w:val="Heading7"/>
      </w:pPr>
      <w:bookmarkStart w:id="12" w:name="_PARENT_ISO"/>
      <w:bookmarkEnd w:id="12"/>
      <w:r>
        <w:t>PARENT_ISO</w:t>
      </w:r>
    </w:p>
    <w:p w14:paraId="42666B99" w14:textId="56006D7B" w:rsidR="001248C5" w:rsidRPr="005C55E3" w:rsidRDefault="001248C5" w:rsidP="008B6883">
      <w:pPr>
        <w:pStyle w:val="BodyText2"/>
      </w:pPr>
      <w:r>
        <w:t>The PARENT_ISO values are wrong for some PAs, e.g. Blackwater Estuary (</w:t>
      </w:r>
      <w:r w:rsidRPr="001248C5">
        <w:t>127849</w:t>
      </w:r>
      <w:r>
        <w:t xml:space="preserve">) has IRL as the parent </w:t>
      </w:r>
      <w:r w:rsidR="00F7358A">
        <w:t>ISO</w:t>
      </w:r>
      <w:r>
        <w:t>.</w:t>
      </w:r>
    </w:p>
    <w:p w14:paraId="0F6B88C1" w14:textId="25C4DBC4" w:rsidR="008A7F95" w:rsidRDefault="008A7F95" w:rsidP="008A7F95">
      <w:pPr>
        <w:pStyle w:val="Heading6"/>
      </w:pPr>
      <w:r>
        <w:t>Other issues</w:t>
      </w:r>
    </w:p>
    <w:p w14:paraId="0C2FAF3F" w14:textId="5377D61B" w:rsidR="00664D15" w:rsidRPr="00664D15" w:rsidRDefault="00664D15" w:rsidP="00664D15">
      <w:pPr>
        <w:pStyle w:val="Heading7"/>
      </w:pPr>
      <w:r>
        <w:t xml:space="preserve">Shape distortion in </w:t>
      </w:r>
      <w:r w:rsidR="00B2199B">
        <w:t xml:space="preserve">buffered </w:t>
      </w:r>
      <w:r>
        <w:t>points</w:t>
      </w:r>
    </w:p>
    <w:p w14:paraId="2076FB19" w14:textId="393CB6A4" w:rsidR="008A7F95" w:rsidRDefault="00237F98" w:rsidP="008A7F95">
      <w:pPr>
        <w:pStyle w:val="BodyText2"/>
      </w:pPr>
      <w:hyperlink r:id="rId61" w:history="1">
        <w:r w:rsidR="00664D15" w:rsidRPr="000D2011">
          <w:rPr>
            <w:rStyle w:val="Hyperlink"/>
          </w:rPr>
          <w:t>'Southern Appalachian Biosphere Reserve'</w:t>
        </w:r>
      </w:hyperlink>
      <w:r w:rsidR="00664D15">
        <w:t xml:space="preserve"> is a point MAB Reserve with an area of </w:t>
      </w:r>
      <w:r w:rsidR="00664D15" w:rsidRPr="00664D15">
        <w:t>151</w:t>
      </w:r>
      <w:r w:rsidR="00234376">
        <w:t>,</w:t>
      </w:r>
      <w:r w:rsidR="00664D15" w:rsidRPr="00664D15">
        <w:t>953</w:t>
      </w:r>
      <w:r w:rsidR="00664D15">
        <w:t>Km</w:t>
      </w:r>
      <w:r w:rsidR="00664D15" w:rsidRPr="00664D15">
        <w:rPr>
          <w:vertAlign w:val="superscript"/>
        </w:rPr>
        <w:t>-2</w:t>
      </w:r>
      <w:r w:rsidR="00664D15">
        <w:t xml:space="preserve">. When you create a buffered point in Mollweide </w:t>
      </w:r>
      <w:r w:rsidR="000D2011">
        <w:t xml:space="preserve">(left) </w:t>
      </w:r>
      <w:r w:rsidR="00664D15">
        <w:t xml:space="preserve">and reproject to WGS84 again </w:t>
      </w:r>
      <w:r w:rsidR="000D2011">
        <w:t xml:space="preserve">(right) </w:t>
      </w:r>
      <w:r w:rsidR="00664D15">
        <w:t>it looks awful:</w:t>
      </w:r>
    </w:p>
    <w:p w14:paraId="22819F4B" w14:textId="06212838" w:rsidR="000D2011" w:rsidRPr="00664D15" w:rsidRDefault="000D2011" w:rsidP="008A7F95">
      <w:pPr>
        <w:pStyle w:val="BodyText2"/>
      </w:pPr>
      <w:r>
        <w:rPr>
          <w:noProof/>
          <w:lang w:bidi="ar-SA"/>
        </w:rPr>
        <w:lastRenderedPageBreak/>
        <w:drawing>
          <wp:inline distT="0" distB="0" distL="0" distR="0" wp14:anchorId="20E95C62" wp14:editId="01E6ED2F">
            <wp:extent cx="2889055" cy="2889055"/>
            <wp:effectExtent l="0" t="0" r="6985" b="698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Map1.png"/>
                    <pic:cNvPicPr/>
                  </pic:nvPicPr>
                  <pic:blipFill>
                    <a:blip r:embed="rId62">
                      <a:extLst>
                        <a:ext uri="{28A0092B-C50C-407E-A947-70E740481C1C}">
                          <a14:useLocalDpi xmlns:a14="http://schemas.microsoft.com/office/drawing/2010/main" val="0"/>
                        </a:ext>
                      </a:extLst>
                    </a:blip>
                    <a:stretch>
                      <a:fillRect/>
                    </a:stretch>
                  </pic:blipFill>
                  <pic:spPr>
                    <a:xfrm>
                      <a:off x="0" y="0"/>
                      <a:ext cx="2893195" cy="2893195"/>
                    </a:xfrm>
                    <a:prstGeom prst="rect">
                      <a:avLst/>
                    </a:prstGeom>
                  </pic:spPr>
                </pic:pic>
              </a:graphicData>
            </a:graphic>
          </wp:inline>
        </w:drawing>
      </w:r>
      <w:r>
        <w:rPr>
          <w:noProof/>
          <w:lang w:bidi="ar-SA"/>
        </w:rPr>
        <w:drawing>
          <wp:inline distT="0" distB="0" distL="0" distR="0" wp14:anchorId="4110A3B7" wp14:editId="642F3985">
            <wp:extent cx="2872226" cy="2872226"/>
            <wp:effectExtent l="0" t="0" r="4445"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ap2.png"/>
                    <pic:cNvPicPr/>
                  </pic:nvPicPr>
                  <pic:blipFill>
                    <a:blip r:embed="rId63">
                      <a:extLst>
                        <a:ext uri="{28A0092B-C50C-407E-A947-70E740481C1C}">
                          <a14:useLocalDpi xmlns:a14="http://schemas.microsoft.com/office/drawing/2010/main" val="0"/>
                        </a:ext>
                      </a:extLst>
                    </a:blip>
                    <a:stretch>
                      <a:fillRect/>
                    </a:stretch>
                  </pic:blipFill>
                  <pic:spPr>
                    <a:xfrm>
                      <a:off x="0" y="0"/>
                      <a:ext cx="2892917" cy="2892917"/>
                    </a:xfrm>
                    <a:prstGeom prst="rect">
                      <a:avLst/>
                    </a:prstGeom>
                  </pic:spPr>
                </pic:pic>
              </a:graphicData>
            </a:graphic>
          </wp:inline>
        </w:drawing>
      </w:r>
    </w:p>
    <w:p w14:paraId="678DB35A" w14:textId="378C7D86" w:rsidR="00B21A76" w:rsidRDefault="00B21A76" w:rsidP="00B21A76">
      <w:pPr>
        <w:pStyle w:val="Heading5"/>
      </w:pPr>
      <w:r>
        <w:t>Updates</w:t>
      </w:r>
    </w:p>
    <w:p w14:paraId="23B84F0E" w14:textId="738BBE79" w:rsidR="00B21A76" w:rsidRPr="00B21A76" w:rsidRDefault="00B21A76" w:rsidP="008B6883">
      <w:pPr>
        <w:pStyle w:val="BodyText2"/>
      </w:pPr>
      <w:r>
        <w:t xml:space="preserve">Monthly update information is </w:t>
      </w:r>
      <w:hyperlink r:id="rId64" w:history="1">
        <w:r w:rsidRPr="00B21A76">
          <w:rPr>
            <w:rStyle w:val="Hyperlink"/>
          </w:rPr>
          <w:t>he</w:t>
        </w:r>
        <w:bookmarkStart w:id="13" w:name="_GoBack"/>
        <w:bookmarkEnd w:id="13"/>
        <w:r w:rsidRPr="00B21A76">
          <w:rPr>
            <w:rStyle w:val="Hyperlink"/>
          </w:rPr>
          <w:t>r</w:t>
        </w:r>
        <w:r w:rsidRPr="00B21A76">
          <w:rPr>
            <w:rStyle w:val="Hyperlink"/>
          </w:rPr>
          <w:t>e</w:t>
        </w:r>
      </w:hyperlink>
      <w:r>
        <w:t>.</w:t>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8B6883">
      <w:pPr>
        <w:pStyle w:val="BodyText2"/>
      </w:pPr>
      <w:r>
        <w:t xml:space="preserve">This is one of the Millennium Development Goal indicators and is produced by UNEP-WCMC and is available </w:t>
      </w:r>
      <w:hyperlink r:id="rId65"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8B6883">
      <w:pPr>
        <w:pStyle w:val="BodyText2"/>
      </w:pPr>
      <w:r>
        <w:t>Using this for the Jeju globe. Downloaded the data from the website, but it couldn’t build the raster attribute table so I couldn’t produce the image. Exported the data to a File GDB and set nodata value as -1. Trying again.</w:t>
      </w:r>
    </w:p>
    <w:p w14:paraId="58AD6ECC" w14:textId="77777777" w:rsidR="00194B8C" w:rsidRDefault="00194B8C" w:rsidP="00194B8C">
      <w:pPr>
        <w:pStyle w:val="Heading3"/>
      </w:pPr>
      <w:r>
        <w:t>Global Vector Datasets</w:t>
      </w:r>
    </w:p>
    <w:p w14:paraId="0B95C03B" w14:textId="540D0054" w:rsidR="00194B8C" w:rsidRDefault="00194B8C" w:rsidP="00194B8C">
      <w:pPr>
        <w:pStyle w:val="Heading4"/>
      </w:pPr>
      <w:r>
        <w:t>Microsoft Bing Data</w:t>
      </w:r>
    </w:p>
    <w:p w14:paraId="11D27A79" w14:textId="2E28A7D2" w:rsidR="00D42E96" w:rsidRDefault="00D42E96" w:rsidP="00D42E96">
      <w:pPr>
        <w:pStyle w:val="Heading5"/>
      </w:pPr>
      <w:r>
        <w:t>Customers</w:t>
      </w:r>
    </w:p>
    <w:p w14:paraId="29C1EC6A" w14:textId="0D2827AB" w:rsidR="00194B8C" w:rsidRPr="00194B8C" w:rsidRDefault="00D42E96" w:rsidP="008B6883">
      <w:pPr>
        <w:pStyle w:val="BodyText2"/>
      </w:pPr>
      <w:r>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4FD5E6E3" w14:textId="0F820F68" w:rsidR="00194B8C" w:rsidRDefault="00194B8C" w:rsidP="00194B8C">
      <w:pPr>
        <w:pStyle w:val="Heading4"/>
      </w:pPr>
      <w:r>
        <w:t>Open Street Map</w:t>
      </w:r>
    </w:p>
    <w:p w14:paraId="5C077C1D" w14:textId="77777777" w:rsidR="00194B8C" w:rsidRDefault="00194B8C" w:rsidP="008B6883">
      <w:pPr>
        <w:pStyle w:val="BodyText2"/>
      </w:pPr>
      <w:r>
        <w:t xml:space="preserve">The whole file is available </w:t>
      </w:r>
      <w:hyperlink r:id="rId66"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67" w:history="1">
        <w:r w:rsidRPr="00C26B8A">
          <w:rPr>
            <w:rStyle w:val="Hyperlink"/>
          </w:rPr>
          <w:t>here</w:t>
        </w:r>
      </w:hyperlink>
      <w:r>
        <w:t>). Will has loaded the data into PostGIS but it is still in this format.</w:t>
      </w:r>
    </w:p>
    <w:p w14:paraId="263142B9" w14:textId="77777777" w:rsidR="00194B8C" w:rsidRPr="00991E05" w:rsidRDefault="00194B8C" w:rsidP="008B6883">
      <w:pPr>
        <w:pStyle w:val="BodyText2"/>
      </w:pPr>
      <w:r>
        <w:t xml:space="preserve">See also </w:t>
      </w:r>
      <w:hyperlink w:anchor="_Data" w:history="1">
        <w:r w:rsidRPr="006C4764">
          <w:rPr>
            <w:rStyle w:val="Hyperlink"/>
          </w:rPr>
          <w:t>Data</w:t>
        </w:r>
      </w:hyperlink>
      <w:r>
        <w:t>.</w:t>
      </w:r>
    </w:p>
    <w:p w14:paraId="42F9CECC" w14:textId="24833707" w:rsidR="00194B8C" w:rsidRDefault="00194B8C" w:rsidP="00194B8C">
      <w:pPr>
        <w:pStyle w:val="Heading5"/>
      </w:pPr>
      <w:bookmarkStart w:id="14" w:name="_Coverage"/>
      <w:bookmarkEnd w:id="14"/>
      <w:r>
        <w:t>Coverage</w:t>
      </w:r>
    </w:p>
    <w:p w14:paraId="03879489" w14:textId="24BDA648" w:rsidR="007B4BBC" w:rsidRPr="00194B8C" w:rsidRDefault="00194B8C" w:rsidP="008B6883">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4AD9730C" w14:textId="77777777" w:rsidR="00194B8C" w:rsidRDefault="00194B8C" w:rsidP="00194B8C">
      <w:pPr>
        <w:pStyle w:val="Heading5"/>
      </w:pPr>
      <w:r>
        <w:lastRenderedPageBreak/>
        <w:t>Delivery</w:t>
      </w:r>
    </w:p>
    <w:p w14:paraId="131F63E9" w14:textId="77777777" w:rsidR="00194B8C" w:rsidRDefault="00194B8C" w:rsidP="00194B8C">
      <w:pPr>
        <w:pStyle w:val="Heading6"/>
      </w:pPr>
      <w:r>
        <w:t>Download</w:t>
      </w:r>
    </w:p>
    <w:p w14:paraId="36489F3D" w14:textId="77777777" w:rsidR="00194B8C" w:rsidRDefault="00194B8C" w:rsidP="00194B8C">
      <w:pPr>
        <w:pStyle w:val="Heading7"/>
      </w:pPr>
      <w:bookmarkStart w:id="15" w:name="_MBTiles"/>
      <w:bookmarkEnd w:id="15"/>
      <w:r>
        <w:t>MBTiles</w:t>
      </w:r>
    </w:p>
    <w:p w14:paraId="1B11A67A" w14:textId="77777777" w:rsidR="00194B8C" w:rsidRPr="00D40A3F" w:rsidRDefault="00194B8C" w:rsidP="008B6883">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0F2C5C75" w14:textId="77777777" w:rsidR="00194B8C" w:rsidRDefault="00194B8C" w:rsidP="00194B8C">
      <w:pPr>
        <w:pStyle w:val="Heading8"/>
      </w:pPr>
      <w:r>
        <w:t>OpenMapTiles</w:t>
      </w:r>
    </w:p>
    <w:p w14:paraId="33E3A895" w14:textId="77777777" w:rsidR="00194B8C" w:rsidRPr="004E2D3D" w:rsidRDefault="00194B8C" w:rsidP="008B6883">
      <w:pPr>
        <w:pStyle w:val="BodyText2"/>
      </w:pPr>
      <w:r>
        <w:t xml:space="preserve">Available from </w:t>
      </w:r>
      <w:hyperlink r:id="rId68"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3FC718D2" w14:textId="77777777" w:rsidR="00194B8C" w:rsidRDefault="00194B8C" w:rsidP="00194B8C">
      <w:pPr>
        <w:pStyle w:val="Heading8"/>
      </w:pPr>
      <w:r>
        <w:t>MapBox</w:t>
      </w:r>
    </w:p>
    <w:p w14:paraId="54100F13" w14:textId="77777777" w:rsidR="00194B8C" w:rsidRPr="004E2D3D" w:rsidRDefault="00194B8C" w:rsidP="008B6883">
      <w:pPr>
        <w:pStyle w:val="BodyText2"/>
      </w:pPr>
      <w:r>
        <w:t xml:space="preserve">MapBox provides the whole of OSM in a daily download as MBTiles from their </w:t>
      </w:r>
      <w:hyperlink r:id="rId69"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071F1D21" w14:textId="77777777" w:rsidR="00194B8C" w:rsidRDefault="00194B8C" w:rsidP="00194B8C">
      <w:pPr>
        <w:pStyle w:val="Heading6"/>
      </w:pPr>
      <w:r>
        <w:t>Vector Tiles</w:t>
      </w:r>
    </w:p>
    <w:p w14:paraId="4FAD2A91" w14:textId="77777777" w:rsidR="00194B8C" w:rsidRPr="005F679E" w:rsidRDefault="00194B8C" w:rsidP="008B6883">
      <w:pPr>
        <w:pStyle w:val="BodyText2"/>
      </w:pPr>
      <w:r>
        <w:t xml:space="preserve">See </w:t>
      </w:r>
      <w:hyperlink w:anchor="_Vector_Tiles" w:history="1">
        <w:r w:rsidRPr="005F679E">
          <w:rPr>
            <w:rStyle w:val="Hyperlink"/>
          </w:rPr>
          <w:t>Vector Tiles</w:t>
        </w:r>
      </w:hyperlink>
      <w:r>
        <w:t xml:space="preserve"> section.</w:t>
      </w:r>
    </w:p>
    <w:p w14:paraId="4146E3A1" w14:textId="77777777" w:rsidR="00194B8C" w:rsidRDefault="00194B8C" w:rsidP="00194B8C">
      <w:pPr>
        <w:pStyle w:val="Heading5"/>
      </w:pPr>
      <w:r>
        <w:t>Tags</w:t>
      </w:r>
    </w:p>
    <w:p w14:paraId="579760FE" w14:textId="77777777" w:rsidR="00194B8C" w:rsidRDefault="00194B8C" w:rsidP="00194B8C">
      <w:pPr>
        <w:pStyle w:val="Heading5"/>
      </w:pPr>
      <w:r>
        <w:t>Tools</w:t>
      </w:r>
    </w:p>
    <w:p w14:paraId="6570D161" w14:textId="77777777" w:rsidR="00194B8C" w:rsidRDefault="00194B8C" w:rsidP="00194B8C">
      <w:pPr>
        <w:pStyle w:val="Heading6"/>
      </w:pPr>
      <w:r>
        <w:t>Overpass Turbo</w:t>
      </w:r>
    </w:p>
    <w:p w14:paraId="341D5FAA" w14:textId="77777777" w:rsidR="00194B8C" w:rsidRPr="00A92A68" w:rsidRDefault="00194B8C" w:rsidP="008B6883">
      <w:pPr>
        <w:pStyle w:val="BodyText2"/>
      </w:pPr>
      <w:r>
        <w:t xml:space="preserve">Data mining tool for OSM which you can use to extract specific features. See </w:t>
      </w:r>
      <w:hyperlink r:id="rId70" w:history="1">
        <w:r w:rsidRPr="00A92A68">
          <w:rPr>
            <w:rStyle w:val="Hyperlink"/>
          </w:rPr>
          <w:t>here</w:t>
        </w:r>
      </w:hyperlink>
      <w:r>
        <w:t>.</w:t>
      </w:r>
    </w:p>
    <w:p w14:paraId="65EBC609" w14:textId="77777777" w:rsidR="00194B8C" w:rsidRDefault="00194B8C" w:rsidP="00194B8C">
      <w:pPr>
        <w:pStyle w:val="Heading6"/>
      </w:pPr>
      <w:r>
        <w:t>TagInfo</w:t>
      </w:r>
    </w:p>
    <w:p w14:paraId="211939D6" w14:textId="77777777" w:rsidR="00194B8C" w:rsidRDefault="00194B8C" w:rsidP="008B6883">
      <w:pPr>
        <w:pStyle w:val="BodyText2"/>
      </w:pPr>
      <w:r>
        <w:t xml:space="preserve">There are some specific tags that are useful for us including </w:t>
      </w:r>
      <w:hyperlink r:id="rId71" w:history="1">
        <w:r w:rsidRPr="00257C15">
          <w:rPr>
            <w:rStyle w:val="Hyperlink"/>
          </w:rPr>
          <w:t>species</w:t>
        </w:r>
      </w:hyperlink>
      <w:r>
        <w:t xml:space="preserve">, </w:t>
      </w:r>
      <w:hyperlink r:id="rId72" w:history="1">
        <w:r w:rsidRPr="00257C15">
          <w:rPr>
            <w:rStyle w:val="Hyperlink"/>
          </w:rPr>
          <w:t>genus</w:t>
        </w:r>
      </w:hyperlink>
      <w:r>
        <w:t xml:space="preserve"> and </w:t>
      </w:r>
      <w:hyperlink r:id="rId73" w:history="1">
        <w:r w:rsidRPr="00257C15">
          <w:rPr>
            <w:rStyle w:val="Hyperlink"/>
          </w:rPr>
          <w:t>taxon</w:t>
        </w:r>
      </w:hyperlink>
      <w:r>
        <w:t xml:space="preserve">. To see their usage, on the right hand side click on the tagInfo [More..] link. This links to the tag info page. A screenshot for the tag info page for </w:t>
      </w:r>
      <w:hyperlink r:id="rId74" w:history="1">
        <w:r w:rsidRPr="0077613B">
          <w:rPr>
            <w:rStyle w:val="Hyperlink"/>
          </w:rPr>
          <w:t>taxon</w:t>
        </w:r>
      </w:hyperlink>
      <w:r>
        <w:t xml:space="preserve"> is shown below:</w:t>
      </w:r>
    </w:p>
    <w:p w14:paraId="5FCC962A" w14:textId="77777777" w:rsidR="00194B8C" w:rsidRDefault="00194B8C" w:rsidP="008B6883">
      <w:pPr>
        <w:pStyle w:val="BodyText2"/>
      </w:pPr>
      <w:r>
        <w:rPr>
          <w:noProof/>
          <w:lang w:bidi="ar-SA"/>
        </w:rPr>
        <w:drawing>
          <wp:inline distT="0" distB="0" distL="0" distR="0" wp14:anchorId="7E7C96D1" wp14:editId="0CB2DB39">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75">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46A9B7C7" w14:textId="77777777" w:rsidR="00194B8C" w:rsidRPr="00257C15" w:rsidRDefault="00194B8C" w:rsidP="008B6883">
      <w:pPr>
        <w:pStyle w:val="BodyText2"/>
      </w:pPr>
      <w:r>
        <w:t xml:space="preserve">Unfortunately most of these highly specific tags aren’t available in the Vector Tiles in MapBox or MapZen. </w:t>
      </w:r>
      <w:hyperlink r:id="rId76"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77FC240F" w14:textId="77777777" w:rsidR="00194B8C" w:rsidRDefault="00194B8C" w:rsidP="00194B8C">
      <w:pPr>
        <w:pStyle w:val="Heading5"/>
      </w:pPr>
      <w:r>
        <w:t>Updates</w:t>
      </w:r>
    </w:p>
    <w:p w14:paraId="1F003A54" w14:textId="77777777" w:rsidR="00194B8C" w:rsidRDefault="00194B8C" w:rsidP="008B6883">
      <w:pPr>
        <w:pStyle w:val="BodyText2"/>
      </w:pPr>
      <w:r>
        <w:t xml:space="preserve">I created a new feature in Laveno (via Gattirolo 40A) on 31/1/17 at 03:08 (16:08 italian time). It appeared in about 40 minutes in OSM itself then in a couple of hours in the MapZen Vector Tiles. </w:t>
      </w:r>
    </w:p>
    <w:p w14:paraId="66CA6B20" w14:textId="77777777" w:rsidR="00194B8C" w:rsidRPr="009E5567" w:rsidRDefault="00194B8C" w:rsidP="008B6883">
      <w:pPr>
        <w:pStyle w:val="BodyText2"/>
      </w:pPr>
      <w:r>
        <w:t xml:space="preserve">I created a </w:t>
      </w:r>
      <w:hyperlink r:id="rId77" w:history="1">
        <w:r w:rsidRPr="00433FEA">
          <w:rPr>
            <w:rStyle w:val="Hyperlink"/>
          </w:rPr>
          <w:t>new feature</w:t>
        </w:r>
      </w:hyperlink>
      <w:r>
        <w:t xml:space="preserve"> in Podor in Senegal on 22/8/17 at 10:33. </w:t>
      </w:r>
      <w:hyperlink r:id="rId78" w:history="1">
        <w:r w:rsidRPr="00433FEA">
          <w:rPr>
            <w:rStyle w:val="Hyperlink"/>
          </w:rPr>
          <w:t>Way</w:t>
        </w:r>
      </w:hyperlink>
      <w:r>
        <w:t xml:space="preserve">. It was in MapZen tiles the next day at 8:45. Still not present in MapBox Streets on 21/9/17. In the MapBox </w:t>
      </w:r>
      <w:hyperlink r:id="rId79" w:history="1">
        <w:r w:rsidRPr="00F57287">
          <w:rPr>
            <w:rStyle w:val="Hyperlink"/>
          </w:rPr>
          <w:t>docs</w:t>
        </w:r>
      </w:hyperlink>
      <w:r>
        <w:t xml:space="preserve"> it says ‘t</w:t>
      </w:r>
      <w:r w:rsidRPr="00F57287">
        <w:t xml:space="preserve">he current supported version of the Mapbox Streets vector </w:t>
      </w:r>
      <w:r w:rsidRPr="00F57287">
        <w:lastRenderedPageBreak/>
        <w:t>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80" w:anchor="tab-top" w:history="1">
        <w:r w:rsidRPr="00EF21B0">
          <w:rPr>
            <w:rStyle w:val="Hyperlink"/>
          </w:rPr>
          <w:t>here</w:t>
        </w:r>
      </w:hyperlink>
      <w:r>
        <w:t>.</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8B6883">
      <w:pPr>
        <w:pStyle w:val="BodyText2"/>
      </w:pPr>
      <w:r>
        <w:t xml:space="preserve">Lots of good datasets here: </w:t>
      </w:r>
      <w:hyperlink r:id="rId81"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8B6883">
      <w:pPr>
        <w:pStyle w:val="BodyText2"/>
      </w:pPr>
      <w:r>
        <w:t xml:space="preserve">Wieteke found a good source of country security data from </w:t>
      </w:r>
      <w:hyperlink r:id="rId82"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6" w:name="_Ref404868273"/>
      <w:r>
        <w:t>Glacier dataset</w:t>
      </w:r>
      <w:bookmarkEnd w:id="16"/>
    </w:p>
    <w:p w14:paraId="608DBE03" w14:textId="5AE45060" w:rsidR="00121236" w:rsidRPr="00121236" w:rsidRDefault="00121236" w:rsidP="008B6883">
      <w:pPr>
        <w:pStyle w:val="BodyText2"/>
      </w:pPr>
      <w:r>
        <w:t xml:space="preserve">We are using a glacier dataset to mask the areas of glaciers in the water detection. Downloading from </w:t>
      </w:r>
      <w:hyperlink r:id="rId83"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30FCF72B" w14:textId="6729529D" w:rsidR="005050F2" w:rsidRDefault="005050F2" w:rsidP="005050F2">
      <w:pPr>
        <w:pStyle w:val="Heading4"/>
      </w:pPr>
      <w:r>
        <w:t>Intact Forest Landscapes</w:t>
      </w:r>
    </w:p>
    <w:p w14:paraId="375334B1" w14:textId="4057E953" w:rsidR="005050F2" w:rsidRDefault="005050F2" w:rsidP="008B6883">
      <w:pPr>
        <w:pStyle w:val="BodyText2"/>
      </w:pPr>
      <w:r>
        <w:t xml:space="preserve">Downloaded from </w:t>
      </w:r>
      <w:hyperlink r:id="rId84" w:history="1">
        <w:r w:rsidRPr="005050F2">
          <w:rPr>
            <w:rStyle w:val="Hyperlink"/>
          </w:rPr>
          <w:t>here</w:t>
        </w:r>
      </w:hyperlink>
      <w:r>
        <w:t>.</w:t>
      </w:r>
    </w:p>
    <w:p w14:paraId="079EE63B" w14:textId="64799039" w:rsidR="005050F2" w:rsidRDefault="00F239E2" w:rsidP="008B6883">
      <w:pPr>
        <w:pStyle w:val="BodyText2"/>
      </w:pPr>
      <w:r>
        <w:t xml:space="preserve">Hosting in MapBox. See </w:t>
      </w:r>
      <w:hyperlink w:anchor="_Intact_Forest_Landscapes" w:history="1">
        <w:r w:rsidRPr="00F239E2">
          <w:rPr>
            <w:rStyle w:val="Hyperlink"/>
          </w:rPr>
          <w:t>Intact Forest Landscapes</w:t>
        </w:r>
      </w:hyperlink>
      <w:r>
        <w:t>.</w:t>
      </w:r>
    </w:p>
    <w:p w14:paraId="7EE4A632" w14:textId="70BF7AE1" w:rsidR="00EA74DE" w:rsidRDefault="00EA74DE" w:rsidP="00EA74DE">
      <w:pPr>
        <w:pStyle w:val="Heading4"/>
      </w:pPr>
      <w:r>
        <w:t>Threats</w:t>
      </w:r>
      <w:r w:rsidR="005F3450">
        <w:t xml:space="preserve"> Classificat</w:t>
      </w:r>
      <w:r w:rsidR="007A790B">
        <w:t>i</w:t>
      </w:r>
      <w:r w:rsidR="005F3450">
        <w:t>o</w:t>
      </w:r>
      <w:r w:rsidR="007A790B">
        <w:t>n</w:t>
      </w:r>
    </w:p>
    <w:p w14:paraId="47029A30" w14:textId="2B936275"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377116DA" w14:textId="471C8D86" w:rsidR="00EA74DE" w:rsidRDefault="00EA74DE" w:rsidP="008B6883">
      <w:pPr>
        <w:pStyle w:val="BodyText2"/>
      </w:pPr>
      <w:r>
        <w:t>The IUCN Conservation Measures Partnership has produced a unified classification of direct threats. Version 1 and 2 of the data is available</w:t>
      </w:r>
      <w:r w:rsidR="007A790B">
        <w:t xml:space="preserve"> from </w:t>
      </w:r>
      <w:hyperlink r:id="rId85" w:history="1">
        <w:r w:rsidR="007A790B" w:rsidRPr="007A790B">
          <w:rPr>
            <w:rStyle w:val="Hyperlink"/>
          </w:rPr>
          <w:t>this</w:t>
        </w:r>
      </w:hyperlink>
      <w:r w:rsidR="007A790B">
        <w:t xml:space="preserve"> page</w:t>
      </w:r>
      <w:r>
        <w:t>. Downloaded to here as an Excel spreadsheet.</w:t>
      </w:r>
      <w:r w:rsidR="006768B2">
        <w:t xml:space="preserve"> </w:t>
      </w:r>
    </w:p>
    <w:p w14:paraId="2305F693" w14:textId="5C4D409E" w:rsidR="00E64174" w:rsidRPr="00EA74DE" w:rsidRDefault="00E64174" w:rsidP="008B6883">
      <w:pPr>
        <w:pStyle w:val="BodyText2"/>
      </w:pPr>
      <w:r>
        <w:t xml:space="preserve">There is also a three level version on the Red List site </w:t>
      </w:r>
      <w:hyperlink r:id="rId86"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5E867543" w14:textId="77777777" w:rsidR="00453044" w:rsidRDefault="00453044" w:rsidP="007D2F52">
      <w:pPr>
        <w:pStyle w:val="Heading4"/>
      </w:pPr>
      <w:r>
        <w:t>UN Population</w:t>
      </w:r>
    </w:p>
    <w:p w14:paraId="674D797B" w14:textId="0D85EAC0" w:rsidR="00453044" w:rsidRPr="00453044" w:rsidRDefault="00453044" w:rsidP="008B6883">
      <w:pPr>
        <w:pStyle w:val="BodyText2"/>
      </w:pPr>
      <w:r>
        <w:t xml:space="preserve">Past and future world populations are available from </w:t>
      </w:r>
      <w:hyperlink r:id="rId8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8B6883">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8B6883">
      <w:pPr>
        <w:pStyle w:val="BodyText2"/>
      </w:pPr>
      <w:r>
        <w:lastRenderedPageBreak/>
        <w:t xml:space="preserve">Available from </w:t>
      </w:r>
      <w:hyperlink r:id="rId88" w:history="1">
        <w:r w:rsidRPr="007D3081">
          <w:rPr>
            <w:rStyle w:val="Hyperlink"/>
          </w:rPr>
          <w:t>here</w:t>
        </w:r>
      </w:hyperlink>
      <w:r>
        <w:t xml:space="preserve">. Metadata </w:t>
      </w:r>
      <w:hyperlink r:id="rId89"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3B37F4">
      <w:pPr>
        <w:pStyle w:val="Heading2"/>
      </w:pPr>
      <w:r>
        <w:t>QA Assessment</w:t>
      </w:r>
    </w:p>
    <w:p w14:paraId="618C2632" w14:textId="77777777" w:rsidR="00230FDB" w:rsidRDefault="00230FDB" w:rsidP="008B6883">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8B6883">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8B6883">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8B6883">
      <w:pPr>
        <w:pStyle w:val="BodyText2"/>
      </w:pPr>
      <w:r>
        <w:t>Get a list of countries in ACP regions with the number of PAs:</w:t>
      </w:r>
    </w:p>
    <w:p w14:paraId="5EEB63C4" w14:textId="77777777" w:rsidR="008B5927" w:rsidRDefault="008B5927" w:rsidP="008B550B">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8B6883">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lastRenderedPageBreak/>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8B6883">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8B6883">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8B6883">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8B6883">
      <w:pPr>
        <w:pStyle w:val="BodyText2"/>
      </w:pPr>
      <w:r>
        <w:t>This is the breakdown:</w:t>
      </w:r>
    </w:p>
    <w:p w14:paraId="3ECF30EC" w14:textId="77777777" w:rsidR="003E1FEB" w:rsidRDefault="003E1FEB" w:rsidP="008B6883">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8B6883">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8B6883">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92"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3B37F4">
      <w:pPr>
        <w:pStyle w:val="Heading2"/>
      </w:pPr>
      <w:r>
        <w:lastRenderedPageBreak/>
        <w:t>Remote Sensing</w:t>
      </w:r>
    </w:p>
    <w:p w14:paraId="11AA5AC9" w14:textId="77777777" w:rsidR="00711931" w:rsidRDefault="00711931" w:rsidP="0034374E">
      <w:pPr>
        <w:pStyle w:val="Heading3"/>
      </w:pPr>
      <w:r>
        <w:t>Definitions</w:t>
      </w:r>
    </w:p>
    <w:p w14:paraId="4F699A00" w14:textId="77777777" w:rsidR="00711931" w:rsidRPr="00711931" w:rsidRDefault="00711931" w:rsidP="008B6883">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8B6883">
      <w:pPr>
        <w:pStyle w:val="BodyText2"/>
      </w:pPr>
      <w:r>
        <w:t xml:space="preserve">Use </w:t>
      </w:r>
      <w:hyperlink r:id="rId93"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8B6883">
      <w:pPr>
        <w:pStyle w:val="BodyText2"/>
      </w:pPr>
      <w:r>
        <w:t xml:space="preserve">The ASTER 30m DEM is available from here </w:t>
      </w:r>
      <w:hyperlink r:id="rId94"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8B6883">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8B6883">
      <w:pPr>
        <w:pStyle w:val="BodyText2"/>
      </w:pPr>
      <w:r>
        <w:t>From the GEE metadata:</w:t>
      </w:r>
    </w:p>
    <w:p w14:paraId="7EA7F8AF" w14:textId="77777777" w:rsidR="00A67470" w:rsidRDefault="00A67470" w:rsidP="008B6883">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DD4343">
            <w:pPr>
              <w:pStyle w:val="Tiny"/>
            </w:pPr>
            <w:r w:rsidRPr="00C86AF7">
              <w:t>Sensor</w:t>
            </w:r>
          </w:p>
        </w:tc>
        <w:tc>
          <w:tcPr>
            <w:tcW w:w="1260" w:type="dxa"/>
          </w:tcPr>
          <w:p w14:paraId="4918F72D" w14:textId="77777777" w:rsidR="00A67470" w:rsidRPr="00C86AF7" w:rsidRDefault="00A67470" w:rsidP="00DD4343">
            <w:pPr>
              <w:pStyle w:val="Tiny"/>
            </w:pPr>
            <w:r w:rsidRPr="00C86AF7">
              <w:t>From</w:t>
            </w:r>
          </w:p>
        </w:tc>
        <w:tc>
          <w:tcPr>
            <w:tcW w:w="1350" w:type="dxa"/>
          </w:tcPr>
          <w:p w14:paraId="5DCF471F" w14:textId="77777777" w:rsidR="00A67470" w:rsidRPr="00C86AF7" w:rsidRDefault="00A67470" w:rsidP="00DD4343">
            <w:pPr>
              <w:pStyle w:val="Tiny"/>
            </w:pPr>
            <w:r w:rsidRPr="00C86AF7">
              <w:t>To</w:t>
            </w:r>
          </w:p>
        </w:tc>
        <w:tc>
          <w:tcPr>
            <w:tcW w:w="1350" w:type="dxa"/>
          </w:tcPr>
          <w:p w14:paraId="73E85EEE" w14:textId="77777777" w:rsidR="00A67470" w:rsidRPr="00C86AF7" w:rsidRDefault="00A67470" w:rsidP="00DD4343">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DD4343">
            <w:pPr>
              <w:pStyle w:val="Tiny"/>
            </w:pPr>
            <w:r w:rsidRPr="00C12232">
              <w:t xml:space="preserve">Landsat 5 </w:t>
            </w:r>
          </w:p>
        </w:tc>
        <w:tc>
          <w:tcPr>
            <w:tcW w:w="1260" w:type="dxa"/>
          </w:tcPr>
          <w:p w14:paraId="73E81679" w14:textId="77777777" w:rsidR="00A67470" w:rsidRPr="00C12232" w:rsidRDefault="00A67470" w:rsidP="00DD4343">
            <w:pPr>
              <w:pStyle w:val="Tiny"/>
            </w:pPr>
            <w:r>
              <w:t>Jan 1 1984</w:t>
            </w:r>
          </w:p>
        </w:tc>
        <w:tc>
          <w:tcPr>
            <w:tcW w:w="1350" w:type="dxa"/>
          </w:tcPr>
          <w:p w14:paraId="29B32482" w14:textId="77777777" w:rsidR="00A67470" w:rsidRPr="00C12232" w:rsidRDefault="00A67470" w:rsidP="00DD4343">
            <w:pPr>
              <w:pStyle w:val="Tiny"/>
            </w:pPr>
            <w:r w:rsidRPr="00C12232">
              <w:t>May 4</w:t>
            </w:r>
            <w:r>
              <w:t xml:space="preserve"> </w:t>
            </w:r>
            <w:r w:rsidRPr="00C12232">
              <w:t>2012</w:t>
            </w:r>
          </w:p>
        </w:tc>
        <w:tc>
          <w:tcPr>
            <w:tcW w:w="1350" w:type="dxa"/>
          </w:tcPr>
          <w:p w14:paraId="588C4F24" w14:textId="77777777" w:rsidR="00A67470" w:rsidRPr="00C12232" w:rsidRDefault="00A67470" w:rsidP="00DD4343">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DD4343">
            <w:pPr>
              <w:pStyle w:val="Tiny"/>
            </w:pPr>
            <w:r w:rsidRPr="00C12232">
              <w:t>Landsat 7</w:t>
            </w:r>
            <w:r w:rsidRPr="00C12232">
              <w:tab/>
            </w:r>
          </w:p>
        </w:tc>
        <w:tc>
          <w:tcPr>
            <w:tcW w:w="1260" w:type="dxa"/>
          </w:tcPr>
          <w:p w14:paraId="32DF2AC7" w14:textId="77777777" w:rsidR="00A67470" w:rsidRPr="00C12232" w:rsidRDefault="00A67470" w:rsidP="00DD4343">
            <w:pPr>
              <w:pStyle w:val="Tiny"/>
            </w:pPr>
            <w:r>
              <w:t>Jan 1 1999</w:t>
            </w:r>
          </w:p>
        </w:tc>
        <w:tc>
          <w:tcPr>
            <w:tcW w:w="1350" w:type="dxa"/>
          </w:tcPr>
          <w:p w14:paraId="3678D6E8" w14:textId="77777777" w:rsidR="00A67470" w:rsidRPr="00C12232" w:rsidRDefault="00A67470" w:rsidP="00DD4343">
            <w:pPr>
              <w:pStyle w:val="Tiny"/>
            </w:pPr>
            <w:r w:rsidRPr="00C12232">
              <w:t>May 19</w:t>
            </w:r>
            <w:r>
              <w:t xml:space="preserve"> </w:t>
            </w:r>
            <w:r w:rsidRPr="00C12232">
              <w:t>2014</w:t>
            </w:r>
          </w:p>
        </w:tc>
        <w:tc>
          <w:tcPr>
            <w:tcW w:w="1350" w:type="dxa"/>
          </w:tcPr>
          <w:p w14:paraId="54D9481D" w14:textId="77777777" w:rsidR="00A67470" w:rsidRPr="00C12232" w:rsidRDefault="00A67470" w:rsidP="00DD4343">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DD4343">
            <w:pPr>
              <w:pStyle w:val="Tiny"/>
            </w:pPr>
            <w:r>
              <w:t>Landsat 8</w:t>
            </w:r>
          </w:p>
        </w:tc>
        <w:tc>
          <w:tcPr>
            <w:tcW w:w="1260" w:type="dxa"/>
          </w:tcPr>
          <w:p w14:paraId="3F599A11" w14:textId="77777777" w:rsidR="00A67470" w:rsidRDefault="00A67470" w:rsidP="00DD4343">
            <w:pPr>
              <w:pStyle w:val="Tiny"/>
            </w:pPr>
            <w:r>
              <w:t>Apr 10 2013</w:t>
            </w:r>
          </w:p>
        </w:tc>
        <w:tc>
          <w:tcPr>
            <w:tcW w:w="1350" w:type="dxa"/>
          </w:tcPr>
          <w:p w14:paraId="6B785D7B" w14:textId="77777777" w:rsidR="00A67470" w:rsidRPr="00C12232" w:rsidRDefault="00A67470" w:rsidP="00DD4343">
            <w:pPr>
              <w:pStyle w:val="Tiny"/>
            </w:pPr>
            <w:r>
              <w:t>May 21 2014</w:t>
            </w:r>
          </w:p>
        </w:tc>
        <w:tc>
          <w:tcPr>
            <w:tcW w:w="1350" w:type="dxa"/>
          </w:tcPr>
          <w:p w14:paraId="03A739B0" w14:textId="77777777" w:rsidR="00A67470" w:rsidRDefault="00A67470" w:rsidP="00DD4343">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8B6883">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5"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6" w:history="1">
        <w:r w:rsidRPr="001F1BEC">
          <w:rPr>
            <w:rStyle w:val="Hyperlink"/>
          </w:rPr>
          <w:t>here</w:t>
        </w:r>
      </w:hyperlink>
      <w:r>
        <w:t>.</w:t>
      </w:r>
    </w:p>
    <w:p w14:paraId="3B95C515" w14:textId="77777777" w:rsidR="00A67470" w:rsidRDefault="00A67470" w:rsidP="008B6883">
      <w:pPr>
        <w:pStyle w:val="BodyText2"/>
      </w:pPr>
      <w:r>
        <w:t xml:space="preserve">Landsat 8 bands are shown </w:t>
      </w:r>
      <w:hyperlink r:id="rId97"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8B6883">
      <w:pPr>
        <w:pStyle w:val="BodyText2"/>
      </w:pPr>
      <w:r>
        <w:t xml:space="preserve">There is a good example image from the cirrus band over the Aral Sea here </w:t>
      </w:r>
      <w:hyperlink r:id="rId98" w:history="1">
        <w:r>
          <w:rPr>
            <w:rStyle w:val="Hyperlink"/>
          </w:rPr>
          <w:t>http://earthobservatory.nasa.gov/IOTD/view.php?id=81210&amp;src=share</w:t>
        </w:r>
      </w:hyperlink>
      <w:r>
        <w:t xml:space="preserve">. </w:t>
      </w:r>
    </w:p>
    <w:p w14:paraId="23D73407" w14:textId="77777777" w:rsidR="00A67470" w:rsidRDefault="00A67470" w:rsidP="008B6883">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8B6883">
      <w:pPr>
        <w:pStyle w:val="BodyText2"/>
      </w:pPr>
      <w:r>
        <w:t xml:space="preserve">The downloaded Landsat data is described </w:t>
      </w:r>
      <w:hyperlink r:id="rId99"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100" w:anchor="search/l8" w:history="1">
        <w:r w:rsidRPr="006E212D">
          <w:rPr>
            <w:rStyle w:val="Hyperlink"/>
          </w:rPr>
          <w:t>available</w:t>
        </w:r>
      </w:hyperlink>
      <w:r>
        <w:t>.</w:t>
      </w:r>
    </w:p>
    <w:p w14:paraId="32530E92" w14:textId="77777777" w:rsidR="00A67470" w:rsidRDefault="00A67470" w:rsidP="000E5536">
      <w:pPr>
        <w:pStyle w:val="Heading6"/>
      </w:pPr>
      <w:r>
        <w:lastRenderedPageBreak/>
        <w:t>Metadata</w:t>
      </w:r>
    </w:p>
    <w:p w14:paraId="3762CDCF" w14:textId="77777777" w:rsidR="00A67470" w:rsidRPr="000B3C5C" w:rsidRDefault="00A67470" w:rsidP="008B6883">
      <w:pPr>
        <w:pStyle w:val="BodyText2"/>
      </w:pPr>
      <w:r>
        <w:t xml:space="preserve">Here is the landsat metadata reference document </w:t>
      </w:r>
      <w:hyperlink r:id="rId101"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8B6883">
      <w:pPr>
        <w:pStyle w:val="BodyText2"/>
      </w:pPr>
      <w:r>
        <w:t xml:space="preserve">You can also use the </w:t>
      </w:r>
      <w:hyperlink r:id="rId102"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8B6883">
      <w:pPr>
        <w:pStyle w:val="BodyText2"/>
      </w:pPr>
      <w:r>
        <w:t>The naming convention for Landsat 8 files is as follows:</w:t>
      </w:r>
    </w:p>
    <w:p w14:paraId="2EE8DF43" w14:textId="77777777" w:rsidR="00A67470" w:rsidRDefault="00A67470" w:rsidP="008B6883">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103"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8B6883">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8B6883">
      <w:pPr>
        <w:pStyle w:val="BodyText2"/>
      </w:pPr>
      <w:r>
        <w:t>There are a number of different datasets available of GEE for Landsat 8. The following are the raw datasets (i.e. not composite):</w:t>
      </w:r>
    </w:p>
    <w:p w14:paraId="075739CA" w14:textId="77777777" w:rsidR="00A67470" w:rsidRDefault="00A67470" w:rsidP="008B6883">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DD4343">
            <w:pPr>
              <w:pStyle w:val="Tiny"/>
            </w:pPr>
            <w:r w:rsidRPr="00887A33">
              <w:t>Dataset</w:t>
            </w:r>
          </w:p>
        </w:tc>
        <w:tc>
          <w:tcPr>
            <w:tcW w:w="1584" w:type="dxa"/>
          </w:tcPr>
          <w:p w14:paraId="09D74659" w14:textId="77777777" w:rsidR="00A67470" w:rsidRPr="00887A33" w:rsidRDefault="00A67470" w:rsidP="00DD4343">
            <w:pPr>
              <w:pStyle w:val="Tiny"/>
            </w:pPr>
            <w:r w:rsidRPr="00887A33">
              <w:t>Imagecollection ID</w:t>
            </w:r>
          </w:p>
        </w:tc>
        <w:tc>
          <w:tcPr>
            <w:tcW w:w="3544" w:type="dxa"/>
          </w:tcPr>
          <w:p w14:paraId="22B27BC8" w14:textId="77777777" w:rsidR="00A67470" w:rsidRPr="00887A33" w:rsidRDefault="00A67470" w:rsidP="00DD4343">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DD4343">
            <w:pPr>
              <w:pStyle w:val="Tiny"/>
            </w:pPr>
            <w:r w:rsidRPr="00887A33">
              <w:t>USGS Landsat 8 Radiance</w:t>
            </w:r>
          </w:p>
        </w:tc>
        <w:tc>
          <w:tcPr>
            <w:tcW w:w="1584" w:type="dxa"/>
          </w:tcPr>
          <w:p w14:paraId="13ACE565" w14:textId="77777777" w:rsidR="00A67470" w:rsidRPr="00887A33" w:rsidRDefault="00A67470" w:rsidP="00DD4343">
            <w:pPr>
              <w:pStyle w:val="Tiny"/>
            </w:pPr>
            <w:r w:rsidRPr="00887A33">
              <w:t>LANDSAT/LC8</w:t>
            </w:r>
          </w:p>
        </w:tc>
        <w:tc>
          <w:tcPr>
            <w:tcW w:w="3544" w:type="dxa"/>
          </w:tcPr>
          <w:p w14:paraId="6AE8FE40" w14:textId="77777777" w:rsidR="00A67470" w:rsidRPr="00887A33" w:rsidRDefault="00A67470" w:rsidP="00DD4343">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DD4343">
            <w:pPr>
              <w:pStyle w:val="Tiny"/>
            </w:pPr>
            <w:r w:rsidRPr="00887A33">
              <w:t>USGS Landsat 8 Radiance (Orthorectified)</w:t>
            </w:r>
          </w:p>
        </w:tc>
        <w:tc>
          <w:tcPr>
            <w:tcW w:w="1584" w:type="dxa"/>
          </w:tcPr>
          <w:p w14:paraId="5E4E8F2E" w14:textId="77777777" w:rsidR="00A67470" w:rsidRPr="00887A33" w:rsidRDefault="00A67470" w:rsidP="00DD4343">
            <w:pPr>
              <w:pStyle w:val="Tiny"/>
            </w:pPr>
            <w:r w:rsidRPr="00887A33">
              <w:t>LANDSAT/LC8_L1T</w:t>
            </w:r>
          </w:p>
        </w:tc>
        <w:tc>
          <w:tcPr>
            <w:tcW w:w="3544" w:type="dxa"/>
          </w:tcPr>
          <w:p w14:paraId="06D7C2CA" w14:textId="77777777" w:rsidR="00A67470" w:rsidRPr="00887A33" w:rsidRDefault="00A67470" w:rsidP="00DD4343">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DD4343">
            <w:pPr>
              <w:pStyle w:val="Tiny"/>
            </w:pPr>
            <w:r w:rsidRPr="00887A33">
              <w:t>USGS Landsat 8 TOA Reflectance (Orthorectified)</w:t>
            </w:r>
          </w:p>
        </w:tc>
        <w:tc>
          <w:tcPr>
            <w:tcW w:w="1584" w:type="dxa"/>
          </w:tcPr>
          <w:p w14:paraId="64E0E9FD" w14:textId="77777777" w:rsidR="00A67470" w:rsidRPr="00887A33" w:rsidRDefault="00A67470" w:rsidP="00DD4343">
            <w:pPr>
              <w:pStyle w:val="Tiny"/>
            </w:pPr>
            <w:r w:rsidRPr="00887A33">
              <w:t>LANDSAT/LC8_L1T_TOA</w:t>
            </w:r>
          </w:p>
        </w:tc>
        <w:tc>
          <w:tcPr>
            <w:tcW w:w="3544" w:type="dxa"/>
          </w:tcPr>
          <w:p w14:paraId="237D7CAF" w14:textId="77777777" w:rsidR="00A67470" w:rsidRPr="00887A33" w:rsidRDefault="00A67470" w:rsidP="00DD4343">
            <w:pPr>
              <w:pStyle w:val="Tiny"/>
            </w:pPr>
            <w:r w:rsidRPr="00887A33">
              <w:t>Landsat 8 calibrated top-of-atmosphere reflectance, orthorectified scenes only.</w:t>
            </w:r>
          </w:p>
        </w:tc>
      </w:tr>
    </w:tbl>
    <w:p w14:paraId="460B928A" w14:textId="77777777" w:rsidR="00A67470" w:rsidRDefault="00A67470" w:rsidP="008B6883">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8B6883">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8B6883">
      <w:pPr>
        <w:pStyle w:val="BodyText2"/>
      </w:pPr>
      <w:r>
        <w:t xml:space="preserve">Users handbook </w:t>
      </w:r>
      <w:hyperlink r:id="rId104"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lastRenderedPageBreak/>
        <w:t>Bands</w:t>
      </w:r>
    </w:p>
    <w:p w14:paraId="26468EE3" w14:textId="4D8313B1" w:rsidR="00C12AC1" w:rsidRDefault="00C12AC1" w:rsidP="00C12AC1">
      <w:pPr>
        <w:pStyle w:val="Heading7"/>
      </w:pPr>
      <w:r>
        <w:t>Cloud masks</w:t>
      </w:r>
    </w:p>
    <w:p w14:paraId="389750E2" w14:textId="4603B63B" w:rsidR="00C12AC1" w:rsidRDefault="00C12AC1" w:rsidP="008B6883">
      <w:pPr>
        <w:pStyle w:val="BodyText2"/>
      </w:pPr>
      <w:r>
        <w:t xml:space="preserve">Information on cloud masks is available here: </w:t>
      </w:r>
      <w:hyperlink r:id="rId105"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8B6883">
      <w:pPr>
        <w:pStyle w:val="BodyText2"/>
      </w:pPr>
    </w:p>
    <w:p w14:paraId="0E06DC4B" w14:textId="77777777" w:rsidR="006E0601" w:rsidRDefault="006E0601" w:rsidP="006E0601">
      <w:pPr>
        <w:pStyle w:val="Heading6"/>
      </w:pPr>
      <w:r>
        <w:t>Documentation</w:t>
      </w:r>
    </w:p>
    <w:p w14:paraId="51F794AD" w14:textId="293857E6" w:rsidR="00345E39" w:rsidRDefault="00345E39" w:rsidP="008B6883">
      <w:pPr>
        <w:pStyle w:val="BodyText2"/>
      </w:pPr>
      <w:r>
        <w:t xml:space="preserve">Users handbook </w:t>
      </w:r>
      <w:hyperlink r:id="rId106" w:history="1">
        <w:r w:rsidRPr="00457FAE">
          <w:rPr>
            <w:rStyle w:val="Hyperlink"/>
          </w:rPr>
          <w:t>https://sentinel.esa.int/documents/247904/685211/Sentinel-2_User_Handbook</w:t>
        </w:r>
      </w:hyperlink>
      <w:r>
        <w:t xml:space="preserve"> </w:t>
      </w:r>
    </w:p>
    <w:p w14:paraId="1BC35DED" w14:textId="73E15B4E" w:rsidR="00253926" w:rsidRPr="00345E39" w:rsidRDefault="00253926" w:rsidP="008B6883">
      <w:pPr>
        <w:pStyle w:val="BodyText2"/>
      </w:pPr>
      <w:r>
        <w:t xml:space="preserve">Technical Guide </w:t>
      </w:r>
      <w:hyperlink r:id="rId107"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8B6883">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08" w:history="1">
        <w:r w:rsidR="005B52B8" w:rsidRPr="00010737">
          <w:rPr>
            <w:rStyle w:val="Hyperlink"/>
          </w:rPr>
          <w:t>here</w:t>
        </w:r>
      </w:hyperlink>
      <w:r w:rsidR="005B52B8">
        <w:t>)</w:t>
      </w:r>
      <w:r w:rsidR="00552C73">
        <w:t xml:space="preserve"> and there is a good description </w:t>
      </w:r>
      <w:hyperlink r:id="rId109" w:history="1">
        <w:r w:rsidR="00552C73" w:rsidRPr="00552C73">
          <w:rPr>
            <w:rStyle w:val="Hyperlink"/>
          </w:rPr>
          <w:t>here</w:t>
        </w:r>
      </w:hyperlink>
      <w:r w:rsidR="00552C73">
        <w:t xml:space="preserve"> with diagrams of the orbits etc.</w:t>
      </w:r>
    </w:p>
    <w:p w14:paraId="72F20646" w14:textId="44261D17" w:rsidR="00010737" w:rsidRDefault="00010737" w:rsidP="008B6883">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8B6883">
      <w:pPr>
        <w:pStyle w:val="BodyText2"/>
      </w:pPr>
      <w:r w:rsidRPr="004E1673">
        <w:rPr>
          <w:color w:val="FF0000"/>
        </w:rPr>
        <w:t xml:space="preserve">A003008 </w:t>
      </w:r>
      <w:r>
        <w:t>= absolute orbit number</w:t>
      </w:r>
    </w:p>
    <w:p w14:paraId="081D4D84" w14:textId="6EA683A9" w:rsidR="006E4370" w:rsidRDefault="00DF18D2" w:rsidP="008B6883">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10" w:anchor="zzd2" w:history="1">
        <w:r w:rsidRPr="00DF18D2">
          <w:rPr>
            <w:rStyle w:val="Hyperlink"/>
          </w:rPr>
          <w:t>here</w:t>
        </w:r>
      </w:hyperlink>
      <w:r>
        <w:t xml:space="preserve"> </w:t>
      </w:r>
    </w:p>
    <w:p w14:paraId="68297573" w14:textId="2D3E3C64" w:rsidR="00F2061D" w:rsidRDefault="00DF18D2" w:rsidP="008B6883">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8B6883">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t>Google Earth Engine</w:t>
      </w:r>
    </w:p>
    <w:p w14:paraId="12C4C95A" w14:textId="77777777" w:rsidR="00632078" w:rsidRDefault="00632078" w:rsidP="008B6883">
      <w:pPr>
        <w:pStyle w:val="BodyText2"/>
      </w:pPr>
      <w:r>
        <w:t>There appears to be some discrepancy between the image data and that defined by the image geometry. e.g. look at the following:</w:t>
      </w:r>
    </w:p>
    <w:p w14:paraId="226D4848" w14:textId="77777777" w:rsidR="00632078" w:rsidRDefault="00632078" w:rsidP="008B6883">
      <w:pPr>
        <w:pStyle w:val="BodyText2"/>
      </w:pPr>
      <w:r>
        <w:rPr>
          <w:noProof/>
          <w:lang w:bidi="ar-SA"/>
        </w:rPr>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8B6883">
      <w:pPr>
        <w:pStyle w:val="BodyText2"/>
      </w:pPr>
      <w:r>
        <w:t>Correct geometry for: ‘</w:t>
      </w:r>
      <w:r w:rsidRPr="00F76411">
        <w:t>COPERNICUS/S2/20160319T104937_20160319T213633_T30PVB</w:t>
      </w:r>
      <w:r>
        <w:t>’ – i.e. geometry covers imagery precisely</w:t>
      </w:r>
    </w:p>
    <w:p w14:paraId="5DCC428A" w14:textId="77777777" w:rsidR="00632078" w:rsidRDefault="00632078" w:rsidP="008B6883">
      <w:pPr>
        <w:pStyle w:val="BodyText2"/>
      </w:pPr>
      <w:r>
        <w:rPr>
          <w:noProof/>
          <w:lang w:bidi="ar-SA"/>
        </w:rPr>
        <w:lastRenderedPageBreak/>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8B6883">
      <w:pPr>
        <w:pStyle w:val="BodyText2"/>
      </w:pPr>
      <w:r>
        <w:t>Incorrect geometry for ‘</w:t>
      </w:r>
      <w:r w:rsidRPr="00F76411">
        <w:t>COPERNICUS/S2/20160425T103926_20160425T161356_T30PVB</w:t>
      </w:r>
      <w:r>
        <w:t>’ – i.e. geometry is larger than imagery</w:t>
      </w:r>
    </w:p>
    <w:p w14:paraId="2197F2B7" w14:textId="77777777" w:rsidR="00632078" w:rsidRDefault="00632078" w:rsidP="008B6883">
      <w:pPr>
        <w:pStyle w:val="BodyText2"/>
      </w:pPr>
      <w:r>
        <w:rPr>
          <w:noProof/>
          <w:lang w:bidi="ar-SA"/>
        </w:rPr>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8B6883">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14" w:history="1">
        <w:r w:rsidRPr="00312511">
          <w:rPr>
            <w:rStyle w:val="Hyperlink"/>
          </w:rPr>
          <w:t>here</w:t>
        </w:r>
      </w:hyperlink>
      <w:r>
        <w:t>.</w:t>
      </w:r>
      <w:r w:rsidR="00E720C4">
        <w:t xml:space="preserve"> </w:t>
      </w:r>
      <w:hyperlink r:id="rId115"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t>Sentinel Hub</w:t>
      </w:r>
    </w:p>
    <w:p w14:paraId="0F1D8BDA" w14:textId="4CB9CE6E" w:rsidR="00C8587F" w:rsidRPr="00C8587F" w:rsidRDefault="00C8587F" w:rsidP="008B6883">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8B6883">
      <w:pPr>
        <w:pStyle w:val="BodyText2"/>
      </w:pPr>
      <w:r>
        <w:t xml:space="preserve">Website </w:t>
      </w:r>
      <w:hyperlink r:id="rId116"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8B6883">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8B6883">
      <w:pPr>
        <w:pStyle w:val="BodyText2"/>
      </w:pPr>
      <w:r>
        <w:t>T</w:t>
      </w:r>
      <w:r w:rsidR="00FE14BC">
        <w:t xml:space="preserve">he Sentinel 2 tiling grid is available on </w:t>
      </w:r>
      <w:hyperlink r:id="rId117"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8B6883">
      <w:pPr>
        <w:pStyle w:val="BodyText2"/>
      </w:pPr>
      <w:r>
        <w:t>This data is on GEE!</w:t>
      </w:r>
    </w:p>
    <w:p w14:paraId="5F96D2C6" w14:textId="7767E42F" w:rsidR="00FB1DC5" w:rsidRDefault="00FB1DC5" w:rsidP="003B37F4">
      <w:pPr>
        <w:pStyle w:val="Heading2"/>
      </w:pPr>
      <w:r>
        <w:t>Surface Water</w:t>
      </w:r>
    </w:p>
    <w:p w14:paraId="77EAD1C0" w14:textId="77777777" w:rsidR="00FB1DC5" w:rsidRDefault="00FB1DC5" w:rsidP="0034374E">
      <w:pPr>
        <w:pStyle w:val="Heading3"/>
      </w:pPr>
      <w:r>
        <w:lastRenderedPageBreak/>
        <w:t>JRC Global Surface Water</w:t>
      </w:r>
    </w:p>
    <w:p w14:paraId="0C64082C" w14:textId="77777777" w:rsidR="006014CC" w:rsidRDefault="006014CC" w:rsidP="007D2F52">
      <w:pPr>
        <w:pStyle w:val="Heading4"/>
      </w:pPr>
      <w:bookmarkStart w:id="17" w:name="_Ref464723123"/>
      <w:r>
        <w:t>Cached Tiles</w:t>
      </w:r>
    </w:p>
    <w:p w14:paraId="749A2632" w14:textId="77777777" w:rsidR="006014CC" w:rsidRDefault="006014CC"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237F98" w:rsidP="008B6883">
      <w:pPr>
        <w:pStyle w:val="BodyText2"/>
      </w:pPr>
      <w:hyperlink r:id="rId118" w:history="1">
        <w:r w:rsidR="006014CC" w:rsidRPr="001510DC">
          <w:rPr>
            <w:rStyle w:val="Hyperlink"/>
          </w:rPr>
          <w:t>https://console.cloud.google.com/storage/browser/global-surface-water/maptiles/</w:t>
        </w:r>
      </w:hyperlink>
    </w:p>
    <w:p w14:paraId="2F3FDBF3" w14:textId="77777777" w:rsidR="006014CC" w:rsidRDefault="006014CC" w:rsidP="008B6883">
      <w:pPr>
        <w:pStyle w:val="BodyText2"/>
      </w:pPr>
      <w:r>
        <w:t>The tiles will then be server according to the following pattern:</w:t>
      </w:r>
    </w:p>
    <w:p w14:paraId="3FE5D8E3" w14:textId="77777777" w:rsidR="006014CC" w:rsidRDefault="00237F98" w:rsidP="008B6883">
      <w:pPr>
        <w:pStyle w:val="BodyText2"/>
      </w:pPr>
      <w:hyperlink r:id="rId119"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8B6883">
      <w:pPr>
        <w:pStyle w:val="BodyText2"/>
      </w:pPr>
      <w:r>
        <w:t xml:space="preserve">e.g. </w:t>
      </w:r>
      <w:hyperlink r:id="rId120" w:history="1">
        <w:r w:rsidRPr="00E038A5">
          <w:rPr>
            <w:rStyle w:val="Hyperlink"/>
          </w:rPr>
          <w:t>https://storage.googleapis.com/global-surface-water/maptiles/occurrence/0/0/0.png</w:t>
        </w:r>
      </w:hyperlink>
      <w:r>
        <w:t xml:space="preserve"> </w:t>
      </w:r>
    </w:p>
    <w:p w14:paraId="72B44F02" w14:textId="77777777" w:rsidR="006014CC" w:rsidRPr="008869EF" w:rsidRDefault="00237F98" w:rsidP="008B6883">
      <w:pPr>
        <w:pStyle w:val="BodyText2"/>
      </w:pPr>
      <w:hyperlink r:id="rId121"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7"/>
    </w:p>
    <w:p w14:paraId="1EBD1299" w14:textId="77777777" w:rsidR="00FB1DC5" w:rsidRDefault="00FB1DC5" w:rsidP="008B6883">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22" w:history="1">
        <w:r w:rsidRPr="00154A1A">
          <w:rPr>
            <w:rStyle w:val="Hyperlink"/>
          </w:rPr>
          <w:t>here</w:t>
        </w:r>
      </w:hyperlink>
      <w:r>
        <w:t>.</w:t>
      </w:r>
    </w:p>
    <w:p w14:paraId="567F3792" w14:textId="77777777" w:rsidR="00FB1DC5" w:rsidRDefault="00FB1DC5" w:rsidP="008B6883">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237F98" w:rsidP="008B6883">
      <w:pPr>
        <w:pStyle w:val="BodyText2"/>
      </w:pPr>
      <w:hyperlink r:id="rId123"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8B6883">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237F98" w:rsidP="008B6883">
      <w:pPr>
        <w:pStyle w:val="BodyText2"/>
      </w:pPr>
      <w:hyperlink r:id="rId124"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8B6883">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8B6883">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8B6883">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8B6883">
      <w:pPr>
        <w:pStyle w:val="BodyText2"/>
      </w:pPr>
      <w:r>
        <w:t>I have written a tool to download the data from a Google Cloud Storage bucket (called water-world).</w:t>
      </w:r>
    </w:p>
    <w:p w14:paraId="7CDAF2FA" w14:textId="77777777" w:rsidR="00FB1DC5" w:rsidRPr="00A31567" w:rsidRDefault="00FB1DC5" w:rsidP="008B6883">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8B6883">
      <w:pPr>
        <w:pStyle w:val="BodyText2"/>
      </w:pPr>
      <w:r>
        <w:t>Horizontally we have same size rasters when divided by: 2,3,6,9,18,47</w:t>
      </w:r>
    </w:p>
    <w:p w14:paraId="51270888" w14:textId="77777777" w:rsidR="00FB1DC5" w:rsidRDefault="00FB1DC5" w:rsidP="008B6883">
      <w:pPr>
        <w:pStyle w:val="BodyText2"/>
      </w:pPr>
      <w:r>
        <w:t>Vertically we have same size rasters when divided by: 2</w:t>
      </w:r>
    </w:p>
    <w:p w14:paraId="617F1A7A" w14:textId="77777777" w:rsidR="00FB1DC5" w:rsidRDefault="00FB1DC5" w:rsidP="008B6883">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8B6883">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8B6883">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lastRenderedPageBreak/>
        <w:t>Output thumbnails of those tiles</w:t>
      </w:r>
    </w:p>
    <w:p w14:paraId="5B074646" w14:textId="77777777" w:rsidR="00FB1DC5" w:rsidRDefault="00FB1DC5" w:rsidP="000E5536">
      <w:pPr>
        <w:pStyle w:val="Heading7"/>
      </w:pPr>
      <w:r>
        <w:t>Metadata</w:t>
      </w:r>
    </w:p>
    <w:p w14:paraId="411FD754" w14:textId="77777777" w:rsidR="00FB1DC5" w:rsidRDefault="00FB1DC5" w:rsidP="008B6883">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8B6883">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8B6883">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8B6883">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8B6883">
      <w:pPr>
        <w:pStyle w:val="BodyText2"/>
      </w:pPr>
      <w:r>
        <w:t>ANSWER: Populate the metadata in ArcGIS using its own metadata format and then export to FGDC so it can be read in QGIS.</w:t>
      </w:r>
    </w:p>
    <w:p w14:paraId="1883E1CC" w14:textId="77777777" w:rsidR="00FB1DC5" w:rsidRDefault="00FB1DC5" w:rsidP="008B6883">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8B6883">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8B6883">
      <w:pPr>
        <w:pStyle w:val="BodyText2"/>
      </w:pPr>
      <w:r>
        <w:t xml:space="preserve">Online document for creating a metadata </w:t>
      </w:r>
      <w:hyperlink r:id="rId125"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8B6883">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E3692">
      <w:pPr>
        <w:pStyle w:val="GPError"/>
      </w:pPr>
      <w:r>
        <w:t>The process did not execute because the precondition is false</w:t>
      </w:r>
    </w:p>
    <w:p w14:paraId="2A5904A7" w14:textId="77777777" w:rsidR="00FB1DC5" w:rsidRDefault="00FB1DC5" w:rsidP="008B6883">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8B6883">
      <w:pPr>
        <w:pStyle w:val="BodyText2"/>
      </w:pPr>
      <w:r>
        <w:t xml:space="preserve">Following the instructions </w:t>
      </w:r>
      <w:hyperlink r:id="rId126"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8B6883">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8B6883">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8B6883">
      <w:pPr>
        <w:pStyle w:val="BodyText2"/>
      </w:pPr>
      <w:r>
        <w:t xml:space="preserve">There is a gdal metadata tag for no data values – see </w:t>
      </w:r>
      <w:hyperlink r:id="rId127"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8B6883">
      <w:pPr>
        <w:pStyle w:val="BodyText2"/>
      </w:pPr>
      <w:r>
        <w:t>This is the correct way to do it. Now when you add the data in QGIS and ArcGIS masked data are transparent!</w:t>
      </w:r>
    </w:p>
    <w:p w14:paraId="59122135" w14:textId="77777777" w:rsidR="00FB1DC5" w:rsidRDefault="00FB1DC5" w:rsidP="000E5536">
      <w:pPr>
        <w:pStyle w:val="Heading9"/>
      </w:pPr>
      <w:r>
        <w:lastRenderedPageBreak/>
        <w:t>Setting no data values in ArcGIS</w:t>
      </w:r>
    </w:p>
    <w:p w14:paraId="2790CBFE" w14:textId="77777777" w:rsidR="00FB1DC5" w:rsidRPr="00B348A4" w:rsidRDefault="00FB1DC5" w:rsidP="008B6883">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8B6883">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8B6883">
      <w:pPr>
        <w:pStyle w:val="BodyText2"/>
      </w:pPr>
      <w:r>
        <w:t xml:space="preserve">TIFFs </w:t>
      </w:r>
      <w:r w:rsidRPr="00C6703B">
        <w:t>have the color map information stored internally within the raster dataset itself</w:t>
      </w:r>
      <w:r>
        <w:t xml:space="preserve"> so we can set this in gdal (from </w:t>
      </w:r>
      <w:hyperlink r:id="rId128" w:history="1">
        <w:r w:rsidRPr="00337B96">
          <w:rPr>
            <w:rStyle w:val="Hyperlink"/>
          </w:rPr>
          <w:t>here</w:t>
        </w:r>
      </w:hyperlink>
      <w:r>
        <w:t>).</w:t>
      </w:r>
    </w:p>
    <w:p w14:paraId="3676F37C" w14:textId="77777777" w:rsidR="00FB1DC5" w:rsidRDefault="00FB1DC5" w:rsidP="008B6883">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8B6883">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8B6883">
      <w:pPr>
        <w:pStyle w:val="BodyText2"/>
      </w:pPr>
      <w:r>
        <w:t>Using the following colormap file produces a *.clr file alongside the raster:</w:t>
      </w:r>
    </w:p>
    <w:p w14:paraId="55F2DE31" w14:textId="77777777" w:rsidR="00FB1DC5" w:rsidRDefault="00FB1DC5" w:rsidP="00DD4343">
      <w:pPr>
        <w:pStyle w:val="Tiny"/>
      </w:pPr>
      <w:r>
        <w:t>-1 255 255 255</w:t>
      </w:r>
    </w:p>
    <w:p w14:paraId="6142E50D" w14:textId="77777777" w:rsidR="00FB1DC5" w:rsidRDefault="00FB1DC5" w:rsidP="00DD4343">
      <w:pPr>
        <w:pStyle w:val="Tiny"/>
      </w:pPr>
      <w:r>
        <w:t>1 0 0 221</w:t>
      </w:r>
    </w:p>
    <w:p w14:paraId="5E5A177C" w14:textId="77777777" w:rsidR="00FB1DC5" w:rsidRDefault="00FB1DC5" w:rsidP="00DD4343">
      <w:pPr>
        <w:pStyle w:val="Tiny"/>
      </w:pPr>
      <w:r>
        <w:t>2 34 177 76</w:t>
      </w:r>
    </w:p>
    <w:p w14:paraId="4143E23D" w14:textId="77777777" w:rsidR="00FB1DC5" w:rsidRDefault="00FB1DC5" w:rsidP="00DD4343">
      <w:pPr>
        <w:pStyle w:val="Tiny"/>
      </w:pPr>
      <w:r>
        <w:t>3 209 16 45</w:t>
      </w:r>
    </w:p>
    <w:p w14:paraId="644B111B" w14:textId="77777777" w:rsidR="00FB1DC5" w:rsidRDefault="00FB1DC5" w:rsidP="00DD4343">
      <w:pPr>
        <w:pStyle w:val="Tiny"/>
      </w:pPr>
      <w:r>
        <w:t>4 153 217 234</w:t>
      </w:r>
    </w:p>
    <w:p w14:paraId="2EDC1592" w14:textId="77777777" w:rsidR="00FB1DC5" w:rsidRDefault="00FB1DC5" w:rsidP="00DD4343">
      <w:pPr>
        <w:pStyle w:val="Tiny"/>
      </w:pPr>
      <w:r>
        <w:t>5 181 230 29</w:t>
      </w:r>
    </w:p>
    <w:p w14:paraId="4C3456EF" w14:textId="77777777" w:rsidR="00FB1DC5" w:rsidRDefault="00FB1DC5" w:rsidP="00DD4343">
      <w:pPr>
        <w:pStyle w:val="Tiny"/>
      </w:pPr>
      <w:r>
        <w:t>6 230 161 170</w:t>
      </w:r>
    </w:p>
    <w:p w14:paraId="0EF7E0F3" w14:textId="77777777" w:rsidR="00FB1DC5" w:rsidRDefault="00FB1DC5" w:rsidP="00DD4343">
      <w:pPr>
        <w:pStyle w:val="Tiny"/>
      </w:pPr>
      <w:r>
        <w:t>7 255 127 39</w:t>
      </w:r>
    </w:p>
    <w:p w14:paraId="567D80C0" w14:textId="77777777" w:rsidR="00FB1DC5" w:rsidRDefault="00FB1DC5" w:rsidP="00DD4343">
      <w:pPr>
        <w:pStyle w:val="Tiny"/>
      </w:pPr>
      <w:r>
        <w:t>8 255 201 14</w:t>
      </w:r>
    </w:p>
    <w:p w14:paraId="27C1219D" w14:textId="77777777" w:rsidR="00FB1DC5" w:rsidRDefault="00FB1DC5" w:rsidP="00DD4343">
      <w:pPr>
        <w:pStyle w:val="Tiny"/>
      </w:pPr>
      <w:r>
        <w:t>9 127 127 127</w:t>
      </w:r>
    </w:p>
    <w:p w14:paraId="37335209" w14:textId="77777777" w:rsidR="00FB1DC5" w:rsidRPr="00C6703B" w:rsidRDefault="00FB1DC5" w:rsidP="00DD4343">
      <w:pPr>
        <w:pStyle w:val="Tiny"/>
      </w:pPr>
      <w:r>
        <w:t>10 195 195 195</w:t>
      </w:r>
    </w:p>
    <w:p w14:paraId="46DF007B" w14:textId="77777777" w:rsidR="00FB1DC5" w:rsidRDefault="00FB1DC5" w:rsidP="008B6883">
      <w:pPr>
        <w:pStyle w:val="BodyText2"/>
      </w:pPr>
      <w:r>
        <w:t>However, using the following colormap file embeds the color table (up to 255 levels) in the raster:</w:t>
      </w:r>
    </w:p>
    <w:p w14:paraId="74224705" w14:textId="77777777" w:rsidR="00FB1DC5" w:rsidRDefault="00FB1DC5" w:rsidP="00DD4343">
      <w:pPr>
        <w:pStyle w:val="Tiny"/>
      </w:pPr>
      <w:r>
        <w:t>1 0 0 221</w:t>
      </w:r>
    </w:p>
    <w:p w14:paraId="620B90F0" w14:textId="77777777" w:rsidR="00FB1DC5" w:rsidRDefault="00FB1DC5" w:rsidP="00DD4343">
      <w:pPr>
        <w:pStyle w:val="Tiny"/>
      </w:pPr>
      <w:r>
        <w:t>2 34 177 76</w:t>
      </w:r>
    </w:p>
    <w:p w14:paraId="70C4266B" w14:textId="77777777" w:rsidR="00FB1DC5" w:rsidRDefault="00FB1DC5" w:rsidP="00DD4343">
      <w:pPr>
        <w:pStyle w:val="Tiny"/>
      </w:pPr>
      <w:r>
        <w:t>3 209 16 45</w:t>
      </w:r>
    </w:p>
    <w:p w14:paraId="3002D1E8" w14:textId="77777777" w:rsidR="00FB1DC5" w:rsidRDefault="00FB1DC5" w:rsidP="00DD4343">
      <w:pPr>
        <w:pStyle w:val="Tiny"/>
      </w:pPr>
      <w:r>
        <w:t>4 153 217 234</w:t>
      </w:r>
    </w:p>
    <w:p w14:paraId="773B6EA5" w14:textId="77777777" w:rsidR="00FB1DC5" w:rsidRDefault="00FB1DC5" w:rsidP="00DD4343">
      <w:pPr>
        <w:pStyle w:val="Tiny"/>
      </w:pPr>
      <w:r>
        <w:t>5 181 230 29</w:t>
      </w:r>
    </w:p>
    <w:p w14:paraId="3E10A714" w14:textId="77777777" w:rsidR="00FB1DC5" w:rsidRDefault="00FB1DC5" w:rsidP="00DD4343">
      <w:pPr>
        <w:pStyle w:val="Tiny"/>
      </w:pPr>
      <w:r>
        <w:t>6 230 161 170</w:t>
      </w:r>
    </w:p>
    <w:p w14:paraId="1FE67CEA" w14:textId="77777777" w:rsidR="00FB1DC5" w:rsidRDefault="00FB1DC5" w:rsidP="00DD4343">
      <w:pPr>
        <w:pStyle w:val="Tiny"/>
      </w:pPr>
      <w:r>
        <w:t>7 255 127 39</w:t>
      </w:r>
    </w:p>
    <w:p w14:paraId="6852DDE5" w14:textId="77777777" w:rsidR="00FB1DC5" w:rsidRDefault="00FB1DC5" w:rsidP="00DD4343">
      <w:pPr>
        <w:pStyle w:val="Tiny"/>
      </w:pPr>
      <w:r>
        <w:t>8 255 201 14</w:t>
      </w:r>
    </w:p>
    <w:p w14:paraId="4E177F92" w14:textId="77777777" w:rsidR="00FB1DC5" w:rsidRDefault="00FB1DC5" w:rsidP="00DD4343">
      <w:pPr>
        <w:pStyle w:val="Tiny"/>
      </w:pPr>
      <w:r>
        <w:t>9 127 127 127</w:t>
      </w:r>
    </w:p>
    <w:p w14:paraId="7685D4A9" w14:textId="77777777" w:rsidR="00FB1DC5" w:rsidRDefault="00FB1DC5" w:rsidP="00DD4343">
      <w:pPr>
        <w:pStyle w:val="Tiny"/>
      </w:pPr>
      <w:r>
        <w:t>10 195 195 195</w:t>
      </w:r>
    </w:p>
    <w:p w14:paraId="073C4252" w14:textId="77777777" w:rsidR="00FB1DC5" w:rsidRPr="00C6703B" w:rsidRDefault="00FB1DC5" w:rsidP="008B6883">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8B6883">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8B6883">
      <w:pPr>
        <w:pStyle w:val="BodyText2"/>
      </w:pPr>
      <w:r>
        <w:lastRenderedPageBreak/>
        <w:t>The global datasets are:</w:t>
      </w:r>
    </w:p>
    <w:p w14:paraId="78BA0796" w14:textId="77777777" w:rsidR="00FB1DC5" w:rsidRDefault="00FB1DC5" w:rsidP="008B6883">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8B6883">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8B6883">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8B6883">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DD4343">
            <w:pPr>
              <w:pStyle w:val="Tiny"/>
            </w:pPr>
            <w:r w:rsidRPr="00A50591">
              <w:t>Float</w:t>
            </w:r>
          </w:p>
        </w:tc>
        <w:tc>
          <w:tcPr>
            <w:tcW w:w="1050" w:type="dxa"/>
          </w:tcPr>
          <w:p w14:paraId="0A175678"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8B6883">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8B6883">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8B6883">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8B6883">
      <w:pPr>
        <w:pStyle w:val="BodyText2"/>
      </w:pPr>
      <w:r>
        <w:t xml:space="preserve">You can wrap OGC end points around Google Cloud Storage files by following the instructions </w:t>
      </w:r>
      <w:hyperlink r:id="rId129" w:history="1">
        <w:r w:rsidRPr="00B41708">
          <w:rPr>
            <w:rStyle w:val="Hyperlink"/>
          </w:rPr>
          <w:t>here</w:t>
        </w:r>
      </w:hyperlink>
      <w:r>
        <w:t>. Noel enabled this on 8/12/16 and you could add a WMS service using the following end point:</w:t>
      </w:r>
    </w:p>
    <w:p w14:paraId="169602BF" w14:textId="77777777" w:rsidR="00FB1DC5" w:rsidRDefault="00237F98" w:rsidP="008B6883">
      <w:pPr>
        <w:pStyle w:val="BodyText2"/>
      </w:pPr>
      <w:hyperlink r:id="rId130"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8B6883">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8B6883">
      <w:pPr>
        <w:pStyle w:val="BodyText2"/>
      </w:pPr>
      <w:r>
        <w:t xml:space="preserve">Following Mat Hanchers post </w:t>
      </w:r>
      <w:hyperlink r:id="rId131" w:history="1">
        <w:r w:rsidRPr="001877D2">
          <w:rPr>
            <w:rStyle w:val="Hyperlink"/>
          </w:rPr>
          <w:t>here</w:t>
        </w:r>
      </w:hyperlink>
      <w:r>
        <w:t xml:space="preserve"> to be able to use the cached tiles without having to serve them using a WMS Server. </w:t>
      </w:r>
      <w:hyperlink r:id="rId132"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8B6883">
      <w:pPr>
        <w:pStyle w:val="BodyText2"/>
      </w:pPr>
      <w:r w:rsidRPr="00FB1DC5">
        <w:t>Surface Water Extent, Boreal and Tundra Regions, North America, 1991-2011</w:t>
      </w:r>
      <w:r>
        <w:t xml:space="preserve"> available from </w:t>
      </w:r>
      <w:hyperlink r:id="rId133" w:history="1">
        <w:r w:rsidRPr="00FB1DC5">
          <w:rPr>
            <w:rStyle w:val="Hyperlink"/>
          </w:rPr>
          <w:t>here</w:t>
        </w:r>
      </w:hyperlink>
      <w:r>
        <w:t>.</w:t>
      </w:r>
    </w:p>
    <w:p w14:paraId="0E083056" w14:textId="59A8BF5A" w:rsidR="00FB1DC5" w:rsidRPr="00FB1DC5" w:rsidRDefault="00FB1DC5" w:rsidP="008B6883">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3B37F4">
      <w:pPr>
        <w:pStyle w:val="Heading2"/>
      </w:pPr>
      <w:r>
        <w:t>Intertidal Mapping</w:t>
      </w:r>
    </w:p>
    <w:p w14:paraId="54B83E3F" w14:textId="641B7B09" w:rsidR="00506410" w:rsidRDefault="00506410" w:rsidP="00506410">
      <w:pPr>
        <w:pStyle w:val="Heading3"/>
      </w:pPr>
      <w:r>
        <w:t>TNC</w:t>
      </w:r>
    </w:p>
    <w:p w14:paraId="0D4C022E" w14:textId="6E757FCA" w:rsidR="00506410" w:rsidRPr="00506410" w:rsidRDefault="00506410" w:rsidP="008B6883">
      <w:pPr>
        <w:pStyle w:val="BodyText2"/>
      </w:pPr>
      <w:r>
        <w:t>Imported 3 datasets from Mariagrazia on 7/7/17 into ‘</w:t>
      </w:r>
      <w:r w:rsidRPr="00506410">
        <w:t>E:\cottaan\Documents\ArcGIS\intertidal\default.gdb\</w:t>
      </w:r>
      <w:r>
        <w:t>’.</w:t>
      </w:r>
    </w:p>
    <w:p w14:paraId="0B954B45" w14:textId="590E5BF2" w:rsidR="00B37D09" w:rsidRDefault="0093510D" w:rsidP="000E5536">
      <w:pPr>
        <w:pStyle w:val="Heading1"/>
      </w:pPr>
      <w:r>
        <w:t>Data Pr</w:t>
      </w:r>
      <w:r w:rsidR="00962450">
        <w:t>eprocessing</w:t>
      </w:r>
      <w:bookmarkEnd w:id="10"/>
    </w:p>
    <w:p w14:paraId="79755AC6" w14:textId="77777777" w:rsidR="009C2039" w:rsidRDefault="009C2039" w:rsidP="003B37F4">
      <w:pPr>
        <w:pStyle w:val="Heading2"/>
      </w:pPr>
      <w:bookmarkStart w:id="18" w:name="_Toc315774568"/>
      <w:r>
        <w:t>Common Names</w:t>
      </w:r>
    </w:p>
    <w:p w14:paraId="26284D6D" w14:textId="77777777" w:rsidR="009C2039" w:rsidRDefault="009C2039" w:rsidP="008B6883">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lastRenderedPageBreak/>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3B37F4">
      <w:pPr>
        <w:pStyle w:val="Heading2"/>
      </w:pPr>
      <w:bookmarkStart w:id="19" w:name="_Toc315774546"/>
      <w:r>
        <w:t>Country boundaries</w:t>
      </w:r>
    </w:p>
    <w:p w14:paraId="0F792B2D" w14:textId="0096662D" w:rsidR="00F23B90" w:rsidRDefault="00F23B90" w:rsidP="0034374E">
      <w:pPr>
        <w:pStyle w:val="Heading3"/>
      </w:pPr>
      <w:bookmarkStart w:id="20" w:name="_Ref330547465"/>
      <w:r>
        <w:t xml:space="preserve">Creating </w:t>
      </w:r>
      <w:r w:rsidR="008019DC">
        <w:t>GAUL/EEZ</w:t>
      </w:r>
      <w:r>
        <w:t xml:space="preserve"> polygons</w:t>
      </w:r>
      <w:bookmarkEnd w:id="20"/>
    </w:p>
    <w:p w14:paraId="367A285A" w14:textId="77777777" w:rsidR="00F23B90" w:rsidRDefault="00F23B90" w:rsidP="008B6883">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8B6883">
      <w:pPr>
        <w:pStyle w:val="BodyText2"/>
      </w:pPr>
      <w:r>
        <w:t xml:space="preserve">We need a list of country codes but you have to pay to get the official one from ISO, so copied an HTML table from </w:t>
      </w:r>
      <w:hyperlink r:id="rId134"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21" w:name="_Ref330448025"/>
      <w:r>
        <w:t>Cross-checking GAUL</w:t>
      </w:r>
      <w:bookmarkEnd w:id="21"/>
    </w:p>
    <w:p w14:paraId="79CBF877" w14:textId="77777777" w:rsidR="00F23B90" w:rsidRDefault="00F23B90" w:rsidP="008B6883">
      <w:pPr>
        <w:pStyle w:val="BodyText2"/>
      </w:pPr>
      <w:r>
        <w:t>These are not present in GAUL:</w:t>
      </w:r>
    </w:p>
    <w:p w14:paraId="2107F06F" w14:textId="77777777" w:rsidR="00F23B90" w:rsidRDefault="00F23B90" w:rsidP="008B6883">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8B6883">
            <w:pPr>
              <w:pStyle w:val="BodyText2"/>
              <w:rPr>
                <w:lang w:eastAsia="en-GB"/>
              </w:rPr>
            </w:pPr>
            <w:r>
              <w:rPr>
                <w:lang w:eastAsia="en-GB"/>
              </w:rPr>
              <w:t>ISO3</w:t>
            </w:r>
          </w:p>
        </w:tc>
        <w:tc>
          <w:tcPr>
            <w:tcW w:w="0" w:type="auto"/>
          </w:tcPr>
          <w:p w14:paraId="2B2D5786" w14:textId="77777777" w:rsidR="00F23B90" w:rsidRPr="00A022B2" w:rsidRDefault="00F23B90" w:rsidP="008B6883">
            <w:pPr>
              <w:pStyle w:val="BodyText2"/>
              <w:rPr>
                <w:lang w:eastAsia="en-GB"/>
              </w:rPr>
            </w:pPr>
            <w:r>
              <w:rPr>
                <w:lang w:eastAsia="en-GB"/>
              </w:rPr>
              <w:t>Name</w:t>
            </w:r>
          </w:p>
        </w:tc>
        <w:tc>
          <w:tcPr>
            <w:tcW w:w="0" w:type="auto"/>
          </w:tcPr>
          <w:p w14:paraId="058388C6" w14:textId="77777777" w:rsidR="00F23B90" w:rsidRPr="00A022B2" w:rsidRDefault="00F23B90" w:rsidP="008B6883">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8B6883">
            <w:pPr>
              <w:pStyle w:val="BodyText2"/>
              <w:rPr>
                <w:lang w:eastAsia="en-GB"/>
              </w:rPr>
            </w:pPr>
            <w:r>
              <w:rPr>
                <w:lang w:eastAsia="en-GB"/>
              </w:rPr>
              <w:t>ALA</w:t>
            </w:r>
          </w:p>
        </w:tc>
        <w:tc>
          <w:tcPr>
            <w:tcW w:w="0" w:type="auto"/>
            <w:hideMark/>
          </w:tcPr>
          <w:p w14:paraId="28D2B12C" w14:textId="77777777" w:rsidR="00F23B90" w:rsidRPr="00A022B2" w:rsidRDefault="00F23B90" w:rsidP="008B6883">
            <w:pPr>
              <w:pStyle w:val="BodyText2"/>
              <w:rPr>
                <w:lang w:eastAsia="en-GB"/>
              </w:rPr>
            </w:pPr>
            <w:r w:rsidRPr="00A022B2">
              <w:rPr>
                <w:lang w:eastAsia="en-GB"/>
              </w:rPr>
              <w:t>Åland Islands</w:t>
            </w:r>
          </w:p>
        </w:tc>
        <w:tc>
          <w:tcPr>
            <w:tcW w:w="0" w:type="auto"/>
          </w:tcPr>
          <w:p w14:paraId="35E3AD97" w14:textId="77777777" w:rsidR="00F23B90" w:rsidRPr="00A022B2" w:rsidRDefault="00F23B90" w:rsidP="008B6883">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8B6883">
            <w:pPr>
              <w:pStyle w:val="BodyText2"/>
              <w:rPr>
                <w:lang w:eastAsia="en-GB"/>
              </w:rPr>
            </w:pPr>
            <w:r>
              <w:rPr>
                <w:lang w:eastAsia="en-GB"/>
              </w:rPr>
              <w:t>BES</w:t>
            </w:r>
          </w:p>
        </w:tc>
        <w:tc>
          <w:tcPr>
            <w:tcW w:w="0" w:type="auto"/>
            <w:hideMark/>
          </w:tcPr>
          <w:p w14:paraId="060DBF2A" w14:textId="77777777" w:rsidR="00F23B90" w:rsidRPr="00A022B2" w:rsidRDefault="00F23B90" w:rsidP="008B6883">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8B6883">
            <w:pPr>
              <w:pStyle w:val="BodyText2"/>
              <w:rPr>
                <w:lang w:eastAsia="en-GB"/>
              </w:rPr>
            </w:pPr>
            <w:r>
              <w:rPr>
                <w:lang w:eastAsia="en-GB"/>
              </w:rPr>
              <w:t>CUW</w:t>
            </w:r>
          </w:p>
        </w:tc>
        <w:tc>
          <w:tcPr>
            <w:tcW w:w="0" w:type="auto"/>
            <w:hideMark/>
          </w:tcPr>
          <w:p w14:paraId="588D6CC5" w14:textId="77777777" w:rsidR="00F23B90" w:rsidRPr="00A022B2" w:rsidRDefault="00F23B90" w:rsidP="008B6883">
            <w:pPr>
              <w:pStyle w:val="BodyText2"/>
              <w:rPr>
                <w:lang w:eastAsia="en-GB"/>
              </w:rPr>
            </w:pPr>
            <w:r w:rsidRPr="00A022B2">
              <w:rPr>
                <w:lang w:eastAsia="en-GB"/>
              </w:rPr>
              <w:t>Curaçao</w:t>
            </w:r>
          </w:p>
        </w:tc>
        <w:tc>
          <w:tcPr>
            <w:tcW w:w="0" w:type="auto"/>
          </w:tcPr>
          <w:p w14:paraId="44929C88"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8B6883">
            <w:pPr>
              <w:pStyle w:val="BodyText2"/>
              <w:rPr>
                <w:lang w:eastAsia="en-GB"/>
              </w:rPr>
            </w:pPr>
            <w:r>
              <w:rPr>
                <w:lang w:eastAsia="en-GB"/>
              </w:rPr>
              <w:t>PSE</w:t>
            </w:r>
          </w:p>
        </w:tc>
        <w:tc>
          <w:tcPr>
            <w:tcW w:w="0" w:type="auto"/>
            <w:hideMark/>
          </w:tcPr>
          <w:p w14:paraId="5EA437AC" w14:textId="77777777" w:rsidR="00F23B90" w:rsidRPr="00A022B2" w:rsidRDefault="00F23B90" w:rsidP="008B6883">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8B6883">
            <w:pPr>
              <w:pStyle w:val="BodyText2"/>
              <w:rPr>
                <w:lang w:eastAsia="en-GB"/>
              </w:rPr>
            </w:pPr>
            <w:r>
              <w:rPr>
                <w:lang w:eastAsia="en-GB"/>
              </w:rPr>
              <w:t>BLM</w:t>
            </w:r>
          </w:p>
        </w:tc>
        <w:tc>
          <w:tcPr>
            <w:tcW w:w="0" w:type="auto"/>
            <w:hideMark/>
          </w:tcPr>
          <w:p w14:paraId="79D726C8" w14:textId="77777777" w:rsidR="00F23B90" w:rsidRPr="00A022B2" w:rsidRDefault="00F23B90" w:rsidP="008B6883">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8B6883">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8B6883">
            <w:pPr>
              <w:pStyle w:val="BodyText2"/>
              <w:rPr>
                <w:lang w:eastAsia="en-GB"/>
              </w:rPr>
            </w:pPr>
            <w:r>
              <w:rPr>
                <w:lang w:eastAsia="en-GB"/>
              </w:rPr>
              <w:t>MAF</w:t>
            </w:r>
          </w:p>
        </w:tc>
        <w:tc>
          <w:tcPr>
            <w:tcW w:w="0" w:type="auto"/>
            <w:hideMark/>
          </w:tcPr>
          <w:p w14:paraId="6C55D8EB" w14:textId="77777777" w:rsidR="00F23B90" w:rsidRPr="00A022B2" w:rsidRDefault="00F23B90" w:rsidP="008B6883">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8B6883">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8B6883">
            <w:pPr>
              <w:pStyle w:val="BodyText2"/>
              <w:rPr>
                <w:lang w:eastAsia="en-GB"/>
              </w:rPr>
            </w:pPr>
            <w:r>
              <w:rPr>
                <w:lang w:eastAsia="en-GB"/>
              </w:rPr>
              <w:t>SXM</w:t>
            </w:r>
          </w:p>
        </w:tc>
        <w:tc>
          <w:tcPr>
            <w:tcW w:w="0" w:type="auto"/>
            <w:hideMark/>
          </w:tcPr>
          <w:p w14:paraId="667C1C37" w14:textId="77777777" w:rsidR="00F23B90" w:rsidRPr="00A022B2" w:rsidRDefault="00F23B90" w:rsidP="008B6883">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8B6883">
            <w:pPr>
              <w:pStyle w:val="BodyText2"/>
              <w:rPr>
                <w:lang w:eastAsia="en-GB"/>
              </w:rPr>
            </w:pPr>
            <w:r>
              <w:rPr>
                <w:lang w:eastAsia="en-GB"/>
              </w:rPr>
              <w:t>SSD</w:t>
            </w:r>
          </w:p>
        </w:tc>
        <w:tc>
          <w:tcPr>
            <w:tcW w:w="0" w:type="auto"/>
            <w:hideMark/>
          </w:tcPr>
          <w:p w14:paraId="7D06BE63" w14:textId="77777777" w:rsidR="00F23B90" w:rsidRPr="00A022B2" w:rsidRDefault="00F23B90" w:rsidP="008B6883">
            <w:pPr>
              <w:pStyle w:val="BodyText2"/>
              <w:rPr>
                <w:lang w:eastAsia="en-GB"/>
              </w:rPr>
            </w:pPr>
            <w:r w:rsidRPr="00A022B2">
              <w:rPr>
                <w:lang w:eastAsia="en-GB"/>
              </w:rPr>
              <w:t>South Sudan</w:t>
            </w:r>
          </w:p>
        </w:tc>
        <w:tc>
          <w:tcPr>
            <w:tcW w:w="0" w:type="auto"/>
          </w:tcPr>
          <w:p w14:paraId="06C2CB2A" w14:textId="77777777" w:rsidR="00F23B90" w:rsidRPr="00A022B2" w:rsidRDefault="00F23B90" w:rsidP="008B6883">
            <w:pPr>
              <w:pStyle w:val="BodyText2"/>
              <w:rPr>
                <w:rFonts w:eastAsia="Times New Roman"/>
                <w:lang w:eastAsia="en-GB"/>
              </w:rPr>
            </w:pPr>
            <w:r>
              <w:rPr>
                <w:rFonts w:eastAsia="Times New Roman"/>
                <w:lang w:eastAsia="en-GB"/>
              </w:rPr>
              <w:t xml:space="preserve">Used ESRI boundary to split Sudan see </w:t>
            </w:r>
            <w:hyperlink r:id="rId135"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8B6883">
            <w:pPr>
              <w:pStyle w:val="BodyText2"/>
              <w:rPr>
                <w:lang w:eastAsia="en-GB"/>
              </w:rPr>
            </w:pPr>
            <w:r>
              <w:rPr>
                <w:lang w:eastAsia="en-GB"/>
              </w:rPr>
              <w:t>TWN</w:t>
            </w:r>
          </w:p>
        </w:tc>
        <w:tc>
          <w:tcPr>
            <w:tcW w:w="0" w:type="auto"/>
            <w:hideMark/>
          </w:tcPr>
          <w:p w14:paraId="42C30290" w14:textId="77777777" w:rsidR="00F23B90" w:rsidRPr="00A022B2" w:rsidRDefault="00F23B90" w:rsidP="008B6883">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8B6883">
            <w:pPr>
              <w:pStyle w:val="BodyText2"/>
              <w:rPr>
                <w:lang w:eastAsia="en-GB"/>
              </w:rPr>
            </w:pPr>
            <w:r>
              <w:rPr>
                <w:lang w:eastAsia="en-GB"/>
              </w:rPr>
              <w:t>Split China</w:t>
            </w:r>
          </w:p>
        </w:tc>
      </w:tr>
    </w:tbl>
    <w:p w14:paraId="3146B5CA" w14:textId="77777777" w:rsidR="00F23B90" w:rsidRDefault="00F23B90" w:rsidP="008B6883">
      <w:pPr>
        <w:pStyle w:val="BodyText2"/>
      </w:pPr>
    </w:p>
    <w:p w14:paraId="00B8DB22" w14:textId="77777777" w:rsidR="00F23B90" w:rsidRPr="00B9514F" w:rsidRDefault="00F23B90" w:rsidP="008B6883">
      <w:pPr>
        <w:pStyle w:val="BodyText2"/>
      </w:pPr>
      <w:r>
        <w:t xml:space="preserve">Also </w:t>
      </w:r>
      <w:r w:rsidRPr="00E1209A">
        <w:t>Cocos (Keeling) Islands</w:t>
      </w:r>
      <w:r>
        <w:t xml:space="preserve"> (CCK) is coded as Australia (AUS).</w:t>
      </w:r>
    </w:p>
    <w:p w14:paraId="4EBB452C" w14:textId="77777777" w:rsidR="00F23B90" w:rsidRDefault="00F23B90" w:rsidP="008B6883">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lastRenderedPageBreak/>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t>&gt;&gt;&gt; geom.pointCount</w:t>
      </w:r>
    </w:p>
    <w:p w14:paraId="2DB1E372" w14:textId="77777777" w:rsidR="00F23B90" w:rsidRPr="00087AA9" w:rsidRDefault="00F23B90" w:rsidP="008B550B">
      <w:pPr>
        <w:pStyle w:val="Code"/>
      </w:pPr>
      <w:r>
        <w:t>38195</w:t>
      </w:r>
    </w:p>
    <w:p w14:paraId="1C6F5E2A" w14:textId="77777777" w:rsidR="00F23B90" w:rsidRDefault="00F23B90" w:rsidP="008B6883">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6" w:history="1">
        <w:r w:rsidRPr="001F051F">
          <w:rPr>
            <w:rStyle w:val="Hyperlink"/>
          </w:rPr>
          <w:t>here</w:t>
        </w:r>
      </w:hyperlink>
      <w:r>
        <w:t xml:space="preserve"> and </w:t>
      </w:r>
      <w:hyperlink r:id="rId137" w:history="1">
        <w:r w:rsidRPr="001F051F">
          <w:rPr>
            <w:rStyle w:val="Hyperlink"/>
          </w:rPr>
          <w:t>here</w:t>
        </w:r>
      </w:hyperlink>
      <w:r>
        <w:t xml:space="preserve">). Found a fill donut tool!!! </w:t>
      </w:r>
      <w:hyperlink r:id="rId138" w:history="1">
        <w:r w:rsidRPr="00CB14F7">
          <w:rPr>
            <w:rStyle w:val="Hyperlink"/>
          </w:rPr>
          <w:t>Here</w:t>
        </w:r>
      </w:hyperlink>
      <w:r>
        <w:t>. It works great – just a few final changes to do:</w:t>
      </w:r>
    </w:p>
    <w:p w14:paraId="777C2B40" w14:textId="77777777" w:rsidR="00F23B90" w:rsidRDefault="00F23B90" w:rsidP="008B6883">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8B6883">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2578F7">
      <w:pPr>
        <w:pStyle w:val="ListNumber"/>
      </w:pPr>
      <w:r>
        <w:t>EEZ boundaries dissolved in the sovereign field</w:t>
      </w:r>
    </w:p>
    <w:p w14:paraId="5E32F4DB" w14:textId="77777777" w:rsidR="00F23B90" w:rsidRDefault="00F23B90" w:rsidP="002578F7">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2578F7">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lastRenderedPageBreak/>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2578F7">
      <w:pPr>
        <w:pStyle w:val="ListNumber"/>
      </w:pPr>
      <w:r>
        <w:t>Dissolving again after changing the ISO 3 letter codes</w:t>
      </w:r>
    </w:p>
    <w:p w14:paraId="42DBE6A6" w14:textId="77777777" w:rsidR="00F23B90" w:rsidRDefault="00F23B90" w:rsidP="002578F7">
      <w:pPr>
        <w:pStyle w:val="ListNumber"/>
      </w:pPr>
      <w:r>
        <w:t>Appended GAUL and EEZ into the same table with their ISO3 country codes</w:t>
      </w:r>
    </w:p>
    <w:p w14:paraId="092C374A" w14:textId="77777777" w:rsidR="00F23B90" w:rsidRDefault="00F23B90" w:rsidP="002578F7">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lastRenderedPageBreak/>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8B6883">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8B6883">
      <w:pPr>
        <w:pStyle w:val="BodyText2"/>
      </w:pPr>
      <w:r>
        <w:t>Null values will have to be merged into an existing ISO3 features:</w:t>
      </w:r>
    </w:p>
    <w:p w14:paraId="4CAEE449" w14:textId="77777777" w:rsidR="00F23B90" w:rsidRDefault="00F23B90" w:rsidP="008B6883">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lastRenderedPageBreak/>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8B6883">
      <w:pPr>
        <w:pStyle w:val="BodyText2"/>
      </w:pPr>
      <w:r>
        <w:t>There are some invalid ISO3 codes in the EEZ data:</w:t>
      </w:r>
    </w:p>
    <w:p w14:paraId="5A31659F" w14:textId="77777777" w:rsidR="00F23B90" w:rsidRDefault="00F23B90" w:rsidP="008B6883">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8B6883">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8B6883">
      <w:pPr>
        <w:pStyle w:val="BodyText2"/>
      </w:pPr>
      <w:r>
        <w:t xml:space="preserve">Using the Fill Donut tool which I had to run twice. Could also have used topology - good article </w:t>
      </w:r>
      <w:hyperlink r:id="rId143"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8B6883">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8B6883">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8B6883">
      <w:pPr>
        <w:pStyle w:val="BodyText2"/>
      </w:pPr>
      <w:r>
        <w:t>There are 10 countries that have been lost in the process and will need to be added in:</w:t>
      </w:r>
    </w:p>
    <w:p w14:paraId="7F2F0C72" w14:textId="77777777" w:rsidR="00F23B90" w:rsidRDefault="00F23B90" w:rsidP="008B6883">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8B6883">
            <w:pPr>
              <w:pStyle w:val="BodyText2"/>
            </w:pPr>
            <w:r w:rsidRPr="007F3CC4">
              <w:t>Name *</w:t>
            </w:r>
          </w:p>
        </w:tc>
        <w:tc>
          <w:tcPr>
            <w:tcW w:w="0" w:type="auto"/>
          </w:tcPr>
          <w:p w14:paraId="77899151" w14:textId="77777777" w:rsidR="00F23B90" w:rsidRPr="007F3CC4" w:rsidRDefault="00F23B90" w:rsidP="008B6883">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8B6883">
            <w:pPr>
              <w:pStyle w:val="BodyText2"/>
            </w:pPr>
            <w:r w:rsidRPr="007F3CC4">
              <w:t>Åland Islands</w:t>
            </w:r>
          </w:p>
        </w:tc>
        <w:tc>
          <w:tcPr>
            <w:tcW w:w="0" w:type="auto"/>
          </w:tcPr>
          <w:p w14:paraId="1EE50BF4" w14:textId="77777777" w:rsidR="00F23B90" w:rsidRPr="007F3CC4" w:rsidRDefault="00F23B90" w:rsidP="008B6883">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8B6883">
            <w:pPr>
              <w:pStyle w:val="BodyText2"/>
            </w:pPr>
            <w:r w:rsidRPr="007F3CC4">
              <w:t>Guernsey</w:t>
            </w:r>
          </w:p>
        </w:tc>
        <w:tc>
          <w:tcPr>
            <w:tcW w:w="0" w:type="auto"/>
          </w:tcPr>
          <w:p w14:paraId="24F9FB8A" w14:textId="77777777" w:rsidR="00F23B90" w:rsidRPr="007F3CC4" w:rsidRDefault="00F23B90" w:rsidP="008B6883">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8B6883">
            <w:pPr>
              <w:pStyle w:val="BodyText2"/>
            </w:pPr>
            <w:r w:rsidRPr="007F3CC4">
              <w:t>Heard Island and McDonald Islands</w:t>
            </w:r>
          </w:p>
        </w:tc>
        <w:tc>
          <w:tcPr>
            <w:tcW w:w="0" w:type="auto"/>
          </w:tcPr>
          <w:p w14:paraId="2E49DCDF" w14:textId="77777777" w:rsidR="00F23B90" w:rsidRPr="007F3CC4" w:rsidRDefault="00F23B90" w:rsidP="008B6883">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8B6883">
            <w:pPr>
              <w:pStyle w:val="BodyText2"/>
            </w:pPr>
            <w:r w:rsidRPr="007F3CC4">
              <w:t>Hong Kong</w:t>
            </w:r>
          </w:p>
        </w:tc>
        <w:tc>
          <w:tcPr>
            <w:tcW w:w="0" w:type="auto"/>
          </w:tcPr>
          <w:p w14:paraId="1EEF647F" w14:textId="77777777" w:rsidR="00F23B90" w:rsidRPr="007F3CC4" w:rsidRDefault="00F23B90" w:rsidP="008B6883">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8B6883">
            <w:pPr>
              <w:pStyle w:val="BodyText2"/>
            </w:pPr>
            <w:r w:rsidRPr="007F3CC4">
              <w:lastRenderedPageBreak/>
              <w:t>Isle of Man</w:t>
            </w:r>
          </w:p>
        </w:tc>
        <w:tc>
          <w:tcPr>
            <w:tcW w:w="0" w:type="auto"/>
          </w:tcPr>
          <w:p w14:paraId="7F744F5E" w14:textId="77777777" w:rsidR="00F23B90" w:rsidRPr="007F3CC4" w:rsidRDefault="00F23B90" w:rsidP="008B6883">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8B6883">
            <w:pPr>
              <w:pStyle w:val="BodyText2"/>
            </w:pPr>
            <w:r w:rsidRPr="007F3CC4">
              <w:t>Jersey</w:t>
            </w:r>
          </w:p>
        </w:tc>
        <w:tc>
          <w:tcPr>
            <w:tcW w:w="0" w:type="auto"/>
          </w:tcPr>
          <w:p w14:paraId="5FC61D51" w14:textId="77777777" w:rsidR="00F23B90" w:rsidRPr="007F3CC4" w:rsidRDefault="00F23B90" w:rsidP="008B6883">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8B6883">
            <w:pPr>
              <w:pStyle w:val="BodyText2"/>
            </w:pPr>
            <w:r w:rsidRPr="007F3CC4">
              <w:t>Macao</w:t>
            </w:r>
          </w:p>
        </w:tc>
        <w:tc>
          <w:tcPr>
            <w:tcW w:w="0" w:type="auto"/>
          </w:tcPr>
          <w:p w14:paraId="2C594A7D" w14:textId="77777777" w:rsidR="00F23B90" w:rsidRPr="007F3CC4" w:rsidRDefault="00F23B90" w:rsidP="008B6883">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8B6883">
            <w:pPr>
              <w:pStyle w:val="BodyText2"/>
            </w:pPr>
            <w:r w:rsidRPr="007F3CC4">
              <w:t>Norfolk Island</w:t>
            </w:r>
          </w:p>
        </w:tc>
        <w:tc>
          <w:tcPr>
            <w:tcW w:w="0" w:type="auto"/>
          </w:tcPr>
          <w:p w14:paraId="3AF2203F" w14:textId="77777777" w:rsidR="00F23B90" w:rsidRPr="007F3CC4" w:rsidRDefault="00F23B90" w:rsidP="008B6883">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8B6883">
            <w:pPr>
              <w:pStyle w:val="BodyText2"/>
            </w:pPr>
            <w:r w:rsidRPr="007F3CC4">
              <w:t>Svalbard and Jan Mayen</w:t>
            </w:r>
          </w:p>
        </w:tc>
        <w:tc>
          <w:tcPr>
            <w:tcW w:w="0" w:type="auto"/>
          </w:tcPr>
          <w:p w14:paraId="3C10FFFF" w14:textId="77777777" w:rsidR="00F23B90" w:rsidRPr="007F3CC4" w:rsidRDefault="00F23B90" w:rsidP="008B6883">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8B6883">
            <w:pPr>
              <w:pStyle w:val="BodyText2"/>
            </w:pPr>
            <w:r w:rsidRPr="007F3CC4">
              <w:t>United States Minor Outlying Islands</w:t>
            </w:r>
          </w:p>
        </w:tc>
        <w:tc>
          <w:tcPr>
            <w:tcW w:w="0" w:type="auto"/>
          </w:tcPr>
          <w:p w14:paraId="18929D97" w14:textId="77777777" w:rsidR="00F23B90" w:rsidRPr="007F3CC4" w:rsidRDefault="00F23B90" w:rsidP="008B6883">
            <w:pPr>
              <w:pStyle w:val="BodyText2"/>
            </w:pPr>
            <w:r>
              <w:t>UMI</w:t>
            </w:r>
          </w:p>
        </w:tc>
      </w:tr>
    </w:tbl>
    <w:p w14:paraId="62A6A974" w14:textId="77777777" w:rsidR="00F23B90" w:rsidRDefault="00F23B90" w:rsidP="008B6883">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bookmarkStart w:id="22" w:name="_Version_2"/>
      <w:bookmarkEnd w:id="22"/>
      <w:r>
        <w:t>Version 2</w:t>
      </w:r>
    </w:p>
    <w:p w14:paraId="1FBD6751" w14:textId="67DCD92D" w:rsidR="00F23B90" w:rsidRDefault="00F23B90" w:rsidP="008B6883">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1E848F48" w14:textId="579C550A" w:rsidR="00F37991" w:rsidRDefault="00F37991" w:rsidP="008B6883">
      <w:pPr>
        <w:pStyle w:val="BodyText2"/>
      </w:pPr>
      <w:r>
        <w:t>Opened in QGIS and export</w:t>
      </w:r>
      <w:r w:rsidR="00BB17A7">
        <w:t>ed</w:t>
      </w:r>
      <w:r>
        <w:t xml:space="preserve"> GAUL to </w:t>
      </w:r>
      <w:hyperlink r:id="rId144" w:history="1">
        <w:r w:rsidRPr="00BB17A7">
          <w:rPr>
            <w:rStyle w:val="Hyperlink"/>
          </w:rPr>
          <w:t>here</w:t>
        </w:r>
      </w:hyperlink>
      <w:r>
        <w:t xml:space="preserve"> and EEZ to </w:t>
      </w:r>
      <w:hyperlink r:id="rId145" w:history="1">
        <w:r w:rsidRPr="00BB17A7">
          <w:rPr>
            <w:rStyle w:val="Hyperlink"/>
          </w:rPr>
          <w:t>here</w:t>
        </w:r>
      </w:hyperlink>
      <w:r>
        <w:t>.</w:t>
      </w:r>
      <w:r w:rsidR="00BB17A7">
        <w:t xml:space="preserve"> Then imported to a File GDB </w:t>
      </w:r>
      <w:hyperlink r:id="rId146" w:history="1">
        <w:r w:rsidR="00BB17A7" w:rsidRPr="00BB17A7">
          <w:rPr>
            <w:rStyle w:val="Hyperlink"/>
          </w:rPr>
          <w:t>here</w:t>
        </w:r>
      </w:hyperlink>
      <w:r w:rsidR="00BB17A7">
        <w:t>.</w:t>
      </w:r>
      <w:r w:rsidR="009C36BD">
        <w:t xml:space="preserve"> Ran Repair Geometry which took 1hr 57 mins and there were errors.</w:t>
      </w:r>
    </w:p>
    <w:p w14:paraId="777B1A0B" w14:textId="249B5C03" w:rsidR="00042A7A" w:rsidRDefault="00042A7A" w:rsidP="0034374E">
      <w:pPr>
        <w:pStyle w:val="Heading3"/>
      </w:pPr>
      <w:bookmarkStart w:id="23" w:name="_Ref440008778"/>
      <w:bookmarkEnd w:id="19"/>
      <w:r>
        <w:t>Creating the GAUL dataset to use for the global water statistics</w:t>
      </w:r>
      <w:bookmarkEnd w:id="23"/>
    </w:p>
    <w:p w14:paraId="5B6EA014" w14:textId="3E000791" w:rsidR="002203CC" w:rsidRPr="002203CC" w:rsidRDefault="002203CC" w:rsidP="007D2F52">
      <w:pPr>
        <w:pStyle w:val="Heading4"/>
      </w:pPr>
      <w:r>
        <w:t>By dissolving on iso3 code</w:t>
      </w:r>
    </w:p>
    <w:p w14:paraId="6C0BF695" w14:textId="3E858FC6" w:rsidR="001B45FC" w:rsidRDefault="00042A7A" w:rsidP="008B6883">
      <w:pPr>
        <w:pStyle w:val="BodyText2"/>
      </w:pPr>
      <w:r>
        <w:t xml:space="preserve">Imported the GAUL dataset from </w:t>
      </w:r>
      <w:hyperlink r:id="rId147"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8B6883">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8B6883">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8B6883">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8B6883">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8B6883">
      <w:pPr>
        <w:pStyle w:val="BodyText2"/>
      </w:pPr>
      <w:r>
        <w:t xml:space="preserve">Wrote a </w:t>
      </w:r>
      <w:hyperlink r:id="rId148"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8B6883">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24" w:name="_Ref426366202"/>
      <w:r>
        <w:lastRenderedPageBreak/>
        <w:t>Cleaning</w:t>
      </w:r>
      <w:bookmarkEnd w:id="24"/>
    </w:p>
    <w:p w14:paraId="1632426A" w14:textId="549501FB" w:rsidR="00066021" w:rsidRDefault="00066021" w:rsidP="008B6883">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8B6883">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8B6883">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8B6883">
      <w:pPr>
        <w:pStyle w:val="BodyText2"/>
      </w:pPr>
      <w:r>
        <w:t xml:space="preserve">I am creating an admin0 dataset using my </w:t>
      </w:r>
      <w:hyperlink r:id="rId151"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8B6883">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8B6883">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8B6883">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3B37F4">
      <w:pPr>
        <w:pStyle w:val="Heading2"/>
      </w:pPr>
      <w:r>
        <w:lastRenderedPageBreak/>
        <w:t>GBIF Occurrence Data</w:t>
      </w:r>
    </w:p>
    <w:p w14:paraId="1927ECD2" w14:textId="316F0463" w:rsidR="001C18AE" w:rsidRDefault="00603EF0" w:rsidP="008B6883">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8B6883">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8B6883">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8B6883">
      <w:pPr>
        <w:pStyle w:val="BodyText2"/>
      </w:pPr>
      <w:r>
        <w:t xml:space="preserve">I used my tool ArcGIS Toolbox | JRC Toolbox | </w:t>
      </w:r>
      <w:hyperlink r:id="rId153"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8B6883">
      <w:pPr>
        <w:pStyle w:val="BodyText2"/>
      </w:pPr>
      <w:r>
        <w:t>There are many ways to create point geometries:</w:t>
      </w:r>
    </w:p>
    <w:p w14:paraId="20631321" w14:textId="77777777" w:rsidR="00254ADD" w:rsidRDefault="00254ADD" w:rsidP="000E5536">
      <w:pPr>
        <w:pStyle w:val="ListBullet"/>
      </w:pPr>
      <w:r>
        <w:t xml:space="preserve">Using my </w:t>
      </w:r>
      <w:hyperlink r:id="rId154"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3B37F4">
      <w:pPr>
        <w:pStyle w:val="Heading2"/>
      </w:pPr>
      <w:bookmarkStart w:id="25" w:name="_Toc315774547"/>
      <w:bookmarkStart w:id="26" w:name="_Ref384632071"/>
      <w:r>
        <w:t>IUCN Red List Data</w:t>
      </w:r>
    </w:p>
    <w:p w14:paraId="70976EFF" w14:textId="77777777" w:rsidR="00F23B90" w:rsidRDefault="00F23B90" w:rsidP="0034374E">
      <w:pPr>
        <w:pStyle w:val="Heading3"/>
      </w:pPr>
      <w:bookmarkStart w:id="27" w:name="_Ref324227249"/>
      <w:bookmarkStart w:id="28" w:name="_Toc315774549"/>
      <w:r>
        <w:t>Cleaning</w:t>
      </w:r>
      <w:bookmarkEnd w:id="27"/>
    </w:p>
    <w:p w14:paraId="7C8A275E" w14:textId="77777777" w:rsidR="00F23B90" w:rsidRDefault="00F23B90" w:rsidP="008B6883">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8B6883">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8B6883">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9" w:name="_Ref385921823"/>
      <w:r>
        <w:t xml:space="preserve">Converting to </w:t>
      </w:r>
      <w:r w:rsidR="0029321D">
        <w:t>ESRI Geo</w:t>
      </w:r>
      <w:r>
        <w:t>JSON</w:t>
      </w:r>
      <w:bookmarkEnd w:id="29"/>
    </w:p>
    <w:p w14:paraId="338CAE5E" w14:textId="77777777" w:rsidR="00BF47F9" w:rsidRDefault="00BF47F9" w:rsidP="008B6883">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w:t>
      </w:r>
      <w:r>
        <w:lastRenderedPageBreak/>
        <w:t xml:space="preserve">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8B6883">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8B6883">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8B6883">
      <w:pPr>
        <w:pStyle w:val="BodyText2"/>
      </w:pPr>
      <w:r>
        <w:t xml:space="preserve">The ESRI GeoJSON format is not </w:t>
      </w:r>
      <w:r w:rsidR="00A94204">
        <w:t>OGC</w:t>
      </w:r>
      <w:r>
        <w:t xml:space="preserve"> compliant GeoJSON and if you try and open the file and try and load it into </w:t>
      </w:r>
      <w:hyperlink r:id="rId155"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8B6883">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8B6883">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8B6883">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8B6883">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8B6883">
      <w:pPr>
        <w:pStyle w:val="BodyText2"/>
      </w:pPr>
      <w:r>
        <w:t>You can remove all of the cetacean species by using the following:</w:t>
      </w:r>
    </w:p>
    <w:p w14:paraId="798B07F8" w14:textId="77777777" w:rsidR="00F23B90" w:rsidRPr="006E0DE4" w:rsidRDefault="00F23B90" w:rsidP="008B6883">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8"/>
    </w:p>
    <w:p w14:paraId="3B09091C" w14:textId="77777777" w:rsidR="00F23B90" w:rsidRDefault="00F23B90" w:rsidP="007D2F52">
      <w:pPr>
        <w:pStyle w:val="Heading4"/>
      </w:pPr>
      <w:r>
        <w:t>Using ArcGIS</w:t>
      </w:r>
    </w:p>
    <w:p w14:paraId="64AF5C06" w14:textId="77777777" w:rsidR="00F23B90" w:rsidRDefault="00F23B90" w:rsidP="008B6883">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lastRenderedPageBreak/>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56"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8B6883">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57"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8B6883">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8B6883">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8B6883">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lastRenderedPageBreak/>
        <w:t xml:space="preserve">There is a limit of 2,147,483,647 feature classes in a file gdb so we should be ok - </w:t>
      </w:r>
      <w:hyperlink r:id="rId158"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59"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8B6883">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8B6883">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8B6883">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8B6883">
      <w:pPr>
        <w:pStyle w:val="BodyText2"/>
      </w:pPr>
      <w:r>
        <w:t>For Birds 10000 species   = 5 000 000 000 000 - (5 trillion grid squares)</w:t>
      </w:r>
    </w:p>
    <w:p w14:paraId="15205BE7" w14:textId="77777777" w:rsidR="00F23B90" w:rsidRDefault="00F23B90" w:rsidP="008B6883">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8B6883">
      <w:pPr>
        <w:pStyle w:val="BodyText2"/>
      </w:pPr>
      <w:r>
        <w:t>For protected areas it took 2.5 hours to group the data by wdpaid! Then it fell over.</w:t>
      </w:r>
    </w:p>
    <w:p w14:paraId="1FC73019" w14:textId="77777777" w:rsidR="00F23B90" w:rsidRDefault="00F23B90" w:rsidP="007D2F52">
      <w:pPr>
        <w:pStyle w:val="Heading4"/>
      </w:pPr>
      <w:bookmarkStart w:id="30" w:name="_Toc315774550"/>
      <w:r>
        <w:t>Using GDAL/OGR</w:t>
      </w:r>
      <w:bookmarkEnd w:id="30"/>
      <w:r>
        <w:t xml:space="preserve"> Directly</w:t>
      </w:r>
    </w:p>
    <w:p w14:paraId="378CEC73" w14:textId="77777777" w:rsidR="00F23B90" w:rsidRDefault="00F23B90" w:rsidP="008B6883">
      <w:pPr>
        <w:pStyle w:val="BodyText2"/>
      </w:pPr>
      <w:r>
        <w:t>Where is the ogr.py file? Not installed!</w:t>
      </w:r>
    </w:p>
    <w:p w14:paraId="3457C88D" w14:textId="77777777" w:rsidR="00F23B90" w:rsidRDefault="00F23B90" w:rsidP="000E5536">
      <w:pPr>
        <w:pStyle w:val="BodyText"/>
      </w:pPr>
      <w:r>
        <w:t xml:space="preserve">Looks like they're here: </w:t>
      </w:r>
      <w:hyperlink r:id="rId160"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61" w:history="1">
        <w:r w:rsidRPr="0077669C">
          <w:rPr>
            <w:rStyle w:val="Hyperlink"/>
          </w:rPr>
          <w:t>http://www.gis.usu.edu/~chrisg/python/2009/docs/gdal_win.pdf</w:t>
        </w:r>
      </w:hyperlink>
    </w:p>
    <w:p w14:paraId="2023BB29" w14:textId="77777777" w:rsidR="00F23B90" w:rsidRDefault="00F23B90" w:rsidP="008B6883">
      <w:pPr>
        <w:pStyle w:val="BodyText2"/>
      </w:pPr>
      <w:r>
        <w:t xml:space="preserve">Followed all </w:t>
      </w:r>
      <w:r w:rsidRPr="008911C4">
        <w:t>the</w:t>
      </w:r>
      <w:r>
        <w:t xml:space="preserve"> instructions but it cant find some libraries!</w:t>
      </w:r>
    </w:p>
    <w:p w14:paraId="15CFDB27" w14:textId="77777777" w:rsidR="00F23B90" w:rsidRDefault="00F23B90" w:rsidP="008B6883">
      <w:pPr>
        <w:pStyle w:val="BodyText2"/>
      </w:pPr>
      <w:r>
        <w:t>What about trying the instructions here (havent done this yet 19/6/12):</w:t>
      </w:r>
    </w:p>
    <w:p w14:paraId="6217370A" w14:textId="77777777" w:rsidR="00F23B90" w:rsidRDefault="00237F98" w:rsidP="008B6883">
      <w:pPr>
        <w:pStyle w:val="BodyText2"/>
      </w:pPr>
      <w:hyperlink r:id="rId162" w:history="1">
        <w:r w:rsidR="00F23B90">
          <w:rPr>
            <w:rStyle w:val="Hyperlink"/>
          </w:rPr>
          <w:t>http://pythongisandstuff.wordpress.com/2011/07/07/installing-gdal-and-ogr-for-python-on-windows/</w:t>
        </w:r>
      </w:hyperlink>
    </w:p>
    <w:p w14:paraId="2FA76C9A" w14:textId="77777777" w:rsidR="00F23B90" w:rsidRDefault="00F23B90" w:rsidP="008B6883">
      <w:pPr>
        <w:pStyle w:val="BodyText2"/>
      </w:pPr>
      <w:r>
        <w:t xml:space="preserve">Good article here about using GDAL in ArcGIS: </w:t>
      </w:r>
      <w:hyperlink r:id="rId163"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8B6883">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64" w:history="1">
        <w:r w:rsidRPr="0077669C">
          <w:rPr>
            <w:rStyle w:val="Hyperlink"/>
          </w:rPr>
          <w:t>http://forums.arcgis.com/threads/31695-Conflict-arcpy-(Arc-10)-and-gdal?highlight=gdal</w:t>
        </w:r>
      </w:hyperlink>
    </w:p>
    <w:p w14:paraId="66C629AA" w14:textId="77777777" w:rsidR="00F23B90" w:rsidRDefault="00F23B90" w:rsidP="008B6883">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8B6883">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8B6883">
      <w:pPr>
        <w:pStyle w:val="BodyText2"/>
      </w:pPr>
      <w:r>
        <w:t>If I open FWTools 2.4.7 | FWTools Shell and type: 'import gdal' it finds it OK, but if I do this in ArcGIS it cant find it!</w:t>
      </w:r>
    </w:p>
    <w:p w14:paraId="1ECF6975" w14:textId="77777777" w:rsidR="00F23B90" w:rsidRDefault="00F23B90" w:rsidP="008B6883">
      <w:pPr>
        <w:pStyle w:val="BodyText2"/>
      </w:pPr>
      <w:r>
        <w:lastRenderedPageBreak/>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8B6883">
      <w:pPr>
        <w:pStyle w:val="BodyText2"/>
      </w:pPr>
      <w:r>
        <w:t xml:space="preserve">Typing </w:t>
      </w:r>
      <w:r w:rsidRPr="00FE2908">
        <w:t>gdal.__version__</w:t>
      </w:r>
      <w:r>
        <w:t xml:space="preserve"> gives 1.8.0.</w:t>
      </w:r>
    </w:p>
    <w:p w14:paraId="5AE16E12" w14:textId="77777777" w:rsidR="00F23B90" w:rsidRDefault="00F23B90" w:rsidP="008B6883">
      <w:pPr>
        <w:pStyle w:val="BodyText2"/>
      </w:pPr>
      <w:r>
        <w:t xml:space="preserve">Here are the </w:t>
      </w:r>
      <w:hyperlink r:id="rId165" w:history="1">
        <w:r w:rsidRPr="00181BC7">
          <w:rPr>
            <w:rStyle w:val="Hyperlink"/>
          </w:rPr>
          <w:t>docs</w:t>
        </w:r>
      </w:hyperlink>
      <w:r>
        <w:t xml:space="preserve"> for the GDAL Python bindings.</w:t>
      </w:r>
    </w:p>
    <w:p w14:paraId="15487E56" w14:textId="77777777" w:rsidR="00F23B90" w:rsidRDefault="00F23B90" w:rsidP="008B6883">
      <w:pPr>
        <w:pStyle w:val="BodyText2"/>
      </w:pPr>
      <w:r>
        <w:t>Trying on 8/5/12 using the download for Windows here (</w:t>
      </w:r>
      <w:hyperlink r:id="rId166" w:history="1">
        <w:r>
          <w:rPr>
            <w:rStyle w:val="Hyperlink"/>
          </w:rPr>
          <w:t>http://trac.osgeo.org/osgeo4w/</w:t>
        </w:r>
      </w:hyperlink>
      <w:r>
        <w:t>). Don’t need Admin rights to install.</w:t>
      </w:r>
    </w:p>
    <w:p w14:paraId="19235BE5" w14:textId="77777777" w:rsidR="00F23B90" w:rsidRDefault="00F23B90" w:rsidP="008B6883">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8B6883">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31" w:name="_Toc315774551"/>
      <w:r>
        <w:t>Using Python</w:t>
      </w:r>
    </w:p>
    <w:p w14:paraId="4A9D8799" w14:textId="77777777" w:rsidR="00F23B90" w:rsidRDefault="00F23B90" w:rsidP="008B6883">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8B6883">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8B6883">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8B6883">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8B6883">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8B6883">
      <w:pPr>
        <w:pStyle w:val="BodyText2"/>
      </w:pPr>
      <w:r>
        <w:t>The following attributes will be output:</w:t>
      </w:r>
    </w:p>
    <w:p w14:paraId="09F9EDC1" w14:textId="77777777" w:rsidR="00F23B90" w:rsidRDefault="00F23B90" w:rsidP="008B6883">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DD4343">
            <w:pPr>
              <w:pStyle w:val="Tiny"/>
            </w:pPr>
            <w:r w:rsidRPr="00B176C7">
              <w:t>Attribute</w:t>
            </w:r>
          </w:p>
        </w:tc>
        <w:tc>
          <w:tcPr>
            <w:tcW w:w="7625" w:type="dxa"/>
          </w:tcPr>
          <w:p w14:paraId="5355476C" w14:textId="77777777" w:rsidR="00F23B90" w:rsidRPr="00B176C7" w:rsidRDefault="00F23B90" w:rsidP="00DD4343">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DD4343">
            <w:pPr>
              <w:pStyle w:val="Tiny"/>
            </w:pPr>
            <w:r w:rsidRPr="00B176C7">
              <w:t>quadkey</w:t>
            </w:r>
          </w:p>
        </w:tc>
        <w:tc>
          <w:tcPr>
            <w:tcW w:w="7625" w:type="dxa"/>
          </w:tcPr>
          <w:p w14:paraId="6E65F3D4" w14:textId="77777777" w:rsidR="00F23B90" w:rsidRPr="00B176C7" w:rsidRDefault="00F23B90" w:rsidP="00DD4343">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DD4343">
            <w:pPr>
              <w:pStyle w:val="Tiny"/>
            </w:pPr>
            <w:r w:rsidRPr="00B176C7">
              <w:t>x</w:t>
            </w:r>
          </w:p>
        </w:tc>
        <w:tc>
          <w:tcPr>
            <w:tcW w:w="7625" w:type="dxa"/>
          </w:tcPr>
          <w:p w14:paraId="7BBDE0AF" w14:textId="77777777" w:rsidR="00F23B90" w:rsidRPr="00B176C7" w:rsidRDefault="00F23B90" w:rsidP="00DD4343">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DD4343">
            <w:pPr>
              <w:pStyle w:val="Tiny"/>
            </w:pPr>
            <w:r w:rsidRPr="00B176C7">
              <w:t>y</w:t>
            </w:r>
          </w:p>
        </w:tc>
        <w:tc>
          <w:tcPr>
            <w:tcW w:w="7625" w:type="dxa"/>
          </w:tcPr>
          <w:p w14:paraId="18D53C87" w14:textId="77777777" w:rsidR="00F23B90" w:rsidRPr="00B176C7" w:rsidRDefault="00F23B90" w:rsidP="00DD4343">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DD4343">
            <w:pPr>
              <w:pStyle w:val="Tiny"/>
            </w:pPr>
            <w:r w:rsidRPr="00B176C7">
              <w:t>typeid</w:t>
            </w:r>
          </w:p>
        </w:tc>
        <w:tc>
          <w:tcPr>
            <w:tcW w:w="7625" w:type="dxa"/>
          </w:tcPr>
          <w:p w14:paraId="1B1218F1" w14:textId="77777777" w:rsidR="00F23B90" w:rsidRPr="00B176C7" w:rsidRDefault="00F23B90" w:rsidP="00DD4343">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DD4343">
            <w:pPr>
              <w:pStyle w:val="Tiny"/>
            </w:pPr>
            <w:r w:rsidRPr="00B176C7">
              <w:t>speciesid</w:t>
            </w:r>
          </w:p>
        </w:tc>
        <w:tc>
          <w:tcPr>
            <w:tcW w:w="7625" w:type="dxa"/>
          </w:tcPr>
          <w:p w14:paraId="36C96474" w14:textId="77777777" w:rsidR="00F23B90" w:rsidRPr="00B176C7" w:rsidRDefault="00F23B90" w:rsidP="00DD4343">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DD4343">
            <w:pPr>
              <w:pStyle w:val="Tiny"/>
            </w:pPr>
            <w:r w:rsidRPr="00B176C7">
              <w:t>species_att</w:t>
            </w:r>
          </w:p>
        </w:tc>
        <w:tc>
          <w:tcPr>
            <w:tcW w:w="7625" w:type="dxa"/>
          </w:tcPr>
          <w:p w14:paraId="609F7149" w14:textId="77777777" w:rsidR="00F23B90" w:rsidRPr="00B176C7" w:rsidRDefault="00F23B90" w:rsidP="00DD4343">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DD4343">
            <w:pPr>
              <w:pStyle w:val="Tiny"/>
            </w:pPr>
            <w:r w:rsidRPr="00B176C7">
              <w:t>kingdom</w:t>
            </w:r>
          </w:p>
        </w:tc>
        <w:tc>
          <w:tcPr>
            <w:tcW w:w="7625" w:type="dxa"/>
          </w:tcPr>
          <w:p w14:paraId="1A2EB1CB" w14:textId="77777777" w:rsidR="00F23B90" w:rsidRPr="00B176C7" w:rsidRDefault="00F23B90" w:rsidP="00DD4343">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DD4343">
            <w:pPr>
              <w:pStyle w:val="Tiny"/>
            </w:pPr>
            <w:r w:rsidRPr="00B176C7">
              <w:lastRenderedPageBreak/>
              <w:t>phylum</w:t>
            </w:r>
          </w:p>
        </w:tc>
        <w:tc>
          <w:tcPr>
            <w:tcW w:w="7625" w:type="dxa"/>
          </w:tcPr>
          <w:p w14:paraId="415D95F2" w14:textId="77777777" w:rsidR="00F23B90" w:rsidRPr="00B176C7" w:rsidRDefault="00F23B90" w:rsidP="00DD4343">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DD4343">
            <w:pPr>
              <w:pStyle w:val="Tiny"/>
            </w:pPr>
            <w:r w:rsidRPr="00B176C7">
              <w:t>class</w:t>
            </w:r>
          </w:p>
        </w:tc>
        <w:tc>
          <w:tcPr>
            <w:tcW w:w="7625" w:type="dxa"/>
          </w:tcPr>
          <w:p w14:paraId="10EFBCD1" w14:textId="77777777" w:rsidR="00F23B90" w:rsidRPr="00B176C7" w:rsidRDefault="00F23B90" w:rsidP="00DD4343">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DD4343">
            <w:pPr>
              <w:pStyle w:val="Tiny"/>
            </w:pPr>
            <w:r w:rsidRPr="00B176C7">
              <w:t>order</w:t>
            </w:r>
          </w:p>
        </w:tc>
        <w:tc>
          <w:tcPr>
            <w:tcW w:w="7625" w:type="dxa"/>
          </w:tcPr>
          <w:p w14:paraId="57B54FBA" w14:textId="77777777" w:rsidR="00F23B90" w:rsidRPr="00B176C7" w:rsidRDefault="00F23B90" w:rsidP="00DD4343">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DD4343">
            <w:pPr>
              <w:pStyle w:val="Tiny"/>
            </w:pPr>
            <w:r w:rsidRPr="00B176C7">
              <w:t>family</w:t>
            </w:r>
          </w:p>
        </w:tc>
        <w:tc>
          <w:tcPr>
            <w:tcW w:w="7625" w:type="dxa"/>
          </w:tcPr>
          <w:p w14:paraId="2316E131" w14:textId="77777777" w:rsidR="00F23B90" w:rsidRPr="00B176C7" w:rsidRDefault="00F23B90" w:rsidP="00DD4343">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DD4343">
            <w:pPr>
              <w:pStyle w:val="Tiny"/>
            </w:pPr>
            <w:r w:rsidRPr="00B176C7">
              <w:t>genus</w:t>
            </w:r>
          </w:p>
        </w:tc>
        <w:tc>
          <w:tcPr>
            <w:tcW w:w="7625" w:type="dxa"/>
          </w:tcPr>
          <w:p w14:paraId="414956F6" w14:textId="77777777" w:rsidR="00F23B90" w:rsidRPr="00B176C7" w:rsidRDefault="00F23B90" w:rsidP="00DD4343">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DD4343">
            <w:pPr>
              <w:pStyle w:val="Tiny"/>
            </w:pPr>
            <w:r w:rsidRPr="00B176C7">
              <w:t>species</w:t>
            </w:r>
          </w:p>
        </w:tc>
        <w:tc>
          <w:tcPr>
            <w:tcW w:w="7625" w:type="dxa"/>
          </w:tcPr>
          <w:p w14:paraId="68215C13" w14:textId="77777777" w:rsidR="00F23B90" w:rsidRPr="00B176C7" w:rsidRDefault="00F23B90" w:rsidP="00DD4343">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DD4343">
            <w:pPr>
              <w:pStyle w:val="Tiny"/>
            </w:pPr>
            <w:r w:rsidRPr="00B176C7">
              <w:t>status</w:t>
            </w:r>
          </w:p>
        </w:tc>
        <w:tc>
          <w:tcPr>
            <w:tcW w:w="7625" w:type="dxa"/>
          </w:tcPr>
          <w:p w14:paraId="1FEB98E2" w14:textId="77777777" w:rsidR="00F23B90" w:rsidRPr="00B176C7" w:rsidRDefault="00F23B90" w:rsidP="00DD4343">
            <w:pPr>
              <w:pStyle w:val="Tiny"/>
            </w:pPr>
          </w:p>
        </w:tc>
      </w:tr>
    </w:tbl>
    <w:p w14:paraId="4BDFE346" w14:textId="77777777" w:rsidR="00F23B90" w:rsidRDefault="00F23B90" w:rsidP="008B6883">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8B6883">
      <w:pPr>
        <w:pStyle w:val="BodyText2"/>
      </w:pPr>
      <w:r>
        <w:t>Trying to run the gdal_mp on my machine fails as it cant find the osgeo library. It fails on from osgeo import ...</w:t>
      </w:r>
    </w:p>
    <w:p w14:paraId="23FB9D51" w14:textId="77777777" w:rsidR="00F23B90" w:rsidRDefault="00F23B90" w:rsidP="008B6883">
      <w:pPr>
        <w:pStyle w:val="BodyText2"/>
      </w:pPr>
      <w:r>
        <w:t>On cruise the osgeo stuff i think is in here:</w:t>
      </w:r>
    </w:p>
    <w:p w14:paraId="06CEFEDA" w14:textId="77777777" w:rsidR="00F23B90" w:rsidRDefault="00237F98" w:rsidP="000E5536">
      <w:pPr>
        <w:pStyle w:val="BodyText"/>
      </w:pPr>
      <w:hyperlink r:id="rId167" w:history="1">
        <w:r w:rsidR="00F23B90" w:rsidRPr="00010837">
          <w:rPr>
            <w:rStyle w:val="Hyperlink"/>
          </w:rPr>
          <w:t>cottaan@cruise:/usr/lib64/python2.6/site-packages/osgeo</w:t>
        </w:r>
      </w:hyperlink>
      <w:r w:rsidR="00F23B90" w:rsidRPr="006461D7">
        <w:t>&gt;</w:t>
      </w:r>
    </w:p>
    <w:p w14:paraId="4E139D2D" w14:textId="77777777" w:rsidR="00F23B90" w:rsidRDefault="00F23B90" w:rsidP="008B6883">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8B6883">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8B6883">
      <w:pPr>
        <w:pStyle w:val="BodyText2"/>
      </w:pPr>
      <w:r>
        <w:t>Refactoring the code for species.</w:t>
      </w:r>
    </w:p>
    <w:p w14:paraId="5603FD1E" w14:textId="77777777" w:rsidR="00F23B90" w:rsidRDefault="00F23B90" w:rsidP="008B6883">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8B6883">
            <w:pPr>
              <w:pStyle w:val="BodyText2"/>
            </w:pPr>
            <w:r w:rsidRPr="00F86A56">
              <w:t>Type</w:t>
            </w:r>
          </w:p>
        </w:tc>
        <w:tc>
          <w:tcPr>
            <w:tcW w:w="3146" w:type="dxa"/>
          </w:tcPr>
          <w:p w14:paraId="444AE07C"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8B6883">
            <w:pPr>
              <w:pStyle w:val="BodyText2"/>
            </w:pPr>
            <w:r w:rsidRPr="00F86A56">
              <w:t>Unzipped</w:t>
            </w:r>
          </w:p>
        </w:tc>
        <w:tc>
          <w:tcPr>
            <w:tcW w:w="3146" w:type="dxa"/>
          </w:tcPr>
          <w:p w14:paraId="6175FF36"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8B6883">
            <w:pPr>
              <w:pStyle w:val="BodyText2"/>
            </w:pPr>
            <w:r w:rsidRPr="00F86A56">
              <w:t>Zipped</w:t>
            </w:r>
          </w:p>
        </w:tc>
        <w:tc>
          <w:tcPr>
            <w:tcW w:w="3146" w:type="dxa"/>
          </w:tcPr>
          <w:p w14:paraId="020486CB"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8B6883">
            <w:pPr>
              <w:pStyle w:val="BodyText2"/>
            </w:pPr>
            <w:r w:rsidRPr="00F86A56">
              <w:t>Unzipped without taxonomy</w:t>
            </w:r>
          </w:p>
        </w:tc>
        <w:tc>
          <w:tcPr>
            <w:tcW w:w="3146" w:type="dxa"/>
          </w:tcPr>
          <w:p w14:paraId="05C68CCD"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8B6883">
            <w:pPr>
              <w:pStyle w:val="BodyText2"/>
            </w:pPr>
            <w:r w:rsidRPr="00F86A56">
              <w:t>Zipped without taxonomy</w:t>
            </w:r>
          </w:p>
        </w:tc>
        <w:tc>
          <w:tcPr>
            <w:tcW w:w="3146" w:type="dxa"/>
          </w:tcPr>
          <w:p w14:paraId="5C1434E0"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8B6883">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8B6883">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8B6883">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8B6883">
      <w:pPr>
        <w:pStyle w:val="BodyText2"/>
      </w:pPr>
      <w:r>
        <w:t>((18299/num)*mins)/1440    - in days</w:t>
      </w:r>
    </w:p>
    <w:p w14:paraId="57755E8B" w14:textId="77777777" w:rsidR="00F23B90" w:rsidRDefault="00F23B90" w:rsidP="008B6883">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8B6883">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8B6883">
      <w:pPr>
        <w:pStyle w:val="BodyText2"/>
      </w:pPr>
      <w:r>
        <w:lastRenderedPageBreak/>
        <w:t>I think this means that the process crashed - i.e. where it was out of memory or something and that process is no longer in use. This is bad.</w:t>
      </w:r>
    </w:p>
    <w:p w14:paraId="6B4B02D4" w14:textId="77777777" w:rsidR="00F23B90" w:rsidRDefault="00F23B90" w:rsidP="008B6883">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8B6883">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8B6883">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8B6883">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8B6883">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8B6883">
      <w:pPr>
        <w:pStyle w:val="BodyText2"/>
      </w:pPr>
      <w:r>
        <w:t>Started at 10:22 on 12/4/12. Expecting the first process to stop after 21 mins at 10:43. Three processes have died by 11:32.</w:t>
      </w:r>
    </w:p>
    <w:p w14:paraId="27DE317A" w14:textId="77777777" w:rsidR="00F23B90" w:rsidRDefault="00F23B90" w:rsidP="008B6883">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8B6883">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8B6883">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8B6883">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8B6883">
      <w:pPr>
        <w:pStyle w:val="BodyText2"/>
      </w:pPr>
      <w:r>
        <w:t>This gets captured - so what is happening to make zombie processes that isnt being caught.</w:t>
      </w:r>
    </w:p>
    <w:p w14:paraId="49F4452A" w14:textId="77777777" w:rsidR="00F23B90" w:rsidRDefault="00F23B90" w:rsidP="008B6883">
      <w:pPr>
        <w:pStyle w:val="BodyText2"/>
      </w:pPr>
      <w:r>
        <w:lastRenderedPageBreak/>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68"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8B6883">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8B6883">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8B6883">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8B6883">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8B6883">
      <w:pPr>
        <w:pStyle w:val="BodyText2"/>
      </w:pPr>
      <w:r>
        <w:t>The total file size is 32Gb for 5683 files so less than expected.</w:t>
      </w:r>
    </w:p>
    <w:p w14:paraId="70A34DD8" w14:textId="77777777" w:rsidR="00F23B90" w:rsidRDefault="00F23B90" w:rsidP="008B6883">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8B6883">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8B6883">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69"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8B6883">
      <w:pPr>
        <w:pStyle w:val="BodyText2"/>
      </w:pPr>
      <w:r>
        <w:lastRenderedPageBreak/>
        <w:t>Started at 12.00 on 16/4/12 - still running after 2 days! 5107 files produced - 6.6 days estimate</w:t>
      </w:r>
    </w:p>
    <w:p w14:paraId="54935E25" w14:textId="77777777" w:rsidR="00F23B90" w:rsidRDefault="00F23B90" w:rsidP="008B6883">
      <w:pPr>
        <w:pStyle w:val="BodyText2"/>
      </w:pPr>
      <w:r>
        <w:t>After 4093 mins 7941 files - 6.5 days estimate</w:t>
      </w:r>
    </w:p>
    <w:p w14:paraId="348F8B82" w14:textId="77777777" w:rsidR="00F23B90" w:rsidRDefault="00F23B90" w:rsidP="008B6883">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8B6883">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8B6883">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8B6883">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8B6883">
      <w:pPr>
        <w:pStyle w:val="BodyText2"/>
      </w:pPr>
      <w:r>
        <w:t>9405 files done in 5460 minutes (3 days 19 hours) – 7.4 days</w:t>
      </w:r>
    </w:p>
    <w:p w14:paraId="3C6C51FF" w14:textId="77777777" w:rsidR="00F23B90" w:rsidRDefault="00F23B90" w:rsidP="008B6883">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8B6883">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8B6883">
      <w:pPr>
        <w:pStyle w:val="BodyText2"/>
      </w:pPr>
      <w:r>
        <w:t>Recoding for PostGIS 2 on 25/2/13:</w:t>
      </w:r>
    </w:p>
    <w:p w14:paraId="15F2E6B1" w14:textId="77777777" w:rsidR="00F23B90" w:rsidRDefault="00F23B90" w:rsidP="008B6883">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8B6883">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8B6883">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8B6883">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lastRenderedPageBreak/>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8B6883">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8B6883">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8B6883">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8B6883">
      <w:pPr>
        <w:pStyle w:val="BodyText2"/>
      </w:pPr>
      <w:r>
        <w:t xml:space="preserve">We need a way to put the files into HDFS programmatically – maybe using </w:t>
      </w:r>
      <w:hyperlink r:id="rId170"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8B6883">
      <w:pPr>
        <w:pStyle w:val="BodyText2"/>
      </w:pPr>
      <w:r>
        <w:t xml:space="preserve">Trying blue whale 2477 to see how long it takes - started at 10:09 - after 2 hours got an out of memory error!!!!! </w:t>
      </w:r>
    </w:p>
    <w:p w14:paraId="73FE40B9" w14:textId="77777777" w:rsidR="00F23B90" w:rsidRDefault="00F23B90" w:rsidP="008B6883">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8B6883">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8B6883">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DD4343">
            <w:pPr>
              <w:pStyle w:val="Tiny"/>
            </w:pPr>
            <w:r w:rsidRPr="00F86A56">
              <w:t>Type</w:t>
            </w:r>
          </w:p>
        </w:tc>
        <w:tc>
          <w:tcPr>
            <w:tcW w:w="4678" w:type="dxa"/>
          </w:tcPr>
          <w:p w14:paraId="7756E6FE" w14:textId="77777777" w:rsidR="00F23B90" w:rsidRPr="00F86A56" w:rsidRDefault="00F23B90" w:rsidP="00DD4343">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DD4343">
            <w:pPr>
              <w:pStyle w:val="Tiny"/>
            </w:pPr>
            <w:r>
              <w:t xml:space="preserve">cStringIO </w:t>
            </w:r>
          </w:p>
        </w:tc>
        <w:tc>
          <w:tcPr>
            <w:tcW w:w="4678" w:type="dxa"/>
          </w:tcPr>
          <w:p w14:paraId="3C1AC2A8" w14:textId="77777777" w:rsidR="00F23B90" w:rsidRDefault="00F23B90" w:rsidP="00DD4343">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DD4343">
            <w:pPr>
              <w:pStyle w:val="Tiny"/>
            </w:pPr>
            <w:r>
              <w:t>cStringIO gzipped</w:t>
            </w:r>
          </w:p>
        </w:tc>
        <w:tc>
          <w:tcPr>
            <w:tcW w:w="4678" w:type="dxa"/>
          </w:tcPr>
          <w:p w14:paraId="2946788F" w14:textId="77777777" w:rsidR="00F23B90" w:rsidRPr="00F86A56" w:rsidRDefault="00F23B90" w:rsidP="00DD4343">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8B6883">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8B6883">
      <w:pPr>
        <w:pStyle w:val="BodyText2"/>
      </w:pPr>
      <w:r>
        <w:t>Trying again at 16:03 with 2569 Mb physical memory available. Same result after 27 mins</w:t>
      </w:r>
    </w:p>
    <w:p w14:paraId="2584B839" w14:textId="77777777" w:rsidR="00F23B90" w:rsidRDefault="00F23B90" w:rsidP="008B6883">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8B6883">
      <w:pPr>
        <w:pStyle w:val="BodyText2"/>
      </w:pPr>
      <w:r>
        <w:t xml:space="preserve">We have a trial license for PyCloud so we can use that to calculate the quadkeys. Following the instructions </w:t>
      </w:r>
      <w:hyperlink r:id="rId171"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8B6883">
      <w:pPr>
        <w:pStyle w:val="BodyText2"/>
      </w:pPr>
      <w:r>
        <w:lastRenderedPageBreak/>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8B6883">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8B6883">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8B6883">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31"/>
    </w:p>
    <w:p w14:paraId="2A3546EF" w14:textId="77777777" w:rsidR="00F23B90" w:rsidRDefault="00F23B90" w:rsidP="000E5536">
      <w:pPr>
        <w:pStyle w:val="BodyText"/>
      </w:pPr>
      <w:r>
        <w:t xml:space="preserve">Really good set of options here: </w:t>
      </w:r>
      <w:hyperlink r:id="rId172"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32" w:name="_Toc315774552"/>
      <w:r>
        <w:t>Using Spatial Analysts Sample tool</w:t>
      </w:r>
      <w:bookmarkEnd w:id="32"/>
    </w:p>
    <w:p w14:paraId="633F5538" w14:textId="77777777" w:rsidR="00F23B90" w:rsidRDefault="00F23B90" w:rsidP="000E5536">
      <w:pPr>
        <w:pStyle w:val="BodyText"/>
      </w:pPr>
      <w:r>
        <w:t>Sample("Orang Utan Raster","Orang Utan Raster","test")</w:t>
      </w:r>
    </w:p>
    <w:p w14:paraId="0FB52C73" w14:textId="77777777" w:rsidR="00F23B90" w:rsidRDefault="00F23B90" w:rsidP="008B6883">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8B6883">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8B6883">
      <w:pPr>
        <w:pStyle w:val="BodyText2"/>
      </w:pPr>
      <w:r>
        <w:t>The only issue here is the performance. It took 1m54s to do Orang Utan.</w:t>
      </w:r>
    </w:p>
    <w:p w14:paraId="1A9699F5" w14:textId="77777777" w:rsidR="00F23B90" w:rsidRDefault="00F23B90" w:rsidP="000E5536">
      <w:pPr>
        <w:pStyle w:val="Heading5"/>
      </w:pPr>
      <w:bookmarkStart w:id="33" w:name="_Toc315774553"/>
      <w:r>
        <w:t>Using ArcObjects</w:t>
      </w:r>
      <w:bookmarkEnd w:id="33"/>
    </w:p>
    <w:p w14:paraId="1E9D1F2D" w14:textId="77777777" w:rsidR="00F23B90" w:rsidRDefault="00F23B90" w:rsidP="008B6883">
      <w:pPr>
        <w:pStyle w:val="BodyText2"/>
      </w:pPr>
      <w:r>
        <w:t>No existing scripts available</w:t>
      </w:r>
    </w:p>
    <w:p w14:paraId="0CC1CCA7" w14:textId="77777777" w:rsidR="00F23B90" w:rsidRDefault="00F23B90" w:rsidP="000E5536">
      <w:pPr>
        <w:pStyle w:val="Heading5"/>
      </w:pPr>
      <w:bookmarkStart w:id="34" w:name="_Toc315774554"/>
      <w:r>
        <w:t>Using R</w:t>
      </w:r>
      <w:bookmarkEnd w:id="34"/>
    </w:p>
    <w:p w14:paraId="01D4EB34" w14:textId="77777777" w:rsidR="00F23B90" w:rsidRDefault="00F23B90" w:rsidP="008B6883">
      <w:pPr>
        <w:pStyle w:val="BodyText2"/>
      </w:pPr>
      <w:r>
        <w:t xml:space="preserve">Good paper here about using R and ArcGIS together: </w:t>
      </w:r>
      <w:hyperlink r:id="rId173"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35" w:name="_Toc315774555"/>
      <w:r>
        <w:t>Using Python and GDAL</w:t>
      </w:r>
      <w:bookmarkEnd w:id="35"/>
    </w:p>
    <w:p w14:paraId="71EF3C33" w14:textId="77777777" w:rsidR="00F23B90" w:rsidRDefault="00237F98" w:rsidP="008B6883">
      <w:pPr>
        <w:pStyle w:val="BodyText2"/>
      </w:pPr>
      <w:hyperlink r:id="rId174"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6" w:name="_Toc315774556"/>
      <w:r>
        <w:t>Using RasterToNumPyArray</w:t>
      </w:r>
      <w:bookmarkEnd w:id="36"/>
    </w:p>
    <w:p w14:paraId="5A5EE4E3" w14:textId="77777777" w:rsidR="00F23B90" w:rsidRDefault="00237F98" w:rsidP="000E5536">
      <w:pPr>
        <w:pStyle w:val="BodyText"/>
      </w:pPr>
      <w:hyperlink r:id="rId175"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8B6883">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lastRenderedPageBreak/>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8B6883">
      <w:pPr>
        <w:pStyle w:val="BodyText2"/>
      </w:pPr>
      <w:r>
        <w:t>"ndarray.flat"</w:t>
      </w:r>
      <w:r>
        <w:tab/>
      </w:r>
      <w:r>
        <w:tab/>
      </w:r>
      <w:r>
        <w:tab/>
      </w:r>
      <w:r>
        <w:tab/>
      </w:r>
      <w:r>
        <w:tab/>
      </w:r>
      <w:r>
        <w:tab/>
      </w:r>
      <w:r>
        <w:tab/>
      </w:r>
      <w:r>
        <w:tab/>
        <w:t>Returns a 1-D iterator over the array</w:t>
      </w:r>
    </w:p>
    <w:p w14:paraId="71A19BDA" w14:textId="77777777" w:rsidR="00F23B90" w:rsidRDefault="00F23B90" w:rsidP="008B6883">
      <w:pPr>
        <w:pStyle w:val="BodyText2"/>
      </w:pPr>
      <w:r>
        <w:t>Starts at 12182km and that is column 0 - 13014km is the start of the actual range - what col is this? it is 832</w:t>
      </w:r>
    </w:p>
    <w:p w14:paraId="5FE4DC6D" w14:textId="77777777" w:rsidR="00F23B90" w:rsidRDefault="00F23B90" w:rsidP="008B6883">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8B6883">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8B6883">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8B6883">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lastRenderedPageBreak/>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76"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8B6883">
      <w:pPr>
        <w:pStyle w:val="BodyText2"/>
      </w:pPr>
      <w:r>
        <w:t>&gt;&gt;&gt; indices[1].__iadd__(33182)</w:t>
      </w:r>
      <w:r>
        <w:tab/>
        <w:t xml:space="preserve"> </w:t>
      </w:r>
    </w:p>
    <w:p w14:paraId="35236CBC" w14:textId="77777777" w:rsidR="00F23B90" w:rsidRDefault="00F23B90" w:rsidP="008B6883">
      <w:pPr>
        <w:pStyle w:val="BodyText2"/>
      </w:pPr>
      <w:r>
        <w:t>&gt;&gt;&gt; indices2 = numpy.transpose(indices)</w:t>
      </w:r>
    </w:p>
    <w:p w14:paraId="2B0F3C25" w14:textId="77777777" w:rsidR="00F23B90" w:rsidRDefault="00F23B90" w:rsidP="008B6883">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8B6883">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8B6883">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8B6883">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lastRenderedPageBreak/>
        <w:t xml:space="preserve">In my script tool there is an option to run in process which was unchecked. Trying with it checked. This should run faster : </w:t>
      </w:r>
      <w:hyperlink r:id="rId177"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8B6883">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8B6883">
      <w:pPr>
        <w:pStyle w:val="BodyText2"/>
      </w:pPr>
      <w:r>
        <w:t xml:space="preserve"> -3970000</w:t>
      </w:r>
      <w:r>
        <w:tab/>
      </w:r>
      <w:r>
        <w:tab/>
      </w:r>
      <w:r>
        <w:tab/>
        <w:t>to</w:t>
      </w:r>
      <w:r>
        <w:tab/>
        <w:t>-20764000</w:t>
      </w:r>
      <w:r>
        <w:tab/>
      </w:r>
      <w:r>
        <w:tab/>
      </w:r>
      <w:r>
        <w:tab/>
        <w:t>y</w:t>
      </w:r>
    </w:p>
    <w:p w14:paraId="1EE03B5B" w14:textId="77777777" w:rsidR="00F23B90" w:rsidRDefault="00F23B90" w:rsidP="008B6883">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8B6883">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8B6883">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8B6883">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lastRenderedPageBreak/>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8B6883">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8B6883">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8B6883">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8B6883">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8B6883">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8B6883">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8B6883">
      <w:pPr>
        <w:pStyle w:val="BodyText2"/>
      </w:pPr>
      <w:r>
        <w:t>2.550000000000000000e+02 2.550000000000000000e+02 2.550000000000000000e+02 - no wonder its big!</w:t>
      </w:r>
    </w:p>
    <w:p w14:paraId="03C37883" w14:textId="77777777" w:rsidR="00F23B90" w:rsidRDefault="00F23B90" w:rsidP="008B6883">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8B6883">
      <w:pPr>
        <w:pStyle w:val="BodyText2"/>
      </w:pPr>
      <w:r>
        <w:t>data[0].flags.writeable i  False</w:t>
      </w:r>
    </w:p>
    <w:p w14:paraId="5CB20A4F" w14:textId="77777777" w:rsidR="00F23B90" w:rsidRDefault="00F23B90" w:rsidP="000E5536">
      <w:pPr>
        <w:pStyle w:val="BodyText"/>
      </w:pPr>
      <w:r>
        <w:lastRenderedPageBreak/>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8B6883">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78"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8B6883">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8B6883">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8B6883">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8B6883">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8B6883">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8B6883">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lastRenderedPageBreak/>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8B6883">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8B6883">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8B6883">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8B6883">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8B6883">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8B6883">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8B6883">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lastRenderedPageBreak/>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8B6883">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8B6883">
      <w:pPr>
        <w:pStyle w:val="BodyText2"/>
      </w:pPr>
      <w:r>
        <w:t>Bottom:</w:t>
      </w:r>
      <w:r>
        <w:tab/>
      </w:r>
      <w:r>
        <w:tab/>
      </w:r>
      <w:r>
        <w:tab/>
      </w:r>
      <w:r>
        <w:tab/>
        <w:t>-1.#IND</w:t>
      </w:r>
    </w:p>
    <w:p w14:paraId="17F4B412" w14:textId="77777777" w:rsidR="00F23B90" w:rsidRDefault="00F23B90" w:rsidP="008B6883">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8B6883">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8B6883">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8B6883">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8B6883">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8B6883">
      <w:pPr>
        <w:pStyle w:val="BodyText2"/>
      </w:pPr>
      <w:r>
        <w:t>41672 - Fjord seal - goes higher than the limit of the web mercator projection - no npy file</w:t>
      </w:r>
    </w:p>
    <w:p w14:paraId="1198D8A7" w14:textId="77777777" w:rsidR="00F23B90" w:rsidRDefault="00F23B90" w:rsidP="008B6883">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8B6883">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lastRenderedPageBreak/>
        <w:t>5060 species is              79.9Gb (binary numpy files – so raw data will be significantly bigger) (15.79Mb /species)</w:t>
      </w:r>
    </w:p>
    <w:p w14:paraId="598CC9EC" w14:textId="77777777" w:rsidR="00F23B90" w:rsidRDefault="00F23B90" w:rsidP="008B6883">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7" w:name="_Toc315774557"/>
      <w:r>
        <w:t>Adding in the attributes to the rasters</w:t>
      </w:r>
      <w:bookmarkEnd w:id="37"/>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237F98" w:rsidP="000E5536">
      <w:pPr>
        <w:pStyle w:val="BodyText"/>
      </w:pPr>
      <w:hyperlink r:id="rId179"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8B6883">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8B6883">
      <w:pPr>
        <w:pStyle w:val="BodyText2"/>
      </w:pPr>
      <w:r>
        <w:t>281622</w:t>
      </w:r>
    </w:p>
    <w:p w14:paraId="0EBEA354" w14:textId="77777777" w:rsidR="00F23B90" w:rsidRDefault="00F23B90" w:rsidP="008B6883">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8B6883">
      <w:pPr>
        <w:pStyle w:val="BodyText2"/>
      </w:pPr>
      <w:r>
        <w:t>2</w:t>
      </w:r>
      <w:r>
        <w:tab/>
      </w:r>
      <w:r>
        <w:tab/>
      </w:r>
      <w:r>
        <w:tab/>
        <w:t>2</w:t>
      </w:r>
      <w:r>
        <w:tab/>
      </w:r>
      <w:r>
        <w:tab/>
      </w:r>
      <w:r>
        <w:tab/>
        <w:t>280023.000000</w:t>
      </w:r>
      <w:r>
        <w:tab/>
        <w:t>"Native (resident)"</w:t>
      </w:r>
    </w:p>
    <w:p w14:paraId="6F937D84" w14:textId="77777777" w:rsidR="00F23B90" w:rsidRDefault="00F23B90" w:rsidP="008B6883">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8B6883">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8B6883">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lastRenderedPageBreak/>
        <w:t>x1,y1,z1,x2,y2,z2,xn,yn,zn</w:t>
      </w:r>
      <w:r>
        <w:tab/>
      </w:r>
      <w:r>
        <w:tab/>
        <w:t>3,383,296 bytes</w:t>
      </w:r>
    </w:p>
    <w:p w14:paraId="1134D0AF" w14:textId="77777777" w:rsidR="00F23B90" w:rsidRDefault="00F23B90" w:rsidP="008B6883">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8B6883">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8B6883">
      <w:pPr>
        <w:pStyle w:val="BodyText2"/>
      </w:pPr>
      <w:r>
        <w:t xml:space="preserve">       [18471,  7473,     1]])</w:t>
      </w:r>
    </w:p>
    <w:p w14:paraId="306200CB" w14:textId="77777777" w:rsidR="00F23B90" w:rsidRDefault="00F23B90" w:rsidP="007D2F52">
      <w:pPr>
        <w:pStyle w:val="Heading4"/>
      </w:pPr>
      <w:bookmarkStart w:id="38" w:name="_Toc315774558"/>
      <w:r>
        <w:t>Pilot Data Preparation</w:t>
      </w:r>
      <w:bookmarkEnd w:id="38"/>
    </w:p>
    <w:p w14:paraId="3AC53999" w14:textId="77777777" w:rsidR="00F23B90" w:rsidRDefault="00F23B90" w:rsidP="000E5536">
      <w:pPr>
        <w:pStyle w:val="Heading5"/>
      </w:pPr>
      <w:bookmarkStart w:id="39" w:name="_Toc315774560"/>
      <w:r>
        <w:t>Red List Data</w:t>
      </w:r>
      <w:bookmarkEnd w:id="39"/>
    </w:p>
    <w:p w14:paraId="3B3F71DB" w14:textId="77777777" w:rsidR="00F23B90" w:rsidRDefault="00F23B90" w:rsidP="000E5536">
      <w:pPr>
        <w:pStyle w:val="Heading6"/>
      </w:pPr>
      <w:bookmarkStart w:id="40" w:name="_Toc315774561"/>
      <w:r>
        <w:t>Critically Endangered and Endangered Mammals</w:t>
      </w:r>
      <w:bookmarkEnd w:id="40"/>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lastRenderedPageBreak/>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8B6883">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8B6883">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8B6883">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8B6883">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8B6883">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lastRenderedPageBreak/>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8B6883">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237F98" w:rsidP="000E5536">
      <w:pPr>
        <w:pStyle w:val="BodyText"/>
      </w:pPr>
      <w:hyperlink r:id="rId180"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237F98" w:rsidP="008B6883">
      <w:pPr>
        <w:pStyle w:val="BodyText2"/>
      </w:pPr>
      <w:hyperlink r:id="rId181"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8B6883">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8B6883">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8B6883">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8B6883">
      <w:pPr>
        <w:pStyle w:val="BodyText2"/>
      </w:pPr>
      <w:r>
        <w:t>Trying an x y query using between - INSTANT</w:t>
      </w:r>
    </w:p>
    <w:p w14:paraId="0D193B6A" w14:textId="77777777" w:rsidR="00F23B90" w:rsidRDefault="00F23B90" w:rsidP="008B6883">
      <w:pPr>
        <w:pStyle w:val="BodyText2"/>
      </w:pPr>
      <w:r>
        <w:lastRenderedPageBreak/>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8B6883">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8B6883">
      <w:pPr>
        <w:pStyle w:val="BodyText2"/>
      </w:pPr>
      <w:r>
        <w:t>Deleted the btree index on quadkey - trying a hash index - started at 16:39</w:t>
      </w:r>
    </w:p>
    <w:p w14:paraId="4D0EC8AA" w14:textId="77777777" w:rsidR="00F23B90" w:rsidRDefault="00F23B90" w:rsidP="008B6883">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lastRenderedPageBreak/>
        <w:t>btree</w:t>
      </w:r>
      <w:r>
        <w:tab/>
        <w:t>objid</w:t>
      </w:r>
      <w:r>
        <w:tab/>
      </w:r>
      <w:r>
        <w:tab/>
        <w:t>15:24</w:t>
      </w:r>
      <w:r>
        <w:tab/>
        <w:t>15:27</w:t>
      </w:r>
    </w:p>
    <w:p w14:paraId="3BD12B61" w14:textId="77777777" w:rsidR="00F23B90" w:rsidRDefault="00F23B90" w:rsidP="008B6883">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82" w:history="1">
        <w:r w:rsidRPr="0077669C">
          <w:rPr>
            <w:rStyle w:val="Hyperlink"/>
          </w:rPr>
          <w:t>http://www.informit.com/articles/article.aspx?p=377652)</w:t>
        </w:r>
      </w:hyperlink>
      <w:r>
        <w:t xml:space="preserve"> </w:t>
      </w:r>
    </w:p>
    <w:p w14:paraId="7A5BB137" w14:textId="77777777" w:rsidR="00F23B90" w:rsidRDefault="00F23B90" w:rsidP="008B6883">
      <w:pPr>
        <w:pStyle w:val="BodyText2"/>
      </w:pPr>
      <w:r>
        <w:t>btreec</w:t>
      </w:r>
      <w:r>
        <w:tab/>
        <w:t>quadkey</w:t>
      </w:r>
      <w:r>
        <w:tab/>
      </w:r>
      <w:r>
        <w:tab/>
        <w:t>15:37</w:t>
      </w:r>
      <w:r>
        <w:tab/>
      </w:r>
    </w:p>
    <w:p w14:paraId="2AAA82F1" w14:textId="77777777" w:rsidR="00F23B90" w:rsidRDefault="00F23B90" w:rsidP="008B6883">
      <w:pPr>
        <w:pStyle w:val="BodyText2"/>
      </w:pPr>
      <w:r>
        <w:t xml:space="preserve">BUT HASH TREE INDEXES ARE PRESENTLY DISCOURAGED - </w:t>
      </w:r>
      <w:hyperlink r:id="rId183" w:history="1">
        <w:r w:rsidRPr="0077669C">
          <w:rPr>
            <w:rStyle w:val="Hyperlink"/>
          </w:rPr>
          <w:t>http://www.postgresql.org/docs/8.3/static/indexes-types.html</w:t>
        </w:r>
      </w:hyperlink>
    </w:p>
    <w:p w14:paraId="6A6E2A0B" w14:textId="77777777" w:rsidR="00F23B90" w:rsidRDefault="00F23B90" w:rsidP="008B6883">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8B6883">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41" w:name="_Toc315774563"/>
      <w:r>
        <w:t>Species Richness data preparation</w:t>
      </w:r>
      <w:bookmarkEnd w:id="41"/>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8B6883">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8B6883">
      <w:pPr>
        <w:pStyle w:val="BodyText2"/>
      </w:pPr>
      <w:r>
        <w:t>Deleted the frequency field and added a tx and ty field to populate for the quadtree</w:t>
      </w:r>
    </w:p>
    <w:p w14:paraId="31270281" w14:textId="77777777" w:rsidR="00F23B90" w:rsidRDefault="00F23B90" w:rsidP="008B6883">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8B6883">
      <w:pPr>
        <w:pStyle w:val="BodyText2"/>
      </w:pPr>
      <w:r>
        <w:t xml:space="preserve">f.close()                </w:t>
      </w:r>
    </w:p>
    <w:p w14:paraId="37C6F759" w14:textId="77777777" w:rsidR="00F23B90" w:rsidRDefault="00F23B90" w:rsidP="008B6883">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lastRenderedPageBreak/>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8B6883">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8B6883">
      <w:pPr>
        <w:pStyle w:val="BodyText2"/>
      </w:pPr>
      <w:r>
        <w:t>Failed at Sat Oct 15 12:37:09 2011 (Elapsed Time: 4 hours 7 minutes 44 seconds)</w:t>
      </w:r>
    </w:p>
    <w:p w14:paraId="32101F77" w14:textId="77777777" w:rsidR="00F23B90" w:rsidRDefault="00F23B90" w:rsidP="008B6883">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8B6883">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8B6883">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8B6883">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8B6883">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8B6883">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lastRenderedPageBreak/>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8B6883">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8B6883">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8B6883">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8B6883">
      <w:pPr>
        <w:pStyle w:val="BodyText2"/>
      </w:pPr>
      <w:r>
        <w:t>f = open("/srv/www/htdocs/eSpecies/SpeciesRichness.npy",'wb')</w:t>
      </w:r>
    </w:p>
    <w:p w14:paraId="5EE86AD2" w14:textId="77777777" w:rsidR="00F23B90" w:rsidRDefault="00F23B90" w:rsidP="008B6883">
      <w:pPr>
        <w:pStyle w:val="BodyText2"/>
      </w:pPr>
      <w:r>
        <w:t>BUT YOU CANNOT WRITE FILES WHEN THE PYTHON CODE IS RUNNING AS A REST SERVICE! Must be a permissions issue.</w:t>
      </w:r>
    </w:p>
    <w:p w14:paraId="1556EDE8" w14:textId="77777777" w:rsidR="00F23B90" w:rsidRDefault="00F23B90" w:rsidP="008B6883">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8B6883">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8B6883">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lastRenderedPageBreak/>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8B6883">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8B6883">
      <w:pPr>
        <w:pStyle w:val="BodyText2"/>
      </w:pPr>
      <w:r>
        <w:t>Query returned successfully: 62022781 rows affected, 3279697 ms execution time.</w:t>
      </w:r>
    </w:p>
    <w:p w14:paraId="16438BD8" w14:textId="77777777" w:rsidR="00F23B90" w:rsidRDefault="00F23B90" w:rsidP="008B6883">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42" w:name="_Toc315774564"/>
      <w:r>
        <w:t>Bird data for Borneo test area</w:t>
      </w:r>
      <w:bookmarkEnd w:id="42"/>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8B6883">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43" w:name="_Toc315774565"/>
      <w:r>
        <w:t>Creating the numpy files</w:t>
      </w:r>
      <w:bookmarkEnd w:id="43"/>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8B6883">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8B6883">
      <w:pPr>
        <w:pStyle w:val="BodyText2"/>
      </w:pPr>
      <w:r>
        <w:t>But for some reason when I did all 1020 species for Banggi all of the npygz files were 160kb?</w:t>
      </w:r>
    </w:p>
    <w:p w14:paraId="06983F83" w14:textId="77777777" w:rsidR="00F23B90" w:rsidRDefault="00F23B90" w:rsidP="008B6883">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8B6883">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lastRenderedPageBreak/>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8B6883">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8B6883">
      <w:pPr>
        <w:pStyle w:val="BodyText2"/>
      </w:pPr>
      <w:r>
        <w:tab/>
        <w:t>-</w:t>
      </w:r>
      <w:r>
        <w:tab/>
        <w:t>kill 21131</w:t>
      </w:r>
    </w:p>
    <w:p w14:paraId="3642CE5A" w14:textId="77777777" w:rsidR="00F23B90" w:rsidRDefault="00F23B90" w:rsidP="008B6883">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8B6883">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8B6883">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8B6883">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44" w:name="_Toc315774566"/>
      <w:r>
        <w:t>Bird data for the whole of  Borneo</w:t>
      </w:r>
      <w:bookmarkEnd w:id="44"/>
    </w:p>
    <w:p w14:paraId="0E0CA8CF" w14:textId="77777777" w:rsidR="00F23B90" w:rsidRDefault="00F23B90" w:rsidP="000E5536">
      <w:pPr>
        <w:pStyle w:val="Heading7"/>
      </w:pPr>
      <w:bookmarkStart w:id="45" w:name="_Toc315774567"/>
      <w:r>
        <w:t>Create the data to turn into numpy files</w:t>
      </w:r>
      <w:bookmarkEnd w:id="45"/>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8B6883">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8B6883">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lastRenderedPageBreak/>
        <w:t>Import started at 5pm on 23/1/11 and it was still running at 8am on 24/1/12.</w:t>
      </w:r>
    </w:p>
    <w:p w14:paraId="5905E8C6" w14:textId="77777777" w:rsidR="00F23B90" w:rsidRDefault="00F23B90" w:rsidP="008B6883">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8B6883">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6" w:name="_Toc315774559"/>
      <w:r>
        <w:t xml:space="preserve">Protected areas data </w:t>
      </w:r>
      <w:r w:rsidRPr="00E75C2E">
        <w:t>preparation</w:t>
      </w:r>
      <w:bookmarkEnd w:id="46"/>
    </w:p>
    <w:p w14:paraId="5437FB33" w14:textId="77777777" w:rsidR="00F23B90" w:rsidRDefault="00F23B90" w:rsidP="000E5536">
      <w:pPr>
        <w:pStyle w:val="BodyText"/>
      </w:pPr>
      <w:r>
        <w:t>Creating a histogram of the areas vs. number</w:t>
      </w:r>
    </w:p>
    <w:p w14:paraId="02ACC1AD" w14:textId="77777777" w:rsidR="00F23B90" w:rsidRDefault="00F23B90" w:rsidP="008B6883">
      <w:pPr>
        <w:pStyle w:val="BodyText2"/>
      </w:pPr>
      <w:r>
        <w:t>76126 WDPA polygons are &lt;1Km2 in area! out of 161991 - this is 47% of all protected areas! Ug. What do we do.</w:t>
      </w:r>
    </w:p>
    <w:p w14:paraId="388EBDC6" w14:textId="77777777" w:rsidR="00F23B90" w:rsidRDefault="00F23B90" w:rsidP="003B37F4">
      <w:pPr>
        <w:pStyle w:val="Heading2"/>
      </w:pPr>
      <w:r>
        <w:t>Quad key address system</w:t>
      </w:r>
      <w:bookmarkEnd w:id="25"/>
    </w:p>
    <w:p w14:paraId="57132A0D" w14:textId="77777777" w:rsidR="00F23B90" w:rsidRPr="003D7329" w:rsidRDefault="00F23B90" w:rsidP="008B6883">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84"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85"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86"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87"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88"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89" w:history="1">
        <w:r>
          <w:rPr>
            <w:rStyle w:val="Hyperlink"/>
          </w:rPr>
          <w:t>http://www.gitta.info/SpatPartitio/en/html/index.html</w:t>
        </w:r>
      </w:hyperlink>
    </w:p>
    <w:p w14:paraId="261CB0AC" w14:textId="77777777" w:rsidR="00F23B90" w:rsidRDefault="00F23B90" w:rsidP="000E5536">
      <w:pPr>
        <w:pStyle w:val="BodyText"/>
      </w:pPr>
      <w:r>
        <w:lastRenderedPageBreak/>
        <w:t>What about using some kind of quadtree indexing?</w:t>
      </w:r>
    </w:p>
    <w:p w14:paraId="35B26B16" w14:textId="77777777" w:rsidR="00F23B90" w:rsidRDefault="00F23B90" w:rsidP="000E5536">
      <w:pPr>
        <w:pStyle w:val="ListBullet"/>
      </w:pPr>
      <w:r>
        <w:t>Microsofts Bing system is described here (</w:t>
      </w:r>
      <w:hyperlink r:id="rId190"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91"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92"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8B6883">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8B6883">
      <w:pPr>
        <w:pStyle w:val="BodyText2"/>
      </w:pPr>
      <w:r>
        <w:t>x=numpy.binary_repr(coords[0,1])</w:t>
      </w:r>
    </w:p>
    <w:p w14:paraId="340EBE9E" w14:textId="77777777" w:rsidR="00F23B90" w:rsidRDefault="00F23B90" w:rsidP="008B6883">
      <w:pPr>
        <w:pStyle w:val="BodyText2"/>
      </w:pPr>
      <w:r>
        <w:t>I need to rasterize the data with the absolute col,row positions</w:t>
      </w:r>
    </w:p>
    <w:p w14:paraId="34B3811A" w14:textId="77777777" w:rsidR="00F23B90" w:rsidRDefault="00F23B90" w:rsidP="008B6883">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8B6883">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93"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8B6883">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8B6883">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8B6883">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lastRenderedPageBreak/>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8B6883">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8B6883">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8B6883">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8B6883">
      <w:pPr>
        <w:pStyle w:val="BodyText2"/>
      </w:pPr>
      <w:r>
        <w:t>originShift</w:t>
      </w:r>
      <w:r>
        <w:tab/>
      </w:r>
      <w:r>
        <w:tab/>
        <w:t>float: 20037508.3428</w:t>
      </w:r>
    </w:p>
    <w:p w14:paraId="03372549" w14:textId="77777777" w:rsidR="00F23B90" w:rsidRDefault="00F23B90" w:rsidP="008B6883">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8B6883">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8B6883">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8B6883">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lastRenderedPageBreak/>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8B6883">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8B6883">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94"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95"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8B6883">
      <w:pPr>
        <w:pStyle w:val="BodyText2"/>
      </w:pPr>
      <w:r>
        <w:t xml:space="preserve">At the pole a cell is </w:t>
      </w:r>
      <w:r>
        <w:tab/>
        <w:t>1222.99245m high</w:t>
      </w:r>
    </w:p>
    <w:p w14:paraId="68DCDCB0" w14:textId="77777777" w:rsidR="00F23B90" w:rsidRDefault="00F23B90" w:rsidP="008B6883">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8B6883">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8B6883">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96"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8B6883">
      <w:pPr>
        <w:pStyle w:val="BodyText2"/>
      </w:pPr>
      <w:r>
        <w:t>Changed the model to create a FileGDB as an intermediate dataset that is deleted</w:t>
      </w:r>
    </w:p>
    <w:p w14:paraId="144D65D2" w14:textId="77777777" w:rsidR="00F23B90" w:rsidRDefault="00F23B90" w:rsidP="000E5536">
      <w:pPr>
        <w:pStyle w:val="BodyText"/>
      </w:pPr>
      <w:r>
        <w:lastRenderedPageBreak/>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8B6883">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8B6883">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97"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8B6883">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8B6883">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8B6883">
      <w:pPr>
        <w:pStyle w:val="BodyText2"/>
      </w:pPr>
      <w:r>
        <w:t>drop table public.tms_tiles Query returned successfully with no result in 82004 ms.</w:t>
      </w:r>
    </w:p>
    <w:p w14:paraId="6254DFEC" w14:textId="77777777" w:rsidR="00F23B90" w:rsidRDefault="00F23B90" w:rsidP="008B6883">
      <w:pPr>
        <w:pStyle w:val="BodyText2"/>
      </w:pPr>
      <w:r>
        <w:t>Philippe wasnt happy that i didnt let them know about the extra data</w:t>
      </w:r>
    </w:p>
    <w:p w14:paraId="6D1F4DD4" w14:textId="77777777" w:rsidR="00F23B90" w:rsidRDefault="00F23B90" w:rsidP="008B6883">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8"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8B6883">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8B6883">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lastRenderedPageBreak/>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8B6883">
      <w:pPr>
        <w:pStyle w:val="BodyText2"/>
      </w:pPr>
      <w:r>
        <w:t xml:space="preserve">  public.tms_tiles_integers as t2;</w:t>
      </w:r>
    </w:p>
    <w:p w14:paraId="389CB682" w14:textId="77777777" w:rsidR="00F23B90" w:rsidRDefault="00F23B90" w:rsidP="008B6883">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8B6883">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9"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8B6883">
      <w:pPr>
        <w:pStyle w:val="BodyText2"/>
      </w:pPr>
      <w:r>
        <w:t>FROM public.tms_tiles_integers as t1, public.tms_tiles_integers as t2;</w:t>
      </w:r>
    </w:p>
    <w:p w14:paraId="40C15A59" w14:textId="77777777" w:rsidR="00F23B90" w:rsidRDefault="00F23B90" w:rsidP="008B6883">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8B6883">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200" w:history="1">
        <w:r w:rsidRPr="0077669C">
          <w:rPr>
            <w:rStyle w:val="Hyperlink"/>
          </w:rPr>
          <w:t>http://www.postgresql.org/docs/9.0/static/datatype-character.html</w:t>
        </w:r>
      </w:hyperlink>
      <w:r>
        <w:t xml:space="preserve"> </w:t>
      </w:r>
    </w:p>
    <w:p w14:paraId="618C8C27" w14:textId="77777777" w:rsidR="00F23B90" w:rsidRDefault="00F23B90" w:rsidP="008B6883">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8B6883">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lastRenderedPageBreak/>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8B6883">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8B6883">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8B6883">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8B6883">
      <w:pPr>
        <w:pStyle w:val="BodyText2"/>
      </w:pPr>
      <w:r>
        <w:t>INFO:  "tms_tiles": scanned 30000 of 4751071 pages, containing 6780000 live rows and 0 dead rows; 30000 rows in sample, 1073742046 estimated total rows</w:t>
      </w:r>
    </w:p>
    <w:p w14:paraId="1336D0F1" w14:textId="77777777" w:rsidR="00F23B90" w:rsidRDefault="00F23B90" w:rsidP="008B6883">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8B6883">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8B6883">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8B6883">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8B6883">
      <w:pPr>
        <w:pStyle w:val="BodyText2"/>
      </w:pPr>
      <w:r>
        <w:tab/>
        <w:t>before or while processing the request.</w:t>
      </w:r>
    </w:p>
    <w:p w14:paraId="5B5FF8C8" w14:textId="77777777" w:rsidR="00F23B90" w:rsidRDefault="00F23B90" w:rsidP="000E5536">
      <w:pPr>
        <w:pStyle w:val="BodyText"/>
      </w:pPr>
      <w:r>
        <w:lastRenderedPageBreak/>
        <w:t>Trying to add it with the GUI - started at 14:04</w:t>
      </w:r>
    </w:p>
    <w:p w14:paraId="0BD7E507" w14:textId="77777777" w:rsidR="00F23B90" w:rsidRDefault="00F23B90" w:rsidP="008B6883">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8B6883">
      <w:pPr>
        <w:pStyle w:val="BodyText2"/>
      </w:pPr>
      <w:r>
        <w:t xml:space="preserve">  long real</w:t>
      </w:r>
      <w:r>
        <w:tab/>
      </w:r>
      <w:r>
        <w:tab/>
        <w:t>-</w:t>
      </w:r>
      <w:r>
        <w:tab/>
        <w:t xml:space="preserve">4 </w:t>
      </w:r>
      <w:r>
        <w:tab/>
        <w:t>Bytes</w:t>
      </w:r>
    </w:p>
    <w:p w14:paraId="230B4B70" w14:textId="77777777" w:rsidR="00F23B90" w:rsidRDefault="00F23B90" w:rsidP="008B6883">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8B6883">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8B6883">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8B6883">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8B6883">
      <w:pPr>
        <w:pStyle w:val="BodyText2"/>
      </w:pPr>
      <w:r>
        <w:t>arcpy.CreateFishnet_management("in_memory/fishnet1", "-5392399 -3228852", "-5392499 -3228852", "1222", "1222", "2", "2", "#", "NO_LABELS")</w:t>
      </w:r>
    </w:p>
    <w:p w14:paraId="762396E0" w14:textId="01BD8983" w:rsidR="00F23B90" w:rsidRDefault="00F23B90" w:rsidP="003B37F4">
      <w:pPr>
        <w:pStyle w:val="Heading2"/>
      </w:pPr>
      <w:r>
        <w:t>University of Maryland Land Cover Classification</w:t>
      </w:r>
      <w:bookmarkEnd w:id="26"/>
    </w:p>
    <w:p w14:paraId="4E600FE0" w14:textId="77777777" w:rsidR="00F23B90" w:rsidRDefault="00F23B90" w:rsidP="008B6883">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201"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8B6883">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lastRenderedPageBreak/>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8B6883">
      <w:pPr>
        <w:pStyle w:val="BodyText2"/>
      </w:pPr>
    </w:p>
    <w:p w14:paraId="2FFF5E46" w14:textId="77777777" w:rsidR="00F23B90" w:rsidRPr="000E1A5C" w:rsidRDefault="00F23B90" w:rsidP="003B37F4">
      <w:pPr>
        <w:pStyle w:val="Heading2"/>
      </w:pPr>
      <w:r>
        <w:t>World Database of Protected Areas</w:t>
      </w:r>
    </w:p>
    <w:p w14:paraId="72D06750" w14:textId="77777777" w:rsidR="00F23B90" w:rsidRDefault="00F23B90" w:rsidP="0034374E">
      <w:pPr>
        <w:pStyle w:val="Heading3"/>
      </w:pPr>
      <w:bookmarkStart w:id="47" w:name="_Ref330190772"/>
      <w:bookmarkStart w:id="48" w:name="_Ref329781716"/>
      <w:r>
        <w:t>Cleaning</w:t>
      </w:r>
      <w:bookmarkEnd w:id="47"/>
    </w:p>
    <w:p w14:paraId="401857A2" w14:textId="77777777" w:rsidR="00F23B90" w:rsidRDefault="00F23B90" w:rsidP="008B6883">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8B6883">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8"/>
    </w:p>
    <w:p w14:paraId="026A7A36" w14:textId="77777777" w:rsidR="00F23B90" w:rsidRDefault="00F23B90" w:rsidP="007D2F52">
      <w:pPr>
        <w:pStyle w:val="Heading4"/>
      </w:pPr>
      <w:r>
        <w:t>In ArcGIS</w:t>
      </w:r>
    </w:p>
    <w:p w14:paraId="49DF25C9" w14:textId="77777777" w:rsidR="00F23B90" w:rsidRDefault="00F23B90" w:rsidP="008B6883">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8B6883">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8B6883">
      <w:pPr>
        <w:pStyle w:val="BodyText2"/>
      </w:pPr>
      <w:r>
        <w:t>Taking all features with Status = ‘Designated’ there are now 158218 features instead of 161991.</w:t>
      </w:r>
    </w:p>
    <w:p w14:paraId="2001B7CA" w14:textId="77777777" w:rsidR="00F23B90" w:rsidRDefault="00F23B90" w:rsidP="008B6883">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9" w:name="_Ref329958140"/>
      <w:r>
        <w:lastRenderedPageBreak/>
        <w:t>In PostGIS</w:t>
      </w:r>
      <w:bookmarkEnd w:id="49"/>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8B6883">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8B6883">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8B6883">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8B6883">
      <w:pPr>
        <w:pStyle w:val="BodyText2"/>
      </w:pPr>
      <w:r>
        <w:t>You cant have case statements in sql – but it is quicker.</w:t>
      </w:r>
    </w:p>
    <w:p w14:paraId="66A26C89" w14:textId="77777777" w:rsidR="00EA3299" w:rsidRDefault="00EA3299" w:rsidP="008B6883">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8B6883">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8B6883">
      <w:pPr>
        <w:pStyle w:val="BodyText2"/>
      </w:pPr>
      <w:r>
        <w:t>To concatenate string in SQL use the || operator.</w:t>
      </w:r>
    </w:p>
    <w:p w14:paraId="6670653B" w14:textId="77777777" w:rsidR="00F23B90" w:rsidRDefault="00EA3299" w:rsidP="008B6883">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8B6883">
      <w:pPr>
        <w:pStyle w:val="BodyText2"/>
      </w:pPr>
      <w:r>
        <w:rPr>
          <w:noProof/>
          <w:lang w:bidi="ar-SA"/>
        </w:rPr>
        <w:lastRenderedPageBreak/>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lastRenderedPageBreak/>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8B6883">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3B37F4">
      <w:pPr>
        <w:pStyle w:val="Heading2"/>
      </w:pPr>
      <w:bookmarkStart w:id="50"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8B6883">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8B6883">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8B6883">
      <w:pPr>
        <w:pStyle w:val="BodyText2"/>
        <w:rPr>
          <w:sz w:val="16"/>
        </w:rPr>
      </w:pPr>
      <w:r w:rsidRPr="00894760">
        <w:t>|WARN  |Could not open File Geodatabase table `\AllSpecies_WebMercator'.</w:t>
      </w:r>
    </w:p>
    <w:p w14:paraId="5BB507DA" w14:textId="77777777" w:rsidR="003C733A" w:rsidRDefault="003C733A" w:rsidP="008B6883">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8B6883">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8B6883">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8B6883">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8B6883">
      <w:pPr>
        <w:pStyle w:val="BodyText2"/>
      </w:pPr>
      <w:r>
        <w:t xml:space="preserve">2014_2 imported into ies-pgsql2.jrc.org using </w:t>
      </w:r>
      <w:hyperlink r:id="rId207"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8B6883">
      <w:pPr>
        <w:pStyle w:val="BodyText2"/>
      </w:pPr>
      <w:r>
        <w:lastRenderedPageBreak/>
        <w:t>When you try and transfer from PostGIS on durga in FME keeps failing at 30000 records:</w:t>
      </w:r>
    </w:p>
    <w:p w14:paraId="107EAE10" w14:textId="77777777" w:rsidR="003C733A" w:rsidRPr="00E26EE4" w:rsidRDefault="003C733A" w:rsidP="008B6883">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51" w:name="_Ref385922102"/>
      <w:r>
        <w:t xml:space="preserve">Using the species JSON files </w:t>
      </w:r>
      <w:bookmarkEnd w:id="51"/>
    </w:p>
    <w:p w14:paraId="58ACEDA9" w14:textId="77777777" w:rsidR="00E70E70" w:rsidRDefault="00E70E70" w:rsidP="008B6883">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8B6883">
      <w:pPr>
        <w:pStyle w:val="BodyText2"/>
      </w:pPr>
      <w:r>
        <w:t>There were issues with the following json file exports:</w:t>
      </w:r>
    </w:p>
    <w:p w14:paraId="054CA763" w14:textId="77777777" w:rsidR="00E70E70" w:rsidRDefault="00237F98" w:rsidP="008B6883">
      <w:pPr>
        <w:pStyle w:val="BodyText2"/>
      </w:pPr>
      <w:hyperlink r:id="rId208"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237F98" w:rsidP="008B6883">
      <w:pPr>
        <w:pStyle w:val="BodyText2"/>
      </w:pPr>
      <w:hyperlink r:id="rId209"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8B6883">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8B6883">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8B6883">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8B6883">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8B6883">
      <w:pPr>
        <w:pStyle w:val="BodyText2"/>
      </w:pPr>
      <w:r>
        <w:t xml:space="preserve">Created the new 2014_2 species table in PostGIS with the filtered and dissolved spatial data using </w:t>
      </w:r>
      <w:hyperlink r:id="rId210"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52" w:name="_Ref401910845"/>
      <w:r>
        <w:t>Using Python to Avro</w:t>
      </w:r>
      <w:bookmarkEnd w:id="52"/>
    </w:p>
    <w:p w14:paraId="443E8AE8" w14:textId="77777777" w:rsidR="00C8286F" w:rsidRDefault="00895242" w:rsidP="008B6883">
      <w:pPr>
        <w:pStyle w:val="BodyText2"/>
      </w:pPr>
      <w:r>
        <w:t>There is</w:t>
      </w:r>
      <w:r w:rsidR="002B5187">
        <w:t xml:space="preserve"> </w:t>
      </w:r>
      <w:hyperlink r:id="rId211"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12"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8B6883">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8B6883">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8B6883">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8B6883">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 xml:space="preserve">This seems to work but not of the new species data so I am trying to write to WKT instead. There are 2 files on /home/dopa/data: </w:t>
      </w:r>
      <w:r>
        <w:lastRenderedPageBreak/>
        <w:t>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8B6883">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8B6883">
      <w:pPr>
        <w:pStyle w:val="BodyText2"/>
      </w:pPr>
      <w:r>
        <w:t xml:space="preserve">In the end it was just that the data wasn’t being written to the Avro file as binary – I copied and pasted the code from </w:t>
      </w:r>
      <w:hyperlink r:id="rId213"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8B6883">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14"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8B6883">
      <w:pPr>
        <w:pStyle w:val="BodyText2"/>
      </w:pPr>
      <w:r>
        <w:t>There is also</w:t>
      </w:r>
      <w:r w:rsidR="003F11F7">
        <w:t xml:space="preserve"> an AvroToolbox created by Mansour Raad </w:t>
      </w:r>
      <w:hyperlink r:id="rId215"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53" w:name="_Ref401910915"/>
      <w:r>
        <w:t>Loading data into Hadoop</w:t>
      </w:r>
      <w:bookmarkEnd w:id="53"/>
    </w:p>
    <w:p w14:paraId="1A5AB019" w14:textId="77777777" w:rsidR="00100AF2" w:rsidRDefault="00100AF2" w:rsidP="008B6883">
      <w:pPr>
        <w:pStyle w:val="BodyText2"/>
      </w:pPr>
      <w:r>
        <w:t>Here is the process to load data into Hadoop from ArcGIS:</w:t>
      </w:r>
    </w:p>
    <w:p w14:paraId="24227657" w14:textId="77777777" w:rsidR="00100AF2" w:rsidRDefault="00100AF2" w:rsidP="002578F7">
      <w:pPr>
        <w:pStyle w:val="ListNumber"/>
        <w:numPr>
          <w:ilvl w:val="0"/>
          <w:numId w:val="24"/>
        </w:numPr>
      </w:pPr>
      <w:r>
        <w:t>Run the GP tool ‘FeatureClass to Avro’</w:t>
      </w:r>
    </w:p>
    <w:p w14:paraId="5922B77A" w14:textId="77777777" w:rsidR="00100AF2" w:rsidRDefault="00100AF2" w:rsidP="002578F7">
      <w:pPr>
        <w:pStyle w:val="ListNumber"/>
        <w:numPr>
          <w:ilvl w:val="0"/>
          <w:numId w:val="24"/>
        </w:numPr>
      </w:pPr>
      <w:r>
        <w:t>WinSCP the *.avro and *.avsc files to the cluster (from ‘E:\Export\’ to Hadoop-m2/home/cottaan/data by default)</w:t>
      </w:r>
    </w:p>
    <w:p w14:paraId="23E5B54A" w14:textId="494AA754" w:rsidR="00100AF2" w:rsidRDefault="00714032" w:rsidP="002578F7">
      <w:pPr>
        <w:pStyle w:val="ListNumber"/>
        <w:numPr>
          <w:ilvl w:val="0"/>
          <w:numId w:val="24"/>
        </w:numPr>
      </w:pPr>
      <w:r>
        <w:t>In Hue c</w:t>
      </w:r>
      <w:r w:rsidR="00100AF2">
        <w:t>reate a folder to hold the data in HDFS (jrc/data/species/common_redpoll)</w:t>
      </w:r>
    </w:p>
    <w:p w14:paraId="3E6895ED" w14:textId="253C5668" w:rsidR="00100AF2" w:rsidRDefault="009F3804" w:rsidP="002578F7">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2578F7">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2578F7">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8B6883">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8B6883">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8B6883">
      <w:pPr>
        <w:pStyle w:val="BodyText2"/>
      </w:pPr>
      <w:r>
        <w:t xml:space="preserve">This </w:t>
      </w:r>
      <w:hyperlink r:id="rId216"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7"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8B6883">
      <w:pPr>
        <w:pStyle w:val="BodyText2"/>
      </w:pPr>
      <w:r>
        <w:t xml:space="preserve">ArcGIS Engine is </w:t>
      </w:r>
      <w:r w:rsidR="007E748C">
        <w:t xml:space="preserve">not </w:t>
      </w:r>
      <w:r>
        <w:t xml:space="preserve">the same as the ArcGIS Runtime for Java which I am also </w:t>
      </w:r>
      <w:hyperlink r:id="rId218"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8B6883">
      <w:pPr>
        <w:pStyle w:val="BodyText2"/>
      </w:pPr>
      <w:r>
        <w:t>How would you get the data into Avro format?</w:t>
      </w:r>
    </w:p>
    <w:p w14:paraId="69B60A87" w14:textId="77777777" w:rsidR="00994069" w:rsidRDefault="00994069" w:rsidP="003B37F4">
      <w:pPr>
        <w:pStyle w:val="Heading2"/>
      </w:pPr>
      <w:r>
        <w:lastRenderedPageBreak/>
        <w:t>Importing the GBIF Occurrences</w:t>
      </w:r>
    </w:p>
    <w:p w14:paraId="07BECC17" w14:textId="77777777" w:rsidR="00994069" w:rsidRPr="00994069" w:rsidRDefault="00994069" w:rsidP="008B6883">
      <w:pPr>
        <w:pStyle w:val="BodyText2"/>
      </w:pPr>
    </w:p>
    <w:p w14:paraId="3DA8492D" w14:textId="756A0765" w:rsidR="00994069" w:rsidRDefault="00994069" w:rsidP="0034374E">
      <w:pPr>
        <w:pStyle w:val="Heading3"/>
      </w:pPr>
      <w:r>
        <w:t>Into PostGIS</w:t>
      </w:r>
    </w:p>
    <w:p w14:paraId="7C0C0D60" w14:textId="6006B3EA" w:rsidR="00994069" w:rsidRDefault="00994069" w:rsidP="008B6883">
      <w:pPr>
        <w:pStyle w:val="BodyText2"/>
      </w:pPr>
      <w:r>
        <w:t xml:space="preserve">I wrote an </w:t>
      </w:r>
      <w:hyperlink r:id="rId219"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DD4343">
      <w:pPr>
        <w:pStyle w:val="Tiny"/>
      </w:pPr>
      <w:r>
        <w:t>Reading source feature # 90517500</w:t>
      </w:r>
    </w:p>
    <w:p w14:paraId="221FF86D" w14:textId="77777777" w:rsidR="000936A3" w:rsidRDefault="000936A3" w:rsidP="00DD4343">
      <w:pPr>
        <w:pStyle w:val="Tiny"/>
      </w:pPr>
      <w:r>
        <w:t>Bulk copy failed on table 'especies.gbif_occurrences_08_09_2015' using delimiter ':'. Error was 'server closed the connection unexpectedly</w:t>
      </w:r>
    </w:p>
    <w:p w14:paraId="3F8A30CF" w14:textId="77777777" w:rsidR="000936A3" w:rsidRDefault="000936A3" w:rsidP="00DD4343">
      <w:pPr>
        <w:pStyle w:val="Tiny"/>
      </w:pPr>
      <w:r>
        <w:tab/>
        <w:t>This probably means the server terminated abnormally</w:t>
      </w:r>
    </w:p>
    <w:p w14:paraId="0A9A644E" w14:textId="525369F2" w:rsidR="000936A3" w:rsidRDefault="000936A3" w:rsidP="00DD4343">
      <w:pPr>
        <w:pStyle w:val="Tiny"/>
      </w:pPr>
      <w:r>
        <w:tab/>
        <w:t>before or while processing the request.</w:t>
      </w:r>
    </w:p>
    <w:p w14:paraId="65145389" w14:textId="57D59AD1" w:rsidR="000936A3" w:rsidRPr="00994069" w:rsidRDefault="000936A3" w:rsidP="008B6883">
      <w:pPr>
        <w:pStyle w:val="BodyText2"/>
      </w:pPr>
      <w:r>
        <w:t>Not sure why. Maybe I filled up PostGIS.</w:t>
      </w:r>
    </w:p>
    <w:p w14:paraId="14C35A5A" w14:textId="075617F3" w:rsidR="004B0716" w:rsidRDefault="004B0716" w:rsidP="0034374E">
      <w:pPr>
        <w:pStyle w:val="Heading3"/>
      </w:pPr>
      <w:bookmarkStart w:id="54" w:name="_Ref430078309"/>
      <w:r>
        <w:t>Into Hadoop</w:t>
      </w:r>
      <w:bookmarkEnd w:id="54"/>
    </w:p>
    <w:p w14:paraId="256DFB80" w14:textId="50DF9C27" w:rsidR="004B0716" w:rsidRDefault="007C1501" w:rsidP="008B6883">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8B6883">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B37F4">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8B6883">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55" w:name="_Ref335993294"/>
      <w:r>
        <w:t>Into ArcGIS</w:t>
      </w:r>
      <w:bookmarkEnd w:id="55"/>
    </w:p>
    <w:p w14:paraId="132CFD04" w14:textId="77777777" w:rsidR="00547618" w:rsidRPr="00547618" w:rsidRDefault="00547618" w:rsidP="008B6883">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t>[cottaan@hadoop-m2 ~]$ hadoop fs -put /home/cottaan/data/wdpa_latest_14_10_14.avsc /jrc/data/wdpa</w:t>
      </w:r>
    </w:p>
    <w:p w14:paraId="6AD833E3" w14:textId="46BF2C31" w:rsidR="007903D4" w:rsidRDefault="007903D4" w:rsidP="008B6883">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3B37F4">
      <w:pPr>
        <w:pStyle w:val="Heading2"/>
      </w:pPr>
      <w:r>
        <w:t>Importing the Quadkey data into Postgresql</w:t>
      </w:r>
      <w:bookmarkEnd w:id="50"/>
    </w:p>
    <w:p w14:paraId="74487083" w14:textId="77777777" w:rsidR="003C733A" w:rsidRDefault="003C733A" w:rsidP="008B6883">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lastRenderedPageBreak/>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8B6883">
      <w:pPr>
        <w:pStyle w:val="BodyText2"/>
      </w:pPr>
      <w:r>
        <w:t xml:space="preserve">NEED TO CHANGE THE DATATYPE OF QUADKEY TO SOMETHING ELSE - IT COMES IN AS character(50)! so a quadkey is '132320330230020                                                    </w:t>
      </w:r>
    </w:p>
    <w:p w14:paraId="2738E74B" w14:textId="77777777" w:rsidR="0062417A" w:rsidRDefault="0062417A" w:rsidP="003B37F4">
      <w:pPr>
        <w:pStyle w:val="Heading2"/>
      </w:pPr>
      <w:r>
        <w:t>Importing the Ecoregions data</w:t>
      </w:r>
    </w:p>
    <w:p w14:paraId="4D0DDFFE" w14:textId="3012B1CD" w:rsidR="0062417A" w:rsidRPr="0062417A" w:rsidRDefault="0062417A" w:rsidP="008B6883">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3B37F4">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8B6883">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6" w:name="_Ref332966125"/>
      <w:r>
        <w:t>Importing the log file</w:t>
      </w:r>
      <w:bookmarkEnd w:id="56"/>
    </w:p>
    <w:p w14:paraId="70FDB350" w14:textId="77777777" w:rsidR="00006478" w:rsidRDefault="00C200AF" w:rsidP="008B6883">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8B6883">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w:t>
      </w:r>
      <w:r w:rsidR="0026699E">
        <w:lastRenderedPageBreak/>
        <w:t>(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8B6883">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7" w:name="_Ref333394603"/>
      <w:r>
        <w:t>Importing the intersection</w:t>
      </w:r>
      <w:bookmarkEnd w:id="57"/>
    </w:p>
    <w:p w14:paraId="6C57286A" w14:textId="77777777" w:rsidR="00C412F3" w:rsidRDefault="0067585A" w:rsidP="008B6883">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8B6883">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8B6883">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8B6883">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8B6883">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8B6883">
      <w:pPr>
        <w:pStyle w:val="BodyText2"/>
      </w:pPr>
      <w:r>
        <w:t>Then at the end it becomes:</w:t>
      </w:r>
    </w:p>
    <w:p w14:paraId="79777457" w14:textId="77777777" w:rsidR="009335C7" w:rsidRDefault="009335C7" w:rsidP="008B550B">
      <w:pPr>
        <w:pStyle w:val="Code"/>
      </w:pPr>
      <w:r w:rsidRPr="009335C7">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8B6883">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8B6883">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3B37F4">
      <w:pPr>
        <w:pStyle w:val="Heading2"/>
      </w:pPr>
      <w:bookmarkStart w:id="58" w:name="_Ref326849613"/>
      <w:r>
        <w:t>Importing the Biofuels data into PostGIS</w:t>
      </w:r>
      <w:bookmarkEnd w:id="58"/>
    </w:p>
    <w:p w14:paraId="5D475E19" w14:textId="77777777" w:rsidR="003F6CD4" w:rsidRDefault="003F6CD4" w:rsidP="008B6883">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8B6883">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8B6883">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3B37F4">
      <w:pPr>
        <w:pStyle w:val="Heading2"/>
      </w:pPr>
      <w:r>
        <w:t>Exporting the PA/Species analysis into Access</w:t>
      </w:r>
    </w:p>
    <w:p w14:paraId="3B7CB55E" w14:textId="77777777" w:rsidR="00B9631B" w:rsidRDefault="00B9631B" w:rsidP="008B6883">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8B6883">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20" w:history="1">
        <w:r w:rsidR="00E70B4C">
          <w:rPr>
            <w:rStyle w:val="Hyperlink"/>
          </w:rPr>
          <w:t>\\FOSTER\export\CaribbeanPASpeciesAnalysis.mdb</w:t>
        </w:r>
      </w:hyperlink>
      <w:r w:rsidR="00E70B4C">
        <w:rPr>
          <w:color w:val="1F497D"/>
        </w:rPr>
        <w:t>.</w:t>
      </w:r>
    </w:p>
    <w:p w14:paraId="5963C6B1" w14:textId="77777777" w:rsidR="00935DFF" w:rsidRDefault="00935DFF" w:rsidP="003B37F4">
      <w:pPr>
        <w:pStyle w:val="Heading2"/>
      </w:pPr>
      <w:bookmarkStart w:id="59" w:name="_Ref330907904"/>
      <w:r>
        <w:t>Importing the Country Species analysis into PostGIS</w:t>
      </w:r>
      <w:bookmarkEnd w:id="59"/>
    </w:p>
    <w:p w14:paraId="63CA4FA3" w14:textId="77777777" w:rsidR="00935DFF" w:rsidRPr="00935DFF" w:rsidRDefault="00E37B9F" w:rsidP="008B6883">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41B4DC20" w:rsidR="00B37D09" w:rsidRDefault="00C476E5" w:rsidP="000E5536">
      <w:pPr>
        <w:pStyle w:val="Heading1"/>
      </w:pPr>
      <w:r>
        <w:t>Database Architecture</w:t>
      </w:r>
      <w:bookmarkEnd w:id="18"/>
      <w:r w:rsidR="005518CC">
        <w:t xml:space="preserve"> and Schema</w:t>
      </w:r>
    </w:p>
    <w:p w14:paraId="29B8C0F4" w14:textId="77777777" w:rsidR="00B37D09" w:rsidRDefault="00C476E5" w:rsidP="003B37F4">
      <w:pPr>
        <w:pStyle w:val="Heading2"/>
      </w:pPr>
      <w:bookmarkStart w:id="60" w:name="_Toc315774569"/>
      <w:r>
        <w:t>Options for data management</w:t>
      </w:r>
      <w:bookmarkEnd w:id="60"/>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221"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8B6883">
      <w:pPr>
        <w:pStyle w:val="BodyText2"/>
      </w:pPr>
      <w:r>
        <w:t>5. Sharding (</w:t>
      </w:r>
      <w:hyperlink r:id="rId222"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223" w:history="1">
        <w:r w:rsidRPr="0077669C">
          <w:rPr>
            <w:rStyle w:val="Hyperlink"/>
          </w:rPr>
          <w:t>http://highscalability.com/</w:t>
        </w:r>
      </w:hyperlink>
    </w:p>
    <w:p w14:paraId="4E03D5C3" w14:textId="77777777" w:rsidR="00B37D09" w:rsidRDefault="00C476E5" w:rsidP="008B6883">
      <w:pPr>
        <w:pStyle w:val="BodyText2"/>
      </w:pPr>
      <w:r>
        <w:t xml:space="preserve">And this too on scalability:           </w:t>
      </w:r>
      <w:r>
        <w:tab/>
      </w:r>
      <w:r>
        <w:tab/>
      </w:r>
      <w:hyperlink r:id="rId224"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8B6883">
      <w:pPr>
        <w:pStyle w:val="BodyText2"/>
      </w:pPr>
      <w:r>
        <w:t>We need to try these things!!! NOW!</w:t>
      </w:r>
    </w:p>
    <w:p w14:paraId="6DD72FAD" w14:textId="77777777" w:rsidR="003C733A" w:rsidRDefault="003C733A" w:rsidP="003B37F4">
      <w:pPr>
        <w:pStyle w:val="Heading2"/>
      </w:pPr>
      <w:bookmarkStart w:id="61" w:name="_Toc315774574"/>
      <w:bookmarkStart w:id="62" w:name="_Toc315774570"/>
      <w:r>
        <w:t>PostGIS</w:t>
      </w:r>
      <w:bookmarkEnd w:id="61"/>
    </w:p>
    <w:p w14:paraId="734CF209" w14:textId="77777777" w:rsidR="003C733A" w:rsidRDefault="003C733A" w:rsidP="000E5536">
      <w:pPr>
        <w:pStyle w:val="BodyText"/>
      </w:pPr>
      <w:r>
        <w:t>To get the version of Postgresql: select version();</w:t>
      </w:r>
    </w:p>
    <w:p w14:paraId="69EE3C94" w14:textId="77777777" w:rsidR="003C733A" w:rsidRDefault="003C733A" w:rsidP="008B6883">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225"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8B6883">
      <w:pPr>
        <w:pStyle w:val="BodyText2"/>
      </w:pPr>
      <w:r>
        <w:lastRenderedPageBreak/>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8B6883">
      <w:pPr>
        <w:pStyle w:val="BodyText2"/>
      </w:pPr>
      <w:r>
        <w:t xml:space="preserve">PASSWORD: </w:t>
      </w:r>
      <w:r>
        <w:tab/>
        <w:t>gem2011</w:t>
      </w:r>
    </w:p>
    <w:p w14:paraId="7148C74B" w14:textId="77777777" w:rsidR="003C733A" w:rsidRDefault="003C733A" w:rsidP="0034374E">
      <w:pPr>
        <w:pStyle w:val="Heading3"/>
      </w:pPr>
      <w:bookmarkStart w:id="63" w:name="_Toc315774580"/>
      <w:r>
        <w:t>Querying</w:t>
      </w:r>
      <w:bookmarkEnd w:id="63"/>
    </w:p>
    <w:p w14:paraId="10127E7C" w14:textId="77777777" w:rsidR="003C733A" w:rsidRDefault="003C733A" w:rsidP="007D2F52">
      <w:pPr>
        <w:pStyle w:val="Heading4"/>
      </w:pPr>
      <w:bookmarkStart w:id="64" w:name="_Toc315774581"/>
      <w:r>
        <w:t>Species</w:t>
      </w:r>
      <w:bookmarkEnd w:id="64"/>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8B6883">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226"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lastRenderedPageBreak/>
        <w:t>Mammals only</w:t>
      </w:r>
    </w:p>
    <w:p w14:paraId="480F6F6F" w14:textId="77777777" w:rsidR="008F7BF1" w:rsidRPr="008F7BF1" w:rsidRDefault="008F7BF1" w:rsidP="008B6883">
      <w:pPr>
        <w:pStyle w:val="BodyText2"/>
      </w:pPr>
      <w:r>
        <w:t xml:space="preserve">Reading about spatial indexes here </w:t>
      </w:r>
      <w:hyperlink r:id="rId227"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65" w:name="_Toc315774582"/>
      <w:r>
        <w:t>Common names</w:t>
      </w:r>
    </w:p>
    <w:p w14:paraId="1F846CF5" w14:textId="77777777" w:rsidR="00F26060" w:rsidRDefault="00F26060" w:rsidP="008B6883">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lastRenderedPageBreak/>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65"/>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8B6883">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8B6883">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8B6883">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8B6883">
      <w:pPr>
        <w:pStyle w:val="BodyText2"/>
      </w:pPr>
      <w:r>
        <w:t>wdpa.objectid 25543 - there are 2 in ArcGIS and only 1 in PostGIS</w:t>
      </w:r>
    </w:p>
    <w:p w14:paraId="0C5641E5" w14:textId="77777777" w:rsidR="003C733A" w:rsidRDefault="003C733A" w:rsidP="008B6883">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228"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229" w:history="1">
        <w:r w:rsidRPr="0077669C">
          <w:rPr>
            <w:rStyle w:val="Hyperlink"/>
          </w:rPr>
          <w:t>http://www.postgresql.org/docs/9.0/static/functions-geometry.html</w:t>
        </w:r>
      </w:hyperlink>
    </w:p>
    <w:p w14:paraId="31F04733" w14:textId="77777777" w:rsidR="003C733A" w:rsidRDefault="003C733A" w:rsidP="008B6883">
      <w:pPr>
        <w:pStyle w:val="BodyText2"/>
      </w:pPr>
      <w:r>
        <w:t>e.g. lseg '((-1,0),(1,0))' ?# box '((-2,-2),(2,2))'   ?# represents intersects!</w:t>
      </w:r>
    </w:p>
    <w:p w14:paraId="69E843D2" w14:textId="77777777" w:rsidR="007B5D60" w:rsidRDefault="007B5D60" w:rsidP="008B6883">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210F67CD" w:rsidR="00E65B54" w:rsidRPr="00E65B54" w:rsidRDefault="00065DF3" w:rsidP="008B6883">
      <w:pPr>
        <w:pStyle w:val="BodyText2"/>
      </w:pPr>
      <w:r>
        <w:t xml:space="preserve">No longer working in </w:t>
      </w:r>
      <w:r w:rsidRPr="00065DF3">
        <w:rPr>
          <w:color w:val="FF0000"/>
        </w:rPr>
        <w:t>red</w:t>
      </w:r>
      <w:r>
        <w:t>.</w:t>
      </w: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rsidRPr="00065DF3"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065DF3" w:rsidRDefault="00261640" w:rsidP="00505DB3">
            <w:pPr>
              <w:pStyle w:val="TableText"/>
              <w:rPr>
                <w:color w:val="FF0000"/>
              </w:rPr>
            </w:pPr>
            <w:r w:rsidRPr="00065DF3">
              <w:rPr>
                <w:color w:val="FF0000"/>
              </w:rPr>
              <w:t>ies-pgsql.jrc.org</w:t>
            </w:r>
          </w:p>
        </w:tc>
        <w:tc>
          <w:tcPr>
            <w:tcW w:w="1553" w:type="dxa"/>
          </w:tcPr>
          <w:p w14:paraId="0E87633D" w14:textId="0A70BB8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615" w:type="dxa"/>
          </w:tcPr>
          <w:p w14:paraId="7AF6DE11" w14:textId="16B86CE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865" w:type="dxa"/>
          </w:tcPr>
          <w:p w14:paraId="6BB23A3E" w14:textId="706BF4D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3390" w:type="dxa"/>
          </w:tcPr>
          <w:p w14:paraId="2F715755" w14:textId="77777777"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261640" w:rsidRPr="00065DF3"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065DF3" w:rsidRDefault="00261640" w:rsidP="00505DB3">
            <w:pPr>
              <w:pStyle w:val="TableText"/>
              <w:rPr>
                <w:color w:val="FF0000"/>
              </w:rPr>
            </w:pPr>
            <w:r w:rsidRPr="00065DF3">
              <w:rPr>
                <w:color w:val="FF0000"/>
              </w:rPr>
              <w:t>ies-pgsql.jrc.org</w:t>
            </w:r>
          </w:p>
        </w:tc>
        <w:tc>
          <w:tcPr>
            <w:tcW w:w="1553" w:type="dxa"/>
          </w:tcPr>
          <w:p w14:paraId="676B73E2" w14:textId="7BE169A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615" w:type="dxa"/>
          </w:tcPr>
          <w:p w14:paraId="20498529" w14:textId="77DC8222"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865" w:type="dxa"/>
          </w:tcPr>
          <w:p w14:paraId="3F864A7D" w14:textId="44212878"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3390" w:type="dxa"/>
          </w:tcPr>
          <w:p w14:paraId="1DE47A06" w14:textId="7777777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4FCCECCA"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rsidR="00A30A7F">
              <w:t>exespecies</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8B6883">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30"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8B6883">
      <w:pPr>
        <w:pStyle w:val="BodyText2"/>
      </w:pPr>
      <w:r>
        <w:lastRenderedPageBreak/>
        <w:t>Need to set the default user to especies as tables are not being found unless they are specifically prefixed with especies.</w:t>
      </w:r>
    </w:p>
    <w:p w14:paraId="64F9C73D" w14:textId="3B107DFC" w:rsidR="00B37D09" w:rsidRDefault="00C476E5" w:rsidP="003B37F4">
      <w:pPr>
        <w:pStyle w:val="Heading2"/>
      </w:pPr>
      <w:r>
        <w:t>NoSQL Databases</w:t>
      </w:r>
      <w:bookmarkEnd w:id="62"/>
    </w:p>
    <w:p w14:paraId="5D5D6792" w14:textId="77777777" w:rsidR="00B37D09" w:rsidRDefault="0042694C" w:rsidP="000E5536">
      <w:pPr>
        <w:pStyle w:val="BodyText"/>
      </w:pPr>
      <w:r>
        <w:t>Good background to multidimensional databases here:</w:t>
      </w:r>
    </w:p>
    <w:p w14:paraId="635B21E8" w14:textId="77777777" w:rsidR="00B37D09" w:rsidRDefault="00237F98" w:rsidP="008B6883">
      <w:pPr>
        <w:pStyle w:val="BodyText2"/>
      </w:pPr>
      <w:hyperlink r:id="rId231" w:history="1">
        <w:r w:rsidR="0042694C" w:rsidRPr="0077669C">
          <w:rPr>
            <w:rStyle w:val="Hyperlink"/>
          </w:rPr>
          <w:t>http://www.fing.edu.uy/inco/grupos/csi/esp/Cursos/cursos_act/2003/DAP_SistDW/Material/ken96.pdf</w:t>
        </w:r>
      </w:hyperlink>
    </w:p>
    <w:p w14:paraId="3A30A144" w14:textId="77777777" w:rsidR="00B37D09" w:rsidRDefault="004E586A" w:rsidP="008B6883">
      <w:pPr>
        <w:pStyle w:val="BodyText2"/>
      </w:pPr>
      <w:r>
        <w:t xml:space="preserve">Good paper on NoSQL here: </w:t>
      </w:r>
      <w:hyperlink r:id="rId232" w:history="1">
        <w:r w:rsidRPr="0077669C">
          <w:rPr>
            <w:rStyle w:val="Hyperlink"/>
          </w:rPr>
          <w:t>http://www.christof-strauch.de/nosqldbs.pdf</w:t>
        </w:r>
      </w:hyperlink>
    </w:p>
    <w:p w14:paraId="76A77B53" w14:textId="77777777" w:rsidR="00B37D09" w:rsidRDefault="004E586A" w:rsidP="008B6883">
      <w:pPr>
        <w:pStyle w:val="BodyText2"/>
      </w:pPr>
      <w:r>
        <w:t xml:space="preserve">Video overview of NoSQL databases: </w:t>
      </w:r>
      <w:hyperlink r:id="rId233"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237F98" w:rsidP="000E5536">
      <w:pPr>
        <w:pStyle w:val="BodyText"/>
      </w:pPr>
      <w:hyperlink r:id="rId234"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237F98" w:rsidP="000E5536">
      <w:pPr>
        <w:pStyle w:val="BodyText"/>
      </w:pPr>
      <w:hyperlink r:id="rId235"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237F98" w:rsidP="000E5536">
      <w:pPr>
        <w:pStyle w:val="BodyText"/>
      </w:pPr>
      <w:hyperlink r:id="rId236"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237F98" w:rsidP="008B6883">
      <w:pPr>
        <w:pStyle w:val="BodyText2"/>
      </w:pPr>
      <w:hyperlink r:id="rId237" w:history="1">
        <w:r w:rsidR="0042694C" w:rsidRPr="0077669C">
          <w:rPr>
            <w:rStyle w:val="Hyperlink"/>
          </w:rPr>
          <w:t>http://www.scidb.org/</w:t>
        </w:r>
      </w:hyperlink>
    </w:p>
    <w:p w14:paraId="07360DA6" w14:textId="50ECE588" w:rsidR="00B37D09" w:rsidRDefault="00C476E5" w:rsidP="0034374E">
      <w:pPr>
        <w:pStyle w:val="Heading3"/>
      </w:pPr>
      <w:bookmarkStart w:id="66" w:name="_Toc315774571"/>
      <w:r>
        <w:t>MapReduce</w:t>
      </w:r>
      <w:bookmarkEnd w:id="66"/>
    </w:p>
    <w:p w14:paraId="3FB65147" w14:textId="77777777" w:rsidR="00B37D09" w:rsidRDefault="00C476E5" w:rsidP="000E5536">
      <w:pPr>
        <w:pStyle w:val="BodyText"/>
      </w:pPr>
      <w:r>
        <w:t xml:space="preserve">Good intro here: </w:t>
      </w:r>
      <w:hyperlink r:id="rId238"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239" w:history="1">
        <w:r w:rsidRPr="0077669C">
          <w:rPr>
            <w:rStyle w:val="Hyperlink"/>
          </w:rPr>
          <w:t>http://www.cs.stanford.edu/people/ang//papers/nips06-mapreducemulticore.pdf</w:t>
        </w:r>
      </w:hyperlink>
    </w:p>
    <w:p w14:paraId="7C5F4F57" w14:textId="77777777" w:rsidR="00B37D09" w:rsidRDefault="00C476E5" w:rsidP="008B6883">
      <w:pPr>
        <w:pStyle w:val="BodyText2"/>
      </w:pPr>
      <w:r>
        <w:t xml:space="preserve">Amazon offer it: Amazon Elastic MapReduce </w:t>
      </w:r>
      <w:hyperlink r:id="rId240" w:history="1">
        <w:r w:rsidRPr="0077669C">
          <w:rPr>
            <w:rStyle w:val="Hyperlink"/>
          </w:rPr>
          <w:t>http://aws.amazon.com/elasticmapreduce/</w:t>
        </w:r>
      </w:hyperlink>
    </w:p>
    <w:p w14:paraId="6F73C7AB" w14:textId="69D534C6" w:rsidR="00B37D09" w:rsidRDefault="00C476E5" w:rsidP="0034374E">
      <w:pPr>
        <w:pStyle w:val="Heading3"/>
      </w:pPr>
      <w:bookmarkStart w:id="67" w:name="_Toc315774572"/>
      <w:r>
        <w:t>Performance</w:t>
      </w:r>
      <w:bookmarkEnd w:id="67"/>
    </w:p>
    <w:p w14:paraId="47BFF01E" w14:textId="77777777" w:rsidR="00B37D09" w:rsidRDefault="00237F98" w:rsidP="008B6883">
      <w:pPr>
        <w:pStyle w:val="BodyText2"/>
      </w:pPr>
      <w:hyperlink r:id="rId241" w:history="1">
        <w:r w:rsidR="00C476E5" w:rsidRPr="0077669C">
          <w:rPr>
            <w:rStyle w:val="Hyperlink"/>
          </w:rPr>
          <w:t>http://sortbenchmark.org/</w:t>
        </w:r>
      </w:hyperlink>
    </w:p>
    <w:p w14:paraId="296B98A0" w14:textId="39CE6B71" w:rsidR="00B37D09" w:rsidRDefault="004520D3" w:rsidP="003B37F4">
      <w:pPr>
        <w:pStyle w:val="Heading2"/>
      </w:pPr>
      <w:bookmarkStart w:id="68" w:name="_Toc315774573"/>
      <w:r>
        <w:t>Rasdaman</w:t>
      </w:r>
      <w:bookmarkEnd w:id="68"/>
    </w:p>
    <w:p w14:paraId="1FCAF0EB" w14:textId="77777777" w:rsidR="00B37D09" w:rsidRDefault="004520D3" w:rsidP="000E5536">
      <w:pPr>
        <w:pStyle w:val="BodyText"/>
      </w:pPr>
      <w:r>
        <w:t>Performance paper on Rasdaman:</w:t>
      </w:r>
    </w:p>
    <w:p w14:paraId="47892317" w14:textId="77777777" w:rsidR="00B37D09" w:rsidRDefault="00237F98" w:rsidP="008B6883">
      <w:pPr>
        <w:pStyle w:val="BodyText2"/>
      </w:pPr>
      <w:hyperlink r:id="rId242" w:history="1">
        <w:r w:rsidR="004520D3" w:rsidRPr="0077669C">
          <w:rPr>
            <w:rStyle w:val="Hyperlink"/>
          </w:rPr>
          <w:t>http://ieeexplore.ieee.org/stamp/stamp.jsp?tp=&amp;arnumber=787289</w:t>
        </w:r>
      </w:hyperlink>
    </w:p>
    <w:p w14:paraId="7313FA46" w14:textId="77777777" w:rsidR="00857554" w:rsidRPr="00857554" w:rsidRDefault="00857554" w:rsidP="003B37F4">
      <w:pPr>
        <w:pStyle w:val="Heading2"/>
      </w:pPr>
      <w:bookmarkStart w:id="69"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8B6883">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8B6883">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8B6883">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8B6883">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lastRenderedPageBreak/>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8B6883">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8B6883">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8B6883">
      <w:pPr>
        <w:pStyle w:val="BodyText2"/>
      </w:pPr>
      <w:r>
        <w:t>122,296,622 records</w:t>
      </w:r>
    </w:p>
    <w:p w14:paraId="46CB8769" w14:textId="77777777" w:rsidR="00857554" w:rsidRDefault="00857554" w:rsidP="008B6883">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8B6883">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8B6883">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43" w:history="1">
        <w:r w:rsidRPr="0077669C">
          <w:rPr>
            <w:rStyle w:val="Hyperlink"/>
          </w:rPr>
          <w:t>http://msdn.microsoft.com/en-us/library/cc161076.aspx</w:t>
        </w:r>
      </w:hyperlink>
      <w:r>
        <w:t xml:space="preserve"> </w:t>
      </w:r>
    </w:p>
    <w:p w14:paraId="0DEDEB71" w14:textId="77777777" w:rsidR="00857554" w:rsidRDefault="00857554" w:rsidP="008B6883">
      <w:pPr>
        <w:pStyle w:val="BodyText2"/>
      </w:pPr>
      <w:r>
        <w:t>at the bottom in the bit about zoom levels it says how to calculate the scale</w:t>
      </w:r>
    </w:p>
    <w:p w14:paraId="7B6E0665" w14:textId="77777777" w:rsidR="00857554" w:rsidRDefault="00857554" w:rsidP="008B6883">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8B6883">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8B6883">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8B6883">
      <w:pPr>
        <w:pStyle w:val="BodyText2"/>
      </w:pPr>
      <w:r>
        <w:t>We could compress the output sparse array data with quadtree/fractal compression to save storage space.</w:t>
      </w:r>
    </w:p>
    <w:p w14:paraId="6EA8D36B" w14:textId="77777777" w:rsidR="00857554" w:rsidRDefault="00237F98" w:rsidP="008B6883">
      <w:pPr>
        <w:pStyle w:val="BodyText2"/>
      </w:pPr>
      <w:hyperlink r:id="rId244" w:history="1">
        <w:r w:rsidR="00857554">
          <w:rPr>
            <w:rStyle w:val="Hyperlink"/>
          </w:rPr>
          <w:t>http://devmag.org.za/2011/02/23/quadtrees-implementation/</w:t>
        </w:r>
      </w:hyperlink>
    </w:p>
    <w:p w14:paraId="5DC38F67" w14:textId="77777777" w:rsidR="00857554" w:rsidRDefault="00857554" w:rsidP="008B6883">
      <w:pPr>
        <w:pStyle w:val="BodyText2"/>
      </w:pPr>
      <w:r>
        <w:t>Looking at Orang Utan:</w:t>
      </w:r>
    </w:p>
    <w:p w14:paraId="32615309" w14:textId="77777777" w:rsidR="00857554" w:rsidRDefault="00B7567C" w:rsidP="008B6883">
      <w:pPr>
        <w:pStyle w:val="BodyText2"/>
      </w:pPr>
      <w:r>
        <w:t xml:space="preserve">Level 16: </w:t>
      </w:r>
      <w:r>
        <w:tab/>
        <w:t>100873</w:t>
      </w:r>
      <w:r w:rsidR="00857554">
        <w:t xml:space="preserve"> records with all 1 quadkey leaves</w:t>
      </w:r>
    </w:p>
    <w:p w14:paraId="5ABB5A55" w14:textId="77777777" w:rsidR="00857554" w:rsidRDefault="00857554" w:rsidP="008B6883">
      <w:pPr>
        <w:pStyle w:val="BodyText2"/>
      </w:pPr>
      <w:r>
        <w:t>Level 15:</w:t>
      </w:r>
      <w:r>
        <w:tab/>
        <w:t>22064 records with all 4 quadkey leaves</w:t>
      </w:r>
    </w:p>
    <w:p w14:paraId="60855574" w14:textId="77777777" w:rsidR="00857554" w:rsidRDefault="00857554" w:rsidP="008B6883">
      <w:pPr>
        <w:pStyle w:val="BodyText2"/>
      </w:pPr>
      <w:r>
        <w:t>Level 14:</w:t>
      </w:r>
      <w:r>
        <w:tab/>
        <w:t>4023 records with all 16 quadkey leaves</w:t>
      </w:r>
    </w:p>
    <w:p w14:paraId="762C3687" w14:textId="77777777" w:rsidR="00857554" w:rsidRDefault="00857554" w:rsidP="008B6883">
      <w:pPr>
        <w:pStyle w:val="BodyText2"/>
      </w:pPr>
      <w:r>
        <w:t>Level 13:</w:t>
      </w:r>
      <w:r>
        <w:tab/>
        <w:t>545 records with all 64 quadkey leaves</w:t>
      </w:r>
    </w:p>
    <w:p w14:paraId="1934CEC2" w14:textId="77777777" w:rsidR="00857554" w:rsidRDefault="00857554" w:rsidP="008B6883">
      <w:pPr>
        <w:pStyle w:val="BodyText2"/>
      </w:pPr>
      <w:r>
        <w:t>Level 12:</w:t>
      </w:r>
      <w:r>
        <w:tab/>
        <w:t>50 records with all 256 quadkey leaves</w:t>
      </w:r>
    </w:p>
    <w:p w14:paraId="19ECA9BE" w14:textId="77777777" w:rsidR="00857554" w:rsidRDefault="00857554" w:rsidP="008B6883">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8B6883">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8B6883">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8B6883">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3B37F4">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8B6883">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8B6883">
      <w:pPr>
        <w:pStyle w:val="BodyText2"/>
      </w:pPr>
      <w:r>
        <w:lastRenderedPageBreak/>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8B6883">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45"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8B6883">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8B6883">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8B6883">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8B6883">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8B6883">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8B6883">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8B6883">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8B6883">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DD4343">
            <w:pPr>
              <w:pStyle w:val="Tiny"/>
            </w:pPr>
            <w:r w:rsidRPr="00F01A29">
              <w:t>wdpa_id</w:t>
            </w:r>
          </w:p>
        </w:tc>
        <w:tc>
          <w:tcPr>
            <w:tcW w:w="2866" w:type="dxa"/>
          </w:tcPr>
          <w:p w14:paraId="30C4246A" w14:textId="77777777" w:rsidR="00F01A29" w:rsidRPr="00F01A29" w:rsidRDefault="00F01A29" w:rsidP="00DD4343">
            <w:pPr>
              <w:pStyle w:val="Tiny"/>
            </w:pPr>
            <w:r>
              <w:t>name</w:t>
            </w:r>
          </w:p>
        </w:tc>
        <w:tc>
          <w:tcPr>
            <w:tcW w:w="1417" w:type="dxa"/>
          </w:tcPr>
          <w:p w14:paraId="6FB5CCFA" w14:textId="77777777" w:rsidR="00F01A29" w:rsidRPr="00F01A29" w:rsidRDefault="00F01A29" w:rsidP="00DD4343">
            <w:pPr>
              <w:pStyle w:val="Tiny"/>
            </w:pPr>
            <w:r w:rsidRPr="00F01A29">
              <w:t>country</w:t>
            </w:r>
          </w:p>
        </w:tc>
        <w:tc>
          <w:tcPr>
            <w:tcW w:w="4223" w:type="dxa"/>
          </w:tcPr>
          <w:p w14:paraId="2C8574D4" w14:textId="77777777" w:rsidR="00F01A29" w:rsidRPr="00F01A29" w:rsidRDefault="00F01A29" w:rsidP="00DD4343">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DD4343">
            <w:pPr>
              <w:pStyle w:val="Tiny"/>
            </w:pPr>
            <w:r w:rsidRPr="00F01A29">
              <w:t>555512238</w:t>
            </w:r>
          </w:p>
        </w:tc>
        <w:tc>
          <w:tcPr>
            <w:tcW w:w="2866" w:type="dxa"/>
          </w:tcPr>
          <w:p w14:paraId="54758900" w14:textId="77777777" w:rsidR="00F01A29" w:rsidRPr="00F01A29" w:rsidRDefault="00F01A29" w:rsidP="00DD4343">
            <w:pPr>
              <w:pStyle w:val="Tiny"/>
            </w:pPr>
            <w:r w:rsidRPr="00F01A29">
              <w:t>Josephine Seamount Marine Protected Area</w:t>
            </w:r>
          </w:p>
        </w:tc>
        <w:tc>
          <w:tcPr>
            <w:tcW w:w="1417" w:type="dxa"/>
          </w:tcPr>
          <w:p w14:paraId="3C15B6E4" w14:textId="77777777" w:rsidR="00F01A29" w:rsidRPr="00F01A29" w:rsidRDefault="00F01A29" w:rsidP="00DD4343">
            <w:pPr>
              <w:pStyle w:val="Tiny"/>
            </w:pPr>
            <w:r w:rsidRPr="00F01A29">
              <w:t>ABNJ</w:t>
            </w:r>
          </w:p>
        </w:tc>
        <w:tc>
          <w:tcPr>
            <w:tcW w:w="4223" w:type="dxa"/>
          </w:tcPr>
          <w:p w14:paraId="28162644" w14:textId="77777777" w:rsidR="00F01A29" w:rsidRPr="00F01A29" w:rsidRDefault="00F01A29" w:rsidP="00DD4343">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DD4343">
            <w:pPr>
              <w:pStyle w:val="Tiny"/>
            </w:pPr>
            <w:r w:rsidRPr="00F01A29">
              <w:t>1372</w:t>
            </w:r>
          </w:p>
        </w:tc>
        <w:tc>
          <w:tcPr>
            <w:tcW w:w="2866" w:type="dxa"/>
          </w:tcPr>
          <w:p w14:paraId="1EF18AC0" w14:textId="77777777" w:rsidR="00F01A29" w:rsidRPr="00F01A29" w:rsidRDefault="00F01A29" w:rsidP="00DD4343">
            <w:pPr>
              <w:pStyle w:val="Tiny"/>
            </w:pPr>
            <w:r w:rsidRPr="00F01A29">
              <w:t>Shambe National Park</w:t>
            </w:r>
          </w:p>
        </w:tc>
        <w:tc>
          <w:tcPr>
            <w:tcW w:w="1417" w:type="dxa"/>
          </w:tcPr>
          <w:p w14:paraId="3364AAE3" w14:textId="77777777" w:rsidR="00F01A29" w:rsidRPr="00F01A29" w:rsidRDefault="00F01A29" w:rsidP="00DD4343">
            <w:pPr>
              <w:pStyle w:val="Tiny"/>
            </w:pPr>
            <w:r>
              <w:t>SSD</w:t>
            </w:r>
          </w:p>
        </w:tc>
        <w:tc>
          <w:tcPr>
            <w:tcW w:w="4223" w:type="dxa"/>
          </w:tcPr>
          <w:p w14:paraId="37FC96B7" w14:textId="77777777" w:rsidR="00F01A29" w:rsidRPr="00F01A29" w:rsidRDefault="00F01A29" w:rsidP="00DD4343">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DD4343">
            <w:pPr>
              <w:pStyle w:val="Tiny"/>
            </w:pPr>
            <w:r w:rsidRPr="00AD1E11">
              <w:t>555512163</w:t>
            </w:r>
          </w:p>
        </w:tc>
        <w:tc>
          <w:tcPr>
            <w:tcW w:w="2866" w:type="dxa"/>
          </w:tcPr>
          <w:p w14:paraId="6D7B333E" w14:textId="77777777" w:rsidR="00AD1E11" w:rsidRPr="00F01A29" w:rsidRDefault="00AD1E11" w:rsidP="00DD4343">
            <w:pPr>
              <w:pStyle w:val="Tiny"/>
            </w:pPr>
            <w:r w:rsidRPr="00AD1E11">
              <w:t>Kenting</w:t>
            </w:r>
          </w:p>
        </w:tc>
        <w:tc>
          <w:tcPr>
            <w:tcW w:w="1417" w:type="dxa"/>
          </w:tcPr>
          <w:p w14:paraId="2A69C105" w14:textId="77777777" w:rsidR="00AD1E11" w:rsidRDefault="00AD1E11" w:rsidP="00DD4343">
            <w:pPr>
              <w:pStyle w:val="Tiny"/>
            </w:pPr>
            <w:r>
              <w:t>TWN</w:t>
            </w:r>
          </w:p>
        </w:tc>
        <w:tc>
          <w:tcPr>
            <w:tcW w:w="4223" w:type="dxa"/>
          </w:tcPr>
          <w:p w14:paraId="361E9B15" w14:textId="77777777" w:rsidR="00AD1E11" w:rsidRDefault="00AD1E11" w:rsidP="00DD4343">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DD4343">
            <w:pPr>
              <w:pStyle w:val="Tiny"/>
            </w:pPr>
            <w:r w:rsidRPr="00AD1E11">
              <w:t>17755</w:t>
            </w:r>
          </w:p>
        </w:tc>
        <w:tc>
          <w:tcPr>
            <w:tcW w:w="2866" w:type="dxa"/>
          </w:tcPr>
          <w:p w14:paraId="123EC244" w14:textId="77777777" w:rsidR="00AD1E11" w:rsidRPr="00AD1E11" w:rsidRDefault="00AD1E11" w:rsidP="00DD4343">
            <w:pPr>
              <w:pStyle w:val="Tiny"/>
            </w:pPr>
            <w:r w:rsidRPr="00AD1E11">
              <w:t>Tawushan</w:t>
            </w:r>
          </w:p>
        </w:tc>
        <w:tc>
          <w:tcPr>
            <w:tcW w:w="1417" w:type="dxa"/>
          </w:tcPr>
          <w:p w14:paraId="0CAF6E11" w14:textId="77777777" w:rsidR="00AD1E11" w:rsidRDefault="00AD1E11" w:rsidP="00DD4343">
            <w:pPr>
              <w:pStyle w:val="Tiny"/>
            </w:pPr>
            <w:r>
              <w:t>TWN</w:t>
            </w:r>
          </w:p>
        </w:tc>
        <w:tc>
          <w:tcPr>
            <w:tcW w:w="4223" w:type="dxa"/>
          </w:tcPr>
          <w:p w14:paraId="411E40F7" w14:textId="77777777" w:rsidR="00AD1E11" w:rsidRPr="00F01A29" w:rsidRDefault="00AD1E11" w:rsidP="00DD4343">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DD4343">
            <w:pPr>
              <w:pStyle w:val="Tiny"/>
            </w:pPr>
            <w:r w:rsidRPr="00AD1E11">
              <w:t>9286</w:t>
            </w:r>
          </w:p>
        </w:tc>
        <w:tc>
          <w:tcPr>
            <w:tcW w:w="2866" w:type="dxa"/>
          </w:tcPr>
          <w:p w14:paraId="34570E7B" w14:textId="77777777" w:rsidR="00AD1E11" w:rsidRPr="00AD1E11" w:rsidRDefault="00AD1E11" w:rsidP="00DD4343">
            <w:pPr>
              <w:pStyle w:val="Tiny"/>
            </w:pPr>
            <w:r w:rsidRPr="00AD1E11">
              <w:t>Kenting</w:t>
            </w:r>
          </w:p>
        </w:tc>
        <w:tc>
          <w:tcPr>
            <w:tcW w:w="1417" w:type="dxa"/>
          </w:tcPr>
          <w:p w14:paraId="0AD355C2" w14:textId="77777777" w:rsidR="00AD1E11" w:rsidRDefault="00AD1E11" w:rsidP="00DD4343">
            <w:pPr>
              <w:pStyle w:val="Tiny"/>
            </w:pPr>
            <w:r>
              <w:t>TWN</w:t>
            </w:r>
          </w:p>
        </w:tc>
        <w:tc>
          <w:tcPr>
            <w:tcW w:w="4223" w:type="dxa"/>
          </w:tcPr>
          <w:p w14:paraId="688DBB7B" w14:textId="77777777" w:rsidR="00AD1E11" w:rsidRPr="00F01A29" w:rsidRDefault="00AD1E11" w:rsidP="00DD4343">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DD4343">
            <w:pPr>
              <w:pStyle w:val="Tiny"/>
            </w:pPr>
            <w:r w:rsidRPr="00AD1E11">
              <w:t>10096</w:t>
            </w:r>
          </w:p>
        </w:tc>
        <w:tc>
          <w:tcPr>
            <w:tcW w:w="2866" w:type="dxa"/>
          </w:tcPr>
          <w:p w14:paraId="1E29F5ED" w14:textId="77777777" w:rsidR="00AD1E11" w:rsidRPr="00AD1E11" w:rsidRDefault="00AD1E11" w:rsidP="00DD4343">
            <w:pPr>
              <w:pStyle w:val="Tiny"/>
            </w:pPr>
            <w:r w:rsidRPr="00AD1E11">
              <w:t>Hua-Tung Coast</w:t>
            </w:r>
          </w:p>
        </w:tc>
        <w:tc>
          <w:tcPr>
            <w:tcW w:w="1417" w:type="dxa"/>
          </w:tcPr>
          <w:p w14:paraId="4ACC4B01" w14:textId="77777777" w:rsidR="00AD1E11" w:rsidRDefault="00AD1E11" w:rsidP="00DD4343">
            <w:pPr>
              <w:pStyle w:val="Tiny"/>
            </w:pPr>
            <w:r>
              <w:t>TWN</w:t>
            </w:r>
          </w:p>
        </w:tc>
        <w:tc>
          <w:tcPr>
            <w:tcW w:w="4223" w:type="dxa"/>
          </w:tcPr>
          <w:p w14:paraId="1A665143" w14:textId="77777777" w:rsidR="00AD1E11" w:rsidRPr="00F01A29" w:rsidRDefault="00AD1E11" w:rsidP="00DD4343">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DD4343">
            <w:pPr>
              <w:pStyle w:val="Tiny"/>
            </w:pPr>
            <w:r w:rsidRPr="00AD1E11">
              <w:t>9030</w:t>
            </w:r>
          </w:p>
        </w:tc>
        <w:tc>
          <w:tcPr>
            <w:tcW w:w="2866" w:type="dxa"/>
          </w:tcPr>
          <w:p w14:paraId="5E40987B" w14:textId="77777777" w:rsidR="00AD1E11" w:rsidRPr="00AD1E11" w:rsidRDefault="00AD1E11" w:rsidP="00DD4343">
            <w:pPr>
              <w:pStyle w:val="Tiny"/>
            </w:pPr>
          </w:p>
        </w:tc>
        <w:tc>
          <w:tcPr>
            <w:tcW w:w="1417" w:type="dxa"/>
          </w:tcPr>
          <w:p w14:paraId="6F269414" w14:textId="77777777" w:rsidR="00AD1E11" w:rsidRDefault="00AD1E11" w:rsidP="00DD4343">
            <w:pPr>
              <w:pStyle w:val="Tiny"/>
            </w:pPr>
            <w:r>
              <w:t>TWN</w:t>
            </w:r>
          </w:p>
        </w:tc>
        <w:tc>
          <w:tcPr>
            <w:tcW w:w="4223" w:type="dxa"/>
          </w:tcPr>
          <w:p w14:paraId="360BA499" w14:textId="77777777" w:rsidR="00AD1E11" w:rsidRPr="00F01A29" w:rsidRDefault="00AD1E11" w:rsidP="00DD4343">
            <w:pPr>
              <w:pStyle w:val="Tiny"/>
            </w:pPr>
          </w:p>
        </w:tc>
      </w:tr>
    </w:tbl>
    <w:p w14:paraId="29991303" w14:textId="77777777" w:rsidR="00F01A29" w:rsidRPr="00C53C0F" w:rsidRDefault="00F01A29" w:rsidP="008B6883">
      <w:pPr>
        <w:pStyle w:val="BodyText2"/>
      </w:pPr>
    </w:p>
    <w:p w14:paraId="707B2371" w14:textId="77777777" w:rsidR="005A4B16" w:rsidRDefault="005A4B16" w:rsidP="008B6883">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lastRenderedPageBreak/>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8B6883">
      <w:pPr>
        <w:pStyle w:val="BodyText2"/>
      </w:pPr>
      <w:r>
        <w:t xml:space="preserve">Uses a set of queries in </w:t>
      </w:r>
      <w:hyperlink r:id="rId246"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47"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8B6883">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8B6883">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8B6883">
      <w:pPr>
        <w:pStyle w:val="BodyText2"/>
      </w:pPr>
      <w:r>
        <w:t>For OrangUtan, the wdpa_ids with the highest areas are:</w:t>
      </w:r>
    </w:p>
    <w:p w14:paraId="056958E6" w14:textId="77777777" w:rsidR="000D10CB" w:rsidRDefault="000D10CB" w:rsidP="008B6883">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DD4343">
            <w:pPr>
              <w:pStyle w:val="Tiny"/>
            </w:pPr>
            <w:r w:rsidRPr="000D10CB">
              <w:t>17975</w:t>
            </w:r>
          </w:p>
        </w:tc>
        <w:tc>
          <w:tcPr>
            <w:tcW w:w="1152" w:type="dxa"/>
          </w:tcPr>
          <w:p w14:paraId="48C00EE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DD4343">
            <w:pPr>
              <w:pStyle w:val="Tiny"/>
            </w:pPr>
            <w:r w:rsidRPr="000D10CB">
              <w:t>17975</w:t>
            </w:r>
          </w:p>
        </w:tc>
        <w:tc>
          <w:tcPr>
            <w:tcW w:w="1152" w:type="dxa"/>
          </w:tcPr>
          <w:p w14:paraId="3B4362E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DD4343">
            <w:pPr>
              <w:pStyle w:val="Tiny"/>
            </w:pPr>
            <w:r w:rsidRPr="000D10CB">
              <w:t>17975</w:t>
            </w:r>
          </w:p>
        </w:tc>
        <w:tc>
          <w:tcPr>
            <w:tcW w:w="1152" w:type="dxa"/>
          </w:tcPr>
          <w:p w14:paraId="0A26C675"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DD4343">
            <w:pPr>
              <w:pStyle w:val="Tiny"/>
            </w:pPr>
            <w:r w:rsidRPr="000D10CB">
              <w:t>17975</w:t>
            </w:r>
          </w:p>
        </w:tc>
        <w:tc>
          <w:tcPr>
            <w:tcW w:w="1152" w:type="dxa"/>
          </w:tcPr>
          <w:p w14:paraId="4A371A84"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DD4343">
            <w:pPr>
              <w:pStyle w:val="Tiny"/>
            </w:pPr>
            <w:r w:rsidRPr="000D10CB">
              <w:t>17975</w:t>
            </w:r>
          </w:p>
        </w:tc>
        <w:tc>
          <w:tcPr>
            <w:tcW w:w="1152" w:type="dxa"/>
          </w:tcPr>
          <w:p w14:paraId="45308447"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DD4343">
            <w:pPr>
              <w:pStyle w:val="Tiny"/>
            </w:pPr>
            <w:r w:rsidRPr="000D10CB">
              <w:t>17975</w:t>
            </w:r>
          </w:p>
        </w:tc>
        <w:tc>
          <w:tcPr>
            <w:tcW w:w="1152" w:type="dxa"/>
          </w:tcPr>
          <w:p w14:paraId="3FF9917E"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70" w:name="_Ref401756383"/>
      <w:r>
        <w:t xml:space="preserve">Calculating the </w:t>
      </w:r>
      <w:r w:rsidR="00137111">
        <w:t xml:space="preserve">total </w:t>
      </w:r>
      <w:r w:rsidR="00351B65">
        <w:t xml:space="preserve">species </w:t>
      </w:r>
      <w:r>
        <w:t>range areas</w:t>
      </w:r>
      <w:bookmarkEnd w:id="70"/>
    </w:p>
    <w:p w14:paraId="2A3651A2" w14:textId="7F430A63" w:rsidR="00217D48" w:rsidRDefault="00A01908" w:rsidP="008B6883">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8B6883">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8B6883">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8B6883">
      <w:pPr>
        <w:pStyle w:val="BodyText2"/>
      </w:pPr>
      <w:r>
        <w:lastRenderedPageBreak/>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8B6883">
      <w:pPr>
        <w:pStyle w:val="BodyText2"/>
      </w:pPr>
      <w:r>
        <w:t xml:space="preserve">The method is described in the </w:t>
      </w:r>
      <w:hyperlink r:id="rId249" w:history="1">
        <w:r w:rsidRPr="008572C4">
          <w:rPr>
            <w:rStyle w:val="Hyperlink"/>
          </w:rPr>
          <w:t>Annex</w:t>
        </w:r>
      </w:hyperlink>
      <w:r>
        <w:t xml:space="preserve"> to this </w:t>
      </w:r>
      <w:hyperlink r:id="rId250" w:history="1">
        <w:r w:rsidRPr="008572C4">
          <w:rPr>
            <w:rStyle w:val="Hyperlink"/>
          </w:rPr>
          <w:t>paper</w:t>
        </w:r>
      </w:hyperlink>
      <w:r>
        <w:t xml:space="preserve">. </w:t>
      </w:r>
      <w:r w:rsidR="003C4137">
        <w:t xml:space="preserve">Implementing in </w:t>
      </w:r>
      <w:hyperlink r:id="rId251"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8B6883">
      <w:pPr>
        <w:pStyle w:val="BodyText2"/>
      </w:pPr>
      <w:r>
        <w:t>We need first to calculate the percentage of the species distri bution in each PA (easy) then transform with the following function:</w:t>
      </w:r>
    </w:p>
    <w:p w14:paraId="4A5972F0" w14:textId="77777777" w:rsidR="008572C4" w:rsidRPr="008572C4" w:rsidRDefault="008572C4" w:rsidP="008B6883">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8B6883">
      <w:pPr>
        <w:pStyle w:val="BodyText2"/>
      </w:pPr>
      <w:r>
        <w:t xml:space="preserve">So for a site that has 50% of the distribution within it, this equates to 0.76. </w:t>
      </w:r>
    </w:p>
    <w:p w14:paraId="31E6B0B5" w14:textId="77777777" w:rsidR="008572C4" w:rsidRDefault="008572C4" w:rsidP="008B6883">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8B6883">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8B6883">
      <w:pPr>
        <w:pStyle w:val="BodyText2"/>
      </w:pPr>
      <w:r>
        <w:t>We now need to rescale from 0 (0% overlap) to 1 (100% overlap) according to the following equation:</w:t>
      </w:r>
    </w:p>
    <w:p w14:paraId="43668FE2" w14:textId="77777777" w:rsidR="00ED7422" w:rsidRDefault="00237F98" w:rsidP="008B6883">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8B6883">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8B6883">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8B6883">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8B6883">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52"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8B6883">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8B6883">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53"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8B6883">
      <w:pPr>
        <w:pStyle w:val="BodyText2"/>
      </w:pPr>
      <w:r>
        <w:t>To get the ranks for PAs, use this query:</w:t>
      </w:r>
    </w:p>
    <w:p w14:paraId="5BE10D48" w14:textId="77777777" w:rsidR="000B1C00" w:rsidRDefault="000B1C00" w:rsidP="008B550B">
      <w:pPr>
        <w:pStyle w:val="sql"/>
      </w:pPr>
      <w:r w:rsidRPr="000B1C00">
        <w:lastRenderedPageBreak/>
        <w:t>SELECT wdpaid, count,row_number() OVER (ORDER BY count desc) AS rank FROM species_wdpa_counts</w:t>
      </w:r>
    </w:p>
    <w:p w14:paraId="63C77066" w14:textId="77777777" w:rsidR="002C7B71" w:rsidRDefault="002C7B71" w:rsidP="008B6883">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8B6883">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8B6883">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8B6883">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71" w:name="_Ref333232962"/>
      <w:r>
        <w:t>Species/WDPA analysis</w:t>
      </w:r>
      <w:bookmarkEnd w:id="71"/>
    </w:p>
    <w:p w14:paraId="1F8792EE" w14:textId="77777777" w:rsidR="000C7F52" w:rsidRDefault="000C7F52" w:rsidP="000E5536">
      <w:pPr>
        <w:pStyle w:val="Heading5"/>
      </w:pPr>
      <w:r>
        <w:t>Version 1</w:t>
      </w:r>
    </w:p>
    <w:p w14:paraId="2F1C78B9" w14:textId="77777777" w:rsidR="00810C52" w:rsidRDefault="008557FB" w:rsidP="008B6883">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8B6883">
      <w:pPr>
        <w:pStyle w:val="BodyText2"/>
      </w:pPr>
      <w:r>
        <w:t>Put an index on the wdpaid field as queries were quite slow.</w:t>
      </w:r>
    </w:p>
    <w:p w14:paraId="058AFFD3" w14:textId="77777777" w:rsidR="00DE085D" w:rsidRDefault="00DE085D" w:rsidP="008B6883">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8B6883">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8B6883">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8B6883">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8B6883">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8B6883">
      <w:pPr>
        <w:pStyle w:val="BodyText2"/>
      </w:pPr>
      <w:r>
        <w:t>48,403,804 records in the species_wdpa_final table which has the iucn_species_id values and the wdpa_id values.</w:t>
      </w:r>
    </w:p>
    <w:p w14:paraId="6E50B7B7" w14:textId="77777777" w:rsidR="007818B1" w:rsidRDefault="007818B1" w:rsidP="008B6883">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8B6883">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8B6883">
      <w:pPr>
        <w:pStyle w:val="BodyText2"/>
      </w:pPr>
      <w:r>
        <w:t xml:space="preserve">I want to create the tables dynamically from a script to make them generic. This can be done using </w:t>
      </w:r>
      <w:hyperlink r:id="rId254"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8B6883">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lastRenderedPageBreak/>
        <w:t xml:space="preserve">nohup </w:t>
      </w:r>
      <w:r w:rsidR="00FE013A" w:rsidRPr="00FE013A">
        <w:t>python redlist_wdpa_intersect.py</w:t>
      </w:r>
      <w:r w:rsidRPr="0064137A">
        <w:t>&gt; /dev/null 2&gt; /dev/null&lt;/dev/null</w:t>
      </w:r>
    </w:p>
    <w:p w14:paraId="7E2624B1" w14:textId="77777777" w:rsidR="0064137A" w:rsidRDefault="0064137A" w:rsidP="008B6883">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8B6883">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8B6883">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8B6883">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8B6883">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8B6883">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8B6883">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237F98" w:rsidP="008B550B">
      <w:pPr>
        <w:pStyle w:val="sql"/>
      </w:pPr>
      <w:hyperlink r:id="rId255"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8B6883">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8B6883">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8B6883">
      <w:pPr>
        <w:pStyle w:val="BodyText2"/>
      </w:pPr>
      <w:r>
        <w:t>Rewrote the _set_pa_species_validation_info function to insert a new record into the validation table. Testing with the following call:</w:t>
      </w:r>
    </w:p>
    <w:p w14:paraId="7E892895" w14:textId="77777777" w:rsidR="003B113A" w:rsidRDefault="00237F98" w:rsidP="008B550B">
      <w:pPr>
        <w:pStyle w:val="sql"/>
      </w:pPr>
      <w:hyperlink r:id="rId256"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8B6883">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7"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8B6883">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8B6883">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8B6883">
      <w:pPr>
        <w:pStyle w:val="BodyText2"/>
      </w:pPr>
      <w:r>
        <w:t>There are duplicate records in the country</w:t>
      </w:r>
      <w:r w:rsidR="00BA534A">
        <w:t>_grouping</w:t>
      </w:r>
      <w:r>
        <w:t xml:space="preserve"> table for </w:t>
      </w:r>
      <w:r w:rsidR="00BA534A">
        <w:t>many countries</w:t>
      </w:r>
      <w:r>
        <w:t>.</w:t>
      </w:r>
    </w:p>
    <w:p w14:paraId="78D92FDD" w14:textId="47126AF1" w:rsidR="00B37D09" w:rsidRDefault="00C476E5" w:rsidP="000E5536">
      <w:pPr>
        <w:pStyle w:val="Heading1"/>
      </w:pPr>
      <w:r>
        <w:t>Analysis</w:t>
      </w:r>
      <w:bookmarkEnd w:id="69"/>
    </w:p>
    <w:p w14:paraId="3F0E2BCB" w14:textId="77777777" w:rsidR="00E25E0B" w:rsidRDefault="00E25E0B" w:rsidP="003B37F4">
      <w:pPr>
        <w:pStyle w:val="Heading2"/>
      </w:pPr>
      <w:bookmarkStart w:id="72" w:name="_Toc315774588"/>
      <w:r>
        <w:t>Biofuels</w:t>
      </w:r>
    </w:p>
    <w:p w14:paraId="1DB2E3FD" w14:textId="77777777" w:rsidR="00E25E0B" w:rsidRDefault="00E25E0B" w:rsidP="008B6883">
      <w:pPr>
        <w:pStyle w:val="BodyText2"/>
      </w:pPr>
      <w:r>
        <w:t xml:space="preserve">We need to do an analysis on the biofuels modelled data from </w:t>
      </w:r>
      <w:r w:rsidRPr="00850C17">
        <w:t>Luisa Marelli</w:t>
      </w:r>
      <w:r>
        <w:t xml:space="preserve"> (article </w:t>
      </w:r>
      <w:hyperlink r:id="rId258"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59" w:history="1">
        <w:r w:rsidRPr="009F54EC">
          <w:rPr>
            <w:rStyle w:val="Hyperlink"/>
          </w:rPr>
          <w:t>here</w:t>
        </w:r>
      </w:hyperlink>
      <w:r>
        <w:t>.</w:t>
      </w:r>
    </w:p>
    <w:p w14:paraId="72E12132" w14:textId="77777777" w:rsidR="00E25E0B" w:rsidRDefault="00E25E0B" w:rsidP="0034374E">
      <w:pPr>
        <w:pStyle w:val="Heading3"/>
      </w:pPr>
      <w:bookmarkStart w:id="73" w:name="_Ref327170130"/>
      <w:r>
        <w:t>Red List Analysis</w:t>
      </w:r>
      <w:bookmarkEnd w:id="73"/>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8B6883">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8B6883">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8B6883">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8B6883">
      <w:pPr>
        <w:pStyle w:val="BodyText2"/>
      </w:pPr>
      <w:r>
        <w:t>Updating the code in overlay.py to be able to overlay against another feature class. Started at 16:59 running on 6 processors on cruise.</w:t>
      </w:r>
    </w:p>
    <w:p w14:paraId="61EF72D0" w14:textId="77777777" w:rsidR="00E25E0B" w:rsidRDefault="00E25E0B" w:rsidP="008B6883">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8B6883">
      <w:pPr>
        <w:pStyle w:val="BodyText2"/>
      </w:pPr>
      <w:r>
        <w:lastRenderedPageBreak/>
        <w:t>Why the brackets? Something weird going on. Not the same species each time!</w:t>
      </w:r>
    </w:p>
    <w:p w14:paraId="06EDDC73" w14:textId="77777777" w:rsidR="00E25E0B" w:rsidRDefault="00E25E0B" w:rsidP="008B6883">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8B6883">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8B6883">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8B6883">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8B6883">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60"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8B6883">
      <w:pPr>
        <w:pStyle w:val="BodyText2"/>
      </w:pPr>
      <w:r>
        <w:t>The actual impact analysis methodology will be based on the number of species that are impacted by biofuel development. The method is described below:</w:t>
      </w:r>
    </w:p>
    <w:p w14:paraId="41B7E8BD" w14:textId="77777777" w:rsidR="00E25E0B" w:rsidRDefault="00E25E0B" w:rsidP="008B6883">
      <w:pPr>
        <w:pStyle w:val="BodyText2"/>
      </w:pPr>
      <w:r>
        <w:t>Analytical workflow is:</w:t>
      </w:r>
    </w:p>
    <w:p w14:paraId="47688489" w14:textId="77777777" w:rsidR="00E25E0B" w:rsidRDefault="00E25E0B" w:rsidP="002578F7">
      <w:pPr>
        <w:pStyle w:val="ListNumber"/>
        <w:numPr>
          <w:ilvl w:val="0"/>
          <w:numId w:val="15"/>
        </w:numPr>
      </w:pPr>
      <w:r>
        <w:t>Filter species for non-marine</w:t>
      </w:r>
    </w:p>
    <w:p w14:paraId="0FB14880" w14:textId="77777777" w:rsidR="00E25E0B" w:rsidRDefault="00E25E0B" w:rsidP="002578F7">
      <w:pPr>
        <w:pStyle w:val="ListNumber"/>
      </w:pPr>
      <w:r>
        <w:t>Extract the ‘Extant’ and ‘Probably Extant’ classes in the species data</w:t>
      </w:r>
    </w:p>
    <w:p w14:paraId="1F3709FA" w14:textId="77777777" w:rsidR="00E25E0B" w:rsidRDefault="00E25E0B" w:rsidP="002578F7">
      <w:pPr>
        <w:pStyle w:val="ListNumber"/>
      </w:pPr>
      <w:r>
        <w:t>Intersect the species data from 2. with the country data to get the area for each species within each country</w:t>
      </w:r>
    </w:p>
    <w:p w14:paraId="1D868D7F" w14:textId="77777777" w:rsidR="00E25E0B" w:rsidRDefault="00E25E0B" w:rsidP="002578F7">
      <w:pPr>
        <w:pStyle w:val="ListNumber"/>
      </w:pPr>
      <w:r>
        <w:t>Intersect the grid data with the country data to create a spatial dataset</w:t>
      </w:r>
    </w:p>
    <w:p w14:paraId="4DEEF42A" w14:textId="77777777" w:rsidR="00E25E0B" w:rsidRDefault="00E25E0B" w:rsidP="002578F7">
      <w:pPr>
        <w:pStyle w:val="ListNumber"/>
      </w:pPr>
      <w:r>
        <w:t>Intersect the d</w:t>
      </w:r>
      <w:r w:rsidR="00541760">
        <w:t>ata from 3. with the data from 4</w:t>
      </w:r>
      <w:r>
        <w:t>. to get the area of each species within each grid</w:t>
      </w:r>
    </w:p>
    <w:p w14:paraId="6319BD7B" w14:textId="77777777" w:rsidR="00E25E0B" w:rsidRDefault="00E25E0B" w:rsidP="002578F7">
      <w:pPr>
        <w:pStyle w:val="ListNumber"/>
      </w:pPr>
      <w:r>
        <w:t>Calculate the % of each species that is within the grids compared to the country</w:t>
      </w:r>
    </w:p>
    <w:p w14:paraId="6D8709CC" w14:textId="77777777" w:rsidR="00E25E0B" w:rsidRDefault="00E25E0B" w:rsidP="008B6883">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8B6883">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8B6883">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74" w:name="_Ref333585029"/>
      <w:r>
        <w:t>Filtering</w:t>
      </w:r>
      <w:r w:rsidR="000D3F32">
        <w:t xml:space="preserve"> species for non-marine</w:t>
      </w:r>
      <w:bookmarkEnd w:id="74"/>
    </w:p>
    <w:p w14:paraId="1A8CAE4E" w14:textId="77777777" w:rsidR="00E25E0B" w:rsidRDefault="00E25E0B" w:rsidP="008B6883">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8B6883">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8B6883">
      <w:pPr>
        <w:pStyle w:val="BodyText2"/>
      </w:pPr>
      <w:r>
        <w:t xml:space="preserve">There are 82681 NULL values in the Ecosystem field (out of 127929 records) which isnt very good! Only 35% populated. </w:t>
      </w:r>
    </w:p>
    <w:p w14:paraId="245065E1" w14:textId="77777777" w:rsidR="00E25E0B" w:rsidRDefault="00E25E0B" w:rsidP="008B6883">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8B6883">
      <w:pPr>
        <w:pStyle w:val="BodyText2"/>
      </w:pPr>
      <w:r>
        <w:t>I am using this as a quick way before we can use taxonomy as a marine filter. Put indexes on Ecosystem and Owner.</w:t>
      </w:r>
    </w:p>
    <w:p w14:paraId="63F52071" w14:textId="77777777" w:rsidR="00E25E0B" w:rsidRDefault="00E25E0B" w:rsidP="008B6883">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lastRenderedPageBreak/>
        <w:t>Deleted: Ecosystem = ‘Marine’</w:t>
      </w:r>
    </w:p>
    <w:p w14:paraId="374207EB" w14:textId="77777777" w:rsidR="00E25E0B" w:rsidRPr="00E92962" w:rsidRDefault="00E25E0B" w:rsidP="008B6883">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8B6883">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8B6883">
      <w:pPr>
        <w:pStyle w:val="BodyText2"/>
      </w:pPr>
      <w:r>
        <w:t xml:space="preserve">Metadata </w:t>
      </w:r>
      <w:hyperlink r:id="rId261" w:history="1">
        <w:r w:rsidRPr="00762121">
          <w:rPr>
            <w:rStyle w:val="Hyperlink"/>
          </w:rPr>
          <w:t>here</w:t>
        </w:r>
      </w:hyperlink>
      <w:r>
        <w:t xml:space="preserve">.  We can use the Checklist Bank Web Service documented </w:t>
      </w:r>
      <w:hyperlink r:id="rId262" w:history="1">
        <w:r w:rsidRPr="00E650BA">
          <w:rPr>
            <w:rStyle w:val="Hyperlink"/>
          </w:rPr>
          <w:t>here</w:t>
        </w:r>
      </w:hyperlink>
      <w:r>
        <w:t xml:space="preserve"> to search for Deliphinus:</w:t>
      </w:r>
    </w:p>
    <w:p w14:paraId="1A97B269" w14:textId="77777777" w:rsidR="00E25E0B" w:rsidRDefault="00237F98" w:rsidP="008B6883">
      <w:pPr>
        <w:pStyle w:val="BodyText2"/>
      </w:pPr>
      <w:hyperlink r:id="rId263" w:history="1">
        <w:r w:rsidR="00E25E0B" w:rsidRPr="008A1D6F">
          <w:rPr>
            <w:rStyle w:val="Hyperlink"/>
          </w:rPr>
          <w:t>http://ecat-dev.gbif.org/ws/usage/?rkey=1007&amp;q=Delphinus</w:t>
        </w:r>
      </w:hyperlink>
    </w:p>
    <w:p w14:paraId="48A42635" w14:textId="77777777" w:rsidR="00E25E0B" w:rsidRDefault="00E25E0B" w:rsidP="008B6883">
      <w:pPr>
        <w:pStyle w:val="BodyText2"/>
      </w:pPr>
      <w:r>
        <w:t>Which returns some marine species, which is good. But if we search for Turdus:</w:t>
      </w:r>
    </w:p>
    <w:p w14:paraId="5C5AA4B5" w14:textId="77777777" w:rsidR="00E25E0B" w:rsidRDefault="00237F98" w:rsidP="008B6883">
      <w:pPr>
        <w:pStyle w:val="BodyText2"/>
      </w:pPr>
      <w:hyperlink r:id="rId264" w:history="1">
        <w:r w:rsidR="00E25E0B">
          <w:rPr>
            <w:rStyle w:val="Hyperlink"/>
          </w:rPr>
          <w:t>http://ecat-dev.gbif.org/ws/usage/?rkey=1007&amp;q=Turdus</w:t>
        </w:r>
      </w:hyperlink>
    </w:p>
    <w:p w14:paraId="1C6D8B59" w14:textId="77777777" w:rsidR="00E25E0B" w:rsidRDefault="00E25E0B" w:rsidP="008B6883">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8B6883">
      <w:pPr>
        <w:pStyle w:val="BodyText2"/>
      </w:pPr>
      <w:r>
        <w:t xml:space="preserve">This is a checklist on GBIF that is used to discriminate between marine/non-marine. </w:t>
      </w:r>
      <w:hyperlink r:id="rId265"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8B6883">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8B6883">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75" w:name="_Ref329153734"/>
      <w:r>
        <w:t>Filter non-marine species by Biofuel grids</w:t>
      </w:r>
      <w:bookmarkEnd w:id="75"/>
    </w:p>
    <w:p w14:paraId="08AA734A" w14:textId="77777777" w:rsidR="005C4BC4" w:rsidRPr="005C4BC4" w:rsidRDefault="005C4BC4" w:rsidP="008B6883">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8B6883">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8B6883">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lastRenderedPageBreak/>
        <w:t>CREATE TABLE biofuels_grids_changed WITH OIDS AS SELECT DISTINCT * from biofuels_grids where cropland&lt;&gt;0</w:t>
      </w:r>
    </w:p>
    <w:p w14:paraId="2DA034FD" w14:textId="77777777" w:rsidR="005B2A5D" w:rsidRDefault="00D7544E" w:rsidP="008B6883">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8B6883">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8B6883">
      <w:pPr>
        <w:pStyle w:val="BodyText2"/>
      </w:pPr>
      <w:r>
        <w:t>Seems to have worked!</w:t>
      </w:r>
    </w:p>
    <w:p w14:paraId="4787E07A" w14:textId="77777777" w:rsidR="00EA2E0A" w:rsidRDefault="00EA2E0A" w:rsidP="008B6883">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8B6883">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8B6883">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8B6883">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8B6883">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8B6883">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8B6883">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8B6883">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DD4343">
            <w:pPr>
              <w:pStyle w:val="Tiny"/>
            </w:pPr>
            <w:r>
              <w:t>Parameter</w:t>
            </w:r>
          </w:p>
        </w:tc>
        <w:tc>
          <w:tcPr>
            <w:tcW w:w="1231" w:type="dxa"/>
            <w:vAlign w:val="center"/>
          </w:tcPr>
          <w:p w14:paraId="12B8E139" w14:textId="77777777" w:rsidR="00D9333E" w:rsidRPr="00BC1B22" w:rsidRDefault="00D9333E" w:rsidP="00DD4343">
            <w:pPr>
              <w:pStyle w:val="Tiny"/>
            </w:pPr>
            <w:r w:rsidRPr="00BC1B22">
              <w:t>Asia_North_Albers_Equal_Area_Conic</w:t>
            </w:r>
          </w:p>
        </w:tc>
        <w:tc>
          <w:tcPr>
            <w:tcW w:w="1134" w:type="dxa"/>
            <w:vAlign w:val="center"/>
          </w:tcPr>
          <w:p w14:paraId="59A4F317" w14:textId="77777777" w:rsidR="00D9333E" w:rsidRPr="00BC1B22" w:rsidRDefault="00D9333E" w:rsidP="00DD4343">
            <w:pPr>
              <w:pStyle w:val="Tiny"/>
            </w:pPr>
            <w:r w:rsidRPr="00BC1B22">
              <w:t>Asia_South_Albers_Equal_Area_Conic</w:t>
            </w:r>
          </w:p>
        </w:tc>
        <w:tc>
          <w:tcPr>
            <w:tcW w:w="1134" w:type="dxa"/>
          </w:tcPr>
          <w:p w14:paraId="280E99B7" w14:textId="77777777" w:rsidR="00D9333E" w:rsidRPr="00BC1B22" w:rsidRDefault="00D9333E" w:rsidP="00DD4343">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DD4343">
            <w:pPr>
              <w:pStyle w:val="Tiny"/>
            </w:pPr>
            <w:r w:rsidRPr="00BC1B22">
              <w:t>False Easting</w:t>
            </w:r>
          </w:p>
        </w:tc>
        <w:tc>
          <w:tcPr>
            <w:tcW w:w="1231" w:type="dxa"/>
            <w:vAlign w:val="center"/>
          </w:tcPr>
          <w:p w14:paraId="4A9A6D38" w14:textId="77777777" w:rsidR="00D9333E" w:rsidRPr="00BC1B22" w:rsidRDefault="00D9333E" w:rsidP="00DD4343">
            <w:pPr>
              <w:pStyle w:val="Tiny"/>
            </w:pPr>
            <w:r>
              <w:t>0</w:t>
            </w:r>
          </w:p>
        </w:tc>
        <w:tc>
          <w:tcPr>
            <w:tcW w:w="1134" w:type="dxa"/>
            <w:vAlign w:val="center"/>
          </w:tcPr>
          <w:p w14:paraId="215CC99F" w14:textId="77777777" w:rsidR="00D9333E" w:rsidRPr="00BC1B22" w:rsidRDefault="00D9333E" w:rsidP="00DD4343">
            <w:pPr>
              <w:pStyle w:val="Tiny"/>
            </w:pPr>
            <w:r>
              <w:t>0</w:t>
            </w:r>
          </w:p>
        </w:tc>
        <w:tc>
          <w:tcPr>
            <w:tcW w:w="1134" w:type="dxa"/>
          </w:tcPr>
          <w:p w14:paraId="7FAFAF27" w14:textId="77777777" w:rsidR="00D9333E" w:rsidRDefault="00D9333E" w:rsidP="00DD4343">
            <w:pPr>
              <w:pStyle w:val="Tiny"/>
            </w:pPr>
            <w:r>
              <w:t>0</w:t>
            </w:r>
          </w:p>
        </w:tc>
      </w:tr>
      <w:tr w:rsidR="00D9333E" w:rsidRPr="00BC1B22" w14:paraId="4962F220" w14:textId="77777777" w:rsidTr="008C7117">
        <w:tc>
          <w:tcPr>
            <w:tcW w:w="1287" w:type="dxa"/>
          </w:tcPr>
          <w:p w14:paraId="3FE272D1" w14:textId="77777777" w:rsidR="00D9333E" w:rsidRPr="00BC1B22" w:rsidRDefault="00D9333E" w:rsidP="00DD4343">
            <w:pPr>
              <w:pStyle w:val="Tiny"/>
            </w:pPr>
            <w:r w:rsidRPr="00BC1B22">
              <w:t>False Northing</w:t>
            </w:r>
          </w:p>
        </w:tc>
        <w:tc>
          <w:tcPr>
            <w:tcW w:w="1231" w:type="dxa"/>
            <w:vAlign w:val="center"/>
          </w:tcPr>
          <w:p w14:paraId="6D5B9F47" w14:textId="77777777" w:rsidR="00D9333E" w:rsidRPr="00BC1B22" w:rsidRDefault="00D9333E" w:rsidP="00DD4343">
            <w:pPr>
              <w:pStyle w:val="Tiny"/>
            </w:pPr>
            <w:r>
              <w:t>0</w:t>
            </w:r>
          </w:p>
        </w:tc>
        <w:tc>
          <w:tcPr>
            <w:tcW w:w="1134" w:type="dxa"/>
            <w:vAlign w:val="center"/>
          </w:tcPr>
          <w:p w14:paraId="6EFA6173" w14:textId="77777777" w:rsidR="00D9333E" w:rsidRPr="00BC1B22" w:rsidRDefault="00D9333E" w:rsidP="00DD4343">
            <w:pPr>
              <w:pStyle w:val="Tiny"/>
            </w:pPr>
            <w:r>
              <w:t>0</w:t>
            </w:r>
          </w:p>
        </w:tc>
        <w:tc>
          <w:tcPr>
            <w:tcW w:w="1134" w:type="dxa"/>
          </w:tcPr>
          <w:p w14:paraId="16795FF5" w14:textId="77777777" w:rsidR="00D9333E" w:rsidRDefault="00D9333E" w:rsidP="00DD4343">
            <w:pPr>
              <w:pStyle w:val="Tiny"/>
            </w:pPr>
            <w:r>
              <w:t>0</w:t>
            </w:r>
          </w:p>
        </w:tc>
      </w:tr>
      <w:tr w:rsidR="00D9333E" w:rsidRPr="00BC1B22" w14:paraId="0FFCC1F8" w14:textId="77777777" w:rsidTr="008C7117">
        <w:tc>
          <w:tcPr>
            <w:tcW w:w="1287" w:type="dxa"/>
          </w:tcPr>
          <w:p w14:paraId="73EF9156" w14:textId="77777777" w:rsidR="00D9333E" w:rsidRPr="00BC1B22" w:rsidRDefault="00D9333E" w:rsidP="00DD4343">
            <w:pPr>
              <w:pStyle w:val="Tiny"/>
            </w:pPr>
            <w:r w:rsidRPr="00BC1B22">
              <w:t>Central Meridian</w:t>
            </w:r>
          </w:p>
        </w:tc>
        <w:tc>
          <w:tcPr>
            <w:tcW w:w="1231" w:type="dxa"/>
            <w:vAlign w:val="center"/>
          </w:tcPr>
          <w:p w14:paraId="48A776AB" w14:textId="77777777" w:rsidR="00D9333E" w:rsidRPr="00BC1B22" w:rsidRDefault="00D9333E" w:rsidP="00DD4343">
            <w:pPr>
              <w:pStyle w:val="Tiny"/>
            </w:pPr>
            <w:r>
              <w:t>95</w:t>
            </w:r>
          </w:p>
        </w:tc>
        <w:tc>
          <w:tcPr>
            <w:tcW w:w="1134" w:type="dxa"/>
            <w:vAlign w:val="center"/>
          </w:tcPr>
          <w:p w14:paraId="5B8063A6" w14:textId="77777777" w:rsidR="00D9333E" w:rsidRPr="00BC1B22" w:rsidRDefault="00D9333E" w:rsidP="00DD4343">
            <w:pPr>
              <w:pStyle w:val="Tiny"/>
            </w:pPr>
            <w:r>
              <w:t>125</w:t>
            </w:r>
          </w:p>
        </w:tc>
        <w:tc>
          <w:tcPr>
            <w:tcW w:w="1134" w:type="dxa"/>
          </w:tcPr>
          <w:p w14:paraId="677BB5DD" w14:textId="77777777" w:rsidR="00D9333E" w:rsidRDefault="00D9333E" w:rsidP="00DD4343">
            <w:pPr>
              <w:pStyle w:val="Tiny"/>
            </w:pPr>
            <w:r>
              <w:t>98</w:t>
            </w:r>
          </w:p>
        </w:tc>
      </w:tr>
      <w:tr w:rsidR="00D9333E" w:rsidRPr="00BC1B22" w14:paraId="0370187C" w14:textId="77777777" w:rsidTr="008C7117">
        <w:tc>
          <w:tcPr>
            <w:tcW w:w="1287" w:type="dxa"/>
          </w:tcPr>
          <w:p w14:paraId="6EAA0309" w14:textId="77777777" w:rsidR="00D9333E" w:rsidRPr="00BC1B22" w:rsidRDefault="00D9333E" w:rsidP="00DD4343">
            <w:pPr>
              <w:pStyle w:val="Tiny"/>
            </w:pPr>
            <w:r w:rsidRPr="00BC1B22">
              <w:t>Standard Parallel 1</w:t>
            </w:r>
          </w:p>
        </w:tc>
        <w:tc>
          <w:tcPr>
            <w:tcW w:w="1231" w:type="dxa"/>
            <w:vAlign w:val="center"/>
          </w:tcPr>
          <w:p w14:paraId="0B43561A" w14:textId="77777777" w:rsidR="00D9333E" w:rsidRPr="00BC1B22" w:rsidRDefault="00D9333E" w:rsidP="00DD4343">
            <w:pPr>
              <w:pStyle w:val="Tiny"/>
            </w:pPr>
            <w:r>
              <w:t>15</w:t>
            </w:r>
          </w:p>
        </w:tc>
        <w:tc>
          <w:tcPr>
            <w:tcW w:w="1134" w:type="dxa"/>
            <w:vAlign w:val="center"/>
          </w:tcPr>
          <w:p w14:paraId="314AD13A" w14:textId="77777777" w:rsidR="00D9333E" w:rsidRPr="00BC1B22" w:rsidRDefault="00D9333E" w:rsidP="00DD4343">
            <w:pPr>
              <w:pStyle w:val="Tiny"/>
            </w:pPr>
            <w:r>
              <w:t>7</w:t>
            </w:r>
          </w:p>
        </w:tc>
        <w:tc>
          <w:tcPr>
            <w:tcW w:w="1134" w:type="dxa"/>
          </w:tcPr>
          <w:p w14:paraId="1E49773D" w14:textId="77777777" w:rsidR="00D9333E" w:rsidRDefault="00D9333E" w:rsidP="00DD4343">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DD4343">
            <w:pPr>
              <w:pStyle w:val="Tiny"/>
            </w:pPr>
            <w:r w:rsidRPr="00BC1B22">
              <w:t>Standard Parallel 2</w:t>
            </w:r>
          </w:p>
        </w:tc>
        <w:tc>
          <w:tcPr>
            <w:tcW w:w="1231" w:type="dxa"/>
            <w:vAlign w:val="center"/>
          </w:tcPr>
          <w:p w14:paraId="76A6C953" w14:textId="77777777" w:rsidR="00D9333E" w:rsidRPr="00BC1B22" w:rsidRDefault="00D9333E" w:rsidP="00DD4343">
            <w:pPr>
              <w:pStyle w:val="Tiny"/>
            </w:pPr>
            <w:r>
              <w:t>65</w:t>
            </w:r>
          </w:p>
        </w:tc>
        <w:tc>
          <w:tcPr>
            <w:tcW w:w="1134" w:type="dxa"/>
            <w:vAlign w:val="center"/>
          </w:tcPr>
          <w:p w14:paraId="778660AC" w14:textId="77777777" w:rsidR="00D9333E" w:rsidRPr="00BC1B22" w:rsidRDefault="00D9333E" w:rsidP="00DD4343">
            <w:pPr>
              <w:pStyle w:val="Tiny"/>
            </w:pPr>
            <w:r>
              <w:t>-32</w:t>
            </w:r>
          </w:p>
        </w:tc>
        <w:tc>
          <w:tcPr>
            <w:tcW w:w="1134" w:type="dxa"/>
          </w:tcPr>
          <w:p w14:paraId="7937997F" w14:textId="77777777" w:rsidR="00D9333E" w:rsidRDefault="00D9333E" w:rsidP="00DD4343">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DD4343">
            <w:pPr>
              <w:pStyle w:val="Tiny"/>
            </w:pPr>
            <w:r w:rsidRPr="00BC1B22">
              <w:t>Latitude of origin</w:t>
            </w:r>
          </w:p>
        </w:tc>
        <w:tc>
          <w:tcPr>
            <w:tcW w:w="1231" w:type="dxa"/>
            <w:vAlign w:val="center"/>
          </w:tcPr>
          <w:p w14:paraId="7B5F231C" w14:textId="77777777" w:rsidR="00D9333E" w:rsidRPr="00BC1B22" w:rsidRDefault="00D9333E" w:rsidP="00DD4343">
            <w:pPr>
              <w:pStyle w:val="Tiny"/>
            </w:pPr>
            <w:r>
              <w:t>30</w:t>
            </w:r>
          </w:p>
        </w:tc>
        <w:tc>
          <w:tcPr>
            <w:tcW w:w="1134" w:type="dxa"/>
            <w:vAlign w:val="center"/>
          </w:tcPr>
          <w:p w14:paraId="0BD2DD8A" w14:textId="77777777" w:rsidR="00D9333E" w:rsidRPr="00BC1B22" w:rsidRDefault="00D9333E" w:rsidP="00DD4343">
            <w:pPr>
              <w:pStyle w:val="Tiny"/>
            </w:pPr>
            <w:r>
              <w:t>-15</w:t>
            </w:r>
          </w:p>
        </w:tc>
        <w:tc>
          <w:tcPr>
            <w:tcW w:w="1134" w:type="dxa"/>
          </w:tcPr>
          <w:p w14:paraId="3389AE0E" w14:textId="77777777" w:rsidR="00D9333E" w:rsidRDefault="00D9333E" w:rsidP="00DD4343">
            <w:pPr>
              <w:pStyle w:val="Tiny"/>
            </w:pPr>
            <w:r>
              <w:t>0</w:t>
            </w:r>
          </w:p>
        </w:tc>
      </w:tr>
    </w:tbl>
    <w:p w14:paraId="16EBB455" w14:textId="77777777" w:rsidR="00D9333E" w:rsidRDefault="00D9333E" w:rsidP="008B6883">
      <w:pPr>
        <w:pStyle w:val="BodyText2"/>
      </w:pPr>
      <w:r w:rsidRPr="005E028F">
        <w:lastRenderedPageBreak/>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8B6883">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6"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8B6883">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8B6883">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8B6883">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8B6883">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8B6883">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8B6883">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8B6883">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8B6883">
      <w:pPr>
        <w:pStyle w:val="BodyText2"/>
      </w:pPr>
      <w:r w:rsidRPr="00A73165">
        <w:lastRenderedPageBreak/>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6" w:name="_Ref329240822"/>
      <w:r>
        <w:t xml:space="preserve">Validation of </w:t>
      </w:r>
      <w:r w:rsidR="008236E8">
        <w:t>Tabulate Area tool</w:t>
      </w:r>
      <w:bookmarkEnd w:id="76"/>
    </w:p>
    <w:p w14:paraId="3300EA75" w14:textId="77777777" w:rsidR="009F7083" w:rsidRDefault="000A0F25" w:rsidP="008B6883">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8B6883">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DD4343">
            <w:pPr>
              <w:pStyle w:val="Tiny"/>
            </w:pPr>
            <w:r w:rsidRPr="007508F4">
              <w:t>id_no</w:t>
            </w:r>
          </w:p>
        </w:tc>
        <w:tc>
          <w:tcPr>
            <w:tcW w:w="6158" w:type="dxa"/>
            <w:vAlign w:val="center"/>
          </w:tcPr>
          <w:p w14:paraId="4B167471" w14:textId="77777777" w:rsidR="00155BEB" w:rsidRPr="007508F4" w:rsidRDefault="00155BEB" w:rsidP="00DD4343">
            <w:pPr>
              <w:pStyle w:val="Tiny"/>
            </w:pPr>
            <w:r w:rsidRPr="007508F4">
              <w:t>Land cover</w:t>
            </w:r>
          </w:p>
        </w:tc>
        <w:tc>
          <w:tcPr>
            <w:tcW w:w="1559" w:type="dxa"/>
            <w:noWrap/>
            <w:vAlign w:val="center"/>
            <w:hideMark/>
          </w:tcPr>
          <w:p w14:paraId="377DE519" w14:textId="77777777" w:rsidR="00155BEB" w:rsidRPr="007508F4" w:rsidRDefault="00155BEB" w:rsidP="00DD4343">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DD4343">
            <w:pPr>
              <w:pStyle w:val="Tiny"/>
            </w:pPr>
            <w:r w:rsidRPr="007508F4">
              <w:t>PRESENCE</w:t>
            </w:r>
          </w:p>
        </w:tc>
        <w:tc>
          <w:tcPr>
            <w:tcW w:w="6158" w:type="dxa"/>
            <w:vAlign w:val="center"/>
          </w:tcPr>
          <w:p w14:paraId="65A0670A" w14:textId="77777777" w:rsidR="00155BEB" w:rsidRPr="007508F4" w:rsidRDefault="00155BEB" w:rsidP="00DD4343">
            <w:pPr>
              <w:pStyle w:val="Tiny"/>
            </w:pPr>
          </w:p>
        </w:tc>
        <w:tc>
          <w:tcPr>
            <w:tcW w:w="1559" w:type="dxa"/>
            <w:noWrap/>
            <w:vAlign w:val="center"/>
            <w:hideMark/>
          </w:tcPr>
          <w:p w14:paraId="559DD255" w14:textId="77777777" w:rsidR="00155BEB" w:rsidRPr="007508F4" w:rsidRDefault="00155BEB" w:rsidP="00DD4343">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DD4343">
            <w:pPr>
              <w:pStyle w:val="Tiny"/>
            </w:pPr>
            <w:r w:rsidRPr="007508F4">
              <w:t>Value_0</w:t>
            </w:r>
          </w:p>
        </w:tc>
        <w:tc>
          <w:tcPr>
            <w:tcW w:w="6158" w:type="dxa"/>
            <w:vAlign w:val="center"/>
          </w:tcPr>
          <w:p w14:paraId="41A18F7A" w14:textId="77777777" w:rsidR="00155BEB" w:rsidRPr="007508F4" w:rsidRDefault="00E91800" w:rsidP="00DD4343">
            <w:pPr>
              <w:pStyle w:val="Tiny"/>
            </w:pPr>
            <w:r w:rsidRPr="007508F4">
              <w:t>Sea</w:t>
            </w:r>
          </w:p>
        </w:tc>
        <w:tc>
          <w:tcPr>
            <w:tcW w:w="1559" w:type="dxa"/>
            <w:noWrap/>
            <w:vAlign w:val="center"/>
            <w:hideMark/>
          </w:tcPr>
          <w:p w14:paraId="6E0A07BF" w14:textId="77777777" w:rsidR="00155BEB" w:rsidRPr="007508F4" w:rsidRDefault="00155BEB" w:rsidP="00DD4343">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DD4343">
            <w:pPr>
              <w:pStyle w:val="Tiny"/>
            </w:pPr>
            <w:r w:rsidRPr="007508F4">
              <w:t>Value_1</w:t>
            </w:r>
          </w:p>
        </w:tc>
        <w:tc>
          <w:tcPr>
            <w:tcW w:w="6158" w:type="dxa"/>
            <w:vAlign w:val="center"/>
          </w:tcPr>
          <w:p w14:paraId="6B5978F9" w14:textId="77777777" w:rsidR="00155BEB" w:rsidRPr="007508F4" w:rsidRDefault="00E91800" w:rsidP="00DD4343">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DD4343">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DD4343">
            <w:pPr>
              <w:pStyle w:val="Tiny"/>
            </w:pPr>
            <w:r w:rsidRPr="007508F4">
              <w:t>Value_2</w:t>
            </w:r>
          </w:p>
        </w:tc>
        <w:tc>
          <w:tcPr>
            <w:tcW w:w="6158" w:type="dxa"/>
            <w:vAlign w:val="center"/>
          </w:tcPr>
          <w:p w14:paraId="5D825454" w14:textId="77777777" w:rsidR="00155BEB" w:rsidRPr="007508F4" w:rsidRDefault="00E91800" w:rsidP="00DD4343">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DD4343">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DD4343">
            <w:pPr>
              <w:pStyle w:val="Tiny"/>
            </w:pPr>
            <w:r w:rsidRPr="007508F4">
              <w:t>Value_3</w:t>
            </w:r>
          </w:p>
        </w:tc>
        <w:tc>
          <w:tcPr>
            <w:tcW w:w="6158" w:type="dxa"/>
            <w:vAlign w:val="center"/>
          </w:tcPr>
          <w:p w14:paraId="41B82DFC" w14:textId="77777777" w:rsidR="00155BEB" w:rsidRPr="007508F4" w:rsidRDefault="00E91800" w:rsidP="00DD4343">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DD4343">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DD4343">
            <w:pPr>
              <w:pStyle w:val="Tiny"/>
            </w:pPr>
            <w:r w:rsidRPr="007508F4">
              <w:t>Value_4</w:t>
            </w:r>
          </w:p>
        </w:tc>
        <w:tc>
          <w:tcPr>
            <w:tcW w:w="6158" w:type="dxa"/>
            <w:vAlign w:val="center"/>
          </w:tcPr>
          <w:p w14:paraId="55318DB5" w14:textId="77777777" w:rsidR="00155BEB" w:rsidRPr="007508F4" w:rsidRDefault="00E91800" w:rsidP="00DD4343">
            <w:pPr>
              <w:pStyle w:val="Tiny"/>
            </w:pPr>
            <w:r w:rsidRPr="007508F4">
              <w:t>Tree cover, regularly flooded, Mangrove</w:t>
            </w:r>
          </w:p>
        </w:tc>
        <w:tc>
          <w:tcPr>
            <w:tcW w:w="1559" w:type="dxa"/>
            <w:noWrap/>
            <w:vAlign w:val="center"/>
            <w:hideMark/>
          </w:tcPr>
          <w:p w14:paraId="69164745" w14:textId="77777777" w:rsidR="00155BEB" w:rsidRPr="007508F4" w:rsidRDefault="00DA4068" w:rsidP="00DD4343">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DD4343">
            <w:pPr>
              <w:pStyle w:val="Tiny"/>
            </w:pPr>
            <w:r w:rsidRPr="007508F4">
              <w:t>Value_5</w:t>
            </w:r>
          </w:p>
        </w:tc>
        <w:tc>
          <w:tcPr>
            <w:tcW w:w="6158" w:type="dxa"/>
            <w:vAlign w:val="center"/>
          </w:tcPr>
          <w:p w14:paraId="1CB17089" w14:textId="77777777" w:rsidR="00155BEB" w:rsidRPr="007508F4" w:rsidRDefault="00E91800" w:rsidP="00DD4343">
            <w:pPr>
              <w:pStyle w:val="Tiny"/>
            </w:pPr>
            <w:r w:rsidRPr="007508F4">
              <w:t>Tree cover, regularly flooded, Swamp</w:t>
            </w:r>
          </w:p>
        </w:tc>
        <w:tc>
          <w:tcPr>
            <w:tcW w:w="1559" w:type="dxa"/>
            <w:noWrap/>
            <w:vAlign w:val="center"/>
            <w:hideMark/>
          </w:tcPr>
          <w:p w14:paraId="5E36F6A2" w14:textId="77777777" w:rsidR="00155BEB" w:rsidRPr="007508F4" w:rsidRDefault="00DA4068" w:rsidP="00DD4343">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DD4343">
            <w:pPr>
              <w:pStyle w:val="Tiny"/>
            </w:pPr>
            <w:r w:rsidRPr="007508F4">
              <w:t>Value_6</w:t>
            </w:r>
          </w:p>
        </w:tc>
        <w:tc>
          <w:tcPr>
            <w:tcW w:w="6158" w:type="dxa"/>
            <w:vAlign w:val="center"/>
          </w:tcPr>
          <w:p w14:paraId="6345AAB9" w14:textId="77777777" w:rsidR="00155BEB" w:rsidRPr="007508F4" w:rsidRDefault="00E91800" w:rsidP="00DD4343">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DD4343">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DD4343">
            <w:pPr>
              <w:pStyle w:val="Tiny"/>
            </w:pPr>
            <w:r w:rsidRPr="007508F4">
              <w:t>Value_7</w:t>
            </w:r>
          </w:p>
        </w:tc>
        <w:tc>
          <w:tcPr>
            <w:tcW w:w="6158" w:type="dxa"/>
            <w:vAlign w:val="center"/>
          </w:tcPr>
          <w:p w14:paraId="55798542" w14:textId="77777777" w:rsidR="00155BEB" w:rsidRPr="007508F4" w:rsidRDefault="00E91800" w:rsidP="00DD4343">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DD4343">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DD4343">
            <w:pPr>
              <w:pStyle w:val="Tiny"/>
            </w:pPr>
            <w:r w:rsidRPr="007508F4">
              <w:t>Value_8</w:t>
            </w:r>
          </w:p>
        </w:tc>
        <w:tc>
          <w:tcPr>
            <w:tcW w:w="6158" w:type="dxa"/>
            <w:vAlign w:val="center"/>
          </w:tcPr>
          <w:p w14:paraId="5B390131" w14:textId="77777777" w:rsidR="00155BEB" w:rsidRPr="007508F4" w:rsidRDefault="00A76CE6" w:rsidP="00DD4343">
            <w:pPr>
              <w:pStyle w:val="Tiny"/>
            </w:pPr>
            <w:r w:rsidRPr="007508F4">
              <w:t>Shrub cover, mainly deciduous, (Dry or burnt)</w:t>
            </w:r>
          </w:p>
        </w:tc>
        <w:tc>
          <w:tcPr>
            <w:tcW w:w="1559" w:type="dxa"/>
            <w:noWrap/>
            <w:vAlign w:val="center"/>
            <w:hideMark/>
          </w:tcPr>
          <w:p w14:paraId="34EFA857" w14:textId="77777777" w:rsidR="00155BEB" w:rsidRPr="007508F4" w:rsidRDefault="00DA4068" w:rsidP="00DD4343">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DD4343">
            <w:pPr>
              <w:pStyle w:val="Tiny"/>
            </w:pPr>
            <w:r w:rsidRPr="007508F4">
              <w:t>Value_9</w:t>
            </w:r>
          </w:p>
        </w:tc>
        <w:tc>
          <w:tcPr>
            <w:tcW w:w="6158" w:type="dxa"/>
            <w:vAlign w:val="center"/>
          </w:tcPr>
          <w:p w14:paraId="32B69A5A" w14:textId="77777777" w:rsidR="00155BEB" w:rsidRPr="007508F4" w:rsidRDefault="00A76CE6" w:rsidP="00DD4343">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DD4343">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DD4343">
            <w:pPr>
              <w:pStyle w:val="Tiny"/>
            </w:pPr>
            <w:r w:rsidRPr="007508F4">
              <w:t>Value_10</w:t>
            </w:r>
          </w:p>
        </w:tc>
        <w:tc>
          <w:tcPr>
            <w:tcW w:w="6158" w:type="dxa"/>
            <w:vAlign w:val="center"/>
          </w:tcPr>
          <w:p w14:paraId="469C2D7C" w14:textId="77777777" w:rsidR="00155BEB" w:rsidRPr="007508F4" w:rsidRDefault="00A76CE6" w:rsidP="00DD4343">
            <w:pPr>
              <w:pStyle w:val="Tiny"/>
            </w:pPr>
            <w:r w:rsidRPr="007508F4">
              <w:t>Herbaceous Cover (incl.alpine grassland)</w:t>
            </w:r>
          </w:p>
        </w:tc>
        <w:tc>
          <w:tcPr>
            <w:tcW w:w="1559" w:type="dxa"/>
            <w:noWrap/>
            <w:vAlign w:val="center"/>
            <w:hideMark/>
          </w:tcPr>
          <w:p w14:paraId="7089BE38" w14:textId="77777777" w:rsidR="00155BEB" w:rsidRPr="007508F4" w:rsidRDefault="00155BEB" w:rsidP="00DD4343">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DD4343">
            <w:pPr>
              <w:pStyle w:val="Tiny"/>
            </w:pPr>
            <w:r w:rsidRPr="007508F4">
              <w:t>Value_11</w:t>
            </w:r>
          </w:p>
        </w:tc>
        <w:tc>
          <w:tcPr>
            <w:tcW w:w="6158" w:type="dxa"/>
            <w:vAlign w:val="center"/>
          </w:tcPr>
          <w:p w14:paraId="67AEF0D2" w14:textId="77777777" w:rsidR="00155BEB" w:rsidRPr="007508F4" w:rsidRDefault="00A76CE6" w:rsidP="00DD4343">
            <w:pPr>
              <w:pStyle w:val="Tiny"/>
            </w:pPr>
            <w:r w:rsidRPr="007508F4">
              <w:t>Sparse herbaceous cover &gt; 3000m</w:t>
            </w:r>
          </w:p>
        </w:tc>
        <w:tc>
          <w:tcPr>
            <w:tcW w:w="1559" w:type="dxa"/>
            <w:noWrap/>
            <w:vAlign w:val="center"/>
            <w:hideMark/>
          </w:tcPr>
          <w:p w14:paraId="3D59972F" w14:textId="77777777" w:rsidR="00155BEB" w:rsidRPr="007508F4" w:rsidRDefault="00155BEB" w:rsidP="00DD4343">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DD4343">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DD4343">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DD4343">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DD4343">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DD4343">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DD4343">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DD4343">
            <w:pPr>
              <w:pStyle w:val="Tiny"/>
            </w:pPr>
            <w:r w:rsidRPr="007508F4">
              <w:t>Value_14</w:t>
            </w:r>
          </w:p>
        </w:tc>
        <w:tc>
          <w:tcPr>
            <w:tcW w:w="6158" w:type="dxa"/>
            <w:vAlign w:val="center"/>
          </w:tcPr>
          <w:p w14:paraId="427DCA2E" w14:textId="77777777" w:rsidR="00155BEB" w:rsidRPr="007508F4" w:rsidRDefault="00A76CE6" w:rsidP="00DD4343">
            <w:pPr>
              <w:pStyle w:val="Tiny"/>
            </w:pPr>
            <w:r w:rsidRPr="007508F4">
              <w:t>Bare Areas (Rock: Lime stone )</w:t>
            </w:r>
          </w:p>
        </w:tc>
        <w:tc>
          <w:tcPr>
            <w:tcW w:w="1559" w:type="dxa"/>
            <w:noWrap/>
            <w:vAlign w:val="center"/>
            <w:hideMark/>
          </w:tcPr>
          <w:p w14:paraId="6EC21A67" w14:textId="77777777" w:rsidR="00155BEB" w:rsidRPr="007508F4" w:rsidRDefault="00155BEB" w:rsidP="00DD4343">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DD4343">
            <w:pPr>
              <w:pStyle w:val="Tiny"/>
            </w:pPr>
            <w:r w:rsidRPr="007508F4">
              <w:t>Value_15</w:t>
            </w:r>
          </w:p>
        </w:tc>
        <w:tc>
          <w:tcPr>
            <w:tcW w:w="6158" w:type="dxa"/>
            <w:vAlign w:val="center"/>
          </w:tcPr>
          <w:p w14:paraId="0B2B55BB" w14:textId="77777777" w:rsidR="00155BEB" w:rsidRPr="007508F4" w:rsidRDefault="00A76CE6" w:rsidP="00DD4343">
            <w:pPr>
              <w:pStyle w:val="Tiny"/>
            </w:pPr>
            <w:r w:rsidRPr="007508F4">
              <w:t>Snow and Ice</w:t>
            </w:r>
          </w:p>
        </w:tc>
        <w:tc>
          <w:tcPr>
            <w:tcW w:w="1559" w:type="dxa"/>
            <w:noWrap/>
            <w:vAlign w:val="center"/>
            <w:hideMark/>
          </w:tcPr>
          <w:p w14:paraId="1884A08E" w14:textId="77777777" w:rsidR="00155BEB" w:rsidRPr="007508F4" w:rsidRDefault="00155BEB" w:rsidP="00DD4343">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DD4343">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DD4343">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DD4343">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DD4343">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DD4343">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DD4343">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DD4343">
            <w:pPr>
              <w:pStyle w:val="Tiny"/>
            </w:pPr>
            <w:r w:rsidRPr="007508F4">
              <w:t>Value_18</w:t>
            </w:r>
          </w:p>
        </w:tc>
        <w:tc>
          <w:tcPr>
            <w:tcW w:w="6158" w:type="dxa"/>
            <w:vAlign w:val="center"/>
          </w:tcPr>
          <w:p w14:paraId="0A6EEB8C" w14:textId="77777777" w:rsidR="00155BEB" w:rsidRPr="007508F4" w:rsidRDefault="00A76CE6" w:rsidP="00DD4343">
            <w:pPr>
              <w:pStyle w:val="Tiny"/>
            </w:pPr>
            <w:r w:rsidRPr="007508F4">
              <w:t>No Data</w:t>
            </w:r>
          </w:p>
        </w:tc>
        <w:tc>
          <w:tcPr>
            <w:tcW w:w="1559" w:type="dxa"/>
            <w:noWrap/>
            <w:vAlign w:val="center"/>
            <w:hideMark/>
          </w:tcPr>
          <w:p w14:paraId="5C4F0863" w14:textId="77777777" w:rsidR="00155BEB" w:rsidRPr="007508F4" w:rsidRDefault="00155BEB" w:rsidP="00DD4343">
            <w:pPr>
              <w:pStyle w:val="Tiny"/>
            </w:pPr>
          </w:p>
        </w:tc>
      </w:tr>
    </w:tbl>
    <w:p w14:paraId="5FC1369D" w14:textId="77777777" w:rsidR="001B353D" w:rsidRDefault="001B353D" w:rsidP="008B6883">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DD4343">
            <w:pPr>
              <w:pStyle w:val="Tiny"/>
            </w:pPr>
          </w:p>
        </w:tc>
        <w:tc>
          <w:tcPr>
            <w:tcW w:w="6279" w:type="dxa"/>
            <w:noWrap/>
          </w:tcPr>
          <w:p w14:paraId="7B84458D" w14:textId="77777777" w:rsidR="00405432" w:rsidRPr="007508F4" w:rsidRDefault="00405432" w:rsidP="00DD4343">
            <w:pPr>
              <w:pStyle w:val="Tiny"/>
            </w:pPr>
          </w:p>
        </w:tc>
        <w:tc>
          <w:tcPr>
            <w:tcW w:w="997" w:type="dxa"/>
            <w:noWrap/>
            <w:vAlign w:val="center"/>
          </w:tcPr>
          <w:p w14:paraId="1C6D35CD" w14:textId="77777777" w:rsidR="00405432" w:rsidRPr="007508F4" w:rsidRDefault="00405432" w:rsidP="00DD4343">
            <w:pPr>
              <w:pStyle w:val="Tiny"/>
            </w:pPr>
            <w:r>
              <w:t>m2</w:t>
            </w:r>
          </w:p>
        </w:tc>
        <w:tc>
          <w:tcPr>
            <w:tcW w:w="803" w:type="dxa"/>
          </w:tcPr>
          <w:p w14:paraId="24B5AB74" w14:textId="77777777" w:rsidR="00405432" w:rsidRPr="007508F4" w:rsidRDefault="00405432" w:rsidP="00DD4343">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DD4343">
            <w:pPr>
              <w:pStyle w:val="Tiny"/>
            </w:pPr>
            <w:r w:rsidRPr="007508F4">
              <w:t>Value_1</w:t>
            </w:r>
          </w:p>
        </w:tc>
        <w:tc>
          <w:tcPr>
            <w:tcW w:w="6279" w:type="dxa"/>
            <w:noWrap/>
            <w:hideMark/>
          </w:tcPr>
          <w:p w14:paraId="2B2A304B" w14:textId="77777777" w:rsidR="00405432" w:rsidRPr="007508F4" w:rsidRDefault="00405432" w:rsidP="00DD4343">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DD4343">
            <w:pPr>
              <w:pStyle w:val="Tiny"/>
            </w:pPr>
            <w:r w:rsidRPr="00DA4068">
              <w:t>17934873871</w:t>
            </w:r>
          </w:p>
        </w:tc>
        <w:tc>
          <w:tcPr>
            <w:tcW w:w="803" w:type="dxa"/>
          </w:tcPr>
          <w:p w14:paraId="5CBC4BD7" w14:textId="77777777" w:rsidR="00405432" w:rsidRPr="007508F4" w:rsidRDefault="00405432" w:rsidP="00DD4343">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DD4343">
            <w:pPr>
              <w:pStyle w:val="Tiny"/>
            </w:pPr>
            <w:r w:rsidRPr="007508F4">
              <w:t>Value_9</w:t>
            </w:r>
          </w:p>
        </w:tc>
        <w:tc>
          <w:tcPr>
            <w:tcW w:w="6279" w:type="dxa"/>
            <w:noWrap/>
            <w:hideMark/>
          </w:tcPr>
          <w:p w14:paraId="74729D4A" w14:textId="77777777" w:rsidR="00405432" w:rsidRPr="007508F4" w:rsidRDefault="00405432" w:rsidP="00DD4343">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DD4343">
            <w:pPr>
              <w:pStyle w:val="Tiny"/>
            </w:pPr>
            <w:r w:rsidRPr="00DA4068">
              <w:t>3203750973</w:t>
            </w:r>
          </w:p>
        </w:tc>
        <w:tc>
          <w:tcPr>
            <w:tcW w:w="803" w:type="dxa"/>
          </w:tcPr>
          <w:p w14:paraId="3399CF54" w14:textId="77777777" w:rsidR="00405432" w:rsidRPr="007508F4" w:rsidRDefault="00DA4068" w:rsidP="00DD4343">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DD4343">
            <w:pPr>
              <w:pStyle w:val="Tiny"/>
            </w:pPr>
            <w:r w:rsidRPr="007508F4">
              <w:t>Value_2</w:t>
            </w:r>
          </w:p>
        </w:tc>
        <w:tc>
          <w:tcPr>
            <w:tcW w:w="6279" w:type="dxa"/>
            <w:noWrap/>
            <w:hideMark/>
          </w:tcPr>
          <w:p w14:paraId="0990AA93" w14:textId="77777777" w:rsidR="00405432" w:rsidRPr="007508F4" w:rsidRDefault="00405432" w:rsidP="00DD4343">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DD4343">
            <w:pPr>
              <w:pStyle w:val="Tiny"/>
            </w:pPr>
            <w:r w:rsidRPr="00DA4068">
              <w:t>2307518245</w:t>
            </w:r>
          </w:p>
        </w:tc>
        <w:tc>
          <w:tcPr>
            <w:tcW w:w="803" w:type="dxa"/>
          </w:tcPr>
          <w:p w14:paraId="42380FAA" w14:textId="77777777" w:rsidR="00405432" w:rsidRPr="007508F4" w:rsidRDefault="00405432" w:rsidP="00DD4343">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DD4343">
            <w:pPr>
              <w:pStyle w:val="Tiny"/>
            </w:pPr>
            <w:r w:rsidRPr="007508F4">
              <w:t>Value_4</w:t>
            </w:r>
          </w:p>
        </w:tc>
        <w:tc>
          <w:tcPr>
            <w:tcW w:w="6279" w:type="dxa"/>
            <w:noWrap/>
            <w:hideMark/>
          </w:tcPr>
          <w:p w14:paraId="07BA0190" w14:textId="77777777" w:rsidR="00405432" w:rsidRPr="007508F4" w:rsidRDefault="00405432" w:rsidP="00DD4343">
            <w:pPr>
              <w:pStyle w:val="Tiny"/>
            </w:pPr>
            <w:r w:rsidRPr="007508F4">
              <w:t>Tree cover, regularly flooded, Mangrove</w:t>
            </w:r>
          </w:p>
        </w:tc>
        <w:tc>
          <w:tcPr>
            <w:tcW w:w="997" w:type="dxa"/>
            <w:noWrap/>
            <w:vAlign w:val="center"/>
            <w:hideMark/>
          </w:tcPr>
          <w:p w14:paraId="05DA9F2C" w14:textId="77777777" w:rsidR="00405432" w:rsidRPr="007508F4" w:rsidRDefault="00056C5E" w:rsidP="00DD4343">
            <w:pPr>
              <w:pStyle w:val="Tiny"/>
            </w:pPr>
            <w:r w:rsidRPr="00056C5E">
              <w:t>727614256</w:t>
            </w:r>
          </w:p>
        </w:tc>
        <w:tc>
          <w:tcPr>
            <w:tcW w:w="803" w:type="dxa"/>
          </w:tcPr>
          <w:p w14:paraId="2F1914C1" w14:textId="77777777" w:rsidR="00405432" w:rsidRPr="007508F4" w:rsidRDefault="00D05998" w:rsidP="00DD4343">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DD4343">
            <w:pPr>
              <w:pStyle w:val="Tiny"/>
            </w:pPr>
            <w:r w:rsidRPr="007508F4">
              <w:t>Value_6</w:t>
            </w:r>
          </w:p>
        </w:tc>
        <w:tc>
          <w:tcPr>
            <w:tcW w:w="6279" w:type="dxa"/>
            <w:noWrap/>
            <w:hideMark/>
          </w:tcPr>
          <w:p w14:paraId="5D430503" w14:textId="77777777" w:rsidR="00405432" w:rsidRPr="007508F4" w:rsidRDefault="00405432" w:rsidP="00DD4343">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DD4343">
            <w:pPr>
              <w:pStyle w:val="Tiny"/>
            </w:pPr>
            <w:r w:rsidRPr="00DA4068">
              <w:t>388333451</w:t>
            </w:r>
          </w:p>
        </w:tc>
        <w:tc>
          <w:tcPr>
            <w:tcW w:w="803" w:type="dxa"/>
          </w:tcPr>
          <w:p w14:paraId="58355E47" w14:textId="77777777" w:rsidR="00405432" w:rsidRDefault="000F4B72" w:rsidP="00DD4343">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DD4343">
            <w:pPr>
              <w:pStyle w:val="Tiny"/>
            </w:pPr>
            <w:r w:rsidRPr="007508F4">
              <w:t>Value_5</w:t>
            </w:r>
          </w:p>
        </w:tc>
        <w:tc>
          <w:tcPr>
            <w:tcW w:w="6279" w:type="dxa"/>
            <w:noWrap/>
            <w:hideMark/>
          </w:tcPr>
          <w:p w14:paraId="372E8073" w14:textId="77777777" w:rsidR="00405432" w:rsidRPr="007508F4" w:rsidRDefault="00405432" w:rsidP="00DD4343">
            <w:pPr>
              <w:pStyle w:val="Tiny"/>
            </w:pPr>
            <w:r w:rsidRPr="007508F4">
              <w:t>Tree cover, regularly flooded, Swamp</w:t>
            </w:r>
          </w:p>
        </w:tc>
        <w:tc>
          <w:tcPr>
            <w:tcW w:w="997" w:type="dxa"/>
            <w:noWrap/>
            <w:vAlign w:val="center"/>
            <w:hideMark/>
          </w:tcPr>
          <w:p w14:paraId="0E029C97" w14:textId="77777777" w:rsidR="00405432" w:rsidRPr="007508F4" w:rsidRDefault="00977465" w:rsidP="00DD4343">
            <w:pPr>
              <w:pStyle w:val="Tiny"/>
            </w:pPr>
            <w:r w:rsidRPr="00DA4068">
              <w:t>342346595</w:t>
            </w:r>
          </w:p>
        </w:tc>
        <w:tc>
          <w:tcPr>
            <w:tcW w:w="803" w:type="dxa"/>
          </w:tcPr>
          <w:p w14:paraId="153DF40C" w14:textId="77777777" w:rsidR="00405432" w:rsidRDefault="00977465" w:rsidP="00DD4343">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DD4343">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DD4343">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DD4343">
            <w:pPr>
              <w:pStyle w:val="Tiny"/>
            </w:pPr>
            <w:r w:rsidRPr="00DA4068">
              <w:t>167596542</w:t>
            </w:r>
          </w:p>
        </w:tc>
        <w:tc>
          <w:tcPr>
            <w:tcW w:w="803" w:type="dxa"/>
            <w:shd w:val="clear" w:color="auto" w:fill="C7E2FA" w:themeFill="accent1" w:themeFillTint="33"/>
          </w:tcPr>
          <w:p w14:paraId="7D43D309" w14:textId="77777777" w:rsidR="00405432" w:rsidRDefault="00B47194" w:rsidP="00DD4343">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DD4343">
            <w:pPr>
              <w:pStyle w:val="Tiny"/>
            </w:pPr>
            <w:r w:rsidRPr="007508F4">
              <w:t>Value_8</w:t>
            </w:r>
          </w:p>
        </w:tc>
        <w:tc>
          <w:tcPr>
            <w:tcW w:w="6279" w:type="dxa"/>
            <w:shd w:val="clear" w:color="auto" w:fill="FFFFFF" w:themeFill="background1"/>
            <w:noWrap/>
          </w:tcPr>
          <w:p w14:paraId="675D5AE8" w14:textId="77777777" w:rsidR="0061160C" w:rsidRPr="007508F4" w:rsidRDefault="0061160C" w:rsidP="00DD4343">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DD4343">
            <w:pPr>
              <w:pStyle w:val="Tiny"/>
            </w:pPr>
            <w:r w:rsidRPr="00DA4068">
              <w:t>9197371</w:t>
            </w:r>
          </w:p>
        </w:tc>
        <w:tc>
          <w:tcPr>
            <w:tcW w:w="803" w:type="dxa"/>
            <w:shd w:val="clear" w:color="auto" w:fill="FFFFFF" w:themeFill="background1"/>
          </w:tcPr>
          <w:p w14:paraId="494167E5" w14:textId="77777777" w:rsidR="0061160C" w:rsidRDefault="0061160C" w:rsidP="00DD4343">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DD4343">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DD4343">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DD4343">
            <w:pPr>
              <w:pStyle w:val="Tiny"/>
            </w:pPr>
            <w:r>
              <w:t>4087720</w:t>
            </w:r>
          </w:p>
        </w:tc>
        <w:tc>
          <w:tcPr>
            <w:tcW w:w="803" w:type="dxa"/>
            <w:shd w:val="clear" w:color="auto" w:fill="C7E2FA" w:themeFill="accent1" w:themeFillTint="33"/>
          </w:tcPr>
          <w:p w14:paraId="0AF03059" w14:textId="77777777" w:rsidR="00405432" w:rsidRDefault="00405432" w:rsidP="00DD4343">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DD4343">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DD4343">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DD4343">
            <w:pPr>
              <w:pStyle w:val="Tiny"/>
            </w:pPr>
            <w:r w:rsidRPr="00DA4068">
              <w:t>1021930</w:t>
            </w:r>
          </w:p>
        </w:tc>
        <w:tc>
          <w:tcPr>
            <w:tcW w:w="803" w:type="dxa"/>
            <w:shd w:val="clear" w:color="auto" w:fill="C7E2FA" w:themeFill="accent1" w:themeFillTint="33"/>
          </w:tcPr>
          <w:p w14:paraId="0546D85A" w14:textId="77777777" w:rsidR="006F2B4B" w:rsidRDefault="0011076F" w:rsidP="00DD4343">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DD4343">
            <w:pPr>
              <w:pStyle w:val="Tiny"/>
            </w:pPr>
            <w:r w:rsidRPr="007508F4">
              <w:t>Value_0</w:t>
            </w:r>
          </w:p>
        </w:tc>
        <w:tc>
          <w:tcPr>
            <w:tcW w:w="6279" w:type="dxa"/>
            <w:noWrap/>
            <w:hideMark/>
          </w:tcPr>
          <w:p w14:paraId="2769B65B" w14:textId="77777777" w:rsidR="00405432" w:rsidRPr="007508F4" w:rsidRDefault="00405432" w:rsidP="00DD4343">
            <w:pPr>
              <w:pStyle w:val="Tiny"/>
            </w:pPr>
            <w:r w:rsidRPr="007508F4">
              <w:t>Sea</w:t>
            </w:r>
          </w:p>
        </w:tc>
        <w:tc>
          <w:tcPr>
            <w:tcW w:w="997" w:type="dxa"/>
            <w:noWrap/>
            <w:vAlign w:val="center"/>
            <w:hideMark/>
          </w:tcPr>
          <w:p w14:paraId="1D859043" w14:textId="77777777" w:rsidR="00405432" w:rsidRPr="007508F4" w:rsidRDefault="00405432" w:rsidP="00DD4343">
            <w:pPr>
              <w:pStyle w:val="Tiny"/>
            </w:pPr>
            <w:r>
              <w:t>1021930</w:t>
            </w:r>
          </w:p>
        </w:tc>
        <w:tc>
          <w:tcPr>
            <w:tcW w:w="803" w:type="dxa"/>
          </w:tcPr>
          <w:p w14:paraId="27FC0D98" w14:textId="77777777" w:rsidR="00405432" w:rsidRDefault="00405432" w:rsidP="00DD4343">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DD4343">
            <w:pPr>
              <w:pStyle w:val="Tiny"/>
            </w:pPr>
          </w:p>
        </w:tc>
        <w:tc>
          <w:tcPr>
            <w:tcW w:w="6279" w:type="dxa"/>
            <w:noWrap/>
          </w:tcPr>
          <w:p w14:paraId="2E42D813" w14:textId="77777777" w:rsidR="000F3D24" w:rsidRPr="007508F4" w:rsidRDefault="000F3D24" w:rsidP="00DD4343">
            <w:pPr>
              <w:pStyle w:val="Tiny"/>
            </w:pPr>
            <w:r>
              <w:t>TOTAL</w:t>
            </w:r>
          </w:p>
        </w:tc>
        <w:tc>
          <w:tcPr>
            <w:tcW w:w="997" w:type="dxa"/>
            <w:noWrap/>
            <w:vAlign w:val="center"/>
          </w:tcPr>
          <w:p w14:paraId="55682738" w14:textId="77777777" w:rsidR="000F3D24" w:rsidRDefault="00107826" w:rsidP="00DD4343">
            <w:pPr>
              <w:pStyle w:val="Tiny"/>
            </w:pPr>
            <w:r w:rsidRPr="00107826">
              <w:t>25087362886</w:t>
            </w:r>
          </w:p>
        </w:tc>
        <w:tc>
          <w:tcPr>
            <w:tcW w:w="803" w:type="dxa"/>
          </w:tcPr>
          <w:p w14:paraId="17B572C7" w14:textId="77777777" w:rsidR="000F3D24" w:rsidRDefault="00107826" w:rsidP="00DD4343">
            <w:pPr>
              <w:pStyle w:val="Tiny"/>
            </w:pPr>
            <w:r>
              <w:t>25087</w:t>
            </w:r>
          </w:p>
        </w:tc>
      </w:tr>
    </w:tbl>
    <w:p w14:paraId="6A31C7C7" w14:textId="77777777" w:rsidR="00D55CA0" w:rsidRDefault="007D3021" w:rsidP="008B6883">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8B6883">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70"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35CA8867" w:rsidR="008804F8" w:rsidRDefault="008804F8" w:rsidP="000E5536">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1</w:t>
      </w:r>
      <w:r w:rsidR="00F1369F">
        <w:rPr>
          <w:noProof/>
        </w:rPr>
        <w:fldChar w:fldCharType="end"/>
      </w:r>
      <w:r>
        <w:t>: Extract by mask example and extracted GLC 2000 cells for Orang Utan</w:t>
      </w:r>
    </w:p>
    <w:p w14:paraId="29A04D8B" w14:textId="77777777" w:rsidR="009E4630" w:rsidRDefault="00D55CA0" w:rsidP="008B6883">
      <w:pPr>
        <w:pStyle w:val="BodyText2"/>
      </w:pPr>
      <w:r>
        <w:lastRenderedPageBreak/>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8B6883">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8B6883">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8B6883">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8B6883">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8B6883">
      <w:pPr>
        <w:pStyle w:val="BodyText2"/>
      </w:pPr>
      <w:r>
        <w:t xml:space="preserve">The </w:t>
      </w:r>
      <w:hyperlink r:id="rId272" w:history="1">
        <w:r w:rsidRPr="00C0647A">
          <w:rPr>
            <w:rStyle w:val="Hyperlink"/>
          </w:rPr>
          <w:t>Malayan Leaf Nosed</w:t>
        </w:r>
      </w:hyperlink>
      <w:r>
        <w:t xml:space="preserve"> </w:t>
      </w:r>
      <w:r w:rsidR="00F47928">
        <w:t xml:space="preserve">bat only has 20% natural range and the </w:t>
      </w:r>
      <w:hyperlink r:id="rId273"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8B6883">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8B6883">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8B6883">
      <w:pPr>
        <w:pStyle w:val="BodyText2"/>
      </w:pPr>
      <w:r>
        <w:rPr>
          <w:noProof/>
          <w:lang w:bidi="ar-SA"/>
        </w:rPr>
        <w:lastRenderedPageBreak/>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4"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8B6883">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8B6883">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8B6883">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8B6883">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8B6883">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8B6883">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8B6883">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8B6883">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7" w:name="_Ref328142166"/>
      <w:r>
        <w:t>Geographic area</w:t>
      </w:r>
    </w:p>
    <w:p w14:paraId="6326FB82" w14:textId="77777777" w:rsidR="00A94626" w:rsidRDefault="00A94626" w:rsidP="008B6883">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8B6883">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4"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3B37F4">
      <w:pPr>
        <w:pStyle w:val="Heading2"/>
      </w:pPr>
      <w:r>
        <w:t xml:space="preserve">Country </w:t>
      </w:r>
      <w:bookmarkEnd w:id="77"/>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8B6883">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8B6883">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8B6883">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75" w:history="1">
        <w:r w:rsidRPr="009A0E53">
          <w:rPr>
            <w:rStyle w:val="Hyperlink"/>
          </w:rPr>
          <w:t>this</w:t>
        </w:r>
      </w:hyperlink>
      <w:r>
        <w:t xml:space="preserve"> Python code on 19/8/2014:</w:t>
      </w:r>
    </w:p>
    <w:p w14:paraId="1A8AD6B5" w14:textId="77777777" w:rsidR="00471D41" w:rsidRDefault="00471D41" w:rsidP="008B6883">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DD4343">
            <w:pPr>
              <w:pStyle w:val="Tiny"/>
            </w:pPr>
            <w:r w:rsidRPr="002E39D8">
              <w:t>Vulpes ferrilata</w:t>
            </w:r>
          </w:p>
        </w:tc>
        <w:tc>
          <w:tcPr>
            <w:tcW w:w="1260" w:type="dxa"/>
          </w:tcPr>
          <w:p w14:paraId="3A8C9004" w14:textId="77777777" w:rsidR="00471D41" w:rsidRPr="00D16644" w:rsidRDefault="00471D41" w:rsidP="00DD4343">
            <w:pPr>
              <w:pStyle w:val="Tiny"/>
            </w:pPr>
            <w:r w:rsidRPr="00D16644">
              <w:t>Tibetan Fox</w:t>
            </w:r>
          </w:p>
        </w:tc>
        <w:tc>
          <w:tcPr>
            <w:tcW w:w="1170" w:type="dxa"/>
          </w:tcPr>
          <w:p w14:paraId="3D7DCF35" w14:textId="77777777" w:rsidR="00471D41" w:rsidRDefault="00237F98" w:rsidP="00DD4343">
            <w:pPr>
              <w:pStyle w:val="Tiny"/>
            </w:pPr>
            <w:hyperlink r:id="rId276" w:history="1">
              <w:r w:rsidR="00471D41" w:rsidRPr="00D03753">
                <w:rPr>
                  <w:rStyle w:val="Hyperlink"/>
                </w:rPr>
                <w:t>here</w:t>
              </w:r>
            </w:hyperlink>
          </w:p>
        </w:tc>
        <w:tc>
          <w:tcPr>
            <w:tcW w:w="1260" w:type="dxa"/>
          </w:tcPr>
          <w:p w14:paraId="1E82F15C" w14:textId="77777777" w:rsidR="00471D41" w:rsidRDefault="00237F98" w:rsidP="00DD4343">
            <w:pPr>
              <w:pStyle w:val="Tiny"/>
            </w:pPr>
            <w:hyperlink r:id="rId277" w:anchor="sectionRange" w:history="1">
              <w:r w:rsidR="00471D41" w:rsidRPr="00D03753">
                <w:rPr>
                  <w:rStyle w:val="Hyperlink"/>
                </w:rPr>
                <w:t>here</w:t>
              </w:r>
            </w:hyperlink>
          </w:p>
        </w:tc>
        <w:tc>
          <w:tcPr>
            <w:tcW w:w="3367" w:type="dxa"/>
          </w:tcPr>
          <w:p w14:paraId="20720661" w14:textId="77777777" w:rsidR="00471D41" w:rsidRDefault="00471D41" w:rsidP="00DD4343">
            <w:pPr>
              <w:pStyle w:val="Tiny"/>
            </w:pPr>
            <w:r>
              <w:t>Bhutan</w:t>
            </w:r>
          </w:p>
        </w:tc>
        <w:tc>
          <w:tcPr>
            <w:tcW w:w="1223" w:type="dxa"/>
          </w:tcPr>
          <w:p w14:paraId="516B744E" w14:textId="77777777" w:rsidR="00471D41" w:rsidRPr="00EE5166" w:rsidRDefault="00471D41" w:rsidP="00DD4343">
            <w:pPr>
              <w:pStyle w:val="Tiny"/>
            </w:pPr>
            <w:r>
              <w:t>LC</w:t>
            </w:r>
          </w:p>
        </w:tc>
      </w:tr>
      <w:tr w:rsidR="00471D41" w14:paraId="1242036C" w14:textId="77777777" w:rsidTr="00EE31C7">
        <w:tc>
          <w:tcPr>
            <w:tcW w:w="1435" w:type="dxa"/>
          </w:tcPr>
          <w:p w14:paraId="65B2638F" w14:textId="77777777" w:rsidR="00471D41" w:rsidRPr="002E39D8" w:rsidRDefault="00471D41" w:rsidP="00DD4343">
            <w:pPr>
              <w:pStyle w:val="Tiny"/>
            </w:pPr>
            <w:r w:rsidRPr="002E39D8">
              <w:t>Rucervus eldii</w:t>
            </w:r>
          </w:p>
        </w:tc>
        <w:tc>
          <w:tcPr>
            <w:tcW w:w="1260" w:type="dxa"/>
          </w:tcPr>
          <w:p w14:paraId="07A26322" w14:textId="77777777" w:rsidR="00471D41" w:rsidRPr="00D16644" w:rsidRDefault="00471D41" w:rsidP="00DD4343">
            <w:pPr>
              <w:pStyle w:val="Tiny"/>
            </w:pPr>
            <w:r w:rsidRPr="00D16644">
              <w:t>Eld's Deer</w:t>
            </w:r>
          </w:p>
        </w:tc>
        <w:tc>
          <w:tcPr>
            <w:tcW w:w="1170" w:type="dxa"/>
          </w:tcPr>
          <w:p w14:paraId="7BC1BE54" w14:textId="77777777" w:rsidR="00471D41" w:rsidRDefault="00237F98" w:rsidP="00DD4343">
            <w:pPr>
              <w:pStyle w:val="Tiny"/>
            </w:pPr>
            <w:hyperlink r:id="rId278" w:history="1">
              <w:r w:rsidR="00471D41" w:rsidRPr="00D03753">
                <w:rPr>
                  <w:rStyle w:val="Hyperlink"/>
                </w:rPr>
                <w:t>here</w:t>
              </w:r>
            </w:hyperlink>
          </w:p>
        </w:tc>
        <w:tc>
          <w:tcPr>
            <w:tcW w:w="1260" w:type="dxa"/>
          </w:tcPr>
          <w:p w14:paraId="52AF9872" w14:textId="77777777" w:rsidR="00471D41" w:rsidRDefault="00237F98" w:rsidP="00DD4343">
            <w:pPr>
              <w:pStyle w:val="Tiny"/>
            </w:pPr>
            <w:hyperlink r:id="rId279" w:anchor="sectionRange" w:history="1">
              <w:r w:rsidR="00471D41" w:rsidRPr="00D03753">
                <w:rPr>
                  <w:rStyle w:val="Hyperlink"/>
                </w:rPr>
                <w:t>here</w:t>
              </w:r>
            </w:hyperlink>
          </w:p>
        </w:tc>
        <w:tc>
          <w:tcPr>
            <w:tcW w:w="3367" w:type="dxa"/>
          </w:tcPr>
          <w:p w14:paraId="3578380A" w14:textId="77777777" w:rsidR="00471D41" w:rsidRDefault="00471D41" w:rsidP="00DD4343">
            <w:pPr>
              <w:pStyle w:val="Tiny"/>
            </w:pPr>
            <w:r>
              <w:t>Vietnam</w:t>
            </w:r>
          </w:p>
        </w:tc>
        <w:tc>
          <w:tcPr>
            <w:tcW w:w="1223" w:type="dxa"/>
          </w:tcPr>
          <w:p w14:paraId="600A9D51" w14:textId="77777777" w:rsidR="00471D41" w:rsidRDefault="00471D41" w:rsidP="00DD4343">
            <w:pPr>
              <w:pStyle w:val="Tiny"/>
            </w:pPr>
            <w:r>
              <w:t>EN</w:t>
            </w:r>
          </w:p>
        </w:tc>
      </w:tr>
      <w:tr w:rsidR="00471D41" w14:paraId="1AF601E9" w14:textId="77777777" w:rsidTr="00EE31C7">
        <w:tc>
          <w:tcPr>
            <w:tcW w:w="1435" w:type="dxa"/>
          </w:tcPr>
          <w:p w14:paraId="0989F54B" w14:textId="77777777" w:rsidR="00471D41" w:rsidRPr="002E39D8" w:rsidRDefault="00471D41" w:rsidP="00DD4343">
            <w:pPr>
              <w:pStyle w:val="Tiny"/>
            </w:pPr>
            <w:r w:rsidRPr="002E39D8">
              <w:t>Avicennia germinans</w:t>
            </w:r>
          </w:p>
        </w:tc>
        <w:tc>
          <w:tcPr>
            <w:tcW w:w="1260" w:type="dxa"/>
          </w:tcPr>
          <w:p w14:paraId="0C93F46C" w14:textId="77777777" w:rsidR="00471D41" w:rsidRPr="00480BAB" w:rsidRDefault="00471D41" w:rsidP="00DD4343">
            <w:pPr>
              <w:pStyle w:val="Tiny"/>
            </w:pPr>
            <w:r w:rsidRPr="00AB68ED">
              <w:t>Black Mangrove</w:t>
            </w:r>
          </w:p>
        </w:tc>
        <w:tc>
          <w:tcPr>
            <w:tcW w:w="1170" w:type="dxa"/>
          </w:tcPr>
          <w:p w14:paraId="2314933A" w14:textId="77777777" w:rsidR="00471D41" w:rsidRPr="00AB68ED" w:rsidRDefault="00237F98" w:rsidP="00DD4343">
            <w:pPr>
              <w:pStyle w:val="Tiny"/>
            </w:pPr>
            <w:hyperlink r:id="rId280" w:history="1">
              <w:r w:rsidR="00471D41" w:rsidRPr="00D03753">
                <w:rPr>
                  <w:rStyle w:val="Hyperlink"/>
                </w:rPr>
                <w:t>here</w:t>
              </w:r>
            </w:hyperlink>
          </w:p>
        </w:tc>
        <w:tc>
          <w:tcPr>
            <w:tcW w:w="1260" w:type="dxa"/>
          </w:tcPr>
          <w:p w14:paraId="6760D031" w14:textId="77777777" w:rsidR="00471D41" w:rsidRPr="00AB68ED" w:rsidRDefault="00237F98" w:rsidP="00DD4343">
            <w:pPr>
              <w:pStyle w:val="Tiny"/>
            </w:pPr>
            <w:hyperlink r:id="rId281" w:anchor="sectionRange" w:history="1">
              <w:r w:rsidR="00471D41" w:rsidRPr="00D03753">
                <w:rPr>
                  <w:rStyle w:val="Hyperlink"/>
                </w:rPr>
                <w:t>here</w:t>
              </w:r>
            </w:hyperlink>
          </w:p>
        </w:tc>
        <w:tc>
          <w:tcPr>
            <w:tcW w:w="3367" w:type="dxa"/>
          </w:tcPr>
          <w:p w14:paraId="081FC384" w14:textId="77777777" w:rsidR="00471D41" w:rsidRPr="007C232E" w:rsidRDefault="00471D41" w:rsidP="00DD4343">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DD4343">
            <w:pPr>
              <w:pStyle w:val="Tiny"/>
            </w:pPr>
            <w:r>
              <w:t>LC</w:t>
            </w:r>
          </w:p>
        </w:tc>
      </w:tr>
      <w:tr w:rsidR="00471D41" w14:paraId="121C39A4" w14:textId="77777777" w:rsidTr="00EE31C7">
        <w:tc>
          <w:tcPr>
            <w:tcW w:w="1435" w:type="dxa"/>
          </w:tcPr>
          <w:p w14:paraId="6AB3F8DF" w14:textId="77777777" w:rsidR="00471D41" w:rsidRPr="002E39D8" w:rsidRDefault="00471D41" w:rsidP="00DD4343">
            <w:pPr>
              <w:pStyle w:val="Tiny"/>
            </w:pPr>
            <w:r w:rsidRPr="002E39D8">
              <w:t>Python regius</w:t>
            </w:r>
          </w:p>
        </w:tc>
        <w:tc>
          <w:tcPr>
            <w:tcW w:w="1260" w:type="dxa"/>
          </w:tcPr>
          <w:p w14:paraId="155F69D1" w14:textId="77777777" w:rsidR="00471D41" w:rsidRPr="00AB68ED" w:rsidRDefault="00471D41" w:rsidP="00DD4343">
            <w:pPr>
              <w:pStyle w:val="Tiny"/>
            </w:pPr>
            <w:r>
              <w:t>Royal Python</w:t>
            </w:r>
          </w:p>
        </w:tc>
        <w:tc>
          <w:tcPr>
            <w:tcW w:w="1170" w:type="dxa"/>
          </w:tcPr>
          <w:p w14:paraId="086B327F" w14:textId="77777777" w:rsidR="00471D41" w:rsidRDefault="00237F98" w:rsidP="00DD4343">
            <w:pPr>
              <w:pStyle w:val="Tiny"/>
            </w:pPr>
            <w:hyperlink r:id="rId282" w:history="1">
              <w:r w:rsidR="00471D41" w:rsidRPr="001F5986">
                <w:rPr>
                  <w:rStyle w:val="Hyperlink"/>
                </w:rPr>
                <w:t>here</w:t>
              </w:r>
            </w:hyperlink>
          </w:p>
        </w:tc>
        <w:tc>
          <w:tcPr>
            <w:tcW w:w="1260" w:type="dxa"/>
          </w:tcPr>
          <w:p w14:paraId="137CF520" w14:textId="77777777" w:rsidR="00471D41" w:rsidRDefault="00237F98" w:rsidP="00DD4343">
            <w:pPr>
              <w:pStyle w:val="Tiny"/>
            </w:pPr>
            <w:hyperlink r:id="rId283" w:anchor="sectionRange" w:history="1">
              <w:r w:rsidR="00471D41" w:rsidRPr="001F5986">
                <w:rPr>
                  <w:rStyle w:val="Hyperlink"/>
                </w:rPr>
                <w:t>here</w:t>
              </w:r>
            </w:hyperlink>
          </w:p>
        </w:tc>
        <w:tc>
          <w:tcPr>
            <w:tcW w:w="3367" w:type="dxa"/>
          </w:tcPr>
          <w:p w14:paraId="3BD48EF0" w14:textId="77777777" w:rsidR="00471D41" w:rsidRPr="00AB68ED" w:rsidRDefault="00471D41" w:rsidP="00DD4343">
            <w:pPr>
              <w:pStyle w:val="Tiny"/>
            </w:pPr>
            <w:r>
              <w:t>Burkina Faso, Chad, Congo</w:t>
            </w:r>
          </w:p>
        </w:tc>
        <w:tc>
          <w:tcPr>
            <w:tcW w:w="1223" w:type="dxa"/>
          </w:tcPr>
          <w:p w14:paraId="647C5D82" w14:textId="77777777" w:rsidR="00471D41" w:rsidRDefault="00471D41" w:rsidP="00DD4343">
            <w:pPr>
              <w:pStyle w:val="Tiny"/>
            </w:pPr>
            <w:r>
              <w:t>LC</w:t>
            </w:r>
          </w:p>
        </w:tc>
      </w:tr>
      <w:tr w:rsidR="00471D41" w14:paraId="19D4E165" w14:textId="77777777" w:rsidTr="00EE31C7">
        <w:tc>
          <w:tcPr>
            <w:tcW w:w="1435" w:type="dxa"/>
          </w:tcPr>
          <w:p w14:paraId="5FDC1441" w14:textId="77777777" w:rsidR="00471D41" w:rsidRPr="002E39D8" w:rsidRDefault="00471D41" w:rsidP="00DD4343">
            <w:pPr>
              <w:pStyle w:val="Tiny"/>
            </w:pPr>
            <w:r w:rsidRPr="002E39D8">
              <w:t>Alopias pelagicus</w:t>
            </w:r>
          </w:p>
        </w:tc>
        <w:tc>
          <w:tcPr>
            <w:tcW w:w="1260" w:type="dxa"/>
          </w:tcPr>
          <w:p w14:paraId="1901ECFD" w14:textId="77777777" w:rsidR="00471D41" w:rsidRDefault="00471D41" w:rsidP="00DD4343">
            <w:pPr>
              <w:pStyle w:val="Tiny"/>
            </w:pPr>
            <w:r w:rsidRPr="00120B3E">
              <w:t>Pelagic Thresher</w:t>
            </w:r>
          </w:p>
        </w:tc>
        <w:tc>
          <w:tcPr>
            <w:tcW w:w="1170" w:type="dxa"/>
          </w:tcPr>
          <w:p w14:paraId="79ED648C" w14:textId="77777777" w:rsidR="00471D41" w:rsidRDefault="00237F98" w:rsidP="00DD4343">
            <w:pPr>
              <w:pStyle w:val="Tiny"/>
            </w:pPr>
            <w:hyperlink r:id="rId284" w:history="1">
              <w:r w:rsidR="00471D41" w:rsidRPr="00120B3E">
                <w:rPr>
                  <w:rStyle w:val="Hyperlink"/>
                </w:rPr>
                <w:t>here</w:t>
              </w:r>
            </w:hyperlink>
          </w:p>
        </w:tc>
        <w:tc>
          <w:tcPr>
            <w:tcW w:w="1260" w:type="dxa"/>
          </w:tcPr>
          <w:p w14:paraId="2337495F" w14:textId="77777777" w:rsidR="00471D41" w:rsidRDefault="00237F98" w:rsidP="00DD4343">
            <w:pPr>
              <w:pStyle w:val="Tiny"/>
            </w:pPr>
            <w:hyperlink r:id="rId285" w:anchor="sectionRange" w:history="1">
              <w:r w:rsidR="00471D41" w:rsidRPr="00120B3E">
                <w:rPr>
                  <w:rStyle w:val="Hyperlink"/>
                </w:rPr>
                <w:t>here</w:t>
              </w:r>
            </w:hyperlink>
          </w:p>
        </w:tc>
        <w:tc>
          <w:tcPr>
            <w:tcW w:w="3367" w:type="dxa"/>
          </w:tcPr>
          <w:p w14:paraId="1B067464" w14:textId="77777777" w:rsidR="00471D41" w:rsidRDefault="00471D41" w:rsidP="00DD4343">
            <w:pPr>
              <w:pStyle w:val="Tiny"/>
            </w:pPr>
            <w:r>
              <w:t>&gt;60 countries</w:t>
            </w:r>
          </w:p>
        </w:tc>
        <w:tc>
          <w:tcPr>
            <w:tcW w:w="1223" w:type="dxa"/>
          </w:tcPr>
          <w:p w14:paraId="61ABE09D" w14:textId="77777777" w:rsidR="00471D41" w:rsidRDefault="00471D41" w:rsidP="00DD4343">
            <w:pPr>
              <w:pStyle w:val="Tiny"/>
            </w:pPr>
            <w:r>
              <w:t>VU</w:t>
            </w:r>
          </w:p>
        </w:tc>
      </w:tr>
      <w:tr w:rsidR="00471D41" w14:paraId="3714E8D0" w14:textId="77777777" w:rsidTr="00EE31C7">
        <w:tc>
          <w:tcPr>
            <w:tcW w:w="1435" w:type="dxa"/>
          </w:tcPr>
          <w:p w14:paraId="16D7AAEC" w14:textId="77777777" w:rsidR="00471D41" w:rsidRPr="002E39D8" w:rsidRDefault="00471D41" w:rsidP="00DD4343">
            <w:pPr>
              <w:pStyle w:val="Tiny"/>
            </w:pPr>
            <w:r w:rsidRPr="002E39D8">
              <w:t>Glyphis gangeticus</w:t>
            </w:r>
          </w:p>
        </w:tc>
        <w:tc>
          <w:tcPr>
            <w:tcW w:w="1260" w:type="dxa"/>
          </w:tcPr>
          <w:p w14:paraId="6AC4E14B" w14:textId="77777777" w:rsidR="00471D41" w:rsidRPr="00120B3E" w:rsidRDefault="00471D41" w:rsidP="00DD4343">
            <w:pPr>
              <w:pStyle w:val="Tiny"/>
            </w:pPr>
            <w:r>
              <w:t>Ganges Shark</w:t>
            </w:r>
          </w:p>
        </w:tc>
        <w:tc>
          <w:tcPr>
            <w:tcW w:w="1170" w:type="dxa"/>
          </w:tcPr>
          <w:p w14:paraId="1E03F7FA" w14:textId="77777777" w:rsidR="00471D41" w:rsidRDefault="00237F98" w:rsidP="00DD4343">
            <w:pPr>
              <w:pStyle w:val="Tiny"/>
            </w:pPr>
            <w:hyperlink r:id="rId286" w:history="1">
              <w:r w:rsidR="00471D41" w:rsidRPr="00F52BA7">
                <w:rPr>
                  <w:rStyle w:val="Hyperlink"/>
                </w:rPr>
                <w:t>here</w:t>
              </w:r>
            </w:hyperlink>
          </w:p>
        </w:tc>
        <w:tc>
          <w:tcPr>
            <w:tcW w:w="1260" w:type="dxa"/>
          </w:tcPr>
          <w:p w14:paraId="194D03DF" w14:textId="77777777" w:rsidR="00471D41" w:rsidRDefault="00237F98" w:rsidP="00DD4343">
            <w:pPr>
              <w:pStyle w:val="Tiny"/>
            </w:pPr>
            <w:hyperlink r:id="rId287" w:anchor="sectionRange" w:history="1">
              <w:r w:rsidR="00471D41" w:rsidRPr="00F52BA7">
                <w:rPr>
                  <w:rStyle w:val="Hyperlink"/>
                </w:rPr>
                <w:t>here</w:t>
              </w:r>
            </w:hyperlink>
          </w:p>
        </w:tc>
        <w:tc>
          <w:tcPr>
            <w:tcW w:w="3367" w:type="dxa"/>
          </w:tcPr>
          <w:p w14:paraId="3A9A3184" w14:textId="77777777" w:rsidR="00471D41" w:rsidRDefault="00471D41" w:rsidP="00DD4343">
            <w:pPr>
              <w:pStyle w:val="Tiny"/>
            </w:pPr>
            <w:r w:rsidRPr="00F52BA7">
              <w:t>Bangladesh, Myanmar, Pakistan</w:t>
            </w:r>
          </w:p>
        </w:tc>
        <w:tc>
          <w:tcPr>
            <w:tcW w:w="1223" w:type="dxa"/>
          </w:tcPr>
          <w:p w14:paraId="486A74F0" w14:textId="77777777" w:rsidR="00471D41" w:rsidRDefault="00471D41" w:rsidP="00DD4343">
            <w:pPr>
              <w:pStyle w:val="Tiny"/>
            </w:pPr>
            <w:r>
              <w:t>CR</w:t>
            </w:r>
          </w:p>
        </w:tc>
      </w:tr>
      <w:tr w:rsidR="00471D41" w14:paraId="2DCA55AA" w14:textId="77777777" w:rsidTr="00EE31C7">
        <w:tc>
          <w:tcPr>
            <w:tcW w:w="1435" w:type="dxa"/>
          </w:tcPr>
          <w:p w14:paraId="3834544C" w14:textId="77777777" w:rsidR="00471D41" w:rsidRPr="002E39D8" w:rsidRDefault="00471D41" w:rsidP="00DD4343">
            <w:pPr>
              <w:pStyle w:val="Tiny"/>
            </w:pPr>
            <w:r w:rsidRPr="002E39D8">
              <w:t>Nomascus leucogenys</w:t>
            </w:r>
          </w:p>
        </w:tc>
        <w:tc>
          <w:tcPr>
            <w:tcW w:w="1260" w:type="dxa"/>
          </w:tcPr>
          <w:p w14:paraId="4A92AE31" w14:textId="77777777" w:rsidR="00471D41" w:rsidRDefault="00471D41" w:rsidP="00DD4343">
            <w:pPr>
              <w:pStyle w:val="Tiny"/>
            </w:pPr>
            <w:r w:rsidRPr="00D3378A">
              <w:t>Northern White cheeked Gibbon</w:t>
            </w:r>
          </w:p>
        </w:tc>
        <w:tc>
          <w:tcPr>
            <w:tcW w:w="1170" w:type="dxa"/>
          </w:tcPr>
          <w:p w14:paraId="78316BAF" w14:textId="77777777" w:rsidR="00471D41" w:rsidRDefault="00237F98" w:rsidP="00DD4343">
            <w:pPr>
              <w:pStyle w:val="Tiny"/>
            </w:pPr>
            <w:hyperlink r:id="rId288" w:history="1">
              <w:r w:rsidR="00471D41" w:rsidRPr="00D3378A">
                <w:rPr>
                  <w:rStyle w:val="Hyperlink"/>
                </w:rPr>
                <w:t>here</w:t>
              </w:r>
            </w:hyperlink>
          </w:p>
        </w:tc>
        <w:tc>
          <w:tcPr>
            <w:tcW w:w="1260" w:type="dxa"/>
          </w:tcPr>
          <w:p w14:paraId="1AFD0945" w14:textId="77777777" w:rsidR="00471D41" w:rsidRDefault="00237F98" w:rsidP="00DD4343">
            <w:pPr>
              <w:pStyle w:val="Tiny"/>
            </w:pPr>
            <w:hyperlink r:id="rId289" w:anchor="sectionRange" w:history="1">
              <w:r w:rsidR="00471D41" w:rsidRPr="00D3378A">
                <w:rPr>
                  <w:rStyle w:val="Hyperlink"/>
                </w:rPr>
                <w:t>here</w:t>
              </w:r>
            </w:hyperlink>
          </w:p>
        </w:tc>
        <w:tc>
          <w:tcPr>
            <w:tcW w:w="3367" w:type="dxa"/>
          </w:tcPr>
          <w:p w14:paraId="785956BB" w14:textId="77777777" w:rsidR="00471D41" w:rsidRPr="00F52BA7" w:rsidRDefault="00471D41" w:rsidP="00DD4343">
            <w:pPr>
              <w:pStyle w:val="Tiny"/>
            </w:pPr>
            <w:r>
              <w:t>China</w:t>
            </w:r>
          </w:p>
        </w:tc>
        <w:tc>
          <w:tcPr>
            <w:tcW w:w="1223" w:type="dxa"/>
          </w:tcPr>
          <w:p w14:paraId="16614CC1" w14:textId="77777777" w:rsidR="00471D41" w:rsidRDefault="00471D41" w:rsidP="00DD4343">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8B6883">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8B6883">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8B6883">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8B6883">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90" w:anchor="!msg/fmetalk/wkmthyvGx54/no8cQiltbZUJ" w:history="1">
        <w:r w:rsidRPr="00E73772">
          <w:rPr>
            <w:rStyle w:val="Hyperlink"/>
          </w:rPr>
          <w:t>here</w:t>
        </w:r>
      </w:hyperlink>
      <w:r>
        <w:t>.</w:t>
      </w:r>
    </w:p>
    <w:p w14:paraId="61E07B7D" w14:textId="77777777" w:rsidR="00E25E0B" w:rsidRDefault="00E25E0B" w:rsidP="008B6883">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8B6883">
      <w:pPr>
        <w:pStyle w:val="BodyText2"/>
      </w:pPr>
      <w:r>
        <w:t>But I cant get it to work for a species. Because when you use lat/long coordinates for some reason they are round the wrong way in the wfs!</w:t>
      </w:r>
    </w:p>
    <w:p w14:paraId="39D32A28" w14:textId="77777777" w:rsidR="00E25E0B" w:rsidRDefault="00E25E0B" w:rsidP="008B6883">
      <w:pPr>
        <w:pStyle w:val="BodyText2"/>
      </w:pPr>
      <w:r>
        <w:t xml:space="preserve">In ArcGIS Server Services directory, the coordinates are in x,y order for both the </w:t>
      </w:r>
      <w:hyperlink r:id="rId291" w:history="1">
        <w:r w:rsidRPr="002064F2">
          <w:rPr>
            <w:rStyle w:val="Hyperlink"/>
          </w:rPr>
          <w:t>WebMercator</w:t>
        </w:r>
      </w:hyperlink>
      <w:r>
        <w:t xml:space="preserve"> and </w:t>
      </w:r>
      <w:hyperlink r:id="rId292" w:history="1">
        <w:r w:rsidRPr="002064F2">
          <w:rPr>
            <w:rStyle w:val="Hyperlink"/>
          </w:rPr>
          <w:t>WGS84</w:t>
        </w:r>
      </w:hyperlink>
      <w:r>
        <w:t xml:space="preserve"> requests.</w:t>
      </w:r>
    </w:p>
    <w:p w14:paraId="75051546" w14:textId="77777777" w:rsidR="00E25E0B" w:rsidRDefault="00E25E0B" w:rsidP="008B6883">
      <w:pPr>
        <w:pStyle w:val="BodyText2"/>
      </w:pPr>
      <w:r>
        <w:t xml:space="preserve">In ArcGIS Server WFS, the coordinates are in x,y order for </w:t>
      </w:r>
      <w:hyperlink r:id="rId293" w:history="1">
        <w:r w:rsidRPr="006E50A0">
          <w:rPr>
            <w:rStyle w:val="Hyperlink"/>
          </w:rPr>
          <w:t>WebMercator</w:t>
        </w:r>
      </w:hyperlink>
      <w:r>
        <w:t xml:space="preserve"> but are reversed in the </w:t>
      </w:r>
      <w:hyperlink r:id="rId294" w:history="1">
        <w:r w:rsidRPr="006E50A0">
          <w:rPr>
            <w:rStyle w:val="Hyperlink"/>
          </w:rPr>
          <w:t>WGS84</w:t>
        </w:r>
      </w:hyperlink>
      <w:r>
        <w:t xml:space="preserve"> srs.</w:t>
      </w:r>
    </w:p>
    <w:p w14:paraId="5F0E08FA" w14:textId="77777777" w:rsidR="00E25E0B" w:rsidRDefault="00E25E0B" w:rsidP="008B6883">
      <w:pPr>
        <w:pStyle w:val="BodyText2"/>
      </w:pPr>
      <w:r>
        <w:t xml:space="preserve">If you specify wfs version 1.0.0 in the WFS </w:t>
      </w:r>
      <w:hyperlink r:id="rId295"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8B6883">
      <w:pPr>
        <w:pStyle w:val="BodyText2"/>
      </w:pPr>
      <w:r>
        <w:t xml:space="preserve">See </w:t>
      </w:r>
      <w:hyperlink r:id="rId296"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8B6883">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8" w:name="_Ref330799427"/>
      <w:r>
        <w:t>Attempt 1</w:t>
      </w:r>
      <w:bookmarkEnd w:id="78"/>
    </w:p>
    <w:p w14:paraId="581D0B0E" w14:textId="77777777" w:rsidR="0026003A" w:rsidRDefault="007225E6" w:rsidP="008B6883">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8B6883">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8B6883">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8B6883">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97"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8B6883">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98" w:history="1">
        <w:r w:rsidR="00E92F74" w:rsidRPr="00E92F74">
          <w:rPr>
            <w:rStyle w:val="Hyperlink"/>
          </w:rPr>
          <w:t>REST</w:t>
        </w:r>
      </w:hyperlink>
      <w:r w:rsidR="00E92F74">
        <w:t xml:space="preserve"> but not in </w:t>
      </w:r>
      <w:hyperlink r:id="rId299"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8B6883">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8B6883">
      <w:pPr>
        <w:pStyle w:val="BodyText2"/>
      </w:pPr>
      <w:r>
        <w:t>Using WFS</w:t>
      </w:r>
      <w:r w:rsidR="00931CC6">
        <w:t xml:space="preserve"> to get the GML and then doing the intersection. E</w:t>
      </w:r>
      <w:r>
        <w:t>xample call:</w:t>
      </w:r>
    </w:p>
    <w:p w14:paraId="096086C6" w14:textId="77777777" w:rsidR="001F7DD6" w:rsidRPr="001F7DD6" w:rsidRDefault="00237F98" w:rsidP="008B6883">
      <w:pPr>
        <w:pStyle w:val="BodyText2"/>
      </w:pPr>
      <w:hyperlink r:id="rId300"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8B6883">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8B6883">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8B6883">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8B6883">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301"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8B6883">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8B6883">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8B6883">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8B6883">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8B6883">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302" w:history="1">
        <w:r w:rsidRPr="00A96E1B">
          <w:rPr>
            <w:rStyle w:val="Hyperlink"/>
          </w:rPr>
          <w:t>here</w:t>
        </w:r>
      </w:hyperlink>
      <w:r>
        <w:t>. From ArcGIS the area should be 15848566.549735m2. Not bad!</w:t>
      </w:r>
    </w:p>
    <w:p w14:paraId="2638B077" w14:textId="77777777" w:rsidR="005B564F" w:rsidRDefault="005B564F" w:rsidP="008B6883">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8B6883">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8B6883">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8B6883">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8B6883">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8B6883">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8B6883">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3B37F4">
      <w:pPr>
        <w:pStyle w:val="Heading2"/>
      </w:pPr>
      <w:r>
        <w:t>GLC2000 Intersection</w:t>
      </w:r>
    </w:p>
    <w:p w14:paraId="7607EC16" w14:textId="77777777" w:rsidR="001E4845" w:rsidRDefault="001E4845" w:rsidP="008B6883">
      <w:pPr>
        <w:pStyle w:val="BodyText2"/>
      </w:pPr>
      <w:r>
        <w:t>There is an internal only WMS service to the GLC2000 dataset:</w:t>
      </w:r>
    </w:p>
    <w:p w14:paraId="28F8ED12" w14:textId="77777777" w:rsidR="001E4845" w:rsidRDefault="00237F98" w:rsidP="008B6883">
      <w:pPr>
        <w:pStyle w:val="BodyText2"/>
      </w:pPr>
      <w:hyperlink r:id="rId303" w:history="1">
        <w:r w:rsidR="001E4845">
          <w:rPr>
            <w:rStyle w:val="Hyperlink"/>
          </w:rPr>
          <w:t>http://h05-dev-vm3/geoserver/ows?service=wms&amp;version=1.1.1&amp;request=GetCapabilities</w:t>
        </w:r>
      </w:hyperlink>
    </w:p>
    <w:p w14:paraId="70ABA6B9" w14:textId="77777777" w:rsidR="001E4845" w:rsidRPr="00D02807" w:rsidRDefault="001E4845" w:rsidP="008B6883">
      <w:pPr>
        <w:pStyle w:val="BodyText2"/>
      </w:pPr>
      <w:r>
        <w:t>Added this to the Biofuels Malaysia map document by adding a connection to a new WMS Server.</w:t>
      </w:r>
    </w:p>
    <w:p w14:paraId="04280996" w14:textId="77777777" w:rsidR="004A2AEA" w:rsidRDefault="004A2AEA" w:rsidP="008B6883">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8B6883">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8B6883">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8B6883">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8B6883">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8B6883">
            <w:pPr>
              <w:pStyle w:val="BodyText2"/>
            </w:pPr>
            <w:bookmarkStart w:id="79" w:name="RANGE!A1:C20"/>
            <w:r w:rsidRPr="00413726">
              <w:t>OBJECTID</w:t>
            </w:r>
            <w:bookmarkEnd w:id="79"/>
          </w:p>
        </w:tc>
        <w:tc>
          <w:tcPr>
            <w:tcW w:w="1020" w:type="dxa"/>
            <w:noWrap/>
            <w:vAlign w:val="center"/>
            <w:hideMark/>
          </w:tcPr>
          <w:p w14:paraId="59109995" w14:textId="77777777" w:rsidR="004A2AEA" w:rsidRPr="00413726" w:rsidRDefault="004A2AEA" w:rsidP="008B6883">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8B6883">
            <w:pPr>
              <w:pStyle w:val="BodyText2"/>
            </w:pPr>
            <w:r w:rsidRPr="00413726">
              <w:t>1</w:t>
            </w:r>
          </w:p>
        </w:tc>
        <w:tc>
          <w:tcPr>
            <w:tcW w:w="1020" w:type="dxa"/>
            <w:noWrap/>
            <w:vAlign w:val="center"/>
            <w:hideMark/>
          </w:tcPr>
          <w:p w14:paraId="40233E32" w14:textId="77777777" w:rsidR="004A2AEA" w:rsidRPr="00413726" w:rsidRDefault="004A2AEA" w:rsidP="008B6883">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8B6883">
            <w:pPr>
              <w:pStyle w:val="BodyText2"/>
            </w:pPr>
            <w:r w:rsidRPr="00413726">
              <w:t>2</w:t>
            </w:r>
          </w:p>
        </w:tc>
        <w:tc>
          <w:tcPr>
            <w:tcW w:w="1020" w:type="dxa"/>
            <w:noWrap/>
            <w:vAlign w:val="center"/>
            <w:hideMark/>
          </w:tcPr>
          <w:p w14:paraId="3AAA8294" w14:textId="77777777" w:rsidR="004A2AEA" w:rsidRPr="00413726" w:rsidRDefault="004A2AEA" w:rsidP="008B6883">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8B6883">
            <w:pPr>
              <w:pStyle w:val="BodyText2"/>
            </w:pPr>
            <w:r w:rsidRPr="00413726">
              <w:lastRenderedPageBreak/>
              <w:t>3</w:t>
            </w:r>
          </w:p>
        </w:tc>
        <w:tc>
          <w:tcPr>
            <w:tcW w:w="1020" w:type="dxa"/>
            <w:noWrap/>
            <w:vAlign w:val="center"/>
            <w:hideMark/>
          </w:tcPr>
          <w:p w14:paraId="39C6BB21" w14:textId="77777777" w:rsidR="004A2AEA" w:rsidRPr="00413726" w:rsidRDefault="004A2AEA" w:rsidP="008B6883">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8B6883">
            <w:pPr>
              <w:pStyle w:val="BodyText2"/>
            </w:pPr>
            <w:r w:rsidRPr="00413726">
              <w:t>4</w:t>
            </w:r>
          </w:p>
        </w:tc>
        <w:tc>
          <w:tcPr>
            <w:tcW w:w="1020" w:type="dxa"/>
            <w:noWrap/>
            <w:vAlign w:val="center"/>
            <w:hideMark/>
          </w:tcPr>
          <w:p w14:paraId="5FE76317" w14:textId="77777777" w:rsidR="004A2AEA" w:rsidRPr="00413726" w:rsidRDefault="004A2AEA" w:rsidP="008B6883">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8B6883">
            <w:pPr>
              <w:pStyle w:val="BodyText2"/>
            </w:pPr>
            <w:r w:rsidRPr="00413726">
              <w:t>5</w:t>
            </w:r>
          </w:p>
        </w:tc>
        <w:tc>
          <w:tcPr>
            <w:tcW w:w="1020" w:type="dxa"/>
            <w:noWrap/>
            <w:vAlign w:val="center"/>
            <w:hideMark/>
          </w:tcPr>
          <w:p w14:paraId="0B990CEB" w14:textId="77777777" w:rsidR="004A2AEA" w:rsidRPr="00413726" w:rsidRDefault="004A2AEA" w:rsidP="008B6883">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8B6883">
            <w:pPr>
              <w:pStyle w:val="BodyText2"/>
            </w:pPr>
            <w:r w:rsidRPr="00413726">
              <w:t>6</w:t>
            </w:r>
          </w:p>
        </w:tc>
        <w:tc>
          <w:tcPr>
            <w:tcW w:w="1020" w:type="dxa"/>
            <w:noWrap/>
            <w:vAlign w:val="center"/>
            <w:hideMark/>
          </w:tcPr>
          <w:p w14:paraId="3D38681B" w14:textId="77777777" w:rsidR="004A2AEA" w:rsidRPr="00413726" w:rsidRDefault="004A2AEA" w:rsidP="008B6883">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8B6883">
            <w:pPr>
              <w:pStyle w:val="BodyText2"/>
            </w:pPr>
            <w:r w:rsidRPr="00413726">
              <w:t>7</w:t>
            </w:r>
          </w:p>
        </w:tc>
        <w:tc>
          <w:tcPr>
            <w:tcW w:w="1020" w:type="dxa"/>
            <w:noWrap/>
            <w:vAlign w:val="center"/>
            <w:hideMark/>
          </w:tcPr>
          <w:p w14:paraId="27740278" w14:textId="77777777" w:rsidR="004A2AEA" w:rsidRPr="00413726" w:rsidRDefault="004A2AEA" w:rsidP="008B6883">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8B6883">
            <w:pPr>
              <w:pStyle w:val="BodyText2"/>
            </w:pPr>
            <w:r w:rsidRPr="00413726">
              <w:t>8</w:t>
            </w:r>
          </w:p>
        </w:tc>
        <w:tc>
          <w:tcPr>
            <w:tcW w:w="1020" w:type="dxa"/>
            <w:noWrap/>
            <w:vAlign w:val="center"/>
            <w:hideMark/>
          </w:tcPr>
          <w:p w14:paraId="22024237" w14:textId="77777777" w:rsidR="004A2AEA" w:rsidRPr="00413726" w:rsidRDefault="004A2AEA" w:rsidP="008B6883">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8B6883">
            <w:pPr>
              <w:pStyle w:val="BodyText2"/>
            </w:pPr>
            <w:r w:rsidRPr="00413726">
              <w:t>9</w:t>
            </w:r>
          </w:p>
        </w:tc>
        <w:tc>
          <w:tcPr>
            <w:tcW w:w="1020" w:type="dxa"/>
            <w:noWrap/>
            <w:vAlign w:val="center"/>
            <w:hideMark/>
          </w:tcPr>
          <w:p w14:paraId="34B14CB6" w14:textId="77777777" w:rsidR="004A2AEA" w:rsidRPr="00413726" w:rsidRDefault="004A2AEA" w:rsidP="008B6883">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8B6883">
            <w:pPr>
              <w:pStyle w:val="BodyText2"/>
            </w:pPr>
            <w:r w:rsidRPr="00413726">
              <w:t>10</w:t>
            </w:r>
          </w:p>
        </w:tc>
        <w:tc>
          <w:tcPr>
            <w:tcW w:w="1020" w:type="dxa"/>
            <w:noWrap/>
            <w:vAlign w:val="center"/>
            <w:hideMark/>
          </w:tcPr>
          <w:p w14:paraId="31609C08" w14:textId="77777777" w:rsidR="004A2AEA" w:rsidRPr="00413726" w:rsidRDefault="004A2AEA" w:rsidP="008B6883">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8B6883">
            <w:pPr>
              <w:pStyle w:val="BodyText2"/>
            </w:pPr>
            <w:r w:rsidRPr="00413726">
              <w:t>11</w:t>
            </w:r>
          </w:p>
        </w:tc>
        <w:tc>
          <w:tcPr>
            <w:tcW w:w="1020" w:type="dxa"/>
            <w:noWrap/>
            <w:vAlign w:val="center"/>
            <w:hideMark/>
          </w:tcPr>
          <w:p w14:paraId="7ED34EC4" w14:textId="77777777" w:rsidR="004A2AEA" w:rsidRPr="00413726" w:rsidRDefault="004A2AEA" w:rsidP="008B6883">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8B6883">
            <w:pPr>
              <w:pStyle w:val="BodyText2"/>
            </w:pPr>
            <w:r w:rsidRPr="00413726">
              <w:t>12</w:t>
            </w:r>
          </w:p>
        </w:tc>
        <w:tc>
          <w:tcPr>
            <w:tcW w:w="1020" w:type="dxa"/>
            <w:noWrap/>
            <w:vAlign w:val="center"/>
            <w:hideMark/>
          </w:tcPr>
          <w:p w14:paraId="33F0F4EC" w14:textId="77777777" w:rsidR="004A2AEA" w:rsidRPr="00413726" w:rsidRDefault="004A2AEA" w:rsidP="008B6883">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8B6883">
            <w:pPr>
              <w:pStyle w:val="BodyText2"/>
            </w:pPr>
            <w:r w:rsidRPr="00413726">
              <w:t>13</w:t>
            </w:r>
          </w:p>
        </w:tc>
        <w:tc>
          <w:tcPr>
            <w:tcW w:w="1020" w:type="dxa"/>
            <w:noWrap/>
            <w:vAlign w:val="center"/>
            <w:hideMark/>
          </w:tcPr>
          <w:p w14:paraId="251F8CEB" w14:textId="77777777" w:rsidR="004A2AEA" w:rsidRPr="00413726" w:rsidRDefault="004A2AEA" w:rsidP="008B6883">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8B6883">
            <w:pPr>
              <w:pStyle w:val="BodyText2"/>
            </w:pPr>
            <w:r w:rsidRPr="00413726">
              <w:t>14</w:t>
            </w:r>
          </w:p>
        </w:tc>
        <w:tc>
          <w:tcPr>
            <w:tcW w:w="1020" w:type="dxa"/>
            <w:noWrap/>
            <w:vAlign w:val="center"/>
            <w:hideMark/>
          </w:tcPr>
          <w:p w14:paraId="5DEAEA57" w14:textId="77777777" w:rsidR="004A2AEA" w:rsidRPr="00413726" w:rsidRDefault="004A2AEA" w:rsidP="008B6883">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8B6883">
            <w:pPr>
              <w:pStyle w:val="BodyText2"/>
            </w:pPr>
            <w:r w:rsidRPr="00413726">
              <w:t>15</w:t>
            </w:r>
          </w:p>
        </w:tc>
        <w:tc>
          <w:tcPr>
            <w:tcW w:w="1020" w:type="dxa"/>
            <w:noWrap/>
            <w:vAlign w:val="center"/>
            <w:hideMark/>
          </w:tcPr>
          <w:p w14:paraId="52BB2C82" w14:textId="77777777" w:rsidR="004A2AEA" w:rsidRPr="00413726" w:rsidRDefault="004A2AEA" w:rsidP="008B6883">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8B6883">
            <w:pPr>
              <w:pStyle w:val="BodyText2"/>
            </w:pPr>
            <w:r w:rsidRPr="00413726">
              <w:t>16</w:t>
            </w:r>
          </w:p>
        </w:tc>
        <w:tc>
          <w:tcPr>
            <w:tcW w:w="1020" w:type="dxa"/>
            <w:noWrap/>
            <w:vAlign w:val="center"/>
            <w:hideMark/>
          </w:tcPr>
          <w:p w14:paraId="601A2EDE" w14:textId="77777777" w:rsidR="004A2AEA" w:rsidRPr="00413726" w:rsidRDefault="004A2AEA" w:rsidP="008B6883">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8B6883">
            <w:pPr>
              <w:pStyle w:val="BodyText2"/>
            </w:pPr>
            <w:r w:rsidRPr="00413726">
              <w:t>17</w:t>
            </w:r>
          </w:p>
        </w:tc>
        <w:tc>
          <w:tcPr>
            <w:tcW w:w="1020" w:type="dxa"/>
            <w:noWrap/>
            <w:vAlign w:val="center"/>
            <w:hideMark/>
          </w:tcPr>
          <w:p w14:paraId="5CB4BFB4" w14:textId="77777777" w:rsidR="004A2AEA" w:rsidRPr="00413726" w:rsidRDefault="004A2AEA" w:rsidP="008B6883">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8B6883">
            <w:pPr>
              <w:pStyle w:val="BodyText2"/>
            </w:pPr>
            <w:r w:rsidRPr="00413726">
              <w:t>18</w:t>
            </w:r>
          </w:p>
        </w:tc>
        <w:tc>
          <w:tcPr>
            <w:tcW w:w="1020" w:type="dxa"/>
            <w:noWrap/>
            <w:vAlign w:val="center"/>
            <w:hideMark/>
          </w:tcPr>
          <w:p w14:paraId="5BED9D85" w14:textId="77777777" w:rsidR="004A2AEA" w:rsidRPr="00413726" w:rsidRDefault="004A2AEA" w:rsidP="008B6883">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8B6883">
            <w:pPr>
              <w:pStyle w:val="BodyText2"/>
            </w:pPr>
            <w:r w:rsidRPr="00413726">
              <w:t>19</w:t>
            </w:r>
          </w:p>
        </w:tc>
        <w:tc>
          <w:tcPr>
            <w:tcW w:w="1020" w:type="dxa"/>
            <w:noWrap/>
            <w:vAlign w:val="center"/>
            <w:hideMark/>
          </w:tcPr>
          <w:p w14:paraId="72C242CB" w14:textId="77777777" w:rsidR="004A2AEA" w:rsidRPr="00413726" w:rsidRDefault="004A2AEA" w:rsidP="008B6883">
            <w:pPr>
              <w:pStyle w:val="BodyText2"/>
            </w:pPr>
            <w:r w:rsidRPr="00413726">
              <w:t>0</w:t>
            </w:r>
          </w:p>
        </w:tc>
      </w:tr>
    </w:tbl>
    <w:p w14:paraId="2FA8A68F" w14:textId="77777777" w:rsidR="004A2AEA" w:rsidRDefault="004A2AEA" w:rsidP="008B6883">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80" w:name="_Ref392843156"/>
      <w:r>
        <w:t>Tabulate Area</w:t>
      </w:r>
      <w:bookmarkEnd w:id="80"/>
    </w:p>
    <w:p w14:paraId="53F92560" w14:textId="77777777" w:rsidR="004A2AEA" w:rsidRDefault="004A2AEA" w:rsidP="008B6883">
      <w:pPr>
        <w:pStyle w:val="BodyText2"/>
      </w:pPr>
      <w:r>
        <w:t>The tool ‘Tabulate Area’ is better because it calculates the total area within each land cover type. Notes on ‘Tabulate Area’:</w:t>
      </w:r>
    </w:p>
    <w:p w14:paraId="181BAFD1" w14:textId="77777777" w:rsidR="004A2AEA" w:rsidRDefault="004A2AEA" w:rsidP="008B6883">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8B6883">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8B6883">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8B6883">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8B6883">
      <w:pPr>
        <w:pStyle w:val="BodyText2"/>
      </w:pPr>
      <w:r>
        <w:t>No</w:t>
      </w:r>
      <w:r w:rsidR="009D7FE7">
        <w:t>w</w:t>
      </w:r>
      <w:r>
        <w:t xml:space="preserve"> we have calculated the area we can do all sorts of interesting analyses. </w:t>
      </w:r>
    </w:p>
    <w:p w14:paraId="67D93D13" w14:textId="77777777" w:rsidR="00C34F5E" w:rsidRDefault="00C34F5E" w:rsidP="008B6883">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8B6883">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8B6883">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3B37F4">
      <w:pPr>
        <w:pStyle w:val="Heading2"/>
      </w:pPr>
      <w:r>
        <w:t>PA/Accessibility</w:t>
      </w:r>
    </w:p>
    <w:p w14:paraId="7CA4AE41" w14:textId="77777777" w:rsidR="00383670" w:rsidRDefault="00383670" w:rsidP="008B6883">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8B6883">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237F98" w:rsidP="008B6883">
      <w:pPr>
        <w:pStyle w:val="BodyText2"/>
      </w:pPr>
      <w:hyperlink r:id="rId304"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3B37F4">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8B6883">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05"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06" w:anchor="/How_Polygon_To_Raster_works/001200000037000000/" w:history="1">
        <w:r w:rsidRPr="007252F2">
          <w:rPr>
            <w:rStyle w:val="Hyperlink"/>
          </w:rPr>
          <w:t>here</w:t>
        </w:r>
      </w:hyperlink>
      <w:r>
        <w:t>)</w:t>
      </w:r>
    </w:p>
    <w:p w14:paraId="5AD2E045" w14:textId="5B4F5FD5" w:rsidR="009326F9" w:rsidRDefault="009326F9" w:rsidP="008B6883">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8B6883">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07"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8B6883">
      <w:pPr>
        <w:pStyle w:val="BodyText2"/>
      </w:pPr>
      <w:r>
        <w:t xml:space="preserve">I am </w:t>
      </w:r>
      <w:r w:rsidRPr="00EC6E94">
        <w:t xml:space="preserve">using a graph coloring method based on the code from </w:t>
      </w:r>
      <w:hyperlink r:id="rId308"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09" w:history="1">
        <w:r w:rsidRPr="00C00AA9">
          <w:rPr>
            <w:rStyle w:val="Hyperlink"/>
          </w:rPr>
          <w:t>GP script</w:t>
        </w:r>
      </w:hyperlink>
      <w:r>
        <w:t>.</w:t>
      </w:r>
      <w:r w:rsidR="009E78E9">
        <w:t xml:space="preserve"> </w:t>
      </w:r>
    </w:p>
    <w:p w14:paraId="2E248D7E" w14:textId="77777777" w:rsidR="007146AF" w:rsidRDefault="009E78E9" w:rsidP="008B6883">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237F98" w:rsidP="008B6883">
      <w:pPr>
        <w:pStyle w:val="BodyText2"/>
      </w:pPr>
      <w:hyperlink r:id="rId310" w:history="1">
        <w:r w:rsidR="002A37F4" w:rsidRPr="002A37F4">
          <w:rPr>
            <w:rStyle w:val="Hyperlink"/>
          </w:rPr>
          <w:t>Here</w:t>
        </w:r>
      </w:hyperlink>
      <w:r w:rsidR="002A37F4">
        <w:t xml:space="preserve"> is some help and </w:t>
      </w:r>
      <w:hyperlink r:id="rId311"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8B6883">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8B6883">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DD4343">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DD4343">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DD4343">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DD4343">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DD4343">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DD4343">
            <w:pPr>
              <w:pStyle w:val="Tiny"/>
            </w:pPr>
            <w:r>
              <w:t>56204</w:t>
            </w:r>
          </w:p>
        </w:tc>
      </w:tr>
    </w:tbl>
    <w:p w14:paraId="590639F5" w14:textId="77777777" w:rsidR="007E7432" w:rsidRDefault="006D0C13" w:rsidP="008B6883">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12"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8B6883">
      <w:pPr>
        <w:pStyle w:val="BodyText2"/>
      </w:pPr>
    </w:p>
    <w:p w14:paraId="5EC52746" w14:textId="045934EB" w:rsidR="00B34B72" w:rsidRDefault="00B34B72" w:rsidP="000E5536">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2</w:t>
      </w:r>
      <w:r w:rsidR="00F1369F">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8B6883">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8B6883">
      <w:pPr>
        <w:pStyle w:val="BodyText2"/>
      </w:pPr>
      <w:r>
        <w:t>Validate Topology</w:t>
      </w:r>
      <w:r w:rsidR="00BF3059">
        <w:fldChar w:fldCharType="end"/>
      </w:r>
      <w:r w:rsidR="00BF3059">
        <w:t>.</w:t>
      </w:r>
    </w:p>
    <w:p w14:paraId="7BF8015E" w14:textId="4D00E0A8" w:rsidR="00B37D09" w:rsidRDefault="00C476E5" w:rsidP="003B37F4">
      <w:pPr>
        <w:pStyle w:val="Heading2"/>
      </w:pPr>
      <w:r>
        <w:t>PA/</w:t>
      </w:r>
      <w:r w:rsidR="00587F0C">
        <w:t>Red List</w:t>
      </w:r>
      <w:r>
        <w:t xml:space="preserve"> Intersection</w:t>
      </w:r>
      <w:bookmarkEnd w:id="72"/>
    </w:p>
    <w:p w14:paraId="74597DD6" w14:textId="77777777" w:rsidR="00742B34" w:rsidRPr="00742B34" w:rsidRDefault="00742B34" w:rsidP="0034374E">
      <w:pPr>
        <w:pStyle w:val="Heading3"/>
      </w:pPr>
      <w:bookmarkStart w:id="81" w:name="_Toc315774589"/>
      <w:r>
        <w:t>Using ArcGIS</w:t>
      </w:r>
      <w:bookmarkEnd w:id="81"/>
    </w:p>
    <w:p w14:paraId="283D8357" w14:textId="77777777" w:rsidR="00B37D09" w:rsidRDefault="00C476E5" w:rsidP="008B6883">
      <w:pPr>
        <w:pStyle w:val="BodyText2"/>
      </w:pPr>
      <w:r>
        <w:t xml:space="preserve">10030 took 1hr 5mins </w:t>
      </w:r>
    </w:p>
    <w:p w14:paraId="5AE4592D" w14:textId="77777777" w:rsidR="00B37D09" w:rsidRDefault="00C476E5" w:rsidP="000E5536">
      <w:pPr>
        <w:pStyle w:val="BodyText"/>
      </w:pPr>
      <w:r>
        <w:lastRenderedPageBreak/>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313"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8B6883">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8B6883">
      <w:pPr>
        <w:pStyle w:val="BodyText2"/>
      </w:pPr>
      <w:r>
        <w:t>in memory = same</w:t>
      </w:r>
    </w:p>
    <w:p w14:paraId="315D8842" w14:textId="77777777" w:rsidR="00B37D09" w:rsidRDefault="00C476E5" w:rsidP="008B6883">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237F98" w:rsidP="000E5536">
      <w:pPr>
        <w:pStyle w:val="BodyText"/>
      </w:pPr>
      <w:hyperlink r:id="rId314"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237F98" w:rsidP="008B6883">
      <w:pPr>
        <w:pStyle w:val="BodyText2"/>
      </w:pPr>
      <w:hyperlink r:id="rId315"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8B6883">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316"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8B6883">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8B6883">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8B6883">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8B6883">
      <w:pPr>
        <w:pStyle w:val="BodyText2"/>
      </w:pPr>
      <w:r>
        <w:t>Strange - not sure why - it should be the same data as local machine.</w:t>
      </w:r>
    </w:p>
    <w:p w14:paraId="6B63CB6C" w14:textId="77777777" w:rsidR="00B37D09" w:rsidRDefault="00C476E5" w:rsidP="000E5536">
      <w:pPr>
        <w:pStyle w:val="BodyText"/>
      </w:pPr>
      <w:r>
        <w:lastRenderedPageBreak/>
        <w:t>Ooops! I interruped it - 13488 is the next one to do - restarted it after deleting the code that recreates the overlay table</w:t>
      </w:r>
    </w:p>
    <w:p w14:paraId="6E7FE1FF" w14:textId="77777777" w:rsidR="00B37D09" w:rsidRDefault="00C476E5" w:rsidP="008B6883">
      <w:pPr>
        <w:pStyle w:val="BodyText2"/>
      </w:pPr>
      <w:r>
        <w:t>select those species which had not been done</w:t>
      </w:r>
    </w:p>
    <w:p w14:paraId="3B0DE5E7" w14:textId="77777777" w:rsidR="00B37D09" w:rsidRDefault="00C476E5" w:rsidP="008B6883">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8B6883">
      <w:pPr>
        <w:pStyle w:val="BodyText2"/>
      </w:pPr>
      <w:r>
        <w:t>PAs:</w:t>
      </w:r>
      <w:r>
        <w:tab/>
      </w:r>
      <w:r>
        <w:tab/>
        <w:t>SabahPAs</w:t>
      </w:r>
      <w:r>
        <w:tab/>
      </w:r>
    </w:p>
    <w:p w14:paraId="34A3B7CC" w14:textId="77777777" w:rsidR="00B37D09" w:rsidRDefault="00C476E5" w:rsidP="008B6883">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8B6883">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8B6883">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8B6883">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8B6883">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lastRenderedPageBreak/>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8B6883">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8B6883">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8B6883">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8B6883">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8B6883">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8B6883">
      <w:pPr>
        <w:pStyle w:val="BodyText2"/>
      </w:pPr>
      <w:r>
        <w:t>Intersect looks fine!</w:t>
      </w:r>
    </w:p>
    <w:p w14:paraId="2DEFC7C0"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82" w:name="_Ref325438593"/>
      <w:r>
        <w:t>Attempt 3: 28/2/</w:t>
      </w:r>
      <w:r w:rsidR="00897BAC">
        <w:t>20</w:t>
      </w:r>
      <w:r>
        <w:t>12</w:t>
      </w:r>
      <w:bookmarkEnd w:id="82"/>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8B6883">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17" w:history="1">
        <w:r w:rsidR="00D02E94" w:rsidRPr="00D02E94">
          <w:rPr>
            <w:rStyle w:val="Hyperlink"/>
          </w:rPr>
          <w:t>here</w:t>
        </w:r>
      </w:hyperlink>
      <w:r w:rsidR="00D02E94">
        <w:t xml:space="preserve"> but I think I’ve tried all of these.</w:t>
      </w:r>
    </w:p>
    <w:p w14:paraId="50E3C604" w14:textId="77777777" w:rsidR="00925BA7" w:rsidRDefault="00925BA7" w:rsidP="008B6883">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8B6883">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8B6883">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8B6883">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8B6883">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8B6883">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8B6883">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8B6883">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83" w:name="_Toc315774590"/>
      <w:r>
        <w:t>Range sizes</w:t>
      </w:r>
    </w:p>
    <w:p w14:paraId="5B78DD73" w14:textId="77777777" w:rsidR="002C5A94" w:rsidRDefault="002C5A94" w:rsidP="008B6883">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8B6883">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8B6883">
      <w:pPr>
        <w:pStyle w:val="BodyText2"/>
      </w:pPr>
      <w:r>
        <w:t>There were 6767 records of species with range sizes. How did I produce this table?</w:t>
      </w:r>
      <w:r w:rsidR="007D7D93">
        <w:t xml:space="preserve"> Here is some sample data:</w:t>
      </w:r>
    </w:p>
    <w:p w14:paraId="2F46CFE9" w14:textId="77777777" w:rsidR="007D7D93" w:rsidRDefault="007D7D93" w:rsidP="008B6883">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8B6883">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8B6883">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8B6883">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8B6883">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8B6883">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18"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8B6883">
      <w:pPr>
        <w:pStyle w:val="BodyText2"/>
      </w:pPr>
      <w:r>
        <w:t>ST_Intersects is documented at the following places:</w:t>
      </w:r>
      <w:r w:rsidRPr="00BE191D">
        <w:t xml:space="preserve"> </w:t>
      </w:r>
    </w:p>
    <w:p w14:paraId="78FF8BAF" w14:textId="77777777" w:rsidR="00BE191D" w:rsidRDefault="00BE191D" w:rsidP="008B6883">
      <w:pPr>
        <w:pStyle w:val="BodyText2"/>
      </w:pPr>
      <w:r>
        <w:t xml:space="preserve">ESRI: </w:t>
      </w:r>
      <w:hyperlink r:id="rId319" w:anchor="/ST_Intersects/006z00000059000000/" w:history="1">
        <w:r>
          <w:rPr>
            <w:rStyle w:val="Hyperlink"/>
          </w:rPr>
          <w:t>http://help.arcgis.com/en/arcgisdesktop/10.0/help/index.html#/ST_Intersects/006z00000059000000/</w:t>
        </w:r>
      </w:hyperlink>
    </w:p>
    <w:p w14:paraId="7E9EAEF5" w14:textId="77777777" w:rsidR="00534CDD" w:rsidRDefault="00534CDD" w:rsidP="008B6883">
      <w:pPr>
        <w:pStyle w:val="BodyText2"/>
      </w:pPr>
      <w:r>
        <w:t xml:space="preserve">PostGIS: </w:t>
      </w:r>
      <w:hyperlink r:id="rId320" w:history="1">
        <w:r>
          <w:rPr>
            <w:rStyle w:val="Hyperlink"/>
          </w:rPr>
          <w:t>http://postgis.refractions.net/docs/reference.html</w:t>
        </w:r>
      </w:hyperlink>
    </w:p>
    <w:p w14:paraId="28AAECE9" w14:textId="77777777" w:rsidR="00E17D61" w:rsidRDefault="00E17D61" w:rsidP="008B6883">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21"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lastRenderedPageBreak/>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8B6883">
      <w:pPr>
        <w:pStyle w:val="BodyText2"/>
      </w:pPr>
      <w:r>
        <w:t>In PostGIS there are</w:t>
      </w:r>
      <w:bookmarkStart w:id="84" w:name="b81"/>
      <w:r>
        <w:t xml:space="preserve"> 81 </w:t>
      </w:r>
      <w:bookmarkEnd w:id="84"/>
      <w:r>
        <w:t>unique parks where orang utan occurs</w:t>
      </w:r>
      <w:r w:rsidR="00D74A1A">
        <w:t>.</w:t>
      </w:r>
    </w:p>
    <w:p w14:paraId="125560CB" w14:textId="77777777" w:rsidR="00366B48" w:rsidRDefault="00366B48" w:rsidP="008B6883">
      <w:pPr>
        <w:pStyle w:val="BodyText2"/>
      </w:pPr>
      <w:r>
        <w:t xml:space="preserve">But can it run multiprocess? see </w:t>
      </w:r>
      <w:hyperlink r:id="rId322" w:history="1">
        <w:r w:rsidRPr="00D10075">
          <w:rPr>
            <w:rStyle w:val="Hyperlink"/>
          </w:rPr>
          <w:t>here</w:t>
        </w:r>
      </w:hyperlink>
    </w:p>
    <w:p w14:paraId="706F0E94" w14:textId="77777777" w:rsidR="007B5D60" w:rsidRDefault="00D74A1A" w:rsidP="008B6883">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8B6883">
      <w:pPr>
        <w:pStyle w:val="BodyText2"/>
      </w:pPr>
      <w:r>
        <w:t>Using durga</w:t>
      </w:r>
    </w:p>
    <w:p w14:paraId="54C066D6" w14:textId="77777777" w:rsidR="000F35A7" w:rsidRDefault="000F35A7" w:rsidP="008B6883">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85" w:name="_Ref324227832"/>
      <w:r>
        <w:t>Attempt 2: 7/5/12</w:t>
      </w:r>
      <w:bookmarkEnd w:id="85"/>
    </w:p>
    <w:p w14:paraId="586F1B60" w14:textId="77777777" w:rsidR="0058641C" w:rsidRDefault="0058641C" w:rsidP="008B6883">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8B6883">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8B6883">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8B6883">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8B6883">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8B6883">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8B6883">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8B6883">
      <w:pPr>
        <w:pStyle w:val="BodyText2"/>
      </w:pPr>
      <w:r>
        <w:t>Not sure where this error is raised – might be in psycopg2.DataError, not sure.</w:t>
      </w:r>
    </w:p>
    <w:p w14:paraId="0F601615" w14:textId="77777777" w:rsidR="00240E7D" w:rsidRDefault="00B91908" w:rsidP="008B6883">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8B6883">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8B6883">
            <w:pPr>
              <w:pStyle w:val="BodyText2"/>
            </w:pPr>
            <w:r w:rsidRPr="00695A7D">
              <w:t>id</w:t>
            </w:r>
          </w:p>
        </w:tc>
        <w:tc>
          <w:tcPr>
            <w:tcW w:w="965" w:type="dxa"/>
          </w:tcPr>
          <w:p w14:paraId="67C8319B"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8B6883">
            <w:pPr>
              <w:pStyle w:val="BodyText2"/>
            </w:pPr>
            <w:r w:rsidRPr="00695A7D">
              <w:t>124</w:t>
            </w:r>
          </w:p>
        </w:tc>
        <w:tc>
          <w:tcPr>
            <w:tcW w:w="965" w:type="dxa"/>
          </w:tcPr>
          <w:p w14:paraId="64ABCFE7"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8B6883">
            <w:pPr>
              <w:pStyle w:val="BodyText2"/>
            </w:pPr>
            <w:r w:rsidRPr="00695A7D">
              <w:t>585</w:t>
            </w:r>
          </w:p>
        </w:tc>
        <w:tc>
          <w:tcPr>
            <w:tcW w:w="965" w:type="dxa"/>
          </w:tcPr>
          <w:p w14:paraId="7CE5E9DE"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8B6883">
            <w:pPr>
              <w:pStyle w:val="BodyText2"/>
            </w:pPr>
            <w:r w:rsidRPr="00695A7D">
              <w:t>18397</w:t>
            </w:r>
          </w:p>
        </w:tc>
        <w:tc>
          <w:tcPr>
            <w:tcW w:w="965" w:type="dxa"/>
          </w:tcPr>
          <w:p w14:paraId="31112BEC"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8B6883">
            <w:pPr>
              <w:pStyle w:val="BodyText2"/>
            </w:pPr>
            <w:r w:rsidRPr="00695A7D">
              <w:t>18752</w:t>
            </w:r>
          </w:p>
        </w:tc>
        <w:tc>
          <w:tcPr>
            <w:tcW w:w="965" w:type="dxa"/>
          </w:tcPr>
          <w:p w14:paraId="78A1D551"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8B6883">
            <w:pPr>
              <w:pStyle w:val="BodyText2"/>
            </w:pPr>
            <w:r w:rsidRPr="00695A7D">
              <w:t>64372</w:t>
            </w:r>
          </w:p>
        </w:tc>
        <w:tc>
          <w:tcPr>
            <w:tcW w:w="965" w:type="dxa"/>
          </w:tcPr>
          <w:p w14:paraId="583230F7"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8B6883">
            <w:pPr>
              <w:pStyle w:val="BodyText2"/>
            </w:pPr>
            <w:r w:rsidRPr="00695A7D">
              <w:t>64427</w:t>
            </w:r>
          </w:p>
        </w:tc>
        <w:tc>
          <w:tcPr>
            <w:tcW w:w="965" w:type="dxa"/>
          </w:tcPr>
          <w:p w14:paraId="0483C1ED"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8B6883">
            <w:pPr>
              <w:pStyle w:val="BodyText2"/>
            </w:pPr>
            <w:r w:rsidRPr="00695A7D">
              <w:t>64567</w:t>
            </w:r>
          </w:p>
        </w:tc>
        <w:tc>
          <w:tcPr>
            <w:tcW w:w="965" w:type="dxa"/>
          </w:tcPr>
          <w:p w14:paraId="6CC2D835"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8B6883">
            <w:pPr>
              <w:pStyle w:val="BodyText2"/>
            </w:pPr>
            <w:r w:rsidRPr="00695A7D">
              <w:t>64565</w:t>
            </w:r>
          </w:p>
        </w:tc>
        <w:tc>
          <w:tcPr>
            <w:tcW w:w="965" w:type="dxa"/>
          </w:tcPr>
          <w:p w14:paraId="54254FC9"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8B6883">
      <w:pPr>
        <w:pStyle w:val="BodyText2"/>
      </w:pPr>
      <w:r>
        <w:t>So this is the actual process:</w:t>
      </w:r>
    </w:p>
    <w:p w14:paraId="425E2EC9" w14:textId="77777777" w:rsidR="00BA68EB" w:rsidRDefault="00BA68EB" w:rsidP="002578F7">
      <w:pPr>
        <w:pStyle w:val="ListNumber"/>
        <w:numPr>
          <w:ilvl w:val="0"/>
          <w:numId w:val="13"/>
        </w:numPr>
      </w:pPr>
      <w:r>
        <w:t>Delete the data in especies.species_wdpa.</w:t>
      </w:r>
    </w:p>
    <w:p w14:paraId="3235ABDD" w14:textId="77777777" w:rsidR="00C11489" w:rsidRDefault="00C11489" w:rsidP="002578F7">
      <w:pPr>
        <w:pStyle w:val="ListNumber"/>
        <w:numPr>
          <w:ilvl w:val="0"/>
          <w:numId w:val="13"/>
        </w:numPr>
      </w:pPr>
      <w:r>
        <w:t>Create a table using the wdpa_latest view in the temp schema (i.e. temp.wdpa)</w:t>
      </w:r>
    </w:p>
    <w:p w14:paraId="500F04C4" w14:textId="77777777" w:rsidR="00C11489" w:rsidRDefault="00C11489" w:rsidP="002578F7">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8B6883">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8B6883">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8B6883">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8B6883">
      <w:pPr>
        <w:pStyle w:val="BodyText2"/>
      </w:pPr>
      <w:r>
        <w:t>Comparing the processes from the logs from the 29/9/12 and 2/10/12:</w:t>
      </w:r>
    </w:p>
    <w:p w14:paraId="0AEC4239" w14:textId="77777777" w:rsidR="00AD5C41" w:rsidRDefault="001D1DD8" w:rsidP="008B6883">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8B6883">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8B6883">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8B6883">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23" w:anchor="PLPGSQL-ERROR-TRAPPING" w:history="1">
        <w:r w:rsidR="0011125C" w:rsidRPr="0011125C">
          <w:rPr>
            <w:rStyle w:val="Hyperlink"/>
          </w:rPr>
          <w:t>here</w:t>
        </w:r>
      </w:hyperlink>
      <w:r w:rsidR="0011125C">
        <w:t>.</w:t>
      </w:r>
    </w:p>
    <w:p w14:paraId="458874C5" w14:textId="77777777" w:rsidR="00217221" w:rsidRDefault="00217221" w:rsidP="008B6883">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8B6883">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8B6883">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6" w:name="_Ref337196001"/>
      <w:r>
        <w:t>Attempt 4: 4/10/12</w:t>
      </w:r>
      <w:bookmarkEnd w:id="86"/>
    </w:p>
    <w:p w14:paraId="04033908" w14:textId="77777777" w:rsidR="00BD1F4A" w:rsidRDefault="00BD1F4A" w:rsidP="008B6883">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8B6883">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8B6883">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DD4343">
            <w:pPr>
              <w:pStyle w:val="Tiny"/>
            </w:pPr>
            <w:r w:rsidRPr="00134D2E">
              <w:t>Geom index</w:t>
            </w:r>
          </w:p>
        </w:tc>
        <w:tc>
          <w:tcPr>
            <w:tcW w:w="992" w:type="dxa"/>
          </w:tcPr>
          <w:p w14:paraId="7EF7AC02" w14:textId="77777777" w:rsidR="00134D2E" w:rsidRPr="00134D2E" w:rsidRDefault="005E4B64" w:rsidP="00DD4343">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DD4343">
            <w:pPr>
              <w:pStyle w:val="Tiny"/>
            </w:pPr>
            <w:r w:rsidRPr="00134D2E">
              <w:t>No Index</w:t>
            </w:r>
          </w:p>
        </w:tc>
        <w:tc>
          <w:tcPr>
            <w:tcW w:w="992" w:type="dxa"/>
          </w:tcPr>
          <w:p w14:paraId="061F7CEB" w14:textId="77777777" w:rsidR="00134D2E" w:rsidRPr="00134D2E" w:rsidRDefault="00134D2E" w:rsidP="00DD4343">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DD4343">
            <w:pPr>
              <w:pStyle w:val="Tiny"/>
            </w:pPr>
            <w:r w:rsidRPr="00134D2E">
              <w:t>GIST Index</w:t>
            </w:r>
          </w:p>
        </w:tc>
        <w:tc>
          <w:tcPr>
            <w:tcW w:w="992" w:type="dxa"/>
          </w:tcPr>
          <w:p w14:paraId="28B19124" w14:textId="77777777" w:rsidR="00134D2E" w:rsidRPr="00134D2E" w:rsidRDefault="00134D2E" w:rsidP="00DD4343">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8B6883">
      <w:pPr>
        <w:pStyle w:val="BodyText2"/>
      </w:pPr>
      <w:r>
        <w:t>Took 14 hours and 42 minutes to process 127866 species.</w:t>
      </w:r>
      <w:r w:rsidR="00A94DB9">
        <w:t xml:space="preserve"> </w:t>
      </w:r>
    </w:p>
    <w:p w14:paraId="4EACBD20" w14:textId="77777777" w:rsidR="00A94DB9" w:rsidRDefault="00A94DB9" w:rsidP="008B6883">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8B6883">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8B6883">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8B6883">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DD4343">
            <w:pPr>
              <w:pStyle w:val="Tiny"/>
            </w:pPr>
            <w:r>
              <w:t>ID</w:t>
            </w:r>
          </w:p>
        </w:tc>
        <w:tc>
          <w:tcPr>
            <w:tcW w:w="1701" w:type="dxa"/>
          </w:tcPr>
          <w:p w14:paraId="5603FF51"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DD4343">
            <w:pPr>
              <w:pStyle w:val="Tiny"/>
            </w:pPr>
            <w:r w:rsidRPr="003D2DBC">
              <w:t>64565</w:t>
            </w:r>
          </w:p>
        </w:tc>
        <w:tc>
          <w:tcPr>
            <w:tcW w:w="1701" w:type="dxa"/>
          </w:tcPr>
          <w:p w14:paraId="3FF06EF6"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DD4343">
            <w:pPr>
              <w:pStyle w:val="Tiny"/>
            </w:pPr>
            <w:r>
              <w:t>108480</w:t>
            </w:r>
          </w:p>
        </w:tc>
        <w:tc>
          <w:tcPr>
            <w:tcW w:w="1701" w:type="dxa"/>
          </w:tcPr>
          <w:p w14:paraId="0C882B1E"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DD4343">
            <w:pPr>
              <w:pStyle w:val="Tiny"/>
            </w:pPr>
            <w:r>
              <w:t>108491</w:t>
            </w:r>
          </w:p>
        </w:tc>
        <w:tc>
          <w:tcPr>
            <w:tcW w:w="1701" w:type="dxa"/>
          </w:tcPr>
          <w:p w14:paraId="32721FBB"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8B6883">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8B6883">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8B6883">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8B6883">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24"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25"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8B6883">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8B6883">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7" w:name="_Ref329674174"/>
      <w:r>
        <w:t>Using OWSLib</w:t>
      </w:r>
      <w:bookmarkEnd w:id="87"/>
    </w:p>
    <w:p w14:paraId="6F788DA2" w14:textId="77777777" w:rsidR="00516793" w:rsidRDefault="00516793" w:rsidP="008B6883">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8B6883">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8B6883">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8B6883">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8B6883">
      <w:pPr>
        <w:pStyle w:val="BodyText2"/>
      </w:pPr>
      <w:r>
        <w:t xml:space="preserve">How do we filter the full species data? </w:t>
      </w:r>
    </w:p>
    <w:p w14:paraId="1F787E10" w14:textId="77777777" w:rsidR="00D36A40" w:rsidRDefault="00D36A40" w:rsidP="008B6883">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26"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8B6883">
      <w:pPr>
        <w:pStyle w:val="BodyText2"/>
      </w:pPr>
      <w:r>
        <w:t>There is lots of information about accessing ArcGIS Server WFS Services in the ESRI Help (</w:t>
      </w:r>
      <w:hyperlink r:id="rId327"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8B6883">
      <w:pPr>
        <w:pStyle w:val="BodyText2"/>
      </w:pPr>
      <w:r>
        <w:t>To return just a single feature using the featureid parameter use &lt;FeatureTypeName&gt;.&lt;gml:id&gt; syntax:</w:t>
      </w:r>
    </w:p>
    <w:p w14:paraId="6EB2494B" w14:textId="77777777" w:rsidR="00D36A40" w:rsidRDefault="00237F98" w:rsidP="008B6883">
      <w:pPr>
        <w:pStyle w:val="BodyText2"/>
      </w:pPr>
      <w:hyperlink r:id="rId328"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8B6883">
      <w:pPr>
        <w:pStyle w:val="BodyText2"/>
      </w:pPr>
      <w:r>
        <w:t xml:space="preserve">It seems that ArcGIS Server returns all properties regardless: </w:t>
      </w:r>
      <w:hyperlink r:id="rId329"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8B6883">
      <w:pPr>
        <w:pStyle w:val="BodyText2"/>
      </w:pPr>
      <w:r>
        <w:t xml:space="preserve">This returns the IDs: </w:t>
      </w:r>
    </w:p>
    <w:p w14:paraId="6D013676" w14:textId="77777777" w:rsidR="000D273E" w:rsidRDefault="00237F98" w:rsidP="008B6883">
      <w:pPr>
        <w:pStyle w:val="BodyText2"/>
      </w:pPr>
      <w:hyperlink r:id="rId330"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8B6883">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8B6883">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8B6883">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8" w:name="_Ref325698498"/>
      <w:r>
        <w:t>Attempt 2: 23/5/12</w:t>
      </w:r>
      <w:bookmarkEnd w:id="88"/>
    </w:p>
    <w:p w14:paraId="51DB0515" w14:textId="77777777" w:rsidR="00366ABA" w:rsidRDefault="00366ABA" w:rsidP="000E5536">
      <w:pPr>
        <w:pStyle w:val="Heading8"/>
      </w:pPr>
      <w:r>
        <w:t>Processing</w:t>
      </w:r>
    </w:p>
    <w:p w14:paraId="5A5ECF1E" w14:textId="77777777" w:rsidR="00366ABA" w:rsidRDefault="00366ABA" w:rsidP="008B6883">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8B6883">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8B6883">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8B6883">
            <w:pPr>
              <w:pStyle w:val="BodyText2"/>
            </w:pPr>
            <w:r w:rsidRPr="008562E2">
              <w:t>id_no</w:t>
            </w:r>
          </w:p>
        </w:tc>
        <w:tc>
          <w:tcPr>
            <w:tcW w:w="1525" w:type="dxa"/>
          </w:tcPr>
          <w:p w14:paraId="3E0CD814"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8B6883">
            <w:pPr>
              <w:pStyle w:val="BodyText2"/>
            </w:pPr>
            <w:r w:rsidRPr="008562E2">
              <w:t>13006</w:t>
            </w:r>
          </w:p>
        </w:tc>
        <w:tc>
          <w:tcPr>
            <w:tcW w:w="1525" w:type="dxa"/>
          </w:tcPr>
          <w:p w14:paraId="6E873AFD"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8B6883">
            <w:pPr>
              <w:pStyle w:val="BodyText2"/>
            </w:pPr>
            <w:r w:rsidRPr="008562E2">
              <w:t>141454</w:t>
            </w:r>
          </w:p>
        </w:tc>
        <w:tc>
          <w:tcPr>
            <w:tcW w:w="1525" w:type="dxa"/>
          </w:tcPr>
          <w:p w14:paraId="18A5AB18" w14:textId="77777777" w:rsidR="00366ABA" w:rsidRPr="008562E2" w:rsidRDefault="00366ABA" w:rsidP="008B6883">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237F98" w:rsidP="008B6883">
            <w:pPr>
              <w:pStyle w:val="BodyText2"/>
              <w:cnfStyle w:val="000000000000" w:firstRow="0" w:lastRow="0" w:firstColumn="0" w:lastColumn="0" w:oddVBand="0" w:evenVBand="0" w:oddHBand="0" w:evenHBand="0" w:firstRowFirstColumn="0" w:firstRowLastColumn="0" w:lastRowFirstColumn="0" w:lastRowLastColumn="0"/>
            </w:pPr>
            <w:hyperlink r:id="rId331"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8B6883">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8B6883">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8B6883">
      <w:pPr>
        <w:pStyle w:val="BodyText2"/>
      </w:pPr>
      <w:r>
        <w:t>Performance</w:t>
      </w:r>
      <w:r w:rsidR="00366ABA">
        <w:fldChar w:fldCharType="end"/>
      </w:r>
      <w:r w:rsidR="00366ABA">
        <w:t>.</w:t>
      </w:r>
    </w:p>
    <w:p w14:paraId="64D2E0CE" w14:textId="77777777" w:rsidR="00366ABA" w:rsidRDefault="00366ABA" w:rsidP="008B6883">
      <w:pPr>
        <w:pStyle w:val="BodyText2"/>
      </w:pPr>
      <w:r>
        <w:t>So in summary – this code is:</w:t>
      </w:r>
    </w:p>
    <w:p w14:paraId="09073E4B" w14:textId="77777777" w:rsidR="00366ABA" w:rsidRDefault="00237F98" w:rsidP="008B6883">
      <w:pPr>
        <w:pStyle w:val="BodyText2"/>
      </w:pPr>
      <w:hyperlink r:id="rId332" w:history="1">
        <w:r w:rsidR="00366ABA">
          <w:rPr>
            <w:rStyle w:val="Hyperlink"/>
          </w:rPr>
          <w:t>https://github.com/andrewcottam/eSpecies-Preprocessing-Scripts/commit/e47cb0d2fa2c05a6a663efa976e3c3ff8c234b8e</w:t>
        </w:r>
      </w:hyperlink>
    </w:p>
    <w:p w14:paraId="75ED7598" w14:textId="77777777" w:rsidR="00366ABA" w:rsidRDefault="00366ABA" w:rsidP="008B6883">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8B6883">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9" w:name="_Ref331595766"/>
      <w:r>
        <w:t>Validation</w:t>
      </w:r>
      <w:bookmarkEnd w:id="89"/>
    </w:p>
    <w:p w14:paraId="0870763E" w14:textId="77777777" w:rsidR="00366ABA" w:rsidRDefault="00366ABA" w:rsidP="008B6883">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8B6883">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90" w:name="_Ref329953876"/>
      <w:r>
        <w:t>Attempt 3: 10/7/12 Including area</w:t>
      </w:r>
      <w:bookmarkEnd w:id="90"/>
    </w:p>
    <w:p w14:paraId="59E789CE" w14:textId="77777777" w:rsidR="00366ABA" w:rsidRDefault="00366ABA" w:rsidP="008B6883">
      <w:pPr>
        <w:pStyle w:val="BodyText2"/>
      </w:pPr>
      <w:r>
        <w:t xml:space="preserve">Updated the code to get the area of intersection as well. Using 8 processors on cruise. Very slow. Some OBJECTIDs take ages, e.g. a </w:t>
      </w:r>
      <w:hyperlink r:id="rId333"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91" w:name="_Ref332966170"/>
      <w:r>
        <w:t>Attempt 4: 1/8/12 dopa.wdpa_latest and SpeciesWFSLatLong</w:t>
      </w:r>
      <w:bookmarkEnd w:id="91"/>
    </w:p>
    <w:p w14:paraId="37397126" w14:textId="77777777" w:rsidR="001A2020" w:rsidRDefault="001A2020" w:rsidP="008B6883">
      <w:pPr>
        <w:pStyle w:val="BodyText2"/>
      </w:pPr>
      <w:r w:rsidRPr="00006478">
        <w:t>cottaan@cruise:~/code&gt; nohup python overlayWFS.py&gt; /dev/null 2&gt; /dev/null&lt;/dev/null</w:t>
      </w:r>
    </w:p>
    <w:p w14:paraId="31B681CB" w14:textId="77777777" w:rsidR="001A2020" w:rsidRPr="00006478" w:rsidRDefault="001A2020" w:rsidP="008B6883">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8B6883">
      <w:pPr>
        <w:pStyle w:val="BodyText2"/>
      </w:pPr>
      <w:r w:rsidRPr="00006478">
        <w:lastRenderedPageBreak/>
        <w:t>cottaan@cruise:~/code&gt; nohup python overlayWFS.py&gt; /dev/null 2&gt; /dev/null&lt;/dev/null</w:t>
      </w:r>
    </w:p>
    <w:p w14:paraId="141290FB" w14:textId="77777777" w:rsidR="0098530E" w:rsidRPr="00006478" w:rsidRDefault="001A2020" w:rsidP="008B6883">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92" w:name="_Ref333584356"/>
      <w:r>
        <w:t>High richness along the coasts</w:t>
      </w:r>
      <w:bookmarkEnd w:id="92"/>
    </w:p>
    <w:p w14:paraId="08AE1141" w14:textId="77777777" w:rsidR="00A81E95" w:rsidRDefault="00A81E95" w:rsidP="008B6883">
      <w:pPr>
        <w:pStyle w:val="BodyText2"/>
      </w:pPr>
      <w:r>
        <w:t>You can see this in the WebGL demo using the top 1000 most rich protected areas:</w:t>
      </w:r>
    </w:p>
    <w:p w14:paraId="18D89866" w14:textId="77777777" w:rsidR="00A81E95" w:rsidRDefault="00A81E95" w:rsidP="008B6883">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8B6883">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3B37F4">
      <w:pPr>
        <w:pStyle w:val="Heading2"/>
      </w:pPr>
      <w:r>
        <w:t>PA/GBIF Intersection</w:t>
      </w:r>
    </w:p>
    <w:p w14:paraId="240D3506" w14:textId="62BAD95D" w:rsidR="00587F0C" w:rsidRDefault="00587F0C" w:rsidP="008B6883">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8B6883">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8B6883">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8B6883">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8B6883">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lastRenderedPageBreak/>
        <w:t>hive&gt; SET mapreduce.map.java.opts=-Djava.net.preferIPv4Stack=true –Xmx3400m;</w:t>
      </w:r>
    </w:p>
    <w:p w14:paraId="12026A2D" w14:textId="1F808696" w:rsidR="003C7C5C" w:rsidRDefault="003C7C5C" w:rsidP="008B6883">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8B6883">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8B6883">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3B37F4">
      <w:pPr>
        <w:pStyle w:val="Heading2"/>
      </w:pPr>
      <w:r>
        <w:t>P</w:t>
      </w:r>
      <w:r w:rsidR="009C5058">
        <w:t xml:space="preserve">rotection </w:t>
      </w:r>
      <w:r w:rsidR="004350B9">
        <w:t>Gap Analysis</w:t>
      </w:r>
    </w:p>
    <w:p w14:paraId="74377AA3" w14:textId="77777777" w:rsidR="001E4972" w:rsidRDefault="001E4972" w:rsidP="008B6883">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93" w:name="_Ref335985740"/>
      <w:r>
        <w:t>Species not protected</w:t>
      </w:r>
      <w:bookmarkEnd w:id="93"/>
    </w:p>
    <w:p w14:paraId="0539FCA1" w14:textId="77777777" w:rsidR="00FD32D2" w:rsidRDefault="00B74AFA" w:rsidP="008B6883">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8B6883">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8B6883">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8B6883">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8B6883">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8B6883">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5"/>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8B6883">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8B6883">
      <w:pPr>
        <w:pStyle w:val="BodyText2"/>
      </w:pPr>
      <w:r>
        <w:t xml:space="preserve">There are some issues with deriving statistics on how much of a species range lies within protected areas and there is some </w:t>
      </w:r>
      <w:hyperlink r:id="rId336"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8B6883">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8B6883">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8B6883">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7649EF6D" w:rsidR="00B37D09" w:rsidRDefault="00C476E5" w:rsidP="003B37F4">
      <w:pPr>
        <w:pStyle w:val="Heading2"/>
      </w:pPr>
      <w:r>
        <w:t>Species Charisma Index</w:t>
      </w:r>
      <w:bookmarkEnd w:id="83"/>
    </w:p>
    <w:p w14:paraId="7A0888C5" w14:textId="77777777" w:rsidR="003E1870" w:rsidRDefault="003E1870" w:rsidP="008B6883">
      <w:pPr>
        <w:pStyle w:val="BodyText2"/>
      </w:pPr>
      <w:r>
        <w:t xml:space="preserve">The species charisma index is based on the pa/species intersection analysis. </w:t>
      </w:r>
    </w:p>
    <w:p w14:paraId="3473E2AE" w14:textId="77777777" w:rsidR="00B37D09" w:rsidRDefault="00C476E5" w:rsidP="008B6883">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337"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lastRenderedPageBreak/>
        <w:t xml:space="preserve">Trying to get PyBing using svn - </w:t>
      </w:r>
      <w:hyperlink r:id="rId338"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339" w:history="1">
        <w:r w:rsidRPr="0077669C">
          <w:rPr>
            <w:rStyle w:val="Hyperlink"/>
          </w:rPr>
          <w:t>httplib2 in the bing.py file</w:t>
        </w:r>
      </w:hyperlink>
    </w:p>
    <w:p w14:paraId="65062747" w14:textId="77777777" w:rsidR="00B37D09" w:rsidRDefault="00C476E5" w:rsidP="008B6883">
      <w:pPr>
        <w:pStyle w:val="BodyText2"/>
      </w:pPr>
      <w:r>
        <w:t xml:space="preserve">downloaded </w:t>
      </w:r>
      <w:hyperlink r:id="rId340"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41"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8B6883">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237F98" w:rsidP="008B6883">
      <w:pPr>
        <w:pStyle w:val="BodyText2"/>
      </w:pPr>
      <w:hyperlink r:id="rId342"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237F98" w:rsidP="008B6883">
      <w:pPr>
        <w:pStyle w:val="BodyText2"/>
      </w:pPr>
      <w:hyperlink r:id="rId343" w:history="1">
        <w:r w:rsidR="00C476E5" w:rsidRPr="0077669C">
          <w:rPr>
            <w:rStyle w:val="Hyperlink"/>
          </w:rPr>
          <w:t>https://ajax.googleapis.com/ajax/services/search/images?v=1.0&amp;q=Gorilla%20gorilla</w:t>
        </w:r>
      </w:hyperlink>
    </w:p>
    <w:p w14:paraId="0EFEA1EB" w14:textId="77777777" w:rsidR="001C4EFA" w:rsidRDefault="001C4EFA" w:rsidP="008B6883">
      <w:pPr>
        <w:pStyle w:val="BodyText2"/>
      </w:pPr>
      <w:r>
        <w:t>But according to the Google Code Playground you can use Google Search to search all websites and get the results:</w:t>
      </w:r>
    </w:p>
    <w:p w14:paraId="5996708A" w14:textId="77777777" w:rsidR="001C4EFA" w:rsidRDefault="00237F98" w:rsidP="008B6883">
      <w:pPr>
        <w:pStyle w:val="BodyText2"/>
      </w:pPr>
      <w:hyperlink r:id="rId344" w:anchor="raw_search" w:history="1">
        <w:r w:rsidR="001C4EFA">
          <w:rPr>
            <w:rStyle w:val="Hyperlink"/>
          </w:rPr>
          <w:t>http://code.google.com/apis/ajax/playground/#raw_search</w:t>
        </w:r>
      </w:hyperlink>
    </w:p>
    <w:p w14:paraId="7B683280" w14:textId="77777777" w:rsidR="00D206E0" w:rsidRDefault="00D206E0" w:rsidP="008B6883">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8B6883">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45"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46"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8B6883">
      <w:pPr>
        <w:pStyle w:val="BodyText2"/>
      </w:pPr>
      <w:r>
        <w:t xml:space="preserve">Changed how I register so that I just get sequential Microsoft Hotmail accounts now starting with </w:t>
      </w:r>
      <w:hyperlink r:id="rId347" w:history="1">
        <w:r w:rsidR="00E53DEA" w:rsidRPr="00226724">
          <w:rPr>
            <w:rStyle w:val="Hyperlink"/>
          </w:rPr>
          <w:t>spechar7@hotmail.com</w:t>
        </w:r>
      </w:hyperlink>
      <w:r w:rsidR="001F6D8A">
        <w:t>.</w:t>
      </w:r>
      <w:r w:rsidR="00E53DEA">
        <w:t xml:space="preserve"> But there are </w:t>
      </w:r>
      <w:hyperlink r:id="rId348"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8B6883">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237F98" w:rsidP="00505DB3">
            <w:pPr>
              <w:pStyle w:val="TableText"/>
              <w:rPr>
                <w:b/>
              </w:rPr>
            </w:pPr>
            <w:hyperlink r:id="rId349"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237F98" w:rsidP="00505DB3">
            <w:pPr>
              <w:pStyle w:val="TableText"/>
              <w:rPr>
                <w:b/>
              </w:rPr>
            </w:pPr>
            <w:hyperlink r:id="rId350"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237F98" w:rsidP="00505DB3">
            <w:pPr>
              <w:pStyle w:val="TableText"/>
              <w:rPr>
                <w:b/>
              </w:rPr>
            </w:pPr>
            <w:hyperlink r:id="rId351"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237F98" w:rsidP="00505DB3">
            <w:pPr>
              <w:pStyle w:val="TableText"/>
              <w:rPr>
                <w:b/>
              </w:rPr>
            </w:pPr>
            <w:hyperlink r:id="rId352"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237F98" w:rsidP="00505DB3">
            <w:pPr>
              <w:pStyle w:val="TableText"/>
              <w:rPr>
                <w:b/>
              </w:rPr>
            </w:pPr>
            <w:hyperlink r:id="rId353"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237F98" w:rsidP="00505DB3">
            <w:pPr>
              <w:pStyle w:val="TableText"/>
              <w:rPr>
                <w:b/>
              </w:rPr>
            </w:pPr>
            <w:hyperlink r:id="rId354"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8B6883">
      <w:pPr>
        <w:pStyle w:val="BodyText2"/>
      </w:pPr>
    </w:p>
    <w:p w14:paraId="7BC26520" w14:textId="77777777" w:rsidR="00806594" w:rsidRDefault="00C26BE6" w:rsidP="008B6883">
      <w:pPr>
        <w:pStyle w:val="BodyText2"/>
      </w:pPr>
      <w:r>
        <w:t>Copying the data from the '</w:t>
      </w:r>
      <w:r w:rsidRPr="00C26BE6">
        <w:t>E:\cottaan\My Documents\ArcGIS\UniqueSpecies.gdb\SpeciesUnique</w:t>
      </w:r>
      <w:r>
        <w:t>' database to postgresql.</w:t>
      </w:r>
    </w:p>
    <w:p w14:paraId="6BAE76C1" w14:textId="77777777" w:rsidR="009137D5" w:rsidRDefault="009137D5" w:rsidP="008B6883">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55" w:history="1">
        <w:r w:rsidR="00A16C3F" w:rsidRPr="00A16C3F">
          <w:rPr>
            <w:rStyle w:val="Hyperlink"/>
          </w:rPr>
          <w:t>here</w:t>
        </w:r>
      </w:hyperlink>
      <w:r w:rsidR="00A16C3F">
        <w:t>.</w:t>
      </w:r>
      <w:r w:rsidR="001A19CB">
        <w:t xml:space="preserve"> You can explore the API and the parameters here using the </w:t>
      </w:r>
      <w:hyperlink r:id="rId356"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8B6883">
      <w:pPr>
        <w:pStyle w:val="BodyText2"/>
      </w:pPr>
      <w:r>
        <w:t>The Bing API includes Flickr images!</w:t>
      </w:r>
    </w:p>
    <w:p w14:paraId="15E75201" w14:textId="77777777" w:rsidR="00017B1F" w:rsidRDefault="00017B1F" w:rsidP="007D2F52">
      <w:pPr>
        <w:pStyle w:val="Heading4"/>
      </w:pPr>
      <w:r>
        <w:t>Flickr API</w:t>
      </w:r>
    </w:p>
    <w:p w14:paraId="66419EF7" w14:textId="77777777" w:rsidR="00017B1F" w:rsidRDefault="00017B1F" w:rsidP="008B6883">
      <w:pPr>
        <w:pStyle w:val="BodyText2"/>
      </w:pPr>
      <w:r>
        <w:t>This is really good as the limits are 5000 per hour so you can do all species much quicker. Wrote a Python module to get the data.</w:t>
      </w:r>
      <w:r w:rsidR="00847050">
        <w:t xml:space="preserve"> Heres the </w:t>
      </w:r>
      <w:hyperlink r:id="rId357"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8B6883">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237F98" w:rsidP="00505DB3">
            <w:pPr>
              <w:pStyle w:val="TableText"/>
            </w:pPr>
            <w:hyperlink r:id="rId358"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237F98" w:rsidP="00505DB3">
            <w:pPr>
              <w:pStyle w:val="TableText"/>
            </w:pPr>
            <w:hyperlink r:id="rId359"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237F98" w:rsidP="00505DB3">
            <w:pPr>
              <w:pStyle w:val="TableText"/>
            </w:pPr>
            <w:hyperlink r:id="rId360"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237F98" w:rsidP="00505DB3">
            <w:pPr>
              <w:pStyle w:val="TableText"/>
            </w:pPr>
            <w:hyperlink r:id="rId361"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237F98" w:rsidP="00505DB3">
            <w:pPr>
              <w:pStyle w:val="TableText"/>
            </w:pPr>
            <w:hyperlink r:id="rId362"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237F98" w:rsidP="00505DB3">
            <w:pPr>
              <w:pStyle w:val="TableText"/>
            </w:pPr>
            <w:hyperlink r:id="rId363"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237F98" w:rsidP="00505DB3">
            <w:pPr>
              <w:pStyle w:val="TableText"/>
            </w:pPr>
            <w:hyperlink r:id="rId364"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237F98" w:rsidP="00505DB3">
            <w:pPr>
              <w:pStyle w:val="TableText"/>
            </w:pPr>
            <w:hyperlink r:id="rId365"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237F98" w:rsidP="00505DB3">
            <w:pPr>
              <w:pStyle w:val="TableText"/>
            </w:pPr>
            <w:hyperlink r:id="rId366"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237F98" w:rsidP="00505DB3">
            <w:pPr>
              <w:pStyle w:val="TableText"/>
            </w:pPr>
            <w:hyperlink r:id="rId367"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8B6883">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8B6883">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8B6883">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8B6883">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8B6883">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lastRenderedPageBreak/>
        <w:t>Single species anomalies</w:t>
      </w:r>
    </w:p>
    <w:p w14:paraId="373E089D" w14:textId="77777777" w:rsidR="002B6179" w:rsidRPr="002B6179" w:rsidRDefault="0080506E" w:rsidP="008B6883">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68"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8B6883">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69"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8B6883">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8B6883">
      <w:pPr>
        <w:pStyle w:val="BodyText2"/>
      </w:pPr>
      <w:r>
        <w:t xml:space="preserve">Generally Bing is poor at returning images that are relevant to the search term and Flickr is much better. Some images that are returned are not of the actual search term, e.g. </w:t>
      </w:r>
      <w:hyperlink r:id="rId370"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8B6883">
      <w:pPr>
        <w:pStyle w:val="BodyText2"/>
      </w:pPr>
      <w:r>
        <w:t xml:space="preserve">The following look like bugs with the </w:t>
      </w:r>
      <w:r w:rsidR="00DD4ABE">
        <w:t>API or at least with the python code.</w:t>
      </w:r>
    </w:p>
    <w:p w14:paraId="63C2E99F" w14:textId="77777777" w:rsidR="006661CA" w:rsidRDefault="006661CA" w:rsidP="008B6883">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8B6883">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8B6883">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8B6883">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8B6883">
      <w:pPr>
        <w:pStyle w:val="BodyText2"/>
      </w:pPr>
      <w:r>
        <w:t>The following table highlights some unusual image counts:</w:t>
      </w:r>
    </w:p>
    <w:p w14:paraId="75353AB4" w14:textId="77777777" w:rsidR="00C00AA4" w:rsidRDefault="00C00AA4" w:rsidP="008B6883">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lastRenderedPageBreak/>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2578F7">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2578F7">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2578F7">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2578F7">
      <w:pPr>
        <w:pStyle w:val="ListNumber"/>
        <w:numPr>
          <w:ilvl w:val="0"/>
          <w:numId w:val="14"/>
        </w:numPr>
      </w:pPr>
      <w:r>
        <w:t>Conspicuous or slow moving species will have more, e.g. big land mammals, e.g. bison, foxes, giraffes</w:t>
      </w:r>
    </w:p>
    <w:p w14:paraId="42177F3C" w14:textId="77777777" w:rsidR="00236659" w:rsidRDefault="00D07D1F" w:rsidP="002578F7">
      <w:pPr>
        <w:pStyle w:val="ListNumber"/>
        <w:numPr>
          <w:ilvl w:val="0"/>
          <w:numId w:val="14"/>
        </w:numPr>
      </w:pPr>
      <w:r>
        <w:t>Common pests will have more images, e.g. rats</w:t>
      </w:r>
      <w:r w:rsidR="00C05E97">
        <w:t xml:space="preserve">. </w:t>
      </w:r>
    </w:p>
    <w:p w14:paraId="1A790A99" w14:textId="77777777" w:rsidR="00C24A0F" w:rsidRDefault="002523A2" w:rsidP="002578F7">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2578F7">
      <w:pPr>
        <w:pStyle w:val="ListNumber"/>
        <w:numPr>
          <w:ilvl w:val="0"/>
          <w:numId w:val="14"/>
        </w:numPr>
      </w:pPr>
      <w:r>
        <w:t xml:space="preserve">Multiple images for the same species on the same page, e.g. </w:t>
      </w:r>
      <w:hyperlink r:id="rId371"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8B6883">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8B6883">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8B6883">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8B6883">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8B6883">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8B6883">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8B6883">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8B6883">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lastRenderedPageBreak/>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8B6883">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8B6883">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8B6883">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8B6883">
      <w:pPr>
        <w:pStyle w:val="BodyText2"/>
      </w:pPr>
      <w:r>
        <w:t>We can use a pet checklist but where from</w:t>
      </w:r>
      <w:r w:rsidR="00152FBD">
        <w:t>?</w:t>
      </w:r>
      <w:r w:rsidR="002E226B">
        <w:t xml:space="preserve"> Australian list </w:t>
      </w:r>
      <w:hyperlink r:id="rId372" w:history="1">
        <w:r w:rsidR="002E226B" w:rsidRPr="00236659">
          <w:rPr>
            <w:rStyle w:val="Hyperlink"/>
          </w:rPr>
          <w:t>here</w:t>
        </w:r>
      </w:hyperlink>
      <w:r w:rsidR="002E226B">
        <w:t>. CITES? Captive bred species?</w:t>
      </w:r>
    </w:p>
    <w:p w14:paraId="7CFD3974" w14:textId="77777777" w:rsidR="00194C81" w:rsidRDefault="009C2E20" w:rsidP="008B6883">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8B6883">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8B6883">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8B6883">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8B6883">
      <w:pPr>
        <w:pStyle w:val="BodyText2"/>
      </w:pPr>
      <w:r>
        <w:t>Could we just do it for a single taxonomic group, like birds? Or have a table of number of species within each taxonomic group?</w:t>
      </w:r>
    </w:p>
    <w:p w14:paraId="398BF8F9" w14:textId="77777777" w:rsidR="00E7585B" w:rsidRDefault="00E7585B" w:rsidP="008B6883">
      <w:pPr>
        <w:pStyle w:val="BodyText2"/>
      </w:pPr>
      <w:r>
        <w:t>There are some problematic species:</w:t>
      </w:r>
    </w:p>
    <w:p w14:paraId="49DB3422" w14:textId="77777777" w:rsidR="00E7585B" w:rsidRDefault="00E7585B" w:rsidP="008B6883">
      <w:pPr>
        <w:pStyle w:val="BodyText2"/>
      </w:pPr>
      <w:r>
        <w:t xml:space="preserve">Problem of common species that are pretty – e.g. </w:t>
      </w:r>
      <w:hyperlink r:id="rId373"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8B6883">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8B6883">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8B6883">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8B6883">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lastRenderedPageBreak/>
        <w:t>How do you summarise the image hit counts?</w:t>
      </w:r>
    </w:p>
    <w:p w14:paraId="24B5EE6F" w14:textId="77777777" w:rsidR="00E7585B" w:rsidRDefault="00E7585B" w:rsidP="008B6883">
      <w:pPr>
        <w:pStyle w:val="BodyText2"/>
      </w:pPr>
      <w:r>
        <w:t>Do we use the actual image hit counts?</w:t>
      </w:r>
    </w:p>
    <w:p w14:paraId="7288DE14" w14:textId="77777777" w:rsidR="00E7585B" w:rsidRDefault="00E7585B" w:rsidP="008B6883">
      <w:pPr>
        <w:pStyle w:val="BodyText2"/>
      </w:pPr>
      <w:r>
        <w:t>Could put CI scores into bins, e.g. 0-100 scores 1, 100-1000 2, 1000-10000 3 etc</w:t>
      </w:r>
    </w:p>
    <w:p w14:paraId="07BCA998" w14:textId="77777777" w:rsidR="006C6A52" w:rsidRDefault="006C6A52" w:rsidP="008B6883">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8B6883">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8B6883">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8B6883">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8B6883">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8B6883">
      <w:pPr>
        <w:pStyle w:val="BodyText2"/>
      </w:pPr>
      <w:r>
        <w:t xml:space="preserve">Can be used by birdwatching tour operators to identify the most charismatic birds to sell to people. </w:t>
      </w:r>
    </w:p>
    <w:p w14:paraId="05ECD094" w14:textId="77777777" w:rsidR="0067279D" w:rsidRDefault="0067279D" w:rsidP="008B6883">
      <w:pPr>
        <w:pStyle w:val="BodyText2"/>
      </w:pPr>
      <w:r>
        <w:t>These values will be useful to Birdlife as well?</w:t>
      </w:r>
    </w:p>
    <w:p w14:paraId="690A7656" w14:textId="77777777" w:rsidR="00C842AF" w:rsidRDefault="00262402" w:rsidP="008B6883">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8B6883">
      <w:pPr>
        <w:pStyle w:val="BodyText2"/>
      </w:pPr>
      <w:r>
        <w:t>Most charismatic species within genera – e.g. the most charismatic cat species is – the Lion!</w:t>
      </w:r>
      <w:r w:rsidR="005F7924">
        <w:t xml:space="preserve"> Or whatever.</w:t>
      </w:r>
    </w:p>
    <w:p w14:paraId="02985D1F" w14:textId="77777777" w:rsidR="009016F0" w:rsidRDefault="009016F0" w:rsidP="008B6883">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8B6883">
      <w:pPr>
        <w:pStyle w:val="BodyText2"/>
      </w:pPr>
      <w:r>
        <w:t>The charisma index provides a good way to order species by how well known or charismatic they are.</w:t>
      </w:r>
    </w:p>
    <w:p w14:paraId="387E300B" w14:textId="77777777" w:rsidR="003E58D0" w:rsidRDefault="004B78C4" w:rsidP="003B37F4">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8B6883">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8B6883">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8B6883">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74"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75"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76"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8B6883">
      <w:pPr>
        <w:pStyle w:val="BodyText2"/>
      </w:pPr>
      <w:r>
        <w:t xml:space="preserve">Reclassifying the data also helps the visualisation. SEDAC have produced some good richness maps for amphibians like the example shown below which is classified into 8 classes (from </w:t>
      </w:r>
      <w:hyperlink r:id="rId377" w:anchor="species-v1" w:history="1">
        <w:r>
          <w:rPr>
            <w:rStyle w:val="Hyperlink"/>
          </w:rPr>
          <w:t>http://sedac.ciesin.columbia.edu/maps/services/wms#species-v1</w:t>
        </w:r>
      </w:hyperlink>
      <w:r>
        <w:t>):</w:t>
      </w:r>
    </w:p>
    <w:p w14:paraId="6983F2B7" w14:textId="77777777" w:rsidR="004A2AEA" w:rsidRDefault="004A2AEA" w:rsidP="008B6883">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78"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79">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8B6883">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8B6883">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8B6883">
      <w:pPr>
        <w:pStyle w:val="BodyText2"/>
      </w:pPr>
      <w:r>
        <w:t>Using the GBIF analysis, the richest quad keys are:</w:t>
      </w:r>
    </w:p>
    <w:p w14:paraId="25E2CD57" w14:textId="77777777" w:rsidR="00B3688A" w:rsidRDefault="00B3688A" w:rsidP="008B6883">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8B6883">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8B6883">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94" w:name="_Toc315774593"/>
      <w:r>
        <w:t>Country</w:t>
      </w:r>
    </w:p>
    <w:p w14:paraId="768574D3" w14:textId="77777777" w:rsidR="006B33C9" w:rsidRPr="00872D48" w:rsidRDefault="00872D48" w:rsidP="008B6883">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8B6883">
      <w:pPr>
        <w:pStyle w:val="BodyText2"/>
      </w:pPr>
      <w:r>
        <w:t>Roxanne Leberger is doing an analysis of species richness patterns in forested areas in Africa using our 1Km data.</w:t>
      </w:r>
    </w:p>
    <w:p w14:paraId="20BE217A" w14:textId="77777777" w:rsidR="004604BC" w:rsidRDefault="004604BC" w:rsidP="003B37F4">
      <w:pPr>
        <w:pStyle w:val="Heading2"/>
      </w:pPr>
      <w:r>
        <w:t>Custom area intersection</w:t>
      </w:r>
    </w:p>
    <w:p w14:paraId="39170768" w14:textId="77777777" w:rsidR="004604BC" w:rsidRDefault="004604BC" w:rsidP="008B6883">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8B6883">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8B6883">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8B6883">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8B6883">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80"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8B6883">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8B6883">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8B6883">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8B6883">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8B6883">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8B6883">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8B6883">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8B6883">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8B6883">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8B6883">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8B6883">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8B6883">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8B6883">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8B6883">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8B6883">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81"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8B6883">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95" w:name="_Ref406403858"/>
      <w:r>
        <w:t xml:space="preserve">WWF </w:t>
      </w:r>
      <w:r w:rsidR="004057A6">
        <w:t xml:space="preserve">Terrestrial </w:t>
      </w:r>
      <w:r>
        <w:t>Ecoregions</w:t>
      </w:r>
      <w:bookmarkEnd w:id="95"/>
    </w:p>
    <w:p w14:paraId="43ACB15E" w14:textId="77777777" w:rsidR="00286796" w:rsidRDefault="00286796" w:rsidP="008B6883">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8B6883">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8B6883">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8B6883">
      <w:pPr>
        <w:pStyle w:val="BodyText2"/>
      </w:pPr>
      <w:r>
        <w:t>Map Of Life have implemented a fast 50Km species list tool:</w:t>
      </w:r>
    </w:p>
    <w:p w14:paraId="615F2CC5" w14:textId="77777777" w:rsidR="00CB0A99" w:rsidRDefault="00237F98" w:rsidP="008B6883">
      <w:pPr>
        <w:pStyle w:val="BodyText2"/>
      </w:pPr>
      <w:hyperlink r:id="rId382" w:history="1">
        <w:r w:rsidR="00CB0A99">
          <w:rPr>
            <w:rStyle w:val="Hyperlink"/>
          </w:rPr>
          <w:t>https://github.com/MapofLife/MOL/blob/develop/app/js/mol.map.query.js</w:t>
        </w:r>
      </w:hyperlink>
    </w:p>
    <w:p w14:paraId="1B456752" w14:textId="77777777" w:rsidR="008B2D43" w:rsidRDefault="008B2D43" w:rsidP="008B6883">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8B6883">
      <w:pPr>
        <w:pStyle w:val="BodyText2"/>
      </w:pPr>
      <w:r>
        <w:t>The SQL that is used to query for a point is also there:</w:t>
      </w:r>
    </w:p>
    <w:p w14:paraId="2C18DE26" w14:textId="77777777" w:rsidR="00D3512F" w:rsidRDefault="00237F98" w:rsidP="008B6883">
      <w:pPr>
        <w:pStyle w:val="BodyText2"/>
      </w:pPr>
      <w:hyperlink r:id="rId383"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8B6883">
      <w:pPr>
        <w:pStyle w:val="BodyText2"/>
      </w:pPr>
      <w:r>
        <w:t>Here is the url to their species list REST web service for a 1Km buffer</w:t>
      </w:r>
      <w:r w:rsidR="003E3EA8">
        <w:t xml:space="preserve"> (536ms)</w:t>
      </w:r>
      <w:r>
        <w:t>:</w:t>
      </w:r>
    </w:p>
    <w:p w14:paraId="4AA08A46" w14:textId="77777777" w:rsidR="00CB507A" w:rsidRDefault="00237F98" w:rsidP="008B6883">
      <w:pPr>
        <w:pStyle w:val="BodyText2"/>
      </w:pPr>
      <w:hyperlink r:id="rId384"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8B6883">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3B37F4">
      <w:pPr>
        <w:pStyle w:val="Heading2"/>
      </w:pPr>
      <w:r>
        <w:t>Species data for Valia</w:t>
      </w:r>
    </w:p>
    <w:p w14:paraId="46C7123B" w14:textId="77777777" w:rsidR="00F144DF" w:rsidRDefault="00F144DF" w:rsidP="008B6883">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8B6883">
      <w:pPr>
        <w:pStyle w:val="BodyText2"/>
      </w:pPr>
      <w:r>
        <w:t>Mangroves</w:t>
      </w:r>
      <w:r w:rsidR="003C51FC">
        <w:t xml:space="preserve">: </w:t>
      </w:r>
      <w:r>
        <w:t>Owner = 'GMSA Mangroves'</w:t>
      </w:r>
      <w:r w:rsidR="00DB311A">
        <w:t xml:space="preserve"> </w:t>
      </w:r>
    </w:p>
    <w:p w14:paraId="2314FB42" w14:textId="77777777" w:rsidR="008660B0" w:rsidRPr="008660B0" w:rsidRDefault="008660B0" w:rsidP="008B6883">
      <w:pPr>
        <w:pStyle w:val="BodyText2"/>
      </w:pPr>
      <w:r>
        <w:t>Coral reefs</w:t>
      </w:r>
      <w:r w:rsidR="003C51FC">
        <w:t xml:space="preserve">: </w:t>
      </w:r>
      <w:r>
        <w:t>Owner = 'GMSA</w:t>
      </w:r>
      <w:r w:rsidR="003C51FC">
        <w:t>_c</w:t>
      </w:r>
      <w:r>
        <w:t>oral'</w:t>
      </w:r>
    </w:p>
    <w:p w14:paraId="76F7DE6D" w14:textId="77777777" w:rsidR="008660B0" w:rsidRDefault="008660B0" w:rsidP="008B6883">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8B6883">
      <w:pPr>
        <w:pStyle w:val="BodyText2"/>
      </w:pPr>
      <w:r>
        <w:t>Seagrasses</w:t>
      </w:r>
    </w:p>
    <w:p w14:paraId="58735F1D" w14:textId="77777777" w:rsidR="003036D6" w:rsidRDefault="003036D6" w:rsidP="003B37F4">
      <w:pPr>
        <w:pStyle w:val="Heading2"/>
      </w:pPr>
      <w:r>
        <w:t>Supervised Cluster Analysis</w:t>
      </w:r>
    </w:p>
    <w:p w14:paraId="5D14BC7E" w14:textId="77777777" w:rsidR="003036D6" w:rsidRDefault="003036D6" w:rsidP="008B6883">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8B6883">
      <w:pPr>
        <w:pStyle w:val="BodyText2"/>
      </w:pPr>
      <w:r>
        <w:t xml:space="preserve">Good description here </w:t>
      </w:r>
      <w:hyperlink r:id="rId385"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3B37F4">
      <w:pPr>
        <w:pStyle w:val="Heading2"/>
      </w:pPr>
      <w:r>
        <w:t>Travel time to major cities</w:t>
      </w:r>
    </w:p>
    <w:p w14:paraId="44E5EE21" w14:textId="77777777" w:rsidR="002016FC" w:rsidRPr="002016FC" w:rsidRDefault="002016FC" w:rsidP="008B6883">
      <w:pPr>
        <w:pStyle w:val="BodyText2"/>
      </w:pPr>
    </w:p>
    <w:p w14:paraId="43ED32FE" w14:textId="77777777" w:rsidR="002016FC" w:rsidRDefault="002016FC" w:rsidP="0034374E">
      <w:pPr>
        <w:pStyle w:val="Heading3"/>
      </w:pPr>
      <w:r>
        <w:t>Website</w:t>
      </w:r>
    </w:p>
    <w:p w14:paraId="7DCA0D4A" w14:textId="77777777" w:rsidR="00970378" w:rsidRPr="00970378" w:rsidRDefault="00237F98" w:rsidP="008B6883">
      <w:pPr>
        <w:pStyle w:val="BodyText2"/>
      </w:pPr>
      <w:hyperlink r:id="rId386"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8B6883">
      <w:pPr>
        <w:pStyle w:val="BodyText2"/>
      </w:pPr>
      <w:r>
        <w:t xml:space="preserve">The data is here: </w:t>
      </w:r>
      <w:hyperlink r:id="rId387"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8B6883">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88"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8B6883">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8B6883">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8B6883">
      <w:pPr>
        <w:pStyle w:val="BodyText2"/>
      </w:pPr>
    </w:p>
    <w:p w14:paraId="7AAA3A34" w14:textId="77777777" w:rsidR="00DD5D45" w:rsidRPr="009A3C9D" w:rsidRDefault="00DD5D45" w:rsidP="008B6883">
      <w:pPr>
        <w:pStyle w:val="BodyText2"/>
      </w:pPr>
      <w:r>
        <w:t xml:space="preserve">We need to flush cache </w:t>
      </w:r>
      <w:r w:rsidRPr="00DD5D45">
        <w:t>outBand.FlushCache()</w:t>
      </w:r>
      <w:r>
        <w:t xml:space="preserve"> see </w:t>
      </w:r>
      <w:hyperlink r:id="rId389"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3B37F4">
      <w:pPr>
        <w:pStyle w:val="Heading2"/>
      </w:pPr>
      <w:r>
        <w:t>Roadless areas</w:t>
      </w:r>
    </w:p>
    <w:p w14:paraId="30736D8A" w14:textId="77777777" w:rsidR="00B238A4" w:rsidRPr="00B238A4" w:rsidRDefault="00B238A4" w:rsidP="008B6883">
      <w:pPr>
        <w:pStyle w:val="BodyText2"/>
      </w:pPr>
      <w:r>
        <w:t xml:space="preserve">There is an excellent document describing gRoads available </w:t>
      </w:r>
      <w:hyperlink r:id="rId390" w:history="1">
        <w:r w:rsidRPr="00B238A4">
          <w:rPr>
            <w:rStyle w:val="Hyperlink"/>
          </w:rPr>
          <w:t>here</w:t>
        </w:r>
      </w:hyperlink>
      <w:r>
        <w:t xml:space="preserve">. This is a CIESIN </w:t>
      </w:r>
      <w:r w:rsidR="00BB137C">
        <w:t xml:space="preserve">initiative that is described </w:t>
      </w:r>
      <w:hyperlink r:id="rId391" w:history="1">
        <w:r w:rsidR="00BB137C" w:rsidRPr="00BB137C">
          <w:rPr>
            <w:rStyle w:val="Hyperlink"/>
          </w:rPr>
          <w:t>here</w:t>
        </w:r>
      </w:hyperlink>
      <w:r w:rsidR="00BB137C">
        <w:t>.</w:t>
      </w:r>
    </w:p>
    <w:p w14:paraId="573E1535" w14:textId="39DE8133" w:rsidR="00B37D09" w:rsidRDefault="0093510D" w:rsidP="000E5536">
      <w:pPr>
        <w:pStyle w:val="Heading1"/>
      </w:pPr>
      <w:r>
        <w:t>Server Development</w:t>
      </w:r>
      <w:bookmarkEnd w:id="94"/>
    </w:p>
    <w:p w14:paraId="03C07670" w14:textId="77777777" w:rsidR="00FF083D" w:rsidRDefault="00FF083D" w:rsidP="003B37F4">
      <w:pPr>
        <w:pStyle w:val="Heading2"/>
      </w:pPr>
      <w:bookmarkStart w:id="96" w:name="_Toc315774594"/>
      <w:r>
        <w:t>Python programming</w:t>
      </w:r>
      <w:bookmarkEnd w:id="96"/>
    </w:p>
    <w:p w14:paraId="098C548C" w14:textId="77777777" w:rsidR="00FF083D" w:rsidRDefault="00FF083D" w:rsidP="0034374E">
      <w:pPr>
        <w:pStyle w:val="Heading3"/>
      </w:pPr>
      <w:bookmarkStart w:id="97" w:name="_Toc315774595"/>
      <w:r>
        <w:t>Modules and packages</w:t>
      </w:r>
      <w:bookmarkEnd w:id="97"/>
    </w:p>
    <w:p w14:paraId="679438A1" w14:textId="77777777" w:rsidR="00FF083D" w:rsidRDefault="00237F98" w:rsidP="000E5536">
      <w:pPr>
        <w:pStyle w:val="BodyText"/>
      </w:pPr>
      <w:hyperlink r:id="rId392"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8" w:name="_Toc315774598"/>
      <w:r>
        <w:t>Video Codec</w:t>
      </w:r>
    </w:p>
    <w:p w14:paraId="63DF10B6" w14:textId="77777777" w:rsidR="008F1185" w:rsidRDefault="008F1185" w:rsidP="007D2F52">
      <w:pPr>
        <w:pStyle w:val="Heading4"/>
      </w:pPr>
      <w:r>
        <w:lastRenderedPageBreak/>
        <w:t>OpenCV</w:t>
      </w:r>
    </w:p>
    <w:p w14:paraId="7F910010" w14:textId="77777777" w:rsidR="00DD2C82" w:rsidRDefault="00DD2C82" w:rsidP="008B6883">
      <w:pPr>
        <w:pStyle w:val="BodyText2"/>
      </w:pPr>
      <w:r>
        <w:t xml:space="preserve">We need to be able to create videos of the Landsat scenes that have water detection in Python. For this, Monica has installed </w:t>
      </w:r>
      <w:hyperlink r:id="rId393" w:history="1">
        <w:r w:rsidRPr="00DD2C82">
          <w:rPr>
            <w:rStyle w:val="Hyperlink"/>
          </w:rPr>
          <w:t>OpenCV</w:t>
        </w:r>
      </w:hyperlink>
      <w:r>
        <w:t>.</w:t>
      </w:r>
      <w:r w:rsidR="004B197C">
        <w:t xml:space="preserve"> Here is a tutorial on how to create a video: </w:t>
      </w:r>
      <w:hyperlink r:id="rId394"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8B6883">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58E23474" w:rsidR="00B37D09" w:rsidRDefault="006F16DC" w:rsidP="003B37F4">
      <w:pPr>
        <w:pStyle w:val="Heading2"/>
      </w:pPr>
      <w:r>
        <w:t xml:space="preserve">REST Service </w:t>
      </w:r>
      <w:r w:rsidR="000E4C4F">
        <w:t>Development</w:t>
      </w:r>
      <w:bookmarkEnd w:id="98"/>
    </w:p>
    <w:p w14:paraId="73BFD1AB" w14:textId="77777777" w:rsidR="00D07925" w:rsidRDefault="00D07925" w:rsidP="0034374E">
      <w:pPr>
        <w:pStyle w:val="Heading3"/>
      </w:pPr>
      <w:bookmarkStart w:id="99" w:name="_Toc315774599"/>
      <w:r>
        <w:t>Connecting to the dopa/eHabitat machine</w:t>
      </w:r>
      <w:bookmarkEnd w:id="99"/>
    </w:p>
    <w:p w14:paraId="20DB79D8" w14:textId="729CE34A" w:rsidR="00D07925" w:rsidRDefault="00D07925" w:rsidP="007D2F52">
      <w:pPr>
        <w:pStyle w:val="Heading4"/>
      </w:pPr>
      <w:bookmarkStart w:id="100" w:name="_Toc315774600"/>
      <w:r>
        <w:t>Putty</w:t>
      </w:r>
      <w:bookmarkEnd w:id="100"/>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101" w:name="_Toc315774601"/>
      <w:r>
        <w:t>WinSCP</w:t>
      </w:r>
      <w:bookmarkEnd w:id="101"/>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8B6883">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237F98" w:rsidP="008B6883">
      <w:pPr>
        <w:pStyle w:val="BodyText2"/>
      </w:pPr>
      <w:hyperlink r:id="rId395" w:history="1">
        <w:r w:rsidR="00D07925" w:rsidRPr="0077669C">
          <w:rPr>
            <w:rStyle w:val="Hyperlink"/>
          </w:rPr>
          <w:t>http://h03-dev-vm7/eSpecies-REST/index.php</w:t>
        </w:r>
      </w:hyperlink>
    </w:p>
    <w:p w14:paraId="55EAE6A8" w14:textId="70D8B13F" w:rsidR="00D07925" w:rsidRDefault="00D07925" w:rsidP="0034374E">
      <w:pPr>
        <w:pStyle w:val="Heading3"/>
      </w:pPr>
      <w:bookmarkStart w:id="102" w:name="_Toc315774602"/>
      <w:r>
        <w:t>Service Implementation</w:t>
      </w:r>
      <w:bookmarkEnd w:id="102"/>
    </w:p>
    <w:p w14:paraId="2F9F95D8" w14:textId="77777777" w:rsidR="002D1594" w:rsidRDefault="002D1594" w:rsidP="007D2F52">
      <w:pPr>
        <w:pStyle w:val="Heading4"/>
      </w:pPr>
      <w:bookmarkStart w:id="103" w:name="_Toc315774603"/>
      <w:r>
        <w:t>webpy</w:t>
      </w:r>
    </w:p>
    <w:p w14:paraId="18445F01" w14:textId="77777777" w:rsidR="002D1594" w:rsidRDefault="002D1594" w:rsidP="008B6883">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237F98" w:rsidP="000E5536">
      <w:pPr>
        <w:pStyle w:val="BodyText"/>
      </w:pPr>
      <w:hyperlink r:id="rId396"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237F98" w:rsidP="000E5536">
      <w:pPr>
        <w:pStyle w:val="ListBullet"/>
      </w:pPr>
      <w:hyperlink r:id="rId397" w:history="1">
        <w:r w:rsidR="002D1594" w:rsidRPr="0077669C">
          <w:rPr>
            <w:rStyle w:val="Hyperlink"/>
          </w:rPr>
          <w:t>http://webpy.org/download</w:t>
        </w:r>
      </w:hyperlink>
    </w:p>
    <w:p w14:paraId="02B15108" w14:textId="77777777" w:rsidR="002D1594" w:rsidRDefault="00237F98" w:rsidP="000E5536">
      <w:pPr>
        <w:pStyle w:val="ListBullet"/>
      </w:pPr>
      <w:hyperlink r:id="rId398" w:history="1">
        <w:r w:rsidR="002D1594" w:rsidRPr="0077669C">
          <w:rPr>
            <w:rStyle w:val="Hyperlink"/>
          </w:rPr>
          <w:t>http://pypi.python.org/pypi/flup/1.0.2</w:t>
        </w:r>
      </w:hyperlink>
    </w:p>
    <w:p w14:paraId="677E46A4" w14:textId="77777777" w:rsidR="002D1594" w:rsidRDefault="002D1594" w:rsidP="008B6883">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237F98" w:rsidP="000E5536">
      <w:pPr>
        <w:pStyle w:val="ListBullet"/>
      </w:pPr>
      <w:hyperlink r:id="rId399" w:history="1">
        <w:r w:rsidR="002D1594" w:rsidRPr="0077669C">
          <w:rPr>
            <w:rStyle w:val="Hyperlink"/>
          </w:rPr>
          <w:t>http://webpy.org/docs/0.3/tutorial</w:t>
        </w:r>
      </w:hyperlink>
    </w:p>
    <w:p w14:paraId="3154A27E" w14:textId="77777777" w:rsidR="002D1594" w:rsidRDefault="00237F98" w:rsidP="000E5536">
      <w:pPr>
        <w:pStyle w:val="ListBullet"/>
      </w:pPr>
      <w:hyperlink r:id="rId400"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401" w:history="1">
        <w:r w:rsidRPr="0077669C">
          <w:rPr>
            <w:rStyle w:val="Hyperlink"/>
          </w:rPr>
          <w:t>httpd.conf or apache2.conf files:</w:t>
        </w:r>
      </w:hyperlink>
    </w:p>
    <w:p w14:paraId="3E4FB2AB" w14:textId="77777777" w:rsidR="002D1594" w:rsidRDefault="002D1594" w:rsidP="008B6883">
      <w:pPr>
        <w:pStyle w:val="BodyText2"/>
      </w:pPr>
      <w:r>
        <w:t xml:space="preserve">(see the help here: </w:t>
      </w:r>
      <w:hyperlink r:id="rId402"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8B6883">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8B6883">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403"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404"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8B6883">
      <w:pPr>
        <w:pStyle w:val="BodyText2"/>
      </w:pPr>
      <w:r>
        <w:t xml:space="preserve">print </w:t>
      </w:r>
    </w:p>
    <w:p w14:paraId="14DDEB60" w14:textId="77777777" w:rsidR="002D1594" w:rsidRDefault="002D1594" w:rsidP="008B6883">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8B6883">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237F98" w:rsidP="008B6883">
      <w:pPr>
        <w:pStyle w:val="BodyText2"/>
      </w:pPr>
      <w:hyperlink r:id="rId405" w:history="1">
        <w:r w:rsidR="002D1594" w:rsidRPr="0077669C">
          <w:rPr>
            <w:rStyle w:val="Hyperlink"/>
          </w:rPr>
          <w:t>http://0.0.0.0:8080/</w:t>
        </w:r>
      </w:hyperlink>
    </w:p>
    <w:p w14:paraId="33B6507C" w14:textId="77777777" w:rsidR="002D1594" w:rsidRDefault="002D1594" w:rsidP="008B6883">
      <w:pPr>
        <w:pStyle w:val="BodyText2"/>
      </w:pPr>
      <w:r>
        <w:t>This starts the app.</w:t>
      </w:r>
    </w:p>
    <w:p w14:paraId="743A7F68" w14:textId="77777777" w:rsidR="002D1594" w:rsidRDefault="002D1594" w:rsidP="000E5536">
      <w:pPr>
        <w:pStyle w:val="BodyText"/>
      </w:pPr>
      <w:r>
        <w:t>The following worked from '</w:t>
      </w:r>
      <w:hyperlink r:id="rId406"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lastRenderedPageBreak/>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407"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408"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409"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410"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8B6883">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8B6883">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411"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lastRenderedPageBreak/>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237F98" w:rsidP="000E5536">
      <w:pPr>
        <w:pStyle w:val="BodyText"/>
      </w:pPr>
      <w:hyperlink r:id="rId412" w:history="1">
        <w:r w:rsidR="002D1594" w:rsidRPr="0077669C">
          <w:rPr>
            <w:rStyle w:val="Hyperlink"/>
          </w:rPr>
          <w:t>http://...api/person-by-id/1/pets</w:t>
        </w:r>
      </w:hyperlink>
    </w:p>
    <w:p w14:paraId="0C90C611" w14:textId="77777777" w:rsidR="002D1594" w:rsidRDefault="00237F98" w:rsidP="000E5536">
      <w:pPr>
        <w:pStyle w:val="BodyText"/>
      </w:pPr>
      <w:hyperlink r:id="rId413" w:history="1">
        <w:r w:rsidR="002D1594" w:rsidRPr="0077669C">
          <w:rPr>
            <w:rStyle w:val="Hyperlink"/>
          </w:rPr>
          <w:t>http://...api/person-by-id/1/pets.json</w:t>
        </w:r>
      </w:hyperlink>
    </w:p>
    <w:p w14:paraId="290B2B2E" w14:textId="77777777" w:rsidR="002D1594" w:rsidRDefault="00237F98" w:rsidP="000E5536">
      <w:pPr>
        <w:pStyle w:val="BodyText"/>
      </w:pPr>
      <w:hyperlink r:id="rId414" w:history="1">
        <w:r w:rsidR="002D1594" w:rsidRPr="0077669C">
          <w:rPr>
            <w:rStyle w:val="Hyperlink"/>
          </w:rPr>
          <w:t>http://...api/person-by-id/1/pets.xml</w:t>
        </w:r>
      </w:hyperlink>
    </w:p>
    <w:p w14:paraId="2C84559C" w14:textId="77777777" w:rsidR="002D1594" w:rsidRDefault="00237F98" w:rsidP="000E5536">
      <w:pPr>
        <w:pStyle w:val="BodyText"/>
      </w:pPr>
      <w:hyperlink r:id="rId415" w:history="1">
        <w:r w:rsidR="002D1594" w:rsidRPr="0077669C">
          <w:rPr>
            <w:rStyle w:val="Hyperlink"/>
          </w:rPr>
          <w:t>http://...api/person-by-id/1/pet/Snoopy/info.json</w:t>
        </w:r>
      </w:hyperlink>
    </w:p>
    <w:p w14:paraId="6BD5099A" w14:textId="77777777" w:rsidR="002D1594" w:rsidRDefault="00237F98" w:rsidP="008B6883">
      <w:pPr>
        <w:pStyle w:val="BodyText2"/>
      </w:pPr>
      <w:hyperlink r:id="rId416"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237F98" w:rsidP="000E5536">
      <w:pPr>
        <w:pStyle w:val="BodyText"/>
      </w:pPr>
      <w:hyperlink r:id="rId417"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237F98" w:rsidP="008B6883">
      <w:pPr>
        <w:pStyle w:val="BodyText2"/>
      </w:pPr>
      <w:hyperlink r:id="rId418"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8B6883">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lastRenderedPageBreak/>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8B6883">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8B6883">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8B6883">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lastRenderedPageBreak/>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8B6883">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8B6883">
      <w:pPr>
        <w:pStyle w:val="BodyText2"/>
      </w:pPr>
      <w:r>
        <w:t xml:space="preserve">Need to allow the server to return http calls asynchronously. When you run a long script on the server (e.g. </w:t>
      </w:r>
      <w:hyperlink r:id="rId419"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420" w:history="1">
        <w:r w:rsidRPr="006C013C">
          <w:rPr>
            <w:rStyle w:val="Hyperlink"/>
          </w:rPr>
          <w:t>http://ehabitat-wps.jrc.it/eSpecies/dopaAdmin.html</w:t>
        </w:r>
      </w:hyperlink>
    </w:p>
    <w:p w14:paraId="09FEBB7E" w14:textId="77777777" w:rsidR="00D26186" w:rsidRPr="00D26186" w:rsidRDefault="00D26186" w:rsidP="008B6883">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473DEAEA" w:rsidR="00593B42" w:rsidRDefault="00593B42" w:rsidP="000E5536">
      <w:pPr>
        <w:pStyle w:val="Heading5"/>
      </w:pPr>
      <w:bookmarkStart w:id="104" w:name="_Toc315774604"/>
      <w:bookmarkEnd w:id="103"/>
      <w:r>
        <w:t xml:space="preserve">Converting quadkey </w:t>
      </w:r>
      <w:r w:rsidR="003010B9">
        <w:t>data</w:t>
      </w:r>
      <w:r>
        <w:t xml:space="preserve"> to a raster</w:t>
      </w:r>
      <w:bookmarkEnd w:id="104"/>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421"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422"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423"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8B6883">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8B6883">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8B6883">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424"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8B6883">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lastRenderedPageBreak/>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8B6883">
      <w:pPr>
        <w:pStyle w:val="BodyText2"/>
      </w:pPr>
      <w:r>
        <w:tab/>
        <w:t>image.save(imagefile)</w:t>
      </w:r>
    </w:p>
    <w:p w14:paraId="5796C46A" w14:textId="77777777" w:rsidR="00593B42" w:rsidRDefault="00593B42" w:rsidP="008B6883">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8B6883">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8B6883">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8B6883">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8B6883">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425"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8B6883">
      <w:pPr>
        <w:pStyle w:val="BodyText2"/>
      </w:pPr>
      <w:r>
        <w:lastRenderedPageBreak/>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8B6883">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8B6883">
      <w:pPr>
        <w:pStyle w:val="BodyText2"/>
      </w:pPr>
      <w:r>
        <w:t xml:space="preserve">3. Return it as JSON for client side rendering (example here: </w:t>
      </w:r>
      <w:hyperlink r:id="rId426" w:history="1">
        <w:r w:rsidRPr="0077669C">
          <w:rPr>
            <w:rStyle w:val="Hyperlink"/>
          </w:rPr>
          <w:t>http://help.arcgis.com/en/webapi/javascript/arcgis/help/jssamples_start.htm)- this would need to be zipped for large amounts of data</w:t>
        </w:r>
      </w:hyperlink>
    </w:p>
    <w:p w14:paraId="653A76E8" w14:textId="6BFB893D" w:rsidR="00B37D09" w:rsidRDefault="0093510D" w:rsidP="000E5536">
      <w:pPr>
        <w:pStyle w:val="Heading5"/>
      </w:pPr>
      <w:bookmarkStart w:id="105" w:name="_Toc315774605"/>
      <w:r>
        <w:t xml:space="preserve">Creating </w:t>
      </w:r>
      <w:r w:rsidR="00D369B6">
        <w:t xml:space="preserve">dynamic </w:t>
      </w:r>
      <w:r>
        <w:t>image</w:t>
      </w:r>
      <w:r w:rsidR="00D369B6">
        <w:t>s</w:t>
      </w:r>
      <w:r>
        <w:t xml:space="preserve"> on the server</w:t>
      </w:r>
      <w:bookmarkEnd w:id="105"/>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237F98" w:rsidP="000E5536">
      <w:pPr>
        <w:pStyle w:val="BodyText"/>
      </w:pPr>
      <w:hyperlink r:id="rId427"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8B6883">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237F98" w:rsidP="008B6883">
      <w:pPr>
        <w:pStyle w:val="BodyText2"/>
      </w:pPr>
      <w:hyperlink r:id="rId428"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237F98" w:rsidP="000E5536">
      <w:pPr>
        <w:pStyle w:val="BodyText"/>
      </w:pPr>
      <w:hyperlink r:id="rId429"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lastRenderedPageBreak/>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8B6883">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8B6883">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8B6883">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8B6883">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8B6883">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8B6883">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8B6883">
      <w:pPr>
        <w:pStyle w:val="BodyText2"/>
      </w:pPr>
      <w:r>
        <w:lastRenderedPageBreak/>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8B6883">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8B6883">
      <w:pPr>
        <w:pStyle w:val="BodyText2"/>
      </w:pPr>
      <w:r>
        <w:t>Range (t):</w:t>
      </w:r>
      <w:r>
        <w:tab/>
        <w:t>minx: 26986 miny: 16811 maxx: 26998 maxy: 16827 width: 13 height: 17</w:t>
      </w:r>
    </w:p>
    <w:p w14:paraId="5C67F6AD" w14:textId="77777777" w:rsidR="00B37D09" w:rsidRDefault="0093510D" w:rsidP="008B6883">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8B6883">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8B6883">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8B6883">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8B6883">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lastRenderedPageBreak/>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8B6883">
      <w:pPr>
        <w:pStyle w:val="BodyText2"/>
      </w:pPr>
      <w:r>
        <w:t>So the image is 1234x1225 in size.</w:t>
      </w:r>
    </w:p>
    <w:p w14:paraId="7DFF3206" w14:textId="52F19ED8" w:rsidR="00B37D09" w:rsidRDefault="005B7BEB" w:rsidP="000E5536">
      <w:pPr>
        <w:pStyle w:val="Heading5"/>
      </w:pPr>
      <w:bookmarkStart w:id="106" w:name="_Toc315774606"/>
      <w:r>
        <w:t>R</w:t>
      </w:r>
      <w:r w:rsidR="0093510D">
        <w:t>endering the data by resampling when zoomed out</w:t>
      </w:r>
      <w:bookmarkEnd w:id="106"/>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8B6883">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8B6883">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8B6883">
      <w:pPr>
        <w:pStyle w:val="BodyText2"/>
      </w:pPr>
      <w:r>
        <w:tab/>
      </w:r>
      <w:r>
        <w:tab/>
      </w:r>
      <w:r>
        <w:tab/>
      </w:r>
      <w:r>
        <w:tab/>
        <w:t>16384</w:t>
      </w:r>
      <w:r>
        <w:tab/>
      </w:r>
      <w:r>
        <w:tab/>
      </w:r>
      <w:r>
        <w:tab/>
        <w:t>1</w:t>
      </w:r>
    </w:p>
    <w:p w14:paraId="180B779D" w14:textId="77777777" w:rsidR="00B37D09" w:rsidRDefault="0093510D" w:rsidP="008B6883">
      <w:pPr>
        <w:pStyle w:val="BodyText2"/>
      </w:pPr>
      <w:r>
        <w:t>So 2^-x = scale factor</w:t>
      </w:r>
    </w:p>
    <w:p w14:paraId="0AF87703" w14:textId="77777777" w:rsidR="00B37D09" w:rsidRDefault="0093510D" w:rsidP="008B6883">
      <w:pPr>
        <w:pStyle w:val="BodyText2"/>
      </w:pPr>
      <w:r>
        <w:t>or</w:t>
      </w:r>
    </w:p>
    <w:p w14:paraId="78FA71AC" w14:textId="77777777" w:rsidR="00B37D09" w:rsidRDefault="0093510D" w:rsidP="008B6883">
      <w:pPr>
        <w:pStyle w:val="BodyText2"/>
      </w:pPr>
      <w:r>
        <w:t>x = 15 - (ln(SF)/ln(2))*(-1)</w:t>
      </w:r>
    </w:p>
    <w:p w14:paraId="3AE7CD8B" w14:textId="77777777" w:rsidR="00B37D09" w:rsidRDefault="0093510D" w:rsidP="008B6883">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8B6883">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2F8B4555" w14:textId="77777777" w:rsidR="00B37D09" w:rsidRDefault="0093510D" w:rsidP="008B6883">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8B6883">
      <w:pPr>
        <w:pStyle w:val="BodyText2"/>
      </w:pPr>
      <w:r>
        <w:t>ALTER TABLE public.quadkey OWNER TO usrdopa;</w:t>
      </w:r>
    </w:p>
    <w:p w14:paraId="0CC5CF80" w14:textId="77777777" w:rsidR="00B37D09" w:rsidRDefault="0093510D" w:rsidP="008B6883">
      <w:pPr>
        <w:pStyle w:val="BodyText2"/>
      </w:pPr>
      <w:r>
        <w:t>-- Index: public.qk_i1</w:t>
      </w:r>
    </w:p>
    <w:p w14:paraId="1BB622FD" w14:textId="77777777" w:rsidR="00B37D09" w:rsidRDefault="0093510D" w:rsidP="008B6883">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8B6883">
      <w:pPr>
        <w:pStyle w:val="BodyText2"/>
      </w:pPr>
      <w:r>
        <w:t xml:space="preserve">  (quadkey);</w:t>
      </w:r>
    </w:p>
    <w:p w14:paraId="5AF3D7F4" w14:textId="77777777" w:rsidR="00B37D09" w:rsidRDefault="0093510D" w:rsidP="008B6883">
      <w:pPr>
        <w:pStyle w:val="BodyText2"/>
      </w:pPr>
      <w:r>
        <w:t>-- Index: public.qk_i2</w:t>
      </w:r>
    </w:p>
    <w:p w14:paraId="57B0918B" w14:textId="77777777" w:rsidR="00B37D09" w:rsidRDefault="0093510D" w:rsidP="008B6883">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8B6883">
      <w:pPr>
        <w:pStyle w:val="BodyText2"/>
      </w:pPr>
      <w:r>
        <w:lastRenderedPageBreak/>
        <w:t xml:space="preserve">  (tx);</w:t>
      </w:r>
    </w:p>
    <w:p w14:paraId="2AB7EFD0" w14:textId="77777777" w:rsidR="00B37D09" w:rsidRDefault="0093510D" w:rsidP="008B6883">
      <w:pPr>
        <w:pStyle w:val="BodyText2"/>
      </w:pPr>
      <w:r>
        <w:t>-- Index: public.qk_i3</w:t>
      </w:r>
    </w:p>
    <w:p w14:paraId="6D77DA1F" w14:textId="77777777" w:rsidR="00B37D09" w:rsidRDefault="0093510D" w:rsidP="008B6883">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8B6883">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8B6883">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8B6883">
      <w:pPr>
        <w:pStyle w:val="BodyText2"/>
      </w:pPr>
      <w:r>
        <w:t xml:space="preserve">This explains the issue: </w:t>
      </w:r>
      <w:hyperlink r:id="rId430" w:anchor="ConnDrop" w:history="1">
        <w:r w:rsidRPr="0077669C">
          <w:rPr>
            <w:rStyle w:val="Hyperlink"/>
          </w:rPr>
          <w:t>http://www.pgadmin.org/support/faq.php#ConnDrop</w:t>
        </w:r>
      </w:hyperlink>
    </w:p>
    <w:p w14:paraId="0F894605" w14:textId="77777777" w:rsidR="00B37D09" w:rsidRDefault="0093510D" w:rsidP="008B6883">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8B6883">
      <w:pPr>
        <w:pStyle w:val="BodyText2"/>
      </w:pPr>
      <w:r>
        <w:t>tx BETWEEN 25728 and 27776 and ty BETWEEN 15496 and 17544</w:t>
      </w:r>
    </w:p>
    <w:p w14:paraId="339EADF9" w14:textId="77777777" w:rsidR="00B37D09" w:rsidRDefault="0093510D" w:rsidP="008B6883">
      <w:pPr>
        <w:pStyle w:val="BodyText2"/>
      </w:pPr>
      <w:r>
        <w:t>-- Table: public.quadkey</w:t>
      </w:r>
    </w:p>
    <w:p w14:paraId="6984EEC3" w14:textId="77777777" w:rsidR="00B37D09" w:rsidRDefault="0093510D" w:rsidP="008B6883">
      <w:pPr>
        <w:pStyle w:val="BodyText2"/>
      </w:pPr>
      <w:r>
        <w:t>-- DROP TABLE public.quadkey;</w:t>
      </w:r>
    </w:p>
    <w:p w14:paraId="2BC8AFB8" w14:textId="77777777" w:rsidR="00B37D09" w:rsidRDefault="0093510D" w:rsidP="008B6883">
      <w:pPr>
        <w:pStyle w:val="BodyText2"/>
      </w:pPr>
      <w:r>
        <w:lastRenderedPageBreak/>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8B6883">
      <w:pPr>
        <w:pStyle w:val="BodyText2"/>
      </w:pPr>
      <w:r>
        <w:t>ALTER TABLE public.quadkey OWNER TO usrdopa;</w:t>
      </w:r>
    </w:p>
    <w:p w14:paraId="0705570B" w14:textId="77777777" w:rsidR="00B37D09" w:rsidRDefault="0093510D" w:rsidP="008B6883">
      <w:pPr>
        <w:pStyle w:val="BodyText2"/>
      </w:pPr>
      <w:r>
        <w:t>-- Index: public.qk_i1</w:t>
      </w:r>
    </w:p>
    <w:p w14:paraId="72E8F1FF" w14:textId="77777777" w:rsidR="00B37D09" w:rsidRDefault="0093510D" w:rsidP="008B6883">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8B6883">
      <w:pPr>
        <w:pStyle w:val="BodyText2"/>
      </w:pPr>
      <w:r>
        <w:t xml:space="preserve">  (quadkey);</w:t>
      </w:r>
    </w:p>
    <w:p w14:paraId="52313F34" w14:textId="77777777" w:rsidR="00B37D09" w:rsidRDefault="0093510D" w:rsidP="008B6883">
      <w:pPr>
        <w:pStyle w:val="BodyText2"/>
      </w:pPr>
      <w:r>
        <w:t>-- Index: public.qk_i2</w:t>
      </w:r>
    </w:p>
    <w:p w14:paraId="46529A89" w14:textId="77777777" w:rsidR="00B37D09" w:rsidRDefault="0093510D" w:rsidP="008B6883">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8B6883">
      <w:pPr>
        <w:pStyle w:val="BodyText2"/>
      </w:pPr>
      <w:r>
        <w:t xml:space="preserve">  (tx);</w:t>
      </w:r>
    </w:p>
    <w:p w14:paraId="4BCE8AA4" w14:textId="77777777" w:rsidR="00B37D09" w:rsidRDefault="0093510D" w:rsidP="008B6883">
      <w:pPr>
        <w:pStyle w:val="BodyText2"/>
      </w:pPr>
      <w:r>
        <w:t>-- Index: public.qk_i3</w:t>
      </w:r>
    </w:p>
    <w:p w14:paraId="4DA9A047" w14:textId="77777777" w:rsidR="00B37D09" w:rsidRDefault="0093510D" w:rsidP="008B6883">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lastRenderedPageBreak/>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8B6883">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8B6883">
      <w:pPr>
        <w:pStyle w:val="BodyText2"/>
      </w:pPr>
      <w:r>
        <w:t>tx BETWEEN 18900 and 19000 and ty BETWEEN 13900 and 14000 - FOR AFRICA</w:t>
      </w:r>
    </w:p>
    <w:p w14:paraId="438A51D4" w14:textId="77777777" w:rsidR="00B37D09" w:rsidRDefault="0093510D" w:rsidP="008B6883">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8B6883">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8B6883">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8B6883">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8B6883">
      <w:pPr>
        <w:pStyle w:val="BodyText2"/>
      </w:pPr>
      <w:r>
        <w:t xml:space="preserve">  GROUP BY qk14;</w:t>
      </w:r>
    </w:p>
    <w:p w14:paraId="68C3EF9D" w14:textId="77777777" w:rsidR="00B37D09" w:rsidRDefault="0093510D" w:rsidP="008B6883">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8B6883">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lastRenderedPageBreak/>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8B6883">
      <w:pPr>
        <w:pStyle w:val="BodyText2"/>
      </w:pPr>
      <w:r>
        <w:t>PIVOT public_quadkeydata.tx;</w:t>
      </w:r>
    </w:p>
    <w:p w14:paraId="2C04611E" w14:textId="77777777" w:rsidR="00B37D09" w:rsidRDefault="0093510D" w:rsidP="008B6883">
      <w:pPr>
        <w:pStyle w:val="BodyText2"/>
      </w:pPr>
      <w:r>
        <w:t>BUT, rows with no data are not shown so this is not a proper map.</w:t>
      </w:r>
    </w:p>
    <w:p w14:paraId="3F0E8913" w14:textId="77777777" w:rsidR="00B37D09" w:rsidRDefault="0093510D" w:rsidP="008B6883">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8B6883">
      <w:pPr>
        <w:pStyle w:val="BodyText2"/>
      </w:pPr>
      <w:r>
        <w:t xml:space="preserve">  AS ct(row_name text, category_1 text, category_2 text, category_3 text);</w:t>
      </w:r>
    </w:p>
    <w:p w14:paraId="54675D99" w14:textId="77777777" w:rsidR="00B37D09" w:rsidRDefault="0093510D" w:rsidP="008B6883">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8B6883">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8B6883">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8B6883">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8B6883">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8B6883">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8B6883">
      <w:pPr>
        <w:pStyle w:val="BodyText2"/>
      </w:pPr>
      <w:r>
        <w:lastRenderedPageBreak/>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8B6883">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8B6883">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8B6883">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8B6883">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8B6883">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8B6883">
      <w:pPr>
        <w:pStyle w:val="BodyText2"/>
      </w:pPr>
      <w:r>
        <w:lastRenderedPageBreak/>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8B6883">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7" w:name="_Toc315774607"/>
      <w:r>
        <w:t>WMS Wrapper</w:t>
      </w:r>
    </w:p>
    <w:p w14:paraId="15A847B4" w14:textId="77777777" w:rsidR="00525A3B" w:rsidRDefault="00525A3B" w:rsidP="008B6883">
      <w:pPr>
        <w:pStyle w:val="BodyText2"/>
      </w:pPr>
      <w:r>
        <w:t xml:space="preserve">Here is a call to the </w:t>
      </w:r>
      <w:r w:rsidR="00BC7817">
        <w:t xml:space="preserve">old </w:t>
      </w:r>
      <w:r>
        <w:t>WMSServer:</w:t>
      </w:r>
    </w:p>
    <w:p w14:paraId="73D39203" w14:textId="77777777" w:rsidR="00525A3B" w:rsidRDefault="00237F98" w:rsidP="008B6883">
      <w:pPr>
        <w:pStyle w:val="BodyText2"/>
      </w:pPr>
      <w:hyperlink r:id="rId431"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8B6883">
      <w:pPr>
        <w:pStyle w:val="BodyText2"/>
      </w:pPr>
      <w:r>
        <w:t>And here is the call to the new one:</w:t>
      </w:r>
    </w:p>
    <w:p w14:paraId="00FCEC19" w14:textId="77777777" w:rsidR="00BC7817" w:rsidRPr="00525A3B" w:rsidRDefault="00237F98" w:rsidP="008B6883">
      <w:pPr>
        <w:pStyle w:val="BodyText2"/>
      </w:pPr>
      <w:hyperlink r:id="rId432"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7"/>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8B6883">
      <w:pPr>
        <w:pStyle w:val="BodyText2"/>
      </w:pPr>
      <w:r>
        <w:t>Easy to return in Python using the json library.</w:t>
      </w:r>
    </w:p>
    <w:p w14:paraId="4ED80F75" w14:textId="77777777" w:rsidR="00960B10" w:rsidRDefault="00960B10" w:rsidP="008B6883">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8B6883">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8B6883">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8B6883">
      <w:pPr>
        <w:pStyle w:val="BodyText2"/>
      </w:pPr>
      <w:r>
        <w:lastRenderedPageBreak/>
        <w:t>The content type of the xml data that is streamed back must be set to ‘text/xml’ in order for it to be understood properly in the client app, e.g. Excel.</w:t>
      </w:r>
    </w:p>
    <w:p w14:paraId="793349E2" w14:textId="28F3C3FD" w:rsidR="000B6543" w:rsidRDefault="000B6543" w:rsidP="000E5536">
      <w:pPr>
        <w:pStyle w:val="Heading5"/>
      </w:pPr>
      <w:bookmarkStart w:id="108" w:name="_Ref369693258"/>
      <w:r>
        <w:t>PDF return</w:t>
      </w:r>
      <w:bookmarkEnd w:id="108"/>
    </w:p>
    <w:p w14:paraId="3FA65BA9" w14:textId="77777777" w:rsidR="000B6543" w:rsidRDefault="000B6543" w:rsidP="008B6883">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237F98" w:rsidP="008B6883">
      <w:pPr>
        <w:pStyle w:val="BodyText2"/>
      </w:pPr>
      <w:hyperlink r:id="rId433" w:history="1">
        <w:r w:rsidR="00BD09D2">
          <w:rPr>
            <w:rStyle w:val="Hyperlink"/>
          </w:rPr>
          <w:t>http://dopa-services.jrc.ec.europa.eu/services/especies/get_pa_species_list2?wdpa_id=785&amp;rlstatus=EN&amp;format=json</w:t>
        </w:r>
      </w:hyperlink>
    </w:p>
    <w:p w14:paraId="53EFCA23" w14:textId="77777777" w:rsidR="00BD09D2" w:rsidRDefault="00BD09D2" w:rsidP="008B6883">
      <w:pPr>
        <w:pStyle w:val="BodyText2"/>
      </w:pPr>
      <w:r>
        <w:t>works but</w:t>
      </w:r>
    </w:p>
    <w:p w14:paraId="312A9155" w14:textId="77777777" w:rsidR="00BD09D2" w:rsidRDefault="00237F98" w:rsidP="008B6883">
      <w:pPr>
        <w:pStyle w:val="BodyText2"/>
      </w:pPr>
      <w:hyperlink r:id="rId434"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8B6883">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8B6883">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8B6883">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8B6883">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8B6883">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8B6883">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8B6883">
      <w:pPr>
        <w:pStyle w:val="BodyText2"/>
      </w:pPr>
      <w:r>
        <w:t xml:space="preserve">I like the metadata that is described </w:t>
      </w:r>
      <w:hyperlink r:id="rId435"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8B6883">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8B6883">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8B6883">
      <w:pPr>
        <w:pStyle w:val="BodyText2"/>
      </w:pPr>
      <w:r>
        <w:t xml:space="preserve">Looking into OAuth2 from this </w:t>
      </w:r>
      <w:hyperlink r:id="rId436"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8B6883">
      <w:pPr>
        <w:pStyle w:val="BodyText2"/>
      </w:pPr>
      <w:r>
        <w:lastRenderedPageBreak/>
        <w:t xml:space="preserve">Cant find an existing Python OAuth2 provider, although there is a good blog </w:t>
      </w:r>
      <w:hyperlink r:id="rId437"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38"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39"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8B6883">
      <w:pPr>
        <w:pStyle w:val="BodyText2"/>
      </w:pPr>
      <w:r>
        <w:t>Michael had a look and it looks like the map server machine is not listening on port 43 at all.</w:t>
      </w:r>
    </w:p>
    <w:p w14:paraId="27311F63" w14:textId="77777777" w:rsidR="00136024" w:rsidRDefault="00136024" w:rsidP="008B6883">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237F98" w:rsidP="008B6883">
      <w:pPr>
        <w:pStyle w:val="BodyText2"/>
      </w:pPr>
      <w:hyperlink r:id="rId440"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8B6883">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8B6883">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8B6883">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lastRenderedPageBreak/>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441" w:history="1">
        <w:r w:rsidRPr="0077669C">
          <w:rPr>
            <w:rStyle w:val="Hyperlink"/>
          </w:rPr>
          <w:t>http://h03-dev-vm7:8001/</w:t>
        </w:r>
      </w:hyperlink>
    </w:p>
    <w:p w14:paraId="5B2C2A5E" w14:textId="77777777" w:rsidR="00B37D09" w:rsidRDefault="0093510D" w:rsidP="008B6883">
      <w:pPr>
        <w:pStyle w:val="BodyText2"/>
      </w:pPr>
      <w:r>
        <w:t xml:space="preserve">Following the doc to create you own component: </w:t>
      </w:r>
      <w:hyperlink r:id="rId442"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8B6883">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9" w:name="_Ref338922512"/>
      <w:bookmarkStart w:id="110" w:name="_Toc315774608"/>
      <w:r>
        <w:t>Using Introspection from PostGIS</w:t>
      </w:r>
      <w:bookmarkEnd w:id="109"/>
    </w:p>
    <w:p w14:paraId="14F88337" w14:textId="77777777" w:rsidR="00E54678" w:rsidRDefault="00E54678" w:rsidP="008B6883">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8B6883">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DD4343">
            <w:pPr>
              <w:pStyle w:val="Tiny"/>
            </w:pPr>
            <w:r w:rsidRPr="0072144B">
              <w:t>Function</w:t>
            </w:r>
          </w:p>
        </w:tc>
        <w:tc>
          <w:tcPr>
            <w:tcW w:w="3402" w:type="dxa"/>
          </w:tcPr>
          <w:p w14:paraId="53E05094" w14:textId="77777777" w:rsidR="00E54678" w:rsidRPr="0072144B" w:rsidRDefault="00E54678" w:rsidP="00DD4343">
            <w:pPr>
              <w:pStyle w:val="Tiny"/>
            </w:pPr>
            <w:r w:rsidRPr="0072144B">
              <w:t>Description</w:t>
            </w:r>
          </w:p>
        </w:tc>
        <w:tc>
          <w:tcPr>
            <w:tcW w:w="5103" w:type="dxa"/>
          </w:tcPr>
          <w:p w14:paraId="5F80289D" w14:textId="77777777" w:rsidR="00E54678" w:rsidRPr="0072144B" w:rsidRDefault="00E54678" w:rsidP="00DD4343">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DD4343">
            <w:pPr>
              <w:pStyle w:val="Tiny"/>
            </w:pPr>
            <w:r w:rsidRPr="0072144B">
              <w:t>Parameters</w:t>
            </w:r>
          </w:p>
        </w:tc>
        <w:tc>
          <w:tcPr>
            <w:tcW w:w="3402" w:type="dxa"/>
          </w:tcPr>
          <w:p w14:paraId="6B8AE7A7" w14:textId="77777777" w:rsidR="00E54678" w:rsidRPr="0072144B" w:rsidRDefault="00E54678" w:rsidP="00DD4343">
            <w:pPr>
              <w:pStyle w:val="Tiny"/>
            </w:pPr>
            <w:r w:rsidRPr="0072144B">
              <w:t>Information about a functions parameters</w:t>
            </w:r>
          </w:p>
        </w:tc>
        <w:tc>
          <w:tcPr>
            <w:tcW w:w="5103" w:type="dxa"/>
          </w:tcPr>
          <w:p w14:paraId="4AE5EA01" w14:textId="77777777" w:rsidR="00E54678" w:rsidRPr="0072144B" w:rsidRDefault="00252140" w:rsidP="00DD4343">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DD4343">
            <w:pPr>
              <w:pStyle w:val="Tiny"/>
            </w:pPr>
            <w:r w:rsidRPr="0072144B">
              <w:t>Routines</w:t>
            </w:r>
          </w:p>
        </w:tc>
        <w:tc>
          <w:tcPr>
            <w:tcW w:w="3402" w:type="dxa"/>
          </w:tcPr>
          <w:p w14:paraId="42AE1B99" w14:textId="77777777" w:rsidR="00E54678" w:rsidRPr="0072144B" w:rsidRDefault="00E54678" w:rsidP="00DD4343">
            <w:pPr>
              <w:pStyle w:val="Tiny"/>
            </w:pPr>
            <w:r w:rsidRPr="0072144B">
              <w:t>Information about the functions in the database</w:t>
            </w:r>
          </w:p>
        </w:tc>
        <w:tc>
          <w:tcPr>
            <w:tcW w:w="5103" w:type="dxa"/>
          </w:tcPr>
          <w:p w14:paraId="2C65893C" w14:textId="77777777" w:rsidR="00E54678" w:rsidRPr="0072144B" w:rsidRDefault="00E54678" w:rsidP="00DD4343">
            <w:pPr>
              <w:pStyle w:val="Tiny"/>
            </w:pPr>
            <w:r w:rsidRPr="0072144B">
              <w:t>SELECT * from information_schema.routines where routine_schema = 'especies';</w:t>
            </w:r>
          </w:p>
        </w:tc>
      </w:tr>
    </w:tbl>
    <w:p w14:paraId="37D096EA" w14:textId="77777777" w:rsidR="00AA169A" w:rsidRDefault="000D2045" w:rsidP="008B6883">
      <w:pPr>
        <w:pStyle w:val="BodyText2"/>
      </w:pPr>
      <w:r>
        <w:t>The PostgreSQL.pg_description table has all of the descriptions for the database objects.</w:t>
      </w:r>
      <w:r w:rsidR="00AA169A">
        <w:t xml:space="preserve"> There are comment information functions!! Here </w:t>
      </w:r>
      <w:hyperlink r:id="rId443"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8B6883">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DD4343">
            <w:pPr>
              <w:pStyle w:val="Tiny"/>
            </w:pPr>
            <w:r w:rsidRPr="00FA3E85">
              <w:t>SQL</w:t>
            </w:r>
          </w:p>
        </w:tc>
        <w:tc>
          <w:tcPr>
            <w:tcW w:w="2585" w:type="dxa"/>
          </w:tcPr>
          <w:p w14:paraId="74F98774" w14:textId="77777777" w:rsidR="001A0148" w:rsidRPr="00FA3E85" w:rsidRDefault="001A0148" w:rsidP="00DD4343">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DD4343">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DD4343">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DD4343">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DD4343">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DD4343">
            <w:pPr>
              <w:pStyle w:val="Tiny"/>
            </w:pPr>
            <w:r w:rsidRPr="00FA3E85">
              <w:t>SELECT obj_description('especies.species_wdpa'::regclass, 'pg_class') ;</w:t>
            </w:r>
          </w:p>
        </w:tc>
        <w:tc>
          <w:tcPr>
            <w:tcW w:w="2585" w:type="dxa"/>
          </w:tcPr>
          <w:p w14:paraId="1992F426" w14:textId="77777777" w:rsidR="001A0148" w:rsidRPr="00FA3E85" w:rsidRDefault="00310484" w:rsidP="00DD4343">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DD4343">
            <w:pPr>
              <w:pStyle w:val="Tiny"/>
            </w:pPr>
            <w:r w:rsidRPr="00FA3E85">
              <w:t>SELECT obj_description('especies.species_wdpa'::regclass);</w:t>
            </w:r>
          </w:p>
        </w:tc>
        <w:tc>
          <w:tcPr>
            <w:tcW w:w="2585" w:type="dxa"/>
          </w:tcPr>
          <w:p w14:paraId="283ACD73" w14:textId="77777777" w:rsidR="00FA3E85" w:rsidRPr="00FA3E85" w:rsidRDefault="00FA3E85" w:rsidP="00DD4343">
            <w:pPr>
              <w:pStyle w:val="Tiny"/>
            </w:pPr>
            <w:r>
              <w:t>“</w:t>
            </w:r>
          </w:p>
        </w:tc>
      </w:tr>
      <w:tr w:rsidR="00020AC0" w:rsidRPr="00FA3E85" w14:paraId="3514045B" w14:textId="77777777" w:rsidTr="001A0148">
        <w:tc>
          <w:tcPr>
            <w:tcW w:w="5920" w:type="dxa"/>
          </w:tcPr>
          <w:p w14:paraId="5EB13533" w14:textId="77777777" w:rsidR="00020AC0" w:rsidRPr="00FA3E85" w:rsidRDefault="00FA3E85" w:rsidP="00DD4343">
            <w:pPr>
              <w:pStyle w:val="Tiny"/>
            </w:pPr>
            <w:r w:rsidRPr="00FA3E85">
              <w:t>SELECT obj_description(301929987, 'pg_proc') ;</w:t>
            </w:r>
          </w:p>
        </w:tc>
        <w:tc>
          <w:tcPr>
            <w:tcW w:w="2585" w:type="dxa"/>
          </w:tcPr>
          <w:p w14:paraId="4F52C31D" w14:textId="77777777" w:rsidR="00020AC0" w:rsidRPr="00FA3E85" w:rsidRDefault="00020AC0" w:rsidP="00DD4343">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DD4343">
            <w:pPr>
              <w:pStyle w:val="Tiny"/>
            </w:pPr>
            <w:r w:rsidRPr="0030438D">
              <w:t>SELECT 'especies.getpacount'::regproc;</w:t>
            </w:r>
          </w:p>
        </w:tc>
        <w:tc>
          <w:tcPr>
            <w:tcW w:w="2585" w:type="dxa"/>
          </w:tcPr>
          <w:p w14:paraId="4FAE1293" w14:textId="77777777" w:rsidR="00FA3E85" w:rsidRPr="00FA3E85" w:rsidRDefault="0030438D" w:rsidP="00DD4343">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DD4343">
            <w:pPr>
              <w:pStyle w:val="Tiny"/>
            </w:pPr>
            <w:r w:rsidRPr="0030438D">
              <w:t>SELECT obj_description('especies.getpacount'::regproc, 'pg_proc');</w:t>
            </w:r>
          </w:p>
        </w:tc>
        <w:tc>
          <w:tcPr>
            <w:tcW w:w="2585" w:type="dxa"/>
          </w:tcPr>
          <w:p w14:paraId="0447A027" w14:textId="77777777" w:rsidR="0030438D" w:rsidRDefault="0030438D" w:rsidP="00DD4343">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DD4343">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DD4343">
            <w:pPr>
              <w:pStyle w:val="Tiny"/>
            </w:pPr>
            <w:r>
              <w:t>Gets the function name and its description</w:t>
            </w:r>
          </w:p>
        </w:tc>
      </w:tr>
    </w:tbl>
    <w:p w14:paraId="1550F7CE" w14:textId="77777777" w:rsidR="001A0148" w:rsidRDefault="00020AC0" w:rsidP="008B6883">
      <w:pPr>
        <w:pStyle w:val="BodyText2"/>
      </w:pPr>
      <w:r>
        <w:t xml:space="preserve">The last method is the best and the system catalog parameter is specified </w:t>
      </w:r>
      <w:hyperlink r:id="rId444" w:history="1">
        <w:r w:rsidRPr="00020AC0">
          <w:rPr>
            <w:rStyle w:val="Hyperlink"/>
          </w:rPr>
          <w:t>here</w:t>
        </w:r>
      </w:hyperlink>
      <w:r>
        <w:t>.</w:t>
      </w:r>
    </w:p>
    <w:p w14:paraId="5E3F461E" w14:textId="77777777" w:rsidR="005F686F" w:rsidRDefault="005F686F" w:rsidP="008B6883">
      <w:pPr>
        <w:pStyle w:val="BodyText2"/>
      </w:pPr>
      <w:r>
        <w:t xml:space="preserve">The getclass is a way of getting the class OID for a table – there are different ways of getting OIDs for other types of objects, e.g. to get the OID for a procedure you use regprocedure (see </w:t>
      </w:r>
      <w:hyperlink r:id="rId445"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8B6883">
      <w:pPr>
        <w:pStyle w:val="BodyText2"/>
      </w:pPr>
      <w:r>
        <w:t xml:space="preserve">Looks like you cant put comments on a functions arguments </w:t>
      </w:r>
      <w:hyperlink r:id="rId446" w:history="1">
        <w:r w:rsidRPr="00451288">
          <w:rPr>
            <w:rStyle w:val="Hyperlink"/>
          </w:rPr>
          <w:t>boo</w:t>
        </w:r>
      </w:hyperlink>
      <w:r>
        <w:t xml:space="preserve"> </w:t>
      </w:r>
      <w:r>
        <w:sym w:font="Wingdings" w:char="F04C"/>
      </w:r>
      <w:r>
        <w:t>.</w:t>
      </w:r>
    </w:p>
    <w:p w14:paraId="75E49B2E" w14:textId="77777777" w:rsidR="00AD6080" w:rsidRDefault="00AD6080" w:rsidP="008B6883">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lastRenderedPageBreak/>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8B6883">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8B6883">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8B6883">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8B6883">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8B6883">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8B6883">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8B6883">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8B6883">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8B6883">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lastRenderedPageBreak/>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8B6883">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8B6883">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8B6883">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8B6883">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8B6883">
      <w:pPr>
        <w:pStyle w:val="BodyText2"/>
      </w:pPr>
      <w:r>
        <w:t>I have moved the Google Earth Engine code into a separate module that has no UI and calls will change from:</w:t>
      </w:r>
    </w:p>
    <w:p w14:paraId="0316A27E" w14:textId="77777777" w:rsidR="00A30C14" w:rsidRDefault="00237F98" w:rsidP="008B6883">
      <w:pPr>
        <w:pStyle w:val="BodyText2"/>
      </w:pPr>
      <w:hyperlink r:id="rId447"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8B6883">
      <w:pPr>
        <w:pStyle w:val="BodyText2"/>
      </w:pPr>
      <w:r>
        <w:t xml:space="preserve">To </w:t>
      </w:r>
    </w:p>
    <w:p w14:paraId="271DCFA4" w14:textId="77777777" w:rsidR="00A30C14" w:rsidRPr="00A30C14" w:rsidRDefault="00237F98" w:rsidP="008B6883">
      <w:pPr>
        <w:pStyle w:val="BodyText2"/>
      </w:pPr>
      <w:hyperlink r:id="rId448" w:history="1">
        <w:r w:rsidR="00A30C14" w:rsidRPr="00660CDF">
          <w:rPr>
            <w:rStyle w:val="Hyperlink"/>
          </w:rPr>
          <w:t>http://dopa-services.jrc.it/gee/getDatesForPoint?POINT=114,5&amp;CRS=EPSG:4326</w:t>
        </w:r>
      </w:hyperlink>
      <w:r w:rsidR="00A30C14">
        <w:t xml:space="preserve"> </w:t>
      </w:r>
    </w:p>
    <w:p w14:paraId="3DB388BE" w14:textId="63E73CE8" w:rsidR="00F45427" w:rsidRDefault="00D42332" w:rsidP="0034374E">
      <w:pPr>
        <w:pStyle w:val="Heading3"/>
      </w:pPr>
      <w:r>
        <w:t>eSpecies</w:t>
      </w:r>
      <w:r w:rsidR="000248CA">
        <w:t xml:space="preserve"> API Specification</w:t>
      </w:r>
      <w:bookmarkEnd w:id="110"/>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8B6883">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8B6883">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8B6883">
      <w:pPr>
        <w:pStyle w:val="BodyText2"/>
      </w:pPr>
      <w:r>
        <w:lastRenderedPageBreak/>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8B6883">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8B6883">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8B6883">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8B6883">
      <w:pPr>
        <w:pStyle w:val="BodyText2"/>
      </w:pPr>
      <w:r>
        <w:t>It is not the speed of the indices – IT IS THE VOLUME OF DATA THAT YOU ARE RETURNING IN YOUR QUERY!</w:t>
      </w:r>
    </w:p>
    <w:p w14:paraId="36C6DBC8" w14:textId="77777777" w:rsidR="00660195" w:rsidRDefault="00660195" w:rsidP="008B6883">
      <w:pPr>
        <w:pStyle w:val="BodyText2"/>
      </w:pPr>
      <w:r>
        <w:t>SELECT * FROM quadkeydata WHERE tx BETWEEN 26000 AND 27000 and ty BETWEEN 16000 AND 17000 (&gt;5min)</w:t>
      </w:r>
    </w:p>
    <w:p w14:paraId="05EA4B05" w14:textId="77777777" w:rsidR="00660195" w:rsidRDefault="00660195" w:rsidP="008B6883">
      <w:pPr>
        <w:pStyle w:val="BodyText2"/>
      </w:pPr>
      <w:r>
        <w:t>SELECT * FROM quadkeydata WHERE tx BETWEEN 26000 AND 27000 and ty BETWEEN 16000 AND 17000 LIMIT 10 (11ms)</w:t>
      </w:r>
    </w:p>
    <w:p w14:paraId="084CBD9C" w14:textId="77777777" w:rsidR="00F74F67" w:rsidRDefault="00F74F67" w:rsidP="008B6883">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237F98" w:rsidP="000E5536">
      <w:pPr>
        <w:pStyle w:val="BodyText"/>
      </w:pPr>
      <w:hyperlink r:id="rId449" w:history="1">
        <w:r w:rsidR="00394CEC">
          <w:rPr>
            <w:rStyle w:val="Hyperlink"/>
          </w:rPr>
          <w:t>http://h03-dev-vm7/cgi-bin/eSpecies/getQuadkeyXY/27025,16972</w:t>
        </w:r>
      </w:hyperlink>
    </w:p>
    <w:p w14:paraId="566EA2D9" w14:textId="77777777" w:rsidR="00F524AD" w:rsidRDefault="00F524AD" w:rsidP="008B6883">
      <w:pPr>
        <w:pStyle w:val="BodyText2"/>
      </w:pPr>
      <w:r>
        <w:t>Get a quadkey for an eastings/northings coordinate:</w:t>
      </w:r>
    </w:p>
    <w:p w14:paraId="6D6A4DCC" w14:textId="77777777" w:rsidR="00F524AD" w:rsidRDefault="00237F98" w:rsidP="000E5536">
      <w:pPr>
        <w:pStyle w:val="BodyText"/>
      </w:pPr>
      <w:hyperlink r:id="rId450" w:history="1">
        <w:r w:rsidR="00EE4094">
          <w:rPr>
            <w:rStyle w:val="Hyperlink"/>
          </w:rPr>
          <w:t>http://h03-dev-vm7/cgi-bin/eSpecies/getQuadkeyEastNorth/13013862.68772097,719119.5621069372</w:t>
        </w:r>
      </w:hyperlink>
    </w:p>
    <w:p w14:paraId="22378BB0" w14:textId="77777777" w:rsidR="005A46D9" w:rsidRDefault="005A46D9" w:rsidP="008B6883">
      <w:pPr>
        <w:pStyle w:val="BodyText2"/>
      </w:pPr>
      <w:r>
        <w:t>Get a quadkey for a lat/long coordinate:</w:t>
      </w:r>
    </w:p>
    <w:p w14:paraId="47F6AD16" w14:textId="77777777" w:rsidR="005A46D9" w:rsidRPr="006F2397" w:rsidRDefault="00237F98" w:rsidP="000E5536">
      <w:pPr>
        <w:pStyle w:val="BodyText"/>
      </w:pPr>
      <w:hyperlink r:id="rId451"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8B6883">
      <w:pPr>
        <w:pStyle w:val="BodyText2"/>
      </w:pPr>
      <w:r>
        <w:t>Here are some example calls:</w:t>
      </w:r>
    </w:p>
    <w:p w14:paraId="1BDE6FDC" w14:textId="77777777" w:rsidR="00C82180" w:rsidRDefault="00237F98" w:rsidP="008B6883">
      <w:pPr>
        <w:pStyle w:val="BodyText2"/>
      </w:pPr>
      <w:hyperlink r:id="rId452" w:history="1">
        <w:r w:rsidR="00EB5668">
          <w:rPr>
            <w:rStyle w:val="Hyperlink"/>
          </w:rPr>
          <w:t>http://h03-dev-vm7/cgi-bin/eSpecies/species/map/17975</w:t>
        </w:r>
      </w:hyperlink>
    </w:p>
    <w:p w14:paraId="3F75FC9A" w14:textId="77777777" w:rsidR="00EB5668" w:rsidRDefault="00237F98" w:rsidP="008B6883">
      <w:pPr>
        <w:pStyle w:val="BodyText2"/>
      </w:pPr>
      <w:hyperlink r:id="rId453" w:history="1">
        <w:r w:rsidR="00EB5668">
          <w:rPr>
            <w:rStyle w:val="Hyperlink"/>
          </w:rPr>
          <w:t>http://h03-dev-vm7/cgi-bin/eSpecies/species/xyz/17975</w:t>
        </w:r>
      </w:hyperlink>
    </w:p>
    <w:p w14:paraId="2C6863D5" w14:textId="77777777" w:rsidR="00EB5668" w:rsidRDefault="00237F98" w:rsidP="008B6883">
      <w:pPr>
        <w:pStyle w:val="BodyText2"/>
      </w:pPr>
      <w:hyperlink r:id="rId454" w:history="1">
        <w:r w:rsidR="00EB5668">
          <w:rPr>
            <w:rStyle w:val="Hyperlink"/>
          </w:rPr>
          <w:t>http://h03-dev-vm7/cgi-bin/eSpecies/pa/map/785</w:t>
        </w:r>
      </w:hyperlink>
    </w:p>
    <w:p w14:paraId="3BCAAB96" w14:textId="77777777" w:rsidR="00EB5668" w:rsidRDefault="00237F98" w:rsidP="008B6883">
      <w:pPr>
        <w:pStyle w:val="BodyText2"/>
      </w:pPr>
      <w:hyperlink r:id="rId455" w:history="1">
        <w:r w:rsidR="00EB5668" w:rsidRPr="00C22EDF">
          <w:rPr>
            <w:rStyle w:val="Hyperlink"/>
          </w:rPr>
          <w:t>http://h03-dev-vm7/cgi-bin/eSpecies/pa/xyz/785</w:t>
        </w:r>
      </w:hyperlink>
    </w:p>
    <w:p w14:paraId="69255EB9" w14:textId="77777777" w:rsidR="00EB5668" w:rsidRDefault="00237F98" w:rsidP="008B6883">
      <w:pPr>
        <w:pStyle w:val="BodyText2"/>
      </w:pPr>
      <w:hyperlink r:id="rId456" w:history="1">
        <w:r w:rsidR="00EB5668">
          <w:rPr>
            <w:rStyle w:val="Hyperlink"/>
          </w:rPr>
          <w:t>http://h03-dev-vm7/cgi-bin/eSpecies/pa/speciescount/785</w:t>
        </w:r>
      </w:hyperlink>
    </w:p>
    <w:p w14:paraId="59AFD91D" w14:textId="77777777" w:rsidR="00EB5668" w:rsidRDefault="00237F98" w:rsidP="008B6883">
      <w:pPr>
        <w:pStyle w:val="BodyText2"/>
      </w:pPr>
      <w:hyperlink r:id="rId457" w:history="1">
        <w:r w:rsidR="008676E5" w:rsidRPr="00C22EDF">
          <w:rPr>
            <w:rStyle w:val="Hyperlink"/>
          </w:rPr>
          <w:t>http://h03-dev-vm7/cgi-bin/eSpecies/pa/specieslist/785</w:t>
        </w:r>
      </w:hyperlink>
    </w:p>
    <w:p w14:paraId="4A291BAE" w14:textId="77777777" w:rsidR="00A86F21" w:rsidRDefault="00237F98" w:rsidP="008B6883">
      <w:pPr>
        <w:pStyle w:val="BodyText2"/>
      </w:pPr>
      <w:hyperlink r:id="rId458" w:history="1">
        <w:r w:rsidR="00A86F21">
          <w:rPr>
            <w:rStyle w:val="Hyperlink"/>
          </w:rPr>
          <w:t>http://h03-dev-vm7/cgi-bin/eSpecies/richness/map/aves</w:t>
        </w:r>
      </w:hyperlink>
    </w:p>
    <w:p w14:paraId="2617BC80" w14:textId="77777777" w:rsidR="00D22686" w:rsidRDefault="00237F98" w:rsidP="008B6883">
      <w:pPr>
        <w:pStyle w:val="BodyText2"/>
      </w:pPr>
      <w:hyperlink r:id="rId459" w:history="1">
        <w:r w:rsidR="00D22686">
          <w:rPr>
            <w:rStyle w:val="Hyperlink"/>
          </w:rPr>
          <w:t>http://h03-dev-vm7/cgi-bin/eSpecies/richness/xyz/aves</w:t>
        </w:r>
      </w:hyperlink>
    </w:p>
    <w:p w14:paraId="77A74F9E" w14:textId="77777777" w:rsidR="00B77447" w:rsidRDefault="00237F98" w:rsidP="008B6883">
      <w:pPr>
        <w:pStyle w:val="BodyText2"/>
      </w:pPr>
      <w:hyperlink r:id="rId460" w:history="1">
        <w:r w:rsidR="00B77447">
          <w:rPr>
            <w:rStyle w:val="Hyperlink"/>
          </w:rPr>
          <w:t>http://h03-dev-vm7/cgi-bin/eSpecies/bbox/25728,16008,27776,17032/species/map/17975</w:t>
        </w:r>
      </w:hyperlink>
    </w:p>
    <w:p w14:paraId="68A6476C" w14:textId="77777777" w:rsidR="00B77447" w:rsidRDefault="00237F98" w:rsidP="008B6883">
      <w:pPr>
        <w:pStyle w:val="BodyText2"/>
      </w:pPr>
      <w:hyperlink r:id="rId461" w:history="1">
        <w:r w:rsidR="00B77447">
          <w:rPr>
            <w:rStyle w:val="Hyperlink"/>
          </w:rPr>
          <w:t>http://h03-dev-vm7/cgi-bin/eSpecies/bbox/25728,16008,27776,17032/pa/map/785</w:t>
        </w:r>
      </w:hyperlink>
    </w:p>
    <w:p w14:paraId="4E0EF125" w14:textId="77777777" w:rsidR="00B77447" w:rsidRDefault="00237F98" w:rsidP="008B6883">
      <w:pPr>
        <w:pStyle w:val="BodyText2"/>
      </w:pPr>
      <w:hyperlink r:id="rId462" w:history="1">
        <w:r w:rsidR="00B77447">
          <w:rPr>
            <w:rStyle w:val="Hyperlink"/>
          </w:rPr>
          <w:t>http://h03-dev-vm7/cgi-bin/eSpecies/bbox/25728,16008,27776,17032/richness/map/aves</w:t>
        </w:r>
      </w:hyperlink>
    </w:p>
    <w:p w14:paraId="2E45FC66" w14:textId="77777777" w:rsidR="008676E5" w:rsidRDefault="00237F98" w:rsidP="008B6883">
      <w:pPr>
        <w:pStyle w:val="BodyText2"/>
      </w:pPr>
      <w:hyperlink r:id="rId463" w:history="1">
        <w:r w:rsidR="008676E5">
          <w:rPr>
            <w:rStyle w:val="Hyperlink"/>
          </w:rPr>
          <w:t>http://h03-dev-vm7/cgi-bin/eSpecies/bbox/25728,16008,27776,17032/speciescount</w:t>
        </w:r>
      </w:hyperlink>
    </w:p>
    <w:p w14:paraId="4DF0945E" w14:textId="77777777" w:rsidR="008676E5" w:rsidRDefault="00237F98" w:rsidP="008B6883">
      <w:pPr>
        <w:pStyle w:val="BodyText2"/>
      </w:pPr>
      <w:hyperlink r:id="rId464" w:history="1">
        <w:r w:rsidR="008676E5">
          <w:rPr>
            <w:rStyle w:val="Hyperlink"/>
          </w:rPr>
          <w:t>http://h03-dev-vm7/cgi-bin/eSpecies/bbox/25728,16008,27776,17032/specieslist</w:t>
        </w:r>
      </w:hyperlink>
    </w:p>
    <w:p w14:paraId="2178C6A6" w14:textId="77777777" w:rsidR="00AE0ABD" w:rsidRDefault="00237F98" w:rsidP="008B6883">
      <w:pPr>
        <w:pStyle w:val="BodyText2"/>
      </w:pPr>
      <w:hyperlink r:id="rId465" w:history="1">
        <w:r w:rsidR="00AE0ABD">
          <w:rPr>
            <w:rStyle w:val="Hyperlink"/>
          </w:rPr>
          <w:t>http://h03-dev-vm7/cgi-bin/eSpecies/bbox/25728,16008,27776,17032/pacount</w:t>
        </w:r>
      </w:hyperlink>
    </w:p>
    <w:p w14:paraId="31698262" w14:textId="77777777" w:rsidR="00AE0ABD" w:rsidRDefault="00237F98" w:rsidP="008B6883">
      <w:pPr>
        <w:pStyle w:val="BodyText2"/>
      </w:pPr>
      <w:hyperlink r:id="rId466" w:history="1">
        <w:r w:rsidR="00AE0ABD">
          <w:rPr>
            <w:rStyle w:val="Hyperlink"/>
          </w:rPr>
          <w:t>http://h03-dev-vm7/cgi-bin/eSpecies/bbox/25728,16008,27776,17032/palist</w:t>
        </w:r>
      </w:hyperlink>
    </w:p>
    <w:p w14:paraId="37BBA64B" w14:textId="77777777" w:rsidR="00770EB7" w:rsidRDefault="00237F98" w:rsidP="008B6883">
      <w:pPr>
        <w:pStyle w:val="BodyText2"/>
      </w:pPr>
      <w:hyperlink r:id="rId467" w:history="1">
        <w:r w:rsidR="00770EB7">
          <w:rPr>
            <w:rStyle w:val="Hyperlink"/>
          </w:rPr>
          <w:t>http://h03-dev-vm7/cgi-bin/eSpecies/quadkey/132320330232030/speciescount</w:t>
        </w:r>
      </w:hyperlink>
    </w:p>
    <w:p w14:paraId="34E76A08" w14:textId="77777777" w:rsidR="00770EB7" w:rsidRDefault="00237F98" w:rsidP="008B6883">
      <w:pPr>
        <w:pStyle w:val="BodyText2"/>
      </w:pPr>
      <w:hyperlink r:id="rId468" w:history="1">
        <w:r w:rsidR="00770EB7">
          <w:rPr>
            <w:rStyle w:val="Hyperlink"/>
          </w:rPr>
          <w:t>http://h03-dev-vm7/cgi-bin/eSpecies/quadkey/132320330232030/specieslist</w:t>
        </w:r>
      </w:hyperlink>
    </w:p>
    <w:p w14:paraId="2CDB8621" w14:textId="77777777" w:rsidR="00D14E0A" w:rsidRDefault="00237F98" w:rsidP="008B6883">
      <w:pPr>
        <w:pStyle w:val="BodyText2"/>
      </w:pPr>
      <w:hyperlink r:id="rId469" w:history="1">
        <w:r w:rsidR="00242F4A">
          <w:rPr>
            <w:rStyle w:val="Hyperlink"/>
          </w:rPr>
          <w:t>http://h03-dev-vm7/cgi-bin/eSpecies/quadkey/132320323113002/pacount</w:t>
        </w:r>
      </w:hyperlink>
      <w:r w:rsidR="00242F4A">
        <w:t xml:space="preserve"> </w:t>
      </w:r>
    </w:p>
    <w:p w14:paraId="7CB575ED" w14:textId="77777777" w:rsidR="00D14E0A" w:rsidRDefault="00237F98" w:rsidP="008B6883">
      <w:pPr>
        <w:pStyle w:val="BodyText2"/>
      </w:pPr>
      <w:hyperlink r:id="rId470" w:history="1">
        <w:r w:rsidR="00242F4A">
          <w:rPr>
            <w:rStyle w:val="Hyperlink"/>
          </w:rPr>
          <w:t>http://h03-dev-vm7/cgi-bin/eSpecies/quadkey/132320323113002/palist</w:t>
        </w:r>
      </w:hyperlink>
    </w:p>
    <w:p w14:paraId="587A1269" w14:textId="77777777" w:rsidR="00E42111" w:rsidRDefault="00237F98" w:rsidP="008B6883">
      <w:pPr>
        <w:pStyle w:val="BodyText2"/>
      </w:pPr>
      <w:hyperlink r:id="rId471" w:history="1">
        <w:r w:rsidR="00E42111">
          <w:rPr>
            <w:rStyle w:val="Hyperlink"/>
          </w:rPr>
          <w:t>http://h03-dev-vm7/cgi-bin/eSpecies/quadkeydata/map/1/17975</w:t>
        </w:r>
      </w:hyperlink>
    </w:p>
    <w:p w14:paraId="5E213629" w14:textId="77777777" w:rsidR="00B77447" w:rsidRDefault="00237F98" w:rsidP="008B6883">
      <w:pPr>
        <w:pStyle w:val="BodyText2"/>
      </w:pPr>
      <w:hyperlink r:id="rId472"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11" w:name="_Ref416944525"/>
      <w:bookmarkStart w:id="112" w:name="_Toc315774609"/>
      <w:r>
        <w:t>Configuring the services file</w:t>
      </w:r>
      <w:bookmarkEnd w:id="111"/>
    </w:p>
    <w:p w14:paraId="14B6D4A8" w14:textId="45E30E53" w:rsidR="00B05E51" w:rsidRDefault="00B05E51" w:rsidP="008B6883">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8B6883">
      <w:pPr>
        <w:pStyle w:val="BodyText2"/>
      </w:pPr>
      <w:r>
        <w:t>The documentroot simply tells apps to use the htdocs as the html root.</w:t>
      </w:r>
    </w:p>
    <w:p w14:paraId="07076BDE" w14:textId="77777777" w:rsidR="00FD247F" w:rsidRDefault="007F571C" w:rsidP="008B6883">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8B6883">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8B6883">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8B6883">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8B6883">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8B6883">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lastRenderedPageBreak/>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DD4343">
            <w:pPr>
              <w:pStyle w:val="Tiny"/>
            </w:pPr>
            <w:r>
              <w:t>utils</w:t>
            </w:r>
          </w:p>
        </w:tc>
        <w:tc>
          <w:tcPr>
            <w:tcW w:w="2790" w:type="dxa"/>
          </w:tcPr>
          <w:p w14:paraId="1549338E" w14:textId="23D3F359" w:rsidR="00F210C0"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DD4343">
            <w:pPr>
              <w:pStyle w:val="Tiny"/>
            </w:pPr>
            <w:r>
              <w:t>utils</w:t>
            </w:r>
          </w:p>
        </w:tc>
        <w:tc>
          <w:tcPr>
            <w:tcW w:w="2790" w:type="dxa"/>
          </w:tcPr>
          <w:p w14:paraId="7B2AA16B" w14:textId="342526CB"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DD4343">
            <w:pPr>
              <w:pStyle w:val="Tiny"/>
            </w:pPr>
            <w:r>
              <w:t>utils</w:t>
            </w:r>
          </w:p>
        </w:tc>
        <w:tc>
          <w:tcPr>
            <w:tcW w:w="2790" w:type="dxa"/>
          </w:tcPr>
          <w:p w14:paraId="40A45CE2" w14:textId="35EF2DCC"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DD4343">
            <w:pPr>
              <w:pStyle w:val="Tiny"/>
            </w:pPr>
            <w:r>
              <w:t>utils</w:t>
            </w:r>
          </w:p>
        </w:tc>
        <w:tc>
          <w:tcPr>
            <w:tcW w:w="2790" w:type="dxa"/>
          </w:tcPr>
          <w:p w14:paraId="6CDBD2FF" w14:textId="1E78BA5A" w:rsidR="001620DF" w:rsidRPr="00F415EE" w:rsidRDefault="001620DF" w:rsidP="00DD4343">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8B6883">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8B6883">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8B6883">
      <w:pPr>
        <w:pStyle w:val="BodyText2"/>
      </w:pPr>
      <w:r>
        <w:t xml:space="preserve">In my REST server I create a session variable by writing to disk (see </w:t>
      </w:r>
      <w:hyperlink r:id="rId473" w:anchor="L31" w:history="1">
        <w:r w:rsidRPr="00D66533">
          <w:rPr>
            <w:rStyle w:val="Hyperlink"/>
          </w:rPr>
          <w:t>here</w:t>
        </w:r>
      </w:hyperlink>
      <w:r>
        <w:t>). This could be failing for some reason.</w:t>
      </w:r>
    </w:p>
    <w:p w14:paraId="11FEA384" w14:textId="77777777" w:rsidR="00DF6C76" w:rsidRDefault="00DF6C76" w:rsidP="003B37F4">
      <w:pPr>
        <w:pStyle w:val="Heading2"/>
      </w:pPr>
      <w:r>
        <w:t>Server Debugging</w:t>
      </w:r>
    </w:p>
    <w:p w14:paraId="70D3B7D2" w14:textId="77777777" w:rsidR="00DF6C76" w:rsidRDefault="00DF6C76" w:rsidP="008B6883">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8B6883">
      <w:pPr>
        <w:pStyle w:val="BodyText2"/>
      </w:pPr>
      <w:r>
        <w:t>-f option to see updates</w:t>
      </w:r>
    </w:p>
    <w:p w14:paraId="13DBF618" w14:textId="77777777" w:rsidR="009B0F4B" w:rsidRDefault="009B0F4B" w:rsidP="008B6883">
      <w:pPr>
        <w:pStyle w:val="BodyText2"/>
      </w:pPr>
      <w:r>
        <w:t>-n 200 to see last 200 rows</w:t>
      </w:r>
    </w:p>
    <w:p w14:paraId="787CA2D9" w14:textId="77777777" w:rsidR="00DF6C76" w:rsidRDefault="00DF6C76" w:rsidP="008B6883">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8B6883">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8B6883">
      <w:pPr>
        <w:pStyle w:val="BodyText2"/>
      </w:pPr>
      <w:r>
        <w:t>This opens the server.log file interactively so that whenever you make a request it is shown automatically in the log.</w:t>
      </w:r>
    </w:p>
    <w:p w14:paraId="66C878ED" w14:textId="77777777" w:rsidR="00DF6C76" w:rsidRDefault="00DF6C76" w:rsidP="008B6883">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8B6883">
      <w:pPr>
        <w:pStyle w:val="BodyText2"/>
      </w:pPr>
      <w:r>
        <w:t>Press ctrl+C to exit file monitoring.</w:t>
      </w:r>
    </w:p>
    <w:p w14:paraId="13BBD97B" w14:textId="77777777" w:rsidR="00093F2E" w:rsidRDefault="00093F2E" w:rsidP="008B6883">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8B6883">
      <w:pPr>
        <w:pStyle w:val="BodyText2"/>
      </w:pPr>
      <w:r>
        <w:lastRenderedPageBreak/>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8B6883">
      <w:pPr>
        <w:pStyle w:val="BodyText2"/>
      </w:pPr>
      <w:r>
        <w:t xml:space="preserve">- ps -fax | grep python   </w:t>
      </w:r>
    </w:p>
    <w:p w14:paraId="7B8D3571" w14:textId="77777777" w:rsidR="00BC77BE" w:rsidRDefault="006813C3" w:rsidP="003B37F4">
      <w:pPr>
        <w:pStyle w:val="Heading2"/>
      </w:pPr>
      <w:r>
        <w:t>Connecting the I</w:t>
      </w:r>
      <w:r w:rsidR="00BC77BE">
        <w:t>nternet to HBase</w:t>
      </w:r>
    </w:p>
    <w:p w14:paraId="734832DF" w14:textId="77777777" w:rsidR="00523ADB" w:rsidRDefault="00BC77BE" w:rsidP="008B6883">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8B6883">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8B6883">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8B6883">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8B6883">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8B6883">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8B6883">
      <w:pPr>
        <w:pStyle w:val="BodyText2"/>
      </w:pPr>
      <w:r>
        <w:t>Here is the test url:</w:t>
      </w:r>
    </w:p>
    <w:p w14:paraId="5B3FECD3" w14:textId="77777777" w:rsidR="00A149F0" w:rsidRDefault="00237F98" w:rsidP="000E5536">
      <w:pPr>
        <w:pStyle w:val="BodyText"/>
        <w:rPr>
          <w:rStyle w:val="Hyperlink"/>
        </w:rPr>
      </w:pPr>
      <w:hyperlink r:id="rId474"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8B6883">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lastRenderedPageBreak/>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3B37F4">
      <w:pPr>
        <w:pStyle w:val="Heading2"/>
      </w:pPr>
      <w:r>
        <w:t>Google Earth Engine OGC Wrapper</w:t>
      </w:r>
    </w:p>
    <w:p w14:paraId="72E549B1" w14:textId="252F820C" w:rsidR="008F416B" w:rsidRDefault="008F416B" w:rsidP="008B6883">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8B6883">
      <w:pPr>
        <w:pStyle w:val="BodyText2"/>
      </w:pPr>
      <w:r>
        <w:t xml:space="preserve">I have implemented a basic WMS service for Sentinel data </w:t>
      </w:r>
      <w:hyperlink r:id="rId475"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76"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3B37F4">
      <w:pPr>
        <w:pStyle w:val="Heading2"/>
      </w:pPr>
      <w:r>
        <w:t>Publishing</w:t>
      </w:r>
    </w:p>
    <w:p w14:paraId="7413979E" w14:textId="77777777" w:rsidR="00683027" w:rsidRPr="00683027" w:rsidRDefault="00683027" w:rsidP="008B6883">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8B6883">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237F98" w:rsidP="008B6883">
      <w:pPr>
        <w:pStyle w:val="BodyText2"/>
      </w:pPr>
      <w:hyperlink r:id="rId477"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8B6883">
      <w:pPr>
        <w:pStyle w:val="BodyText2"/>
      </w:pPr>
      <w:r>
        <w:t xml:space="preserve">For developers: </w:t>
      </w:r>
      <w:r w:rsidRPr="00573BB7">
        <w:t>http://h05-dev-vm100.jrc.it:8080/geoserver/web/</w:t>
      </w:r>
      <w:r>
        <w:t xml:space="preserve"> u/p  Andrew/Changeme!1</w:t>
      </w:r>
    </w:p>
    <w:p w14:paraId="622CE418" w14:textId="77777777" w:rsidR="00EA3299" w:rsidRDefault="00EA3299" w:rsidP="008B6883">
      <w:pPr>
        <w:pStyle w:val="BodyText2"/>
      </w:pPr>
      <w:r>
        <w:lastRenderedPageBreak/>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8B6883">
      <w:pPr>
        <w:pStyle w:val="BodyText2"/>
      </w:pPr>
      <w:r>
        <w:t xml:space="preserve">This is </w:t>
      </w:r>
      <w:r w:rsidRPr="00573BB7">
        <w:t>http://h05-prod-vm100.jrc.it:8080/geoserver/web/</w:t>
      </w:r>
    </w:p>
    <w:p w14:paraId="44C211B8" w14:textId="13BCDEF1" w:rsidR="004C7895" w:rsidRDefault="00EA3299" w:rsidP="008B6883">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78"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8B6883">
      <w:pPr>
        <w:pStyle w:val="BodyText2"/>
      </w:pPr>
      <w:r>
        <w:t>The geotiff files for species richness maps that are published in Geoserver are physically located here:</w:t>
      </w:r>
    </w:p>
    <w:p w14:paraId="6C4BCEEA" w14:textId="77777777" w:rsidR="00A410D3" w:rsidRDefault="00A410D3" w:rsidP="008B6883">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8B6883">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8B6883">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8B6883">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8B6883">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8B6883">
      <w:pPr>
        <w:pStyle w:val="BodyText2"/>
      </w:pPr>
      <w:r>
        <w:t xml:space="preserve">You can publish data (including GeoJSON data) on Github and as GISTS: </w:t>
      </w:r>
      <w:hyperlink r:id="rId479" w:history="1">
        <w:r>
          <w:rPr>
            <w:rStyle w:val="Hyperlink"/>
          </w:rPr>
          <w:t>https://help.github.com/articles/mapping-geojson-files-on-github</w:t>
        </w:r>
      </w:hyperlink>
    </w:p>
    <w:p w14:paraId="5912C90E" w14:textId="77777777" w:rsidR="00683027" w:rsidRDefault="00683027" w:rsidP="008B6883">
      <w:pPr>
        <w:pStyle w:val="BodyText2"/>
      </w:pPr>
      <w:r>
        <w:t xml:space="preserve">Good article </w:t>
      </w:r>
      <w:hyperlink r:id="rId480"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8B6883">
      <w:pPr>
        <w:pStyle w:val="BodyText2"/>
      </w:pPr>
      <w:r>
        <w:t xml:space="preserve">The result is on Github </w:t>
      </w:r>
      <w:hyperlink r:id="rId481" w:history="1">
        <w:r w:rsidRPr="00BE1D5E">
          <w:rPr>
            <w:rStyle w:val="Hyperlink"/>
          </w:rPr>
          <w:t>here</w:t>
        </w:r>
      </w:hyperlink>
      <w:r>
        <w:t xml:space="preserve">.  You can then share that geoJson back using some Github specific HTML-embed code. </w:t>
      </w:r>
      <w:hyperlink r:id="rId482" w:history="1">
        <w:r w:rsidRPr="000B1C16">
          <w:rPr>
            <w:rStyle w:val="Hyperlink"/>
          </w:rPr>
          <w:t>Here</w:t>
        </w:r>
      </w:hyperlink>
      <w:r>
        <w:t xml:space="preserve"> is a quick demo. Here is the raw </w:t>
      </w:r>
      <w:hyperlink r:id="rId483" w:history="1">
        <w:r w:rsidRPr="000B1C16">
          <w:rPr>
            <w:rStyle w:val="Hyperlink"/>
          </w:rPr>
          <w:t>geojson</w:t>
        </w:r>
      </w:hyperlink>
      <w:r>
        <w:t xml:space="preserve">. You can also put the GeoJSON on Gist as a snippet of code which is great. Its available </w:t>
      </w:r>
      <w:hyperlink r:id="rId484" w:history="1">
        <w:r w:rsidRPr="00872D92">
          <w:rPr>
            <w:rStyle w:val="Hyperlink"/>
          </w:rPr>
          <w:t>here</w:t>
        </w:r>
      </w:hyperlink>
      <w:r>
        <w:t>.</w:t>
      </w:r>
    </w:p>
    <w:p w14:paraId="1D3CD322" w14:textId="77777777" w:rsidR="00461230" w:rsidRDefault="00683027" w:rsidP="008B6883">
      <w:pPr>
        <w:pStyle w:val="BodyText2"/>
      </w:pPr>
      <w:r>
        <w:lastRenderedPageBreak/>
        <w:t xml:space="preserve">However, you cant render it using the ESRI Javascript API as it only supports ESRIs JSON format and not GeoJSON. See </w:t>
      </w:r>
      <w:hyperlink r:id="rId485"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86" w:history="1">
        <w:r w:rsidRPr="00683027">
          <w:rPr>
            <w:rStyle w:val="Hyperlink"/>
          </w:rPr>
          <w:t>KOOP</w:t>
        </w:r>
      </w:hyperlink>
      <w:r>
        <w:t xml:space="preserve"> and a node.js implementation </w:t>
      </w:r>
      <w:hyperlink r:id="rId487" w:history="1">
        <w:r w:rsidRPr="00683027">
          <w:rPr>
            <w:rStyle w:val="Hyperlink"/>
          </w:rPr>
          <w:t>here</w:t>
        </w:r>
      </w:hyperlink>
      <w:r>
        <w:t xml:space="preserve">. </w:t>
      </w:r>
      <w:r w:rsidR="00791FF1">
        <w:t xml:space="preserve">Also </w:t>
      </w:r>
      <w:hyperlink r:id="rId488" w:history="1">
        <w:r w:rsidR="00791FF1" w:rsidRPr="00791FF1">
          <w:rPr>
            <w:rStyle w:val="Hyperlink"/>
          </w:rPr>
          <w:t>https://github.com/Esri/geojson-utils</w:t>
        </w:r>
      </w:hyperlink>
      <w:r w:rsidR="00791FF1">
        <w:t>.</w:t>
      </w:r>
    </w:p>
    <w:p w14:paraId="417C8782" w14:textId="77777777" w:rsidR="00213F0D" w:rsidRDefault="00213F0D" w:rsidP="008B6883">
      <w:pPr>
        <w:pStyle w:val="BodyText2"/>
      </w:pPr>
      <w:r>
        <w:t>You can convert json data on the fly to esri json to render in the JS API - I have done this in the geojsonEsri.html page.</w:t>
      </w:r>
    </w:p>
    <w:p w14:paraId="61675CFE" w14:textId="77777777" w:rsidR="00683027" w:rsidRDefault="00461230" w:rsidP="008B6883">
      <w:pPr>
        <w:pStyle w:val="BodyText2"/>
      </w:pPr>
      <w:r>
        <w:t xml:space="preserve">Chelm provides a repo called </w:t>
      </w:r>
      <w:hyperlink r:id="rId489"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90" w:history="1">
        <w:r w:rsidR="00683027" w:rsidRPr="00F1127E">
          <w:rPr>
            <w:rStyle w:val="Hyperlink"/>
          </w:rPr>
          <w:t>Leaflet</w:t>
        </w:r>
      </w:hyperlink>
      <w:r w:rsidR="00683027">
        <w:t xml:space="preserve">. </w:t>
      </w:r>
    </w:p>
    <w:p w14:paraId="55676326" w14:textId="77777777" w:rsidR="0018086D" w:rsidRPr="008C5AFB" w:rsidRDefault="0018086D" w:rsidP="008B6883">
      <w:pPr>
        <w:pStyle w:val="BodyText2"/>
      </w:pPr>
      <w:r>
        <w:t xml:space="preserve">There is a good GeoJSON repository on Github here: </w:t>
      </w:r>
      <w:hyperlink r:id="rId491" w:history="1">
        <w:r>
          <w:rPr>
            <w:rStyle w:val="Hyperlink"/>
          </w:rPr>
          <w:t>https://github.com/nvkelso/natural-earth-vector/tree/master/geojson</w:t>
        </w:r>
      </w:hyperlink>
      <w:r>
        <w:t xml:space="preserve"> with lots of goodies.</w:t>
      </w:r>
    </w:p>
    <w:p w14:paraId="7A5391B3" w14:textId="77777777" w:rsidR="00E053EF" w:rsidRDefault="00E053EF" w:rsidP="003B37F4">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237F98" w:rsidP="008B6883">
      <w:pPr>
        <w:pStyle w:val="BodyText2"/>
      </w:pPr>
      <w:hyperlink r:id="rId492" w:history="1">
        <w:r w:rsidR="00E053EF">
          <w:rPr>
            <w:rStyle w:val="Hyperlink"/>
          </w:rPr>
          <w:t>http://worldmap.harvard.edu</w:t>
        </w:r>
      </w:hyperlink>
    </w:p>
    <w:p w14:paraId="59C4BD55" w14:textId="77777777" w:rsidR="00E053EF" w:rsidRPr="008A57B8" w:rsidRDefault="00E053EF" w:rsidP="008B6883">
      <w:pPr>
        <w:pStyle w:val="BodyText2"/>
      </w:pPr>
      <w:r>
        <w:t>No creating your own Groups to share data to.</w:t>
      </w:r>
    </w:p>
    <w:p w14:paraId="674D0CE3" w14:textId="11F44D6A" w:rsidR="006126B0" w:rsidRDefault="006126B0" w:rsidP="00B30C63">
      <w:pPr>
        <w:pStyle w:val="Heading1"/>
      </w:pPr>
      <w:bookmarkStart w:id="113" w:name="_Toc315774614"/>
      <w:bookmarkEnd w:id="112"/>
      <w:r>
        <w:t>Websites</w:t>
      </w:r>
    </w:p>
    <w:p w14:paraId="094657DB" w14:textId="77777777" w:rsidR="00E851E0" w:rsidRDefault="00E851E0" w:rsidP="00B30C63">
      <w:pPr>
        <w:pStyle w:val="Heading2"/>
      </w:pPr>
      <w:r>
        <w:t>BIOPAMA</w:t>
      </w:r>
    </w:p>
    <w:p w14:paraId="240C0B5C" w14:textId="7BF1ADB6" w:rsidR="0041069A" w:rsidRDefault="00464E7A" w:rsidP="00B30C63">
      <w:pPr>
        <w:pStyle w:val="Heading3"/>
      </w:pPr>
      <w:r>
        <w:t>Reference Information System v1</w:t>
      </w:r>
    </w:p>
    <w:p w14:paraId="4BCA5136" w14:textId="676C3B71" w:rsidR="00B80FAB" w:rsidRDefault="00B80FAB" w:rsidP="00B30C63">
      <w:pPr>
        <w:pStyle w:val="Heading4"/>
      </w:pPr>
      <w:r>
        <w:t>Home Page</w:t>
      </w:r>
    </w:p>
    <w:p w14:paraId="63D1992C" w14:textId="77777777" w:rsidR="00455BE1" w:rsidRDefault="00455BE1" w:rsidP="00B30C63">
      <w:pPr>
        <w:pStyle w:val="Heading4"/>
      </w:pPr>
      <w:r>
        <w:t xml:space="preserve">Land Cover Change </w:t>
      </w:r>
    </w:p>
    <w:p w14:paraId="7AEE16DB" w14:textId="77777777" w:rsidR="00455BE1" w:rsidRDefault="00455BE1" w:rsidP="00B30C63">
      <w:pPr>
        <w:pStyle w:val="Heading5"/>
      </w:pPr>
      <w:r>
        <w:t>Landsat scenes</w:t>
      </w:r>
    </w:p>
    <w:p w14:paraId="1AEFC2A7" w14:textId="77777777" w:rsidR="00455BE1" w:rsidRDefault="00455BE1" w:rsidP="00B30C63">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93" w:history="1">
        <w:r w:rsidRPr="00E27DA2">
          <w:rPr>
            <w:rStyle w:val="Hyperlink"/>
          </w:rPr>
          <w:t>here</w:t>
        </w:r>
      </w:hyperlink>
      <w:r>
        <w:t>). The parallel one caused ‘Too Many Concurrent Agreggations’ error so I had to do it the slow way.</w:t>
      </w:r>
    </w:p>
    <w:p w14:paraId="7B0B3424" w14:textId="77777777" w:rsidR="00455BE1" w:rsidRDefault="00455BE1" w:rsidP="00B30C63">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94"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B30C63">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B30C63">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B30C63">
      <w:pPr>
        <w:pStyle w:val="Heading5"/>
      </w:pPr>
      <w:r>
        <w:t>PA Boundary</w:t>
      </w:r>
    </w:p>
    <w:p w14:paraId="57BACF13" w14:textId="77777777" w:rsidR="00455BE1" w:rsidRDefault="00455BE1" w:rsidP="00B30C63">
      <w:pPr>
        <w:pStyle w:val="BodyText2"/>
      </w:pPr>
      <w:r>
        <w:t>James is loading these separately.</w:t>
      </w:r>
    </w:p>
    <w:p w14:paraId="34A6E824" w14:textId="77777777" w:rsidR="00455BE1" w:rsidRDefault="00455BE1" w:rsidP="00B30C63">
      <w:pPr>
        <w:pStyle w:val="Heading5"/>
      </w:pPr>
      <w:r>
        <w:lastRenderedPageBreak/>
        <w:t>Validated Land Cover Segments</w:t>
      </w:r>
    </w:p>
    <w:p w14:paraId="02247790" w14:textId="77777777" w:rsidR="00455BE1" w:rsidRPr="004F4893" w:rsidRDefault="00455BE1" w:rsidP="00B30C63">
      <w:pPr>
        <w:pStyle w:val="BodyText2"/>
      </w:pPr>
      <w:r>
        <w:t xml:space="preserve">What are these? These are from ies-pgsql2.jrc.org/h05ibex/pais - </w:t>
      </w:r>
    </w:p>
    <w:p w14:paraId="4733CB7A" w14:textId="77777777" w:rsidR="00455BE1" w:rsidRDefault="00455BE1" w:rsidP="00B30C63">
      <w:pPr>
        <w:pStyle w:val="Heading4"/>
      </w:pPr>
      <w:r>
        <w:t>PA Page</w:t>
      </w:r>
    </w:p>
    <w:p w14:paraId="4C0B718E" w14:textId="3DE64788" w:rsidR="00455BE1" w:rsidRDefault="00455BE1" w:rsidP="00B30C63">
      <w:pPr>
        <w:pStyle w:val="BodyText2"/>
      </w:pPr>
      <w:r>
        <w:t>Added the PhotoViewer widget. Now adding the ImageController widget on 9/9/16.</w:t>
      </w:r>
      <w:r w:rsidR="00B80284">
        <w:t xml:space="preserve"> </w:t>
      </w:r>
    </w:p>
    <w:p w14:paraId="09FA478B" w14:textId="61975345" w:rsidR="009D013C" w:rsidRPr="00455BE1" w:rsidRDefault="009D013C" w:rsidP="00B30C63">
      <w:pPr>
        <w:pStyle w:val="BodyText2"/>
      </w:pPr>
      <w:r>
        <w:t xml:space="preserve">Click on the Edit Panel button for the </w:t>
      </w:r>
    </w:p>
    <w:p w14:paraId="62407D4F" w14:textId="4AFAA288" w:rsidR="00EF594B" w:rsidRDefault="00EF594B" w:rsidP="00B30C63">
      <w:pPr>
        <w:pStyle w:val="Heading4"/>
      </w:pPr>
      <w:r>
        <w:t>Protected Area Coverage Analysis</w:t>
      </w:r>
    </w:p>
    <w:p w14:paraId="70FD92EE" w14:textId="783F2F01" w:rsidR="00EF594B" w:rsidRDefault="00EF594B" w:rsidP="00B30C63">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95" w:history="1">
        <w:r w:rsidRPr="00325015">
          <w:rPr>
            <w:rStyle w:val="Hyperlink"/>
          </w:rPr>
          <w:t>\\BECKINSALE\export\WDPA_June_2016_FLAT</w:t>
        </w:r>
      </w:hyperlink>
      <w:r>
        <w:t>. This is Santiagos description of the process:</w:t>
      </w:r>
    </w:p>
    <w:p w14:paraId="2AFB4089" w14:textId="77777777" w:rsidR="00EF594B" w:rsidRDefault="00EF594B" w:rsidP="00B30C63">
      <w:pPr>
        <w:pStyle w:val="ListBullet2"/>
      </w:pPr>
      <w:r>
        <w:t xml:space="preserve">The public version of the </w:t>
      </w:r>
      <w:r w:rsidRPr="0019117D">
        <w:t>World Database on Protected Areas (WDPA)</w:t>
      </w:r>
      <w:r>
        <w:t xml:space="preserve"> for June 2016 was downloaded as a file geodatabase from Protected Planet (</w:t>
      </w:r>
      <w:hyperlink r:id="rId496" w:history="1">
        <w:r w:rsidRPr="001C11D2">
          <w:rPr>
            <w:rStyle w:val="Hyperlink"/>
          </w:rPr>
          <w:t>http://www.protectedplanet.net/</w:t>
        </w:r>
      </w:hyperlink>
      <w:r>
        <w:t>).</w:t>
      </w:r>
    </w:p>
    <w:p w14:paraId="03E79553" w14:textId="77777777" w:rsidR="00EF594B" w:rsidRDefault="00EF594B" w:rsidP="00B30C63">
      <w:pPr>
        <w:pStyle w:val="ListBullet2"/>
      </w:pPr>
      <w:r>
        <w:t>All the processing described next was done using ArcGIS 10.3.1.</w:t>
      </w:r>
    </w:p>
    <w:p w14:paraId="6658448D" w14:textId="77777777" w:rsidR="00EF594B" w:rsidRDefault="00EF594B" w:rsidP="00B30C63">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B30C63">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B30C63">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B30C63">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B30C63">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B30C63">
      <w:pPr>
        <w:pStyle w:val="BodyText2"/>
      </w:pPr>
      <w:r>
        <w:t>There are some issues with using this dissolved layer in the analysis:</w:t>
      </w:r>
    </w:p>
    <w:p w14:paraId="166A574E" w14:textId="77777777" w:rsidR="005C099F" w:rsidRDefault="005C099F" w:rsidP="00B30C63">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B30C63">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B30C63">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58168158" w14:textId="21CCE2CA" w:rsidR="00464E7A" w:rsidRDefault="00464E7A" w:rsidP="00B30C63">
      <w:pPr>
        <w:pStyle w:val="Heading3"/>
      </w:pPr>
      <w:r>
        <w:t>Reference Information System v2</w:t>
      </w:r>
    </w:p>
    <w:p w14:paraId="1FE29270" w14:textId="77777777" w:rsidR="0084367A" w:rsidRDefault="0084367A" w:rsidP="00B30C63">
      <w:pPr>
        <w:pStyle w:val="Heading4"/>
      </w:pPr>
      <w:bookmarkStart w:id="114" w:name="_Building_for_production"/>
      <w:bookmarkEnd w:id="114"/>
      <w:r>
        <w:t>Building for production</w:t>
      </w:r>
    </w:p>
    <w:p w14:paraId="61B0D039" w14:textId="071EBEFF" w:rsidR="0084367A" w:rsidRDefault="0084367A" w:rsidP="00B30C63">
      <w:pPr>
        <w:pStyle w:val="BodyText2"/>
      </w:pPr>
      <w:r>
        <w:t>Make sure you add all the build files to the Git commit - these are normally ignored by the Git ignore file.</w:t>
      </w:r>
      <w:r w:rsidR="002C052E">
        <w:t xml:space="preserve"> Change the homepage setting in the package.json file to where you want to host it:</w:t>
      </w:r>
    </w:p>
    <w:p w14:paraId="4D75C9EE" w14:textId="1082A166" w:rsidR="00283C19" w:rsidRDefault="002C052E" w:rsidP="00B30C63">
      <w:pPr>
        <w:pStyle w:val="BodyText2"/>
      </w:pPr>
      <w:r>
        <w:t xml:space="preserve">e.g. </w:t>
      </w:r>
      <w:r w:rsidR="00283C19">
        <w:t>for the Penrose machine:</w:t>
      </w:r>
    </w:p>
    <w:p w14:paraId="533E78E6" w14:textId="01BB38F4" w:rsidR="00283C19" w:rsidRDefault="00283C19" w:rsidP="00B30C63">
      <w:pPr>
        <w:pStyle w:val="Code"/>
      </w:pPr>
      <w:r w:rsidRPr="00283C19">
        <w:t xml:space="preserve">  "homepage": "http://beta.biopama.org/wireframes/regional/build/"</w:t>
      </w:r>
    </w:p>
    <w:p w14:paraId="0684AA35" w14:textId="3E98865F" w:rsidR="00237C8F" w:rsidRDefault="00237C8F" w:rsidP="00B30C63">
      <w:pPr>
        <w:pStyle w:val="Code"/>
      </w:pPr>
      <w:r w:rsidRPr="00283C19">
        <w:t xml:space="preserve">  "homepage": "http://beta.biopama.org/wireframes/</w:t>
      </w:r>
      <w:r>
        <w:t>acp</w:t>
      </w:r>
      <w:r w:rsidRPr="00283C19">
        <w:t>/build/"</w:t>
      </w:r>
    </w:p>
    <w:p w14:paraId="4191FF9F" w14:textId="58D10D0D" w:rsidR="002C052E" w:rsidRDefault="00237F98" w:rsidP="00B30C63">
      <w:pPr>
        <w:pStyle w:val="BodyText2"/>
      </w:pPr>
      <w:hyperlink r:id="rId497" w:history="1">
        <w:r w:rsidR="002C052E" w:rsidRPr="00215ABB">
          <w:rPr>
            <w:rStyle w:val="Hyperlink"/>
          </w:rPr>
          <w:t>http://beta.biopama.org/node-js/biopama-regional/build/</w:t>
        </w:r>
      </w:hyperlink>
      <w:r w:rsidR="002C052E">
        <w:t xml:space="preserve"> </w:t>
      </w:r>
    </w:p>
    <w:p w14:paraId="521896A6" w14:textId="7F9DBEE2" w:rsidR="0084367A" w:rsidRDefault="0084367A" w:rsidP="00B30C63">
      <w:pPr>
        <w:pStyle w:val="Unix"/>
      </w:pPr>
      <w:r w:rsidRPr="0084367A">
        <w:t>blishten:~/workspace (gh-pages) $ git add biopama-regional/build/* -f</w:t>
      </w:r>
    </w:p>
    <w:p w14:paraId="7F88C2FE" w14:textId="3FA38D04" w:rsidR="0084367A" w:rsidRDefault="0084367A" w:rsidP="00B30C63">
      <w:pPr>
        <w:pStyle w:val="Unix"/>
      </w:pPr>
      <w:r w:rsidRPr="0084367A">
        <w:t>blishten:~/workspace (gh-pages) $ git commit -m 'build v0.1'</w:t>
      </w:r>
    </w:p>
    <w:p w14:paraId="0065A15B" w14:textId="1CEE6B6A" w:rsidR="00B34F4D" w:rsidRPr="0084367A" w:rsidRDefault="00B34F4D" w:rsidP="00B30C63">
      <w:pPr>
        <w:pStyle w:val="Unix"/>
      </w:pPr>
      <w:r w:rsidRPr="00B34F4D">
        <w:lastRenderedPageBreak/>
        <w:t>blishten:~/workspace (gh-pages) $ git push</w:t>
      </w:r>
    </w:p>
    <w:p w14:paraId="00DE4B2B" w14:textId="212F1EAE" w:rsidR="00832ECC" w:rsidRDefault="00832ECC" w:rsidP="00B30C63">
      <w:pPr>
        <w:pStyle w:val="Heading4"/>
      </w:pPr>
      <w:r>
        <w:t>Design</w:t>
      </w:r>
    </w:p>
    <w:p w14:paraId="27B8B06F" w14:textId="0CE894F3" w:rsidR="00832ECC" w:rsidRDefault="00832ECC" w:rsidP="00B30C63">
      <w:pPr>
        <w:pStyle w:val="BodyText2"/>
      </w:pPr>
      <w:r>
        <w:t>Will be based on the Google Material Design principles - see</w:t>
      </w:r>
      <w:r w:rsidR="00A75F74">
        <w:t xml:space="preserve"> </w:t>
      </w:r>
      <w:hyperlink w:anchor="_Google_Material_Design" w:history="1">
        <w:r w:rsidR="00A75F74" w:rsidRPr="00A75F74">
          <w:rPr>
            <w:rStyle w:val="Hyperlink"/>
          </w:rPr>
          <w:t>Google Material Design</w:t>
        </w:r>
      </w:hyperlink>
      <w:r w:rsidR="00A75F74">
        <w:t>.</w:t>
      </w:r>
    </w:p>
    <w:p w14:paraId="6E95A9E1" w14:textId="77777777" w:rsidR="0084367A" w:rsidRDefault="0084367A" w:rsidP="00B30C63">
      <w:pPr>
        <w:pStyle w:val="Heading4"/>
      </w:pPr>
      <w:r>
        <w:t>Hosting</w:t>
      </w:r>
    </w:p>
    <w:p w14:paraId="336252A0" w14:textId="77777777" w:rsidR="00F206F7" w:rsidRDefault="0084367A" w:rsidP="00B30C63">
      <w:pPr>
        <w:pStyle w:val="BodyText2"/>
      </w:pPr>
      <w:r>
        <w:t xml:space="preserve">On Penroses computer with these details (see </w:t>
      </w:r>
      <w:hyperlink w:anchor="_Configuring" w:history="1">
        <w:r w:rsidRPr="002F76EA">
          <w:rPr>
            <w:rStyle w:val="Hyperlink"/>
          </w:rPr>
          <w:t>Configuring</w:t>
        </w:r>
      </w:hyperlink>
      <w:r>
        <w:t xml:space="preserve">). </w:t>
      </w:r>
    </w:p>
    <w:p w14:paraId="7EA30D47" w14:textId="0DF60D21" w:rsidR="0084367A" w:rsidRDefault="0084367A" w:rsidP="00B30C63">
      <w:pPr>
        <w:pStyle w:val="BodyText2"/>
      </w:pPr>
      <w:r>
        <w:t xml:space="preserve">The home folder for the beta.biopama.org address is /home/biopama/public_html/beta/. </w:t>
      </w:r>
    </w:p>
    <w:p w14:paraId="30681B1F" w14:textId="5D0FA5A9" w:rsidR="00464E7A" w:rsidRDefault="00464E7A" w:rsidP="00B30C63">
      <w:pPr>
        <w:pStyle w:val="Heading4"/>
      </w:pPr>
      <w:r>
        <w:t>Update workflow</w:t>
      </w:r>
    </w:p>
    <w:p w14:paraId="2466FAF9" w14:textId="073CACA4" w:rsidR="00464E7A" w:rsidRDefault="00464E7A" w:rsidP="00B30C63">
      <w:pPr>
        <w:pStyle w:val="Heading5"/>
      </w:pPr>
      <w:r>
        <w:t>WDPA</w:t>
      </w:r>
    </w:p>
    <w:p w14:paraId="595A628F" w14:textId="77777777" w:rsidR="00B35182" w:rsidRDefault="00B35182" w:rsidP="00B30C63">
      <w:pPr>
        <w:pStyle w:val="Heading6"/>
      </w:pPr>
      <w:r>
        <w:t>To MapBox</w:t>
      </w:r>
    </w:p>
    <w:p w14:paraId="3DB7C6CD" w14:textId="7C25AB31" w:rsidR="00464E7A" w:rsidRDefault="00464E7A" w:rsidP="00B30C63">
      <w:pPr>
        <w:pStyle w:val="BodyText2"/>
      </w:pPr>
      <w:r>
        <w:t>We need to publish the following WDPA datasets to vector tiles</w:t>
      </w:r>
      <w:r w:rsidR="005F48E8">
        <w:t xml:space="preserve"> whenever there is an update</w:t>
      </w:r>
      <w:r w:rsidR="004F06A3">
        <w:t>.</w:t>
      </w:r>
    </w:p>
    <w:tbl>
      <w:tblPr>
        <w:tblStyle w:val="ListTable3-Accent11"/>
        <w:tblW w:w="9351" w:type="dxa"/>
        <w:tblLook w:val="04A0" w:firstRow="1" w:lastRow="0" w:firstColumn="1" w:lastColumn="0" w:noHBand="0" w:noVBand="1"/>
      </w:tblPr>
      <w:tblGrid>
        <w:gridCol w:w="4655"/>
        <w:gridCol w:w="4696"/>
      </w:tblGrid>
      <w:tr w:rsidR="007A5632" w:rsidRPr="007A5632" w14:paraId="74AE0EF2" w14:textId="77777777" w:rsidTr="007A56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55" w:type="dxa"/>
          </w:tcPr>
          <w:p w14:paraId="785EF06C" w14:textId="493B21DC" w:rsidR="007A5632" w:rsidRPr="007A5632" w:rsidRDefault="007A5632" w:rsidP="00B30C63">
            <w:pPr>
              <w:pStyle w:val="TableText"/>
              <w:rPr>
                <w:rStyle w:val="text"/>
                <w:b w:val="0"/>
              </w:rPr>
            </w:pPr>
            <w:r>
              <w:rPr>
                <w:rStyle w:val="text"/>
                <w:b w:val="0"/>
              </w:rPr>
              <w:t>Dataset</w:t>
            </w:r>
          </w:p>
        </w:tc>
        <w:tc>
          <w:tcPr>
            <w:tcW w:w="4696" w:type="dxa"/>
          </w:tcPr>
          <w:p w14:paraId="6D3A67D4" w14:textId="3B36AE3E" w:rsidR="007A5632" w:rsidRPr="007A5632" w:rsidRDefault="007A5632" w:rsidP="00B30C63">
            <w:pPr>
              <w:pStyle w:val="TableText"/>
              <w:cnfStyle w:val="100000000000" w:firstRow="1" w:lastRow="0" w:firstColumn="0" w:lastColumn="0" w:oddVBand="0" w:evenVBand="0" w:oddHBand="0" w:evenHBand="0" w:firstRowFirstColumn="0" w:firstRowLastColumn="0" w:lastRowFirstColumn="0" w:lastRowLastColumn="0"/>
              <w:rPr>
                <w:rStyle w:val="text"/>
                <w:b w:val="0"/>
              </w:rPr>
            </w:pPr>
            <w:r>
              <w:rPr>
                <w:rStyle w:val="text"/>
                <w:b w:val="0"/>
              </w:rPr>
              <w:t>Provider</w:t>
            </w:r>
          </w:p>
        </w:tc>
      </w:tr>
      <w:tr w:rsidR="007A5632" w:rsidRPr="007A5632" w14:paraId="3F2EE77E" w14:textId="14910510"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0BA11F00" w14:textId="054C6EE6" w:rsidR="007A5632" w:rsidRPr="007A5632" w:rsidRDefault="007A5632" w:rsidP="00B30C63">
            <w:pPr>
              <w:pStyle w:val="TableText"/>
              <w:rPr>
                <w:rStyle w:val="text"/>
                <w:b w:val="0"/>
              </w:rPr>
            </w:pPr>
            <w:r>
              <w:rPr>
                <w:rStyle w:val="text"/>
                <w:b w:val="0"/>
              </w:rPr>
              <w:t xml:space="preserve">1. </w:t>
            </w:r>
            <w:r w:rsidRPr="007A5632">
              <w:rPr>
                <w:rStyle w:val="text"/>
                <w:b w:val="0"/>
              </w:rPr>
              <w:t>Polygon features</w:t>
            </w:r>
          </w:p>
        </w:tc>
        <w:tc>
          <w:tcPr>
            <w:tcW w:w="4696" w:type="dxa"/>
          </w:tcPr>
          <w:p w14:paraId="1A7BFA8D" w14:textId="3CD945F5"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WCMC</w:t>
            </w:r>
          </w:p>
        </w:tc>
      </w:tr>
      <w:tr w:rsidR="007A5632" w:rsidRPr="007A5632" w14:paraId="3DAF6A88" w14:textId="2147AE7E" w:rsidTr="007A5632">
        <w:tc>
          <w:tcPr>
            <w:cnfStyle w:val="001000000000" w:firstRow="0" w:lastRow="0" w:firstColumn="1" w:lastColumn="0" w:oddVBand="0" w:evenVBand="0" w:oddHBand="0" w:evenHBand="0" w:firstRowFirstColumn="0" w:firstRowLastColumn="0" w:lastRowFirstColumn="0" w:lastRowLastColumn="0"/>
            <w:tcW w:w="4655" w:type="dxa"/>
          </w:tcPr>
          <w:p w14:paraId="057391DC" w14:textId="7D0943CB" w:rsidR="007A5632" w:rsidRPr="007A5632" w:rsidRDefault="007A5632" w:rsidP="00B30C63">
            <w:pPr>
              <w:pStyle w:val="TableText"/>
              <w:rPr>
                <w:rStyle w:val="text"/>
                <w:b w:val="0"/>
              </w:rPr>
            </w:pPr>
            <w:r>
              <w:rPr>
                <w:rStyle w:val="text"/>
                <w:b w:val="0"/>
              </w:rPr>
              <w:t xml:space="preserve">2. </w:t>
            </w:r>
            <w:r w:rsidRPr="007A5632">
              <w:rPr>
                <w:rStyle w:val="text"/>
                <w:b w:val="0"/>
              </w:rPr>
              <w:t>Point features</w:t>
            </w:r>
          </w:p>
        </w:tc>
        <w:tc>
          <w:tcPr>
            <w:tcW w:w="4696" w:type="dxa"/>
          </w:tcPr>
          <w:p w14:paraId="55FDE540" w14:textId="1FA49E10"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WCMC</w:t>
            </w:r>
          </w:p>
        </w:tc>
      </w:tr>
      <w:tr w:rsidR="007A5632" w:rsidRPr="007A5632" w14:paraId="1CD81B45" w14:textId="491CEA36"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49DF76A9" w14:textId="40762702" w:rsidR="007A5632" w:rsidRPr="007A5632" w:rsidRDefault="009E7F58" w:rsidP="00B30C63">
            <w:pPr>
              <w:pStyle w:val="TableText"/>
              <w:rPr>
                <w:rStyle w:val="text"/>
                <w:b w:val="0"/>
              </w:rPr>
            </w:pPr>
            <w:r>
              <w:rPr>
                <w:rStyle w:val="text"/>
                <w:b w:val="0"/>
              </w:rPr>
              <w:t>3</w:t>
            </w:r>
            <w:r w:rsidR="007A5632">
              <w:rPr>
                <w:rStyle w:val="text"/>
                <w:b w:val="0"/>
              </w:rPr>
              <w:t xml:space="preserve">. </w:t>
            </w:r>
            <w:r w:rsidR="007A5632" w:rsidRPr="007A5632">
              <w:rPr>
                <w:rStyle w:val="text"/>
                <w:b w:val="0"/>
              </w:rPr>
              <w:t xml:space="preserve">Polygon features and buffered point features clipped to GAUL (terrestrial) </w:t>
            </w:r>
          </w:p>
        </w:tc>
        <w:tc>
          <w:tcPr>
            <w:tcW w:w="4696" w:type="dxa"/>
          </w:tcPr>
          <w:p w14:paraId="7551EAFD" w14:textId="3BAFC440"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alculateWDPAAreas</w:t>
            </w:r>
          </w:p>
        </w:tc>
      </w:tr>
      <w:tr w:rsidR="007A5632" w:rsidRPr="007A5632" w14:paraId="38612F96" w14:textId="62B0CFCA" w:rsidTr="007A5632">
        <w:tc>
          <w:tcPr>
            <w:cnfStyle w:val="001000000000" w:firstRow="0" w:lastRow="0" w:firstColumn="1" w:lastColumn="0" w:oddVBand="0" w:evenVBand="0" w:oddHBand="0" w:evenHBand="0" w:firstRowFirstColumn="0" w:firstRowLastColumn="0" w:lastRowFirstColumn="0" w:lastRowLastColumn="0"/>
            <w:tcW w:w="4655" w:type="dxa"/>
          </w:tcPr>
          <w:p w14:paraId="299AF2CB" w14:textId="6155D2AE" w:rsidR="007A5632" w:rsidRPr="007A5632" w:rsidRDefault="009E7F58" w:rsidP="00B30C63">
            <w:pPr>
              <w:pStyle w:val="TableText"/>
              <w:rPr>
                <w:rStyle w:val="text"/>
                <w:b w:val="0"/>
              </w:rPr>
            </w:pPr>
            <w:r>
              <w:rPr>
                <w:rStyle w:val="text"/>
                <w:b w:val="0"/>
              </w:rPr>
              <w:t>4</w:t>
            </w:r>
            <w:r w:rsidR="007A5632">
              <w:rPr>
                <w:rStyle w:val="text"/>
                <w:b w:val="0"/>
              </w:rPr>
              <w:t xml:space="preserve">. </w:t>
            </w:r>
            <w:r w:rsidR="007A5632" w:rsidRPr="007A5632">
              <w:rPr>
                <w:rStyle w:val="text"/>
                <w:b w:val="0"/>
              </w:rPr>
              <w:t>Polygon features and buffered point features clipped to EEZ (marine)</w:t>
            </w:r>
          </w:p>
        </w:tc>
        <w:tc>
          <w:tcPr>
            <w:tcW w:w="4696" w:type="dxa"/>
          </w:tcPr>
          <w:p w14:paraId="3420572B" w14:textId="1F12F5AF"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alculateWDPAAreas</w:t>
            </w:r>
          </w:p>
        </w:tc>
      </w:tr>
      <w:tr w:rsidR="007A5632" w:rsidRPr="007A5632" w14:paraId="492EA7A6" w14:textId="57BCDDD8"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036B5F2B" w14:textId="7966C2CC" w:rsidR="00B35182" w:rsidRPr="007A5632" w:rsidRDefault="009E7F58" w:rsidP="00B30C63">
            <w:pPr>
              <w:pStyle w:val="TableText"/>
              <w:rPr>
                <w:rStyle w:val="text"/>
                <w:b w:val="0"/>
              </w:rPr>
            </w:pPr>
            <w:r>
              <w:rPr>
                <w:rStyle w:val="text"/>
                <w:b w:val="0"/>
              </w:rPr>
              <w:t>5</w:t>
            </w:r>
            <w:r w:rsidR="007A5632">
              <w:rPr>
                <w:rStyle w:val="text"/>
                <w:b w:val="0"/>
              </w:rPr>
              <w:t xml:space="preserve">. </w:t>
            </w:r>
            <w:r w:rsidR="007A5632" w:rsidRPr="007A5632">
              <w:rPr>
                <w:rStyle w:val="text"/>
                <w:b w:val="0"/>
              </w:rPr>
              <w:t>PA labels</w:t>
            </w:r>
            <w:r w:rsidR="007A5632">
              <w:rPr>
                <w:rStyle w:val="text"/>
                <w:b w:val="0"/>
              </w:rPr>
              <w:t xml:space="preserve"> </w:t>
            </w:r>
            <w:r w:rsidR="00071799">
              <w:rPr>
                <w:rStyle w:val="text"/>
                <w:b w:val="0"/>
              </w:rPr>
              <w:t>for 3</w:t>
            </w:r>
          </w:p>
        </w:tc>
        <w:tc>
          <w:tcPr>
            <w:tcW w:w="4696" w:type="dxa"/>
          </w:tcPr>
          <w:p w14:paraId="03977D6A" w14:textId="76D1ECD3" w:rsidR="007A5632" w:rsidRPr="007A5632" w:rsidRDefault="00071799"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reate labels</w:t>
            </w:r>
          </w:p>
        </w:tc>
      </w:tr>
      <w:tr w:rsidR="00071799" w:rsidRPr="007A5632" w14:paraId="5F813C4E" w14:textId="77777777" w:rsidTr="00C244CD">
        <w:tc>
          <w:tcPr>
            <w:cnfStyle w:val="001000000000" w:firstRow="0" w:lastRow="0" w:firstColumn="1" w:lastColumn="0" w:oddVBand="0" w:evenVBand="0" w:oddHBand="0" w:evenHBand="0" w:firstRowFirstColumn="0" w:firstRowLastColumn="0" w:lastRowFirstColumn="0" w:lastRowLastColumn="0"/>
            <w:tcW w:w="4655" w:type="dxa"/>
          </w:tcPr>
          <w:p w14:paraId="5D4A69DF" w14:textId="0B31A425" w:rsidR="00071799" w:rsidRPr="007A5632" w:rsidRDefault="00071799" w:rsidP="00B30C63">
            <w:pPr>
              <w:pStyle w:val="TableText"/>
              <w:rPr>
                <w:rStyle w:val="text"/>
                <w:b w:val="0"/>
              </w:rPr>
            </w:pPr>
            <w:r>
              <w:rPr>
                <w:rStyle w:val="text"/>
                <w:b w:val="0"/>
              </w:rPr>
              <w:t xml:space="preserve">6. </w:t>
            </w:r>
            <w:r w:rsidRPr="007A5632">
              <w:rPr>
                <w:rStyle w:val="text"/>
                <w:b w:val="0"/>
              </w:rPr>
              <w:t>PA labels</w:t>
            </w:r>
            <w:r>
              <w:rPr>
                <w:rStyle w:val="text"/>
                <w:b w:val="0"/>
              </w:rPr>
              <w:t xml:space="preserve"> for 4</w:t>
            </w:r>
          </w:p>
        </w:tc>
        <w:tc>
          <w:tcPr>
            <w:tcW w:w="4696" w:type="dxa"/>
          </w:tcPr>
          <w:p w14:paraId="0ACC6D14" w14:textId="77777777" w:rsidR="00071799" w:rsidRPr="007A5632" w:rsidRDefault="00071799"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reate labels</w:t>
            </w:r>
          </w:p>
        </w:tc>
      </w:tr>
    </w:tbl>
    <w:p w14:paraId="0B19BD5E" w14:textId="2A5A3CA6" w:rsidR="00B35182" w:rsidRDefault="00B35182" w:rsidP="00B30C63">
      <w:pPr>
        <w:pStyle w:val="Heading6"/>
      </w:pPr>
      <w:r>
        <w:t>To REST Service</w:t>
      </w:r>
    </w:p>
    <w:p w14:paraId="62D580AC" w14:textId="2546ECCD" w:rsidR="00B35182" w:rsidRPr="00B35182" w:rsidRDefault="00B35182" w:rsidP="00B30C63">
      <w:pPr>
        <w:pStyle w:val="BodyText2"/>
      </w:pPr>
      <w:r>
        <w:t xml:space="preserve">We need to publish the </w:t>
      </w:r>
      <w:r w:rsidRPr="00B35182">
        <w:t>terrestrial_coverage_statistics</w:t>
      </w:r>
      <w:r>
        <w:t xml:space="preserve"> and </w:t>
      </w:r>
      <w:r w:rsidRPr="00B35182">
        <w:t>marine_coverage_statistics</w:t>
      </w:r>
      <w:r>
        <w:t xml:space="preserve"> tables as output from </w:t>
      </w:r>
      <w:r>
        <w:rPr>
          <w:rStyle w:val="text"/>
        </w:rPr>
        <w:t>ArcGIS Pro Toolbox - CalculateWDPAAreas as a REST Service.</w:t>
      </w:r>
    </w:p>
    <w:p w14:paraId="24D5538D" w14:textId="245C7C50" w:rsidR="00E851E0" w:rsidRDefault="00E851E0" w:rsidP="00B30C63">
      <w:pPr>
        <w:pStyle w:val="Heading2"/>
      </w:pPr>
      <w:r>
        <w:t>JRC Websites</w:t>
      </w:r>
    </w:p>
    <w:p w14:paraId="07335E08" w14:textId="2EAF099E" w:rsidR="00E851E0" w:rsidRDefault="00E851E0" w:rsidP="00B30C63">
      <w:pPr>
        <w:pStyle w:val="Heading3"/>
      </w:pPr>
      <w:r>
        <w:t>Community Image Data Portal</w:t>
      </w:r>
      <w:r w:rsidR="00D10452">
        <w:t xml:space="preserve"> (CID Portal)</w:t>
      </w:r>
    </w:p>
    <w:p w14:paraId="4A7EE24A" w14:textId="07975C3D" w:rsidR="00FB034E" w:rsidRDefault="00FB034E" w:rsidP="00B30C63">
      <w:pPr>
        <w:pStyle w:val="Heading4"/>
      </w:pPr>
      <w:r>
        <w:t>Non-Sentinel 2</w:t>
      </w:r>
    </w:p>
    <w:p w14:paraId="1D2438E4" w14:textId="77777777" w:rsidR="00FB034E" w:rsidRPr="00B81F32" w:rsidRDefault="00FB034E" w:rsidP="00B30C63">
      <w:pPr>
        <w:pStyle w:val="BodyText2"/>
      </w:pPr>
      <w:r>
        <w:t>This was developed by Dario Simonetti and is also called ‘</w:t>
      </w:r>
      <w:r w:rsidRPr="00B81F32">
        <w:t>The Joint Research Centre Earth Observation Data and</w:t>
      </w:r>
      <w:r>
        <w:t xml:space="preserve"> Processing Platform (JEODPP)’ - available </w:t>
      </w:r>
      <w:hyperlink r:id="rId498" w:history="1">
        <w:r w:rsidRPr="00D10452">
          <w:rPr>
            <w:rStyle w:val="Hyperlink"/>
          </w:rPr>
          <w:t>here</w:t>
        </w:r>
      </w:hyperlink>
      <w:r>
        <w:t>.</w:t>
      </w:r>
    </w:p>
    <w:p w14:paraId="0C10C593" w14:textId="2F168522" w:rsidR="00FB034E" w:rsidRDefault="00FB034E" w:rsidP="00B30C63">
      <w:pPr>
        <w:pStyle w:val="Heading4"/>
      </w:pPr>
      <w:r>
        <w:t>Sentinel 2</w:t>
      </w:r>
    </w:p>
    <w:p w14:paraId="11B055C6" w14:textId="79C876B6" w:rsidR="00FB034E" w:rsidRPr="00FB034E" w:rsidRDefault="00237F98" w:rsidP="00B30C63">
      <w:pPr>
        <w:pStyle w:val="BodyText2"/>
      </w:pPr>
      <w:hyperlink r:id="rId499" w:history="1">
        <w:r w:rsidR="00FB034E" w:rsidRPr="00FB034E">
          <w:rPr>
            <w:rStyle w:val="Hyperlink"/>
          </w:rPr>
          <w:t>Here</w:t>
        </w:r>
      </w:hyperlink>
      <w:r w:rsidR="00FB034E">
        <w:t xml:space="preserve"> is the UI for Sentinel 2 imagery.</w:t>
      </w:r>
    </w:p>
    <w:p w14:paraId="22F1246A" w14:textId="77777777" w:rsidR="00E851E0" w:rsidRDefault="00E851E0" w:rsidP="00B30C63">
      <w:pPr>
        <w:pStyle w:val="Heading2"/>
      </w:pPr>
      <w:r>
        <w:t>My Websites</w:t>
      </w:r>
    </w:p>
    <w:p w14:paraId="528E0B55" w14:textId="77777777" w:rsidR="00CE0402" w:rsidRDefault="00CE0402" w:rsidP="00B30C63">
      <w:pPr>
        <w:pStyle w:val="Heading3"/>
      </w:pPr>
      <w:r>
        <w:t>Canopies Validation Tool</w:t>
      </w:r>
    </w:p>
    <w:p w14:paraId="2E55AFCB" w14:textId="77777777" w:rsidR="00CE0402" w:rsidRDefault="00CE0402" w:rsidP="00B30C63">
      <w:pPr>
        <w:pStyle w:val="BodyText2"/>
      </w:pPr>
      <w:r>
        <w:t>Jorges website is here:</w:t>
      </w:r>
    </w:p>
    <w:p w14:paraId="2845D883" w14:textId="77777777" w:rsidR="00CE0402" w:rsidRDefault="00237F98" w:rsidP="00B30C63">
      <w:pPr>
        <w:pStyle w:val="BodyText2"/>
      </w:pPr>
      <w:hyperlink r:id="rId500" w:history="1">
        <w:r w:rsidR="00CE0402" w:rsidRPr="00707B3F">
          <w:rPr>
            <w:rStyle w:val="Hyperlink"/>
          </w:rPr>
          <w:t>http://fise.jrc.ec.europa.eu/canhemon/slippy_map_ol2/</w:t>
        </w:r>
      </w:hyperlink>
      <w:r w:rsidR="00CE0402">
        <w:t xml:space="preserve"> </w:t>
      </w:r>
    </w:p>
    <w:p w14:paraId="1A8FE44C" w14:textId="77777777" w:rsidR="00CE0402" w:rsidRDefault="00CE0402" w:rsidP="00B30C63">
      <w:pPr>
        <w:pStyle w:val="BodyText2"/>
      </w:pPr>
      <w:r>
        <w:t>Using the WMS service:</w:t>
      </w:r>
    </w:p>
    <w:p w14:paraId="1D35EEC2" w14:textId="77777777" w:rsidR="00CE0402" w:rsidRPr="00A219EA" w:rsidRDefault="00CE0402" w:rsidP="00B30C63">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12EFABA9" w14:textId="77777777" w:rsidR="00CE0402" w:rsidRDefault="00CE0402" w:rsidP="00B30C63">
      <w:pPr>
        <w:pStyle w:val="Heading3"/>
      </w:pPr>
      <w:r>
        <w:lastRenderedPageBreak/>
        <w:t>CBD Target 11 tool</w:t>
      </w:r>
    </w:p>
    <w:p w14:paraId="372D3704" w14:textId="32792088" w:rsidR="00CE0402" w:rsidRDefault="00CE0402" w:rsidP="00B30C63">
      <w:pPr>
        <w:pStyle w:val="Heading4"/>
      </w:pPr>
      <w:r>
        <w:t>Data preprocessing</w:t>
      </w:r>
    </w:p>
    <w:p w14:paraId="7F680AC8" w14:textId="77777777" w:rsidR="00A17AC6" w:rsidRDefault="00CE0402" w:rsidP="00B30C63">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501"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529DE511" w14:textId="100B3207" w:rsidR="00BD031B" w:rsidRDefault="00BD031B" w:rsidP="00B30C63">
      <w:pPr>
        <w:pStyle w:val="Heading5"/>
      </w:pPr>
      <w:r>
        <w:t>Attempt 1</w:t>
      </w:r>
    </w:p>
    <w:p w14:paraId="5C231CDD" w14:textId="68E2748B" w:rsidR="00A17AC6" w:rsidRDefault="00A17AC6" w:rsidP="00B30C63">
      <w:pPr>
        <w:pStyle w:val="BodyText2"/>
      </w:pPr>
      <w:r>
        <w:t>First attempt failed after 80 mins with:</w:t>
      </w:r>
    </w:p>
    <w:p w14:paraId="6F3F0114" w14:textId="77777777" w:rsidR="00A17AC6" w:rsidRPr="00642107" w:rsidRDefault="00A17AC6" w:rsidP="00B30C63">
      <w:pPr>
        <w:pStyle w:val="GPError"/>
      </w:pPr>
      <w:r w:rsidRPr="00642107">
        <w:t>Traceback (most recent call last):</w:t>
      </w:r>
    </w:p>
    <w:p w14:paraId="5F194DDB" w14:textId="77777777" w:rsidR="00A17AC6" w:rsidRPr="00642107" w:rsidRDefault="00A17AC6" w:rsidP="00B30C63">
      <w:pPr>
        <w:pStyle w:val="GPError"/>
      </w:pPr>
      <w:r w:rsidRPr="00642107">
        <w:t xml:space="preserve">  File "&lt;string&gt;", line 1702, in execute</w:t>
      </w:r>
    </w:p>
    <w:p w14:paraId="68CCB27B" w14:textId="77777777" w:rsidR="00A17AC6" w:rsidRPr="00642107" w:rsidRDefault="00A17AC6" w:rsidP="00B30C63">
      <w:pPr>
        <w:pStyle w:val="GPError"/>
      </w:pPr>
      <w:r w:rsidRPr="00642107">
        <w:t xml:space="preserve">  File "&lt;string&gt;", line 1493, in intersectPolygons</w:t>
      </w:r>
    </w:p>
    <w:p w14:paraId="0FE8166B" w14:textId="77777777" w:rsidR="00A17AC6" w:rsidRPr="00642107" w:rsidRDefault="00A17AC6" w:rsidP="00B30C63">
      <w:pPr>
        <w:pStyle w:val="GPError"/>
      </w:pPr>
      <w:r w:rsidRPr="00642107">
        <w:t xml:space="preserve">  File "c:\arcgis10.4\desktop10.5\arcpy\arcpy\management.py", line 4660, in Dissolve</w:t>
      </w:r>
    </w:p>
    <w:p w14:paraId="55B0B267" w14:textId="77777777" w:rsidR="00A17AC6" w:rsidRPr="00642107" w:rsidRDefault="00A17AC6" w:rsidP="00B30C63">
      <w:pPr>
        <w:pStyle w:val="GPError"/>
      </w:pPr>
      <w:r w:rsidRPr="00642107">
        <w:t xml:space="preserve">    raise e</w:t>
      </w:r>
    </w:p>
    <w:p w14:paraId="76B907B6" w14:textId="77777777" w:rsidR="00A17AC6" w:rsidRPr="00642107" w:rsidRDefault="00A17AC6" w:rsidP="00B30C63">
      <w:pPr>
        <w:pStyle w:val="GPError"/>
      </w:pPr>
      <w:r w:rsidRPr="00642107">
        <w:t>ExecuteError: Failed to execute. Parameters are not valid.</w:t>
      </w:r>
    </w:p>
    <w:p w14:paraId="3369B958" w14:textId="77777777" w:rsidR="00A17AC6" w:rsidRPr="00642107" w:rsidRDefault="00A17AC6" w:rsidP="00B30C63">
      <w:pPr>
        <w:pStyle w:val="GPError"/>
      </w:pPr>
      <w:r w:rsidRPr="00642107">
        <w:t>ERROR 000732: Input Features: Dataset in_memory/intersected does not exist or is not supported</w:t>
      </w:r>
    </w:p>
    <w:p w14:paraId="79F831EB" w14:textId="77777777" w:rsidR="00A17AC6" w:rsidRPr="00642107" w:rsidRDefault="00A17AC6" w:rsidP="00B30C63">
      <w:pPr>
        <w:pStyle w:val="GPError"/>
      </w:pPr>
      <w:r w:rsidRPr="00642107">
        <w:t>ERROR 000369: Invalid input field(s)</w:t>
      </w:r>
    </w:p>
    <w:p w14:paraId="36228F92" w14:textId="23FA3DB5" w:rsidR="00A17AC6" w:rsidRPr="00642107" w:rsidRDefault="00A17AC6" w:rsidP="00B30C63">
      <w:pPr>
        <w:pStyle w:val="GPError"/>
      </w:pPr>
      <w:r w:rsidRPr="00642107">
        <w:t>Failed to execute (Dissolve)</w:t>
      </w:r>
    </w:p>
    <w:p w14:paraId="521E170E" w14:textId="793C67FF" w:rsidR="00375D6A" w:rsidRDefault="00375D6A" w:rsidP="00B30C63">
      <w:pPr>
        <w:pStyle w:val="BodyText2"/>
      </w:pPr>
      <w:r>
        <w:t>Changed the intersected output to a feature class.</w:t>
      </w:r>
    </w:p>
    <w:p w14:paraId="1D6EA3E7" w14:textId="092E8B62" w:rsidR="00BD031B" w:rsidRDefault="00BD031B" w:rsidP="00B30C63">
      <w:pPr>
        <w:pStyle w:val="Heading5"/>
      </w:pPr>
      <w:r>
        <w:t>Attempt 2</w:t>
      </w:r>
    </w:p>
    <w:p w14:paraId="59A5EB98" w14:textId="75C802B4" w:rsidR="00BD031B" w:rsidRDefault="00BD031B" w:rsidP="00B30C63">
      <w:pPr>
        <w:pStyle w:val="BodyText2"/>
      </w:pPr>
      <w:r>
        <w:t xml:space="preserve">Second attempt failed after </w:t>
      </w:r>
      <w:r w:rsidR="002F660D">
        <w:t xml:space="preserve">54 mins while trying to intersect my GAUL country boundaries with the WDPA polygons and appended terrestrial buffered points. </w:t>
      </w:r>
    </w:p>
    <w:p w14:paraId="2E479942" w14:textId="77777777" w:rsidR="00BD031B" w:rsidRDefault="00BD031B" w:rsidP="00B30C63">
      <w:pPr>
        <w:pStyle w:val="GPError"/>
      </w:pPr>
      <w:r>
        <w:t>ExecuteError: ERROR 999999: Error executing function.</w:t>
      </w:r>
    </w:p>
    <w:p w14:paraId="0BCF41A9" w14:textId="77777777" w:rsidR="00BD031B" w:rsidRDefault="00BD031B" w:rsidP="00B30C63">
      <w:pPr>
        <w:pStyle w:val="GPError"/>
      </w:pPr>
      <w:r>
        <w:t>The table was not found.</w:t>
      </w:r>
    </w:p>
    <w:p w14:paraId="2916AB37" w14:textId="77777777" w:rsidR="00BD031B" w:rsidRDefault="00BD031B" w:rsidP="00B30C63">
      <w:pPr>
        <w:pStyle w:val="GPError"/>
      </w:pPr>
      <w:r>
        <w:t>The table was not found. [intersected]</w:t>
      </w:r>
    </w:p>
    <w:p w14:paraId="65B32702" w14:textId="77777777" w:rsidR="00BD031B" w:rsidRDefault="00BD031B" w:rsidP="00B30C63">
      <w:pPr>
        <w:pStyle w:val="GPError"/>
      </w:pPr>
      <w:r>
        <w:t>The table was not found.</w:t>
      </w:r>
    </w:p>
    <w:p w14:paraId="24EC6340" w14:textId="77777777" w:rsidR="00BD031B" w:rsidRDefault="00BD031B" w:rsidP="00B30C63">
      <w:pPr>
        <w:pStyle w:val="GPError"/>
      </w:pPr>
      <w:r>
        <w:t>The table was not found. [intersected]</w:t>
      </w:r>
    </w:p>
    <w:p w14:paraId="1BA85AD4" w14:textId="77777777" w:rsidR="00BD031B" w:rsidRDefault="00BD031B" w:rsidP="00B30C63">
      <w:pPr>
        <w:pStyle w:val="GPError"/>
      </w:pPr>
      <w:r>
        <w:t>Invalid Topology [Incomplete void poly.]</w:t>
      </w:r>
    </w:p>
    <w:p w14:paraId="7F001E75" w14:textId="7BB51B21" w:rsidR="00BD031B" w:rsidRDefault="00BD031B" w:rsidP="00B30C63">
      <w:pPr>
        <w:pStyle w:val="GPError"/>
      </w:pPr>
      <w:r>
        <w:t>Failed to execute (Intersect).</w:t>
      </w:r>
    </w:p>
    <w:p w14:paraId="6DDECADB" w14:textId="6F96A2BC" w:rsidR="002F660D" w:rsidRDefault="002F660D" w:rsidP="00B30C63">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0EDFF29" w14:textId="6CCC93F3" w:rsidR="00614D00" w:rsidRDefault="00614D00" w:rsidP="00B30C63">
      <w:pPr>
        <w:pStyle w:val="Heading5"/>
      </w:pPr>
      <w:r>
        <w:t>Attempt 3</w:t>
      </w:r>
    </w:p>
    <w:p w14:paraId="4536E620" w14:textId="7168241C" w:rsidR="00E60ED5" w:rsidRDefault="00E60ED5" w:rsidP="00B30C63">
      <w:pPr>
        <w:pStyle w:val="BodyText2"/>
      </w:pPr>
      <w:r>
        <w:t>Second attempt failed after 7hrs 47 mins:</w:t>
      </w:r>
    </w:p>
    <w:p w14:paraId="4D419409" w14:textId="15B1131C" w:rsidR="00614D00" w:rsidRDefault="00614D00" w:rsidP="00B30C63">
      <w:pPr>
        <w:pStyle w:val="GPMessage"/>
      </w:pPr>
      <w:r>
        <w:t xml:space="preserve">Intersecting the </w:t>
      </w:r>
      <w:r w:rsidRPr="00730979">
        <w:t>marine</w:t>
      </w:r>
      <w:r>
        <w:t xml:space="preserve"> protected areas with the eez boundaries</w:t>
      </w:r>
    </w:p>
    <w:p w14:paraId="0989DEFA" w14:textId="77777777" w:rsidR="00614D00" w:rsidRDefault="00614D00" w:rsidP="00B30C63">
      <w:pPr>
        <w:pStyle w:val="GPError"/>
      </w:pPr>
      <w:r>
        <w:t>Traceback (most recent call last):</w:t>
      </w:r>
    </w:p>
    <w:p w14:paraId="093BD3F9" w14:textId="77777777" w:rsidR="00614D00" w:rsidRDefault="00614D00" w:rsidP="00B30C63">
      <w:pPr>
        <w:pStyle w:val="GPError"/>
      </w:pPr>
      <w:r>
        <w:t xml:space="preserve">  File "&lt;string&gt;", line 1711, in execute</w:t>
      </w:r>
    </w:p>
    <w:p w14:paraId="573F9EF1" w14:textId="77777777" w:rsidR="00614D00" w:rsidRDefault="00614D00" w:rsidP="00B30C63">
      <w:pPr>
        <w:pStyle w:val="GPError"/>
      </w:pPr>
      <w:r>
        <w:t xml:space="preserve">  File "&lt;string&gt;", line 1493, in intersectPolygons</w:t>
      </w:r>
    </w:p>
    <w:p w14:paraId="3EC17930" w14:textId="77777777" w:rsidR="00614D00" w:rsidRDefault="00614D00" w:rsidP="00B30C63">
      <w:pPr>
        <w:pStyle w:val="GPError"/>
      </w:pPr>
      <w:r>
        <w:t xml:space="preserve">  File "c:\arcgis10.4\desktop10.5\arcpy\arcpy\analysis.py", line 333, in Intersect</w:t>
      </w:r>
    </w:p>
    <w:p w14:paraId="1F530706" w14:textId="77777777" w:rsidR="00614D00" w:rsidRDefault="00614D00" w:rsidP="00B30C63">
      <w:pPr>
        <w:pStyle w:val="GPError"/>
      </w:pPr>
      <w:r>
        <w:t xml:space="preserve">    raise e</w:t>
      </w:r>
    </w:p>
    <w:p w14:paraId="4F4129D3" w14:textId="77777777" w:rsidR="00614D00" w:rsidRDefault="00614D00" w:rsidP="00B30C63">
      <w:pPr>
        <w:pStyle w:val="GPError"/>
      </w:pPr>
      <w:r>
        <w:t>ExecuteError: ERROR 999999: Error executing function.</w:t>
      </w:r>
    </w:p>
    <w:p w14:paraId="11EE69C8" w14:textId="77777777" w:rsidR="00614D00" w:rsidRDefault="00614D00" w:rsidP="00B30C63">
      <w:pPr>
        <w:pStyle w:val="GPError"/>
      </w:pPr>
      <w:r>
        <w:t>The table was not found.</w:t>
      </w:r>
    </w:p>
    <w:p w14:paraId="025CE73D" w14:textId="77777777" w:rsidR="00614D00" w:rsidRDefault="00614D00" w:rsidP="00B30C63">
      <w:pPr>
        <w:pStyle w:val="GPError"/>
      </w:pPr>
      <w:r>
        <w:t>The table was not found. [intersected]</w:t>
      </w:r>
    </w:p>
    <w:p w14:paraId="411FD0DF" w14:textId="77777777" w:rsidR="00614D00" w:rsidRDefault="00614D00" w:rsidP="00B30C63">
      <w:pPr>
        <w:pStyle w:val="GPError"/>
      </w:pPr>
      <w:r>
        <w:t>The table was not found.</w:t>
      </w:r>
    </w:p>
    <w:p w14:paraId="7C9CE050" w14:textId="77777777" w:rsidR="00614D00" w:rsidRDefault="00614D00" w:rsidP="00B30C63">
      <w:pPr>
        <w:pStyle w:val="GPError"/>
      </w:pPr>
      <w:r>
        <w:t>The table was not found. [intersected]</w:t>
      </w:r>
    </w:p>
    <w:p w14:paraId="29566416" w14:textId="77777777" w:rsidR="00614D00" w:rsidRDefault="00614D00" w:rsidP="00B30C63">
      <w:pPr>
        <w:pStyle w:val="GPError"/>
      </w:pPr>
      <w:r>
        <w:t>Invalid Topology [Incomplete void poly.]</w:t>
      </w:r>
    </w:p>
    <w:p w14:paraId="724A5FC1" w14:textId="77777777" w:rsidR="00614D00" w:rsidRDefault="00614D00" w:rsidP="00B30C63">
      <w:pPr>
        <w:pStyle w:val="GPError"/>
      </w:pPr>
      <w:r>
        <w:t>Failed to execute (Intersect).</w:t>
      </w:r>
    </w:p>
    <w:p w14:paraId="7F54B1EE" w14:textId="06D3A434" w:rsidR="00614D00" w:rsidRDefault="00614D00" w:rsidP="00B30C63">
      <w:pPr>
        <w:pStyle w:val="GPError"/>
      </w:pPr>
      <w:r>
        <w:t>Failed to execute (getWDPACoverageStatistics).</w:t>
      </w:r>
    </w:p>
    <w:p w14:paraId="3D9B3357" w14:textId="14B427E4" w:rsidR="00407F7D" w:rsidRDefault="00407F7D" w:rsidP="00B30C63">
      <w:pPr>
        <w:pStyle w:val="BodyText2"/>
      </w:pPr>
      <w:r>
        <w:t>Failed manually doing an intersect on the WDPA merged points and polygons and my EEZ boundaries.</w:t>
      </w:r>
    </w:p>
    <w:p w14:paraId="7B1B2EF6" w14:textId="3A37056C" w:rsidR="00407F7D" w:rsidRDefault="00407F7D" w:rsidP="00B30C63">
      <w:pPr>
        <w:pStyle w:val="Heading5"/>
      </w:pPr>
      <w:r>
        <w:t>Attempt 4</w:t>
      </w:r>
    </w:p>
    <w:p w14:paraId="6BD7C098" w14:textId="2B6D083A" w:rsidR="00407F7D" w:rsidRPr="00407F7D" w:rsidRDefault="00407F7D" w:rsidP="00B30C63">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6BE1C451" w14:textId="651BEB35" w:rsidR="00CE0402" w:rsidRPr="00CE0402" w:rsidRDefault="00AA41D2" w:rsidP="00B30C63">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52817FD4" w14:textId="28B33394" w:rsidR="00D00F0D" w:rsidRDefault="00D00F0D" w:rsidP="00B30C63">
      <w:pPr>
        <w:pStyle w:val="Heading5"/>
      </w:pPr>
      <w:r>
        <w:t>Attempt 5</w:t>
      </w:r>
    </w:p>
    <w:p w14:paraId="4B1BCF43" w14:textId="761186F7" w:rsidR="00D00F0D" w:rsidRDefault="00D00F0D" w:rsidP="00B30C63">
      <w:pPr>
        <w:pStyle w:val="BodyText2"/>
      </w:pPr>
      <w:r>
        <w:t>While processing Australia for 199</w:t>
      </w:r>
      <w:r w:rsidR="000D4ADD">
        <w:t>6</w:t>
      </w:r>
      <w:r>
        <w:t>:</w:t>
      </w:r>
    </w:p>
    <w:p w14:paraId="3BC64B5E" w14:textId="4175466E" w:rsidR="00D00F0D" w:rsidRDefault="00D00F0D" w:rsidP="00B30C63">
      <w:pPr>
        <w:pStyle w:val="GPError"/>
      </w:pPr>
      <w:r>
        <w:t>Traceback (most recent call last):</w:t>
      </w:r>
    </w:p>
    <w:p w14:paraId="41461AFB" w14:textId="77777777" w:rsidR="00D00F0D" w:rsidRDefault="00D00F0D" w:rsidP="00B30C63">
      <w:pPr>
        <w:pStyle w:val="GPError"/>
      </w:pPr>
      <w:r>
        <w:t xml:space="preserve">  File "&lt;string&gt;", line 1723, in execute</w:t>
      </w:r>
    </w:p>
    <w:p w14:paraId="3985F41D" w14:textId="77777777" w:rsidR="00D00F0D" w:rsidRDefault="00D00F0D" w:rsidP="00B30C63">
      <w:pPr>
        <w:pStyle w:val="GPError"/>
      </w:pPr>
      <w:r>
        <w:lastRenderedPageBreak/>
        <w:t xml:space="preserve">  File "&lt;string&gt;", line 1586, in getCoverageStatistics</w:t>
      </w:r>
    </w:p>
    <w:p w14:paraId="62F2C9B6" w14:textId="77777777" w:rsidR="00D00F0D" w:rsidRDefault="00D00F0D" w:rsidP="00B30C63">
      <w:pPr>
        <w:pStyle w:val="GPError"/>
      </w:pPr>
      <w:r>
        <w:t xml:space="preserve">  File "c:\arcgis10.4\desktop10.5\arcpy\arcpy\management.py", line 4660, in Dissolve</w:t>
      </w:r>
    </w:p>
    <w:p w14:paraId="17312868" w14:textId="77777777" w:rsidR="00D00F0D" w:rsidRDefault="00D00F0D" w:rsidP="00B30C63">
      <w:pPr>
        <w:pStyle w:val="GPError"/>
      </w:pPr>
      <w:r>
        <w:t xml:space="preserve">    raise e</w:t>
      </w:r>
    </w:p>
    <w:p w14:paraId="53E7D6BA" w14:textId="77777777" w:rsidR="00D00F0D" w:rsidRDefault="00D00F0D" w:rsidP="00B30C63">
      <w:pPr>
        <w:pStyle w:val="GPError"/>
      </w:pPr>
      <w:r>
        <w:t>ExecuteError: ERROR 999999: Error executing function.</w:t>
      </w:r>
    </w:p>
    <w:p w14:paraId="00257936" w14:textId="77777777" w:rsidR="00D00F0D" w:rsidRDefault="00D00F0D" w:rsidP="00B30C63">
      <w:pPr>
        <w:pStyle w:val="GPError"/>
      </w:pPr>
      <w:r>
        <w:t>Out of memory [previous_coverage]</w:t>
      </w:r>
    </w:p>
    <w:p w14:paraId="7DCE8FF3" w14:textId="0F44709E" w:rsidR="00D00F0D" w:rsidRDefault="00D00F0D" w:rsidP="00B30C63">
      <w:pPr>
        <w:pStyle w:val="GPError"/>
      </w:pPr>
      <w:r>
        <w:t>Failed to execute (Dissolve).</w:t>
      </w:r>
    </w:p>
    <w:p w14:paraId="4FA11106" w14:textId="514E6737" w:rsidR="00614DCB" w:rsidRDefault="00614DCB" w:rsidP="00B30C63">
      <w:pPr>
        <w:pStyle w:val="BodyText2"/>
      </w:pPr>
      <w:r>
        <w:t>I think this was because of memory leaks in ArcGIS - not happening now I have restarted.</w:t>
      </w:r>
      <w:r w:rsidR="00086622">
        <w:t xml:space="preserve"> Yes GP memory leaks.</w:t>
      </w:r>
      <w:r w:rsidR="006A10A8">
        <w:t xml:space="preserve"> Managed to sort it out after lots of trying. </w:t>
      </w:r>
    </w:p>
    <w:p w14:paraId="47DA9327" w14:textId="42E3FBCF" w:rsidR="001719DE" w:rsidRDefault="001719DE" w:rsidP="00B30C63">
      <w:pPr>
        <w:pStyle w:val="Heading5"/>
      </w:pPr>
      <w:r>
        <w:t>Attempt 6</w:t>
      </w:r>
    </w:p>
    <w:p w14:paraId="3F3FFA1C" w14:textId="2E2287CF" w:rsidR="001719DE" w:rsidRDefault="001719DE" w:rsidP="00B30C63">
      <w:pPr>
        <w:pStyle w:val="BodyText2"/>
      </w:pPr>
      <w:r>
        <w:t>Runs until DEU 2004 when it just cycles the dissolve step round and round. Trying it running in the background.</w:t>
      </w:r>
      <w:r w:rsidR="00980806">
        <w:t xml:space="preserve"> No difference. Trying in ArcGIS Pro - there is a migration guide </w:t>
      </w:r>
      <w:hyperlink r:id="rId502" w:anchor="ESRI_SECTION1_25D420EDC67A48E0B3F8AFB9C80A76FE" w:history="1">
        <w:r w:rsidR="00980806" w:rsidRPr="00980806">
          <w:rPr>
            <w:rStyle w:val="Hyperlink"/>
          </w:rPr>
          <w:t>here</w:t>
        </w:r>
      </w:hyperlink>
      <w:r w:rsidR="00980806">
        <w:t xml:space="preserve"> on moving from Python 2.7 to Python 3.</w:t>
      </w:r>
      <w:r w:rsidR="00515286">
        <w:t xml:space="preserve"> Migrated easily and now runs past DEU 2004 no problem. ArcGIS Pro can use a lot more memory - ArcMap is limited to about 1.2G whereas ArcGIS Pro can use up to the Windows maximum 32G.</w:t>
      </w:r>
    </w:p>
    <w:p w14:paraId="7DC0E8FC" w14:textId="2E10E1F3" w:rsidR="006839B0" w:rsidRDefault="006839B0" w:rsidP="00B30C63">
      <w:pPr>
        <w:pStyle w:val="BodyText2"/>
      </w:pPr>
      <w:r>
        <w:t xml:space="preserve">Left it running for over 2 weeks over the xmas period in 2017/18 and it was still running on USA 1928 but then I scrolled up the results and I think this caused ArcGIS Pro to </w:t>
      </w:r>
      <w:r w:rsidRPr="008B6883">
        <w:t>crash</w:t>
      </w:r>
      <w:r>
        <w:t>.</w:t>
      </w:r>
      <w:r w:rsidR="008F18DD">
        <w:t xml:space="preserve"> There was lots of disk writing</w:t>
      </w:r>
      <w:r w:rsidR="00E31E07">
        <w:t>.</w:t>
      </w:r>
      <w:r w:rsidR="00613771">
        <w:t xml:space="preserve"> Rerunning. Got this after about 1 week but looking at Task Manager the memory i</w:t>
      </w:r>
      <w:r w:rsidR="00C33A59">
        <w:t>s fine but lots of disk writing then an error.</w:t>
      </w:r>
    </w:p>
    <w:p w14:paraId="08D286B4" w14:textId="0A1D84A0" w:rsidR="00C33A59" w:rsidRDefault="00613771" w:rsidP="00B30C63">
      <w:pPr>
        <w:pStyle w:val="BodyText2"/>
      </w:pPr>
      <w:r>
        <w:rPr>
          <w:noProof/>
          <w:lang w:bidi="ar-SA"/>
        </w:rPr>
        <w:drawing>
          <wp:inline distT="0" distB="0" distL="0" distR="0" wp14:anchorId="797DB6C5" wp14:editId="48DA98C1">
            <wp:extent cx="1452942" cy="1161372"/>
            <wp:effectExtent l="0" t="0" r="0" b="12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3">
                      <a:extLst>
                        <a:ext uri="{28A0092B-C50C-407E-A947-70E740481C1C}">
                          <a14:useLocalDpi xmlns:a14="http://schemas.microsoft.com/office/drawing/2010/main" val="0"/>
                        </a:ext>
                      </a:extLst>
                    </a:blip>
                    <a:srcRect/>
                    <a:stretch>
                      <a:fillRect/>
                    </a:stretch>
                  </pic:blipFill>
                  <pic:spPr bwMode="auto">
                    <a:xfrm>
                      <a:off x="0" y="0"/>
                      <a:ext cx="1461121" cy="1167909"/>
                    </a:xfrm>
                    <a:prstGeom prst="rect">
                      <a:avLst/>
                    </a:prstGeom>
                    <a:noFill/>
                    <a:ln>
                      <a:noFill/>
                    </a:ln>
                  </pic:spPr>
                </pic:pic>
              </a:graphicData>
            </a:graphic>
          </wp:inline>
        </w:drawing>
      </w:r>
    </w:p>
    <w:p w14:paraId="785086F9" w14:textId="77777777" w:rsidR="00C33A59" w:rsidRPr="00C33A59" w:rsidRDefault="00C33A59" w:rsidP="00B30C63">
      <w:pPr>
        <w:autoSpaceDE w:val="0"/>
        <w:autoSpaceDN w:val="0"/>
        <w:adjustRightInd w:val="0"/>
        <w:spacing w:before="0" w:after="0" w:line="240" w:lineRule="auto"/>
        <w:ind w:left="150"/>
        <w:rPr>
          <w:rFonts w:ascii="Consolas" w:eastAsia="Times New Roman" w:hAnsi="Consolas" w:cs="Consolas"/>
          <w:color w:val="4A4A4A"/>
          <w:sz w:val="12"/>
          <w:szCs w:val="18"/>
          <w:lang w:bidi="ar-SA"/>
        </w:rPr>
      </w:pPr>
      <w:r w:rsidRPr="00C33A59">
        <w:rPr>
          <w:rFonts w:ascii="Consolas" w:eastAsia="Times New Roman" w:hAnsi="Consolas" w:cs="Consolas"/>
          <w:color w:val="4A4A4A"/>
          <w:sz w:val="12"/>
          <w:szCs w:val="18"/>
          <w:lang w:bidi="ar-SA"/>
        </w:rPr>
        <w:t>USA</w:t>
      </w:r>
      <w:r w:rsidRPr="00C33A59">
        <w:rPr>
          <w:rFonts w:ascii="Consolas" w:eastAsia="Times New Roman" w:hAnsi="Consolas" w:cs="Consolas"/>
          <w:color w:val="4A4A4A"/>
          <w:sz w:val="12"/>
          <w:szCs w:val="18"/>
          <w:lang w:bidi="ar-SA"/>
        </w:rPr>
        <w:tab/>
        <w:t>terrestrial</w:t>
      </w:r>
      <w:r w:rsidRPr="00C33A59">
        <w:rPr>
          <w:rFonts w:ascii="Consolas" w:eastAsia="Times New Roman" w:hAnsi="Consolas" w:cs="Consolas"/>
          <w:color w:val="4A4A4A"/>
          <w:sz w:val="12"/>
          <w:szCs w:val="18"/>
          <w:lang w:bidi="ar-SA"/>
        </w:rPr>
        <w:tab/>
        <w:t>1912</w:t>
      </w:r>
      <w:r w:rsidRPr="00C33A59">
        <w:rPr>
          <w:rFonts w:ascii="Consolas" w:eastAsia="Times New Roman" w:hAnsi="Consolas" w:cs="Consolas"/>
          <w:color w:val="4A4A4A"/>
          <w:sz w:val="12"/>
          <w:szCs w:val="18"/>
          <w:lang w:bidi="ar-SA"/>
        </w:rPr>
        <w:tab/>
        <w:t>4 designated</w:t>
      </w:r>
      <w:r w:rsidRPr="00C33A59">
        <w:rPr>
          <w:rFonts w:ascii="Consolas" w:eastAsia="Times New Roman" w:hAnsi="Consolas" w:cs="Consolas"/>
          <w:color w:val="4A4A4A"/>
          <w:sz w:val="12"/>
          <w:szCs w:val="18"/>
          <w:lang w:bidi="ar-SA"/>
        </w:rPr>
        <w:tab/>
        <w:t xml:space="preserve">    464.74 Km2 in area</w:t>
      </w:r>
      <w:r w:rsidRPr="00C33A59">
        <w:rPr>
          <w:rFonts w:ascii="Consolas" w:eastAsia="Times New Roman" w:hAnsi="Consolas" w:cs="Consolas"/>
          <w:color w:val="4A4A4A"/>
          <w:sz w:val="12"/>
          <w:szCs w:val="18"/>
          <w:lang w:bidi="ar-SA"/>
        </w:rPr>
        <w:tab/>
        <w:t xml:space="preserve">    460.54 Km2 in new area</w:t>
      </w:r>
      <w:r w:rsidRPr="00C33A59">
        <w:rPr>
          <w:rFonts w:ascii="Consolas" w:eastAsia="Times New Roman" w:hAnsi="Consolas" w:cs="Consolas"/>
          <w:color w:val="4A4A4A"/>
          <w:sz w:val="12"/>
          <w:szCs w:val="18"/>
          <w:lang w:bidi="ar-SA"/>
        </w:rPr>
        <w:tab/>
        <w:t xml:space="preserve"> 207584.37 Km2 in total area</w:t>
      </w:r>
    </w:p>
    <w:p w14:paraId="44570601" w14:textId="6A410AC2" w:rsidR="00C33A59" w:rsidRPr="00C33A59" w:rsidRDefault="00C33A59" w:rsidP="00B30C63">
      <w:pPr>
        <w:autoSpaceDE w:val="0"/>
        <w:autoSpaceDN w:val="0"/>
        <w:adjustRightInd w:val="0"/>
        <w:spacing w:before="30" w:after="30" w:line="240" w:lineRule="auto"/>
        <w:ind w:left="150"/>
        <w:rPr>
          <w:rFonts w:ascii="Consolas" w:eastAsia="Times New Roman" w:hAnsi="Consolas" w:cs="Times New Roman"/>
          <w:color w:val="E54724"/>
          <w:sz w:val="12"/>
          <w:szCs w:val="18"/>
          <w:lang w:bidi="ar-SA"/>
        </w:rPr>
      </w:pPr>
      <w:r w:rsidRPr="00C33A59">
        <w:rPr>
          <w:rFonts w:ascii="Consolas" w:eastAsia="Times New Roman" w:hAnsi="Consolas" w:cs="Times New Roman"/>
          <w:color w:val="E54724"/>
          <w:sz w:val="12"/>
          <w:szCs w:val="18"/>
          <w:lang w:bidi="ar-SA"/>
        </w:rPr>
        <w:t xml:space="preserve">Traceback (most recent call last):  File "&lt;string&gt;", line 483, in execute  File "&lt;string&gt;", line 322, in getCoverageStatistics  File "c:\program files\arcgis\pro\Resources\arcpy\arcpy\management.py", line 4202, in Dissolve    raise e  File "c:\program files\arcgis\pro\Resources\arcpy\arcpy\management.py", line 4199, in Dissolve    retval = convertArcObjectToPythonObject(gp.Dissolve_management(*gp_fixargs((in_features, out_feature_class, dissolve_field, statistics_fields, multi_part, unsplit_lines), True)))  File "c:\program files\arcgis\pro\Resources\arcpy\arcpy\geoprocessing\_base.py", line 506, in &lt;lambda&gt;    return lambda *args: val(*gp_fixargs(args, True))arcgisscripting.ExecuteError: </w:t>
      </w:r>
      <w:r w:rsidRPr="00C33A59">
        <w:rPr>
          <w:rFonts w:ascii="Consolas" w:eastAsia="Times New Roman" w:hAnsi="Consolas" w:cs="Times New Roman"/>
          <w:noProof/>
          <w:color w:val="E54724"/>
          <w:sz w:val="12"/>
          <w:szCs w:val="18"/>
          <w:lang w:bidi="ar-SA"/>
        </w:rPr>
        <w:drawing>
          <wp:inline distT="0" distB="0" distL="0" distR="0" wp14:anchorId="7EBEC9CC" wp14:editId="676008DE">
            <wp:extent cx="134620" cy="13462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134620" cy="134620"/>
                    </a:xfrm>
                    <a:prstGeom prst="rect">
                      <a:avLst/>
                    </a:prstGeom>
                    <a:noFill/>
                    <a:ln>
                      <a:noFill/>
                    </a:ln>
                  </pic:spPr>
                </pic:pic>
              </a:graphicData>
            </a:graphic>
          </wp:inline>
        </w:drawing>
      </w:r>
      <w:r w:rsidRPr="00C33A59">
        <w:rPr>
          <w:rFonts w:ascii="Consolas" w:eastAsia="Times New Roman" w:hAnsi="Consolas" w:cs="Times New Roman"/>
          <w:b/>
          <w:color w:val="0000FF"/>
          <w:sz w:val="12"/>
          <w:szCs w:val="18"/>
          <w:u w:val="single"/>
          <w:lang w:bidi="ar-SA"/>
        </w:rPr>
        <w:t>ERROR 999999:</w:t>
      </w:r>
      <w:r w:rsidRPr="00C33A59">
        <w:rPr>
          <w:rFonts w:ascii="Consolas" w:eastAsia="Times New Roman" w:hAnsi="Consolas" w:cs="Times New Roman"/>
          <w:color w:val="E54724"/>
          <w:sz w:val="12"/>
          <w:szCs w:val="18"/>
          <w:lang w:bidi="ar-SA"/>
        </w:rPr>
        <w:t xml:space="preserve"> Error executing function.Invalid Topology [Topoengine error.]Failed to execute (Dissolve).</w:t>
      </w:r>
    </w:p>
    <w:p w14:paraId="598E1E77" w14:textId="77777777" w:rsidR="00C33A59" w:rsidRPr="00C33A59" w:rsidRDefault="00C33A59" w:rsidP="00B30C63">
      <w:pPr>
        <w:autoSpaceDE w:val="0"/>
        <w:autoSpaceDN w:val="0"/>
        <w:adjustRightInd w:val="0"/>
        <w:spacing w:before="30" w:after="30" w:line="240" w:lineRule="auto"/>
        <w:ind w:left="150"/>
        <w:rPr>
          <w:rFonts w:ascii="Consolas" w:eastAsia="Times New Roman" w:hAnsi="Consolas" w:cs="Times New Roman"/>
          <w:color w:val="E54724"/>
          <w:sz w:val="12"/>
          <w:szCs w:val="18"/>
          <w:lang w:bidi="ar-SA"/>
        </w:rPr>
      </w:pPr>
      <w:r w:rsidRPr="00C33A59">
        <w:rPr>
          <w:rFonts w:ascii="Consolas" w:eastAsia="Times New Roman" w:hAnsi="Consolas" w:cs="Times New Roman"/>
          <w:color w:val="E54724"/>
          <w:sz w:val="12"/>
          <w:szCs w:val="18"/>
          <w:lang w:bidi="ar-SA"/>
        </w:rPr>
        <w:t>Failed to execute (CalculateWDPACoverageStatistics).</w:t>
      </w:r>
    </w:p>
    <w:p w14:paraId="3C33ADB9" w14:textId="77777777" w:rsidR="00C33A59" w:rsidRPr="00C33A59" w:rsidRDefault="00C33A59" w:rsidP="00B30C63">
      <w:pPr>
        <w:autoSpaceDE w:val="0"/>
        <w:autoSpaceDN w:val="0"/>
        <w:adjustRightInd w:val="0"/>
        <w:spacing w:before="45" w:after="0" w:line="240" w:lineRule="auto"/>
        <w:rPr>
          <w:rFonts w:ascii="Segoe UI" w:eastAsia="Times New Roman" w:hAnsi="Segoe UI" w:cs="Times New Roman"/>
          <w:color w:val="808080"/>
          <w:sz w:val="12"/>
          <w:szCs w:val="18"/>
          <w:lang w:bidi="ar-SA"/>
        </w:rPr>
      </w:pPr>
      <w:r w:rsidRPr="00C33A59">
        <w:rPr>
          <w:rFonts w:ascii="Segoe UI" w:eastAsia="Times New Roman" w:hAnsi="Segoe UI" w:cs="Times New Roman"/>
          <w:color w:val="808080"/>
          <w:sz w:val="12"/>
          <w:szCs w:val="18"/>
          <w:lang w:bidi="ar-SA"/>
        </w:rPr>
        <w:t>Failed at 10 January 2018 14:00:23 (Elapsed Time: 172 hours 37 minutes 10 seconds)</w:t>
      </w:r>
    </w:p>
    <w:p w14:paraId="66926C3C" w14:textId="3060BD88" w:rsidR="00C33A59" w:rsidRPr="00980806" w:rsidRDefault="008B6883" w:rsidP="00B30C63">
      <w:pPr>
        <w:pStyle w:val="BodyText2"/>
      </w:pPr>
      <w:r>
        <w:t>Lots and lots of disk writing when I close ArcGIS Pro - I think its struggling with the USA tiling. Retrying only on the USA.</w:t>
      </w:r>
    </w:p>
    <w:p w14:paraId="5AE4EF10" w14:textId="57DC8DBF" w:rsidR="000A497E" w:rsidRDefault="000A497E" w:rsidP="00B30C63">
      <w:pPr>
        <w:pStyle w:val="Heading4"/>
      </w:pPr>
      <w:r>
        <w:t>Data loading</w:t>
      </w:r>
    </w:p>
    <w:p w14:paraId="46B40D4C" w14:textId="77777777" w:rsidR="00A86918" w:rsidRDefault="00A86918" w:rsidP="00B30C63">
      <w:pPr>
        <w:pStyle w:val="Heading5"/>
      </w:pPr>
      <w:r>
        <w:t>Coverage Statistics</w:t>
      </w:r>
    </w:p>
    <w:p w14:paraId="6361063C" w14:textId="123DDB61" w:rsidR="000A497E" w:rsidRDefault="00AD5981" w:rsidP="00B30C63">
      <w:pPr>
        <w:pStyle w:val="ListBullet"/>
      </w:pPr>
      <w:r>
        <w:t>Creating</w:t>
      </w:r>
      <w:r w:rsidR="000A497E">
        <w:t xml:space="preserve"> table</w:t>
      </w:r>
      <w:r>
        <w:t>s</w:t>
      </w:r>
      <w:r w:rsidR="000A497E">
        <w:t xml:space="preserve"> in the c9 db-server biopama database in the public schema:</w:t>
      </w:r>
    </w:p>
    <w:p w14:paraId="3F5E622A" w14:textId="48B299B1" w:rsidR="002B6BC3" w:rsidRDefault="002B6BC3" w:rsidP="00B30C63">
      <w:pPr>
        <w:pStyle w:val="sql"/>
      </w:pPr>
      <w:r>
        <w:t xml:space="preserve">CREATE TABLE </w:t>
      </w:r>
      <w:r w:rsidR="00A614CA">
        <w:t>public</w:t>
      </w:r>
      <w:r>
        <w:t>.wdpa_terrestrial_coverage_statistics(iso3 text,yr smallint,new_area double precision,cum_area double precision)WITH(OIDS=TRUE);</w:t>
      </w:r>
    </w:p>
    <w:p w14:paraId="164CF7B7" w14:textId="74C8A801" w:rsidR="00AD5981" w:rsidRDefault="00AD5981" w:rsidP="00B30C63">
      <w:pPr>
        <w:pStyle w:val="sql"/>
      </w:pPr>
      <w:r>
        <w:t>CREATE TABLE public.wdpa_marine_coverage_statistics(iso3 text,yr smallint,new_area double precision,cum_area double precision)WITH(OIDS=TRUE);</w:t>
      </w:r>
    </w:p>
    <w:p w14:paraId="5A27124E" w14:textId="01361301" w:rsidR="00F756A7" w:rsidRDefault="00F756A7" w:rsidP="00B30C63">
      <w:pPr>
        <w:pStyle w:val="ListBullet"/>
      </w:pPr>
      <w:r>
        <w:t>Export the table from ArcGIS and remove the OBJECTID field in the text file.</w:t>
      </w:r>
    </w:p>
    <w:p w14:paraId="1283AC03" w14:textId="0E407358" w:rsidR="00F756A7" w:rsidRDefault="00F756A7" w:rsidP="00B30C63">
      <w:pPr>
        <w:pStyle w:val="ListBullet"/>
      </w:pPr>
      <w:r>
        <w:t>Click on the table in phpPgAdmin and click on Import and import the text file.</w:t>
      </w:r>
    </w:p>
    <w:p w14:paraId="5995B5AF" w14:textId="51A37A69" w:rsidR="00A86918" w:rsidRDefault="00A86918" w:rsidP="00B30C63">
      <w:pPr>
        <w:pStyle w:val="Heading5"/>
      </w:pPr>
      <w:r>
        <w:t>Spatial Data</w:t>
      </w:r>
    </w:p>
    <w:p w14:paraId="25082455" w14:textId="2DB8EE0A" w:rsidR="00A86918" w:rsidRDefault="00A86918" w:rsidP="00B30C63">
      <w:pPr>
        <w:pStyle w:val="BodyText2"/>
      </w:pPr>
      <w:r>
        <w:t xml:space="preserve">The </w:t>
      </w:r>
      <w:r w:rsidR="00B30C63">
        <w:t xml:space="preserve">CBD Target 11 </w:t>
      </w:r>
      <w:r>
        <w:t>tool needs the following spatial data loade</w:t>
      </w:r>
      <w:r w:rsidR="001B07CB">
        <w:t xml:space="preserve">d on MapBox. </w:t>
      </w:r>
    </w:p>
    <w:p w14:paraId="079BEC7C" w14:textId="0D18E9DF" w:rsidR="00A86918" w:rsidRPr="00A86918" w:rsidRDefault="00A86918" w:rsidP="00B30C63">
      <w:pPr>
        <w:pStyle w:val="ListBullet"/>
      </w:pPr>
      <w:r>
        <w:t>Protected area boundaries split by the GAUL/EEZ boundaries ('</w:t>
      </w:r>
      <w:r w:rsidRPr="00A86918">
        <w:t>E:\cottaan\Documents\ArcGIS\Projects\WDPA Coverage Statistics\WDPA Coverage Statistics.gdb\mollweide</w:t>
      </w:r>
      <w:r>
        <w:t>\</w:t>
      </w:r>
      <w:r>
        <w:rPr>
          <w:lang w:val="en"/>
        </w:rPr>
        <w:t>terrestrial_pas_mollweide' and 'marine_pas_mollweide' for the Mollweide versions).</w:t>
      </w:r>
    </w:p>
    <w:p w14:paraId="0FD0C1B1" w14:textId="4C352D68" w:rsidR="00A86918" w:rsidRPr="001B07CB" w:rsidRDefault="00A86918" w:rsidP="00B30C63">
      <w:pPr>
        <w:pStyle w:val="ListBullet"/>
      </w:pPr>
      <w:r>
        <w:rPr>
          <w:lang w:val="en"/>
        </w:rPr>
        <w:t xml:space="preserve">Protected areas labels - to produce these </w:t>
      </w:r>
      <w:r w:rsidR="00275F14">
        <w:rPr>
          <w:lang w:val="en"/>
        </w:rPr>
        <w:t>we need to get the polygon centroids (</w:t>
      </w:r>
      <w:r>
        <w:rPr>
          <w:lang w:val="en"/>
        </w:rPr>
        <w:t>use QGIS function Vector | Geometry Tools | Polygon Centroids</w:t>
      </w:r>
      <w:r w:rsidR="00275F14">
        <w:rPr>
          <w:lang w:val="en"/>
        </w:rPr>
        <w:t xml:space="preserve">) and merge these with the polygon points. Then filter for only those PAs with </w:t>
      </w:r>
      <w:r w:rsidR="00275F14" w:rsidRPr="00275F14">
        <w:rPr>
          <w:lang w:val="en"/>
        </w:rPr>
        <w:t>STATUS In ('Designated', 'Inscribed', 'Established') AND DESIG &lt;&gt; 'UNESCO-MAB Biosphere Reserve'</w:t>
      </w:r>
      <w:r w:rsidR="00275F14">
        <w:rPr>
          <w:lang w:val="en"/>
        </w:rPr>
        <w:t>.</w:t>
      </w:r>
    </w:p>
    <w:p w14:paraId="418F63E9" w14:textId="77777777" w:rsidR="001B07CB" w:rsidRDefault="001B07CB" w:rsidP="001B07CB">
      <w:pPr>
        <w:pStyle w:val="BodyText2"/>
      </w:pPr>
      <w:r w:rsidRPr="001B07CB">
        <w:t>The process is to</w:t>
      </w:r>
      <w:r>
        <w:t>:</w:t>
      </w:r>
    </w:p>
    <w:p w14:paraId="2F1BBE6E" w14:textId="530FD12F" w:rsidR="001B07CB" w:rsidRDefault="001B07CB" w:rsidP="008009C3">
      <w:pPr>
        <w:pStyle w:val="ListBullet"/>
      </w:pPr>
      <w:r>
        <w:lastRenderedPageBreak/>
        <w:t>U</w:t>
      </w:r>
      <w:r w:rsidRPr="001B07CB">
        <w:t xml:space="preserve">pload the spatial data as </w:t>
      </w:r>
      <w:r w:rsidR="008009C3">
        <w:t>a zipped shapefile</w:t>
      </w:r>
      <w:r>
        <w:t xml:space="preserve"> to </w:t>
      </w:r>
      <w:r w:rsidR="008009C3">
        <w:t xml:space="preserve">the c9 </w:t>
      </w:r>
      <w:r w:rsidR="008009C3" w:rsidRPr="008009C3">
        <w:t>gce-ubuntu14-04-micro</w:t>
      </w:r>
      <w:r w:rsidR="008009C3">
        <w:t xml:space="preserve"> workspace</w:t>
      </w:r>
    </w:p>
    <w:p w14:paraId="61C1D048" w14:textId="0C0791AD" w:rsidR="001B07CB" w:rsidRDefault="001B07CB" w:rsidP="001B07CB">
      <w:pPr>
        <w:pStyle w:val="ListBullet"/>
      </w:pPr>
      <w:r>
        <w:t>Create geojson file from the shapefile</w:t>
      </w:r>
      <w:r w:rsidR="0068153F">
        <w:t xml:space="preserve"> (marine took 9 mins)</w:t>
      </w:r>
      <w:r w:rsidR="00037D3C">
        <w:t xml:space="preserve"> </w:t>
      </w:r>
    </w:p>
    <w:p w14:paraId="487CF223" w14:textId="251F5E8C" w:rsidR="00C62A5D" w:rsidRDefault="00C62A5D" w:rsidP="00C62A5D">
      <w:pPr>
        <w:pStyle w:val="Unix"/>
      </w:pPr>
      <w:r w:rsidRPr="00C62A5D">
        <w:t>a_cottam@ubuntu14-04:~$ ogr2ogr -f GeoJSON marine.geojson marine_split_wgs84.shp</w:t>
      </w:r>
    </w:p>
    <w:p w14:paraId="1274AD3C" w14:textId="76A414D9" w:rsidR="001B07CB" w:rsidRDefault="001B07CB" w:rsidP="001B07CB">
      <w:pPr>
        <w:pStyle w:val="ListBullet"/>
      </w:pPr>
      <w:r>
        <w:t>Use the geojson file in Tippecanoe to create an mbtile output</w:t>
      </w:r>
      <w:r w:rsidR="00C31774">
        <w:t xml:space="preserve"> </w:t>
      </w:r>
      <w:r w:rsidR="00BD257D">
        <w:t xml:space="preserve">(see </w:t>
      </w:r>
      <w:hyperlink w:anchor="_WDPA_marine_and" w:history="1">
        <w:r w:rsidR="00BD257D" w:rsidRPr="00BD257D">
          <w:rPr>
            <w:rStyle w:val="Hyperlink"/>
          </w:rPr>
          <w:t>WDPA marine and terrestrial March 2018</w:t>
        </w:r>
      </w:hyperlink>
      <w:r w:rsidR="00BD257D">
        <w:t>)</w:t>
      </w:r>
    </w:p>
    <w:p w14:paraId="16C61B97" w14:textId="4C1E9163" w:rsidR="001B07CB" w:rsidRPr="00A86918" w:rsidRDefault="001B07CB" w:rsidP="001B07CB">
      <w:pPr>
        <w:pStyle w:val="ListBullet"/>
      </w:pPr>
      <w:r>
        <w:t>Load this into MapBox</w:t>
      </w:r>
    </w:p>
    <w:p w14:paraId="21CA0ACF" w14:textId="0F0D9E0F" w:rsidR="00E94CE7" w:rsidRDefault="00E94CE7" w:rsidP="00B30C63">
      <w:pPr>
        <w:pStyle w:val="Heading4"/>
      </w:pPr>
      <w:r>
        <w:t>Service Publishing</w:t>
      </w:r>
    </w:p>
    <w:p w14:paraId="62845D3E" w14:textId="339FD7B5" w:rsidR="00C26718" w:rsidRDefault="00C26718" w:rsidP="00B30C63">
      <w:pPr>
        <w:pStyle w:val="BodyText2"/>
      </w:pPr>
      <w:r>
        <w:t>Creating the functions for the REST Services</w:t>
      </w:r>
      <w:r w:rsidR="00E94CE7">
        <w:t>:</w:t>
      </w:r>
    </w:p>
    <w:p w14:paraId="402D4C76" w14:textId="77777777" w:rsidR="007A485C" w:rsidRDefault="007A485C" w:rsidP="007A485C">
      <w:pPr>
        <w:pStyle w:val="sql"/>
      </w:pPr>
      <w:r>
        <w:t>CREATE OR REPLACE FUNCTION services.get_wdpa_terrestrial_coverage_statistics(IN iso3code text) RETURNS TABLE(country_area double precision, iso3 text,yr smallint,new_area double precision,cum_area double precision) AS 'select g.area country_area,g.iso3,s.yr, s.new_area, s.cum_area from gaul_areas g, wdpa_terrestrial_coverage_statistics s where g.iso3 = $1 and g.iso3=s.iso3 order by 2' LANGUAGE sql STABLE;</w:t>
      </w:r>
    </w:p>
    <w:p w14:paraId="61051B18" w14:textId="24DB2CCD" w:rsidR="00C26718" w:rsidRDefault="007A485C" w:rsidP="007A485C">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2A622F73" w14:textId="77777777" w:rsidR="00423DBE" w:rsidRDefault="00423DBE" w:rsidP="00423DBE">
      <w:pPr>
        <w:pStyle w:val="BodyText2"/>
      </w:pPr>
    </w:p>
    <w:p w14:paraId="7EFD40BA" w14:textId="42D04F11" w:rsidR="005A1B83" w:rsidRDefault="005A1B83" w:rsidP="005A1B83">
      <w:pPr>
        <w:pStyle w:val="sql"/>
      </w:pPr>
      <w:r>
        <w:t>CREATE OR REPLACE FUNCTION services.get_wdpa_marine_coverage_statistics(IN iso3code text) RETURNS TABLE(country_area double precision, iso3 text,yr smallint,new_area double precision,cum_area double precision) AS 'select g.area country_area,g.iso3,s.yr, s.new_area, s.cum_area from eez_areas g, wdpa_marine_coverage_statistics s where g.iso3 = $1 and g.iso3=s.iso3 order by 2' LANGUAGE sql STABLE;</w:t>
      </w:r>
    </w:p>
    <w:p w14:paraId="6190D994" w14:textId="54A923F8" w:rsidR="00C26718" w:rsidRDefault="005A1B83" w:rsidP="005A1B83">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4D1C06FA" w14:textId="52C85B24" w:rsidR="00E851E0" w:rsidRDefault="00E851E0" w:rsidP="00B30C63">
      <w:pPr>
        <w:pStyle w:val="Heading3"/>
      </w:pPr>
      <w:r>
        <w:t>Custom Layer types for ArcGIS Javascript API</w:t>
      </w:r>
    </w:p>
    <w:p w14:paraId="474486E7" w14:textId="77777777" w:rsidR="00E851E0" w:rsidRDefault="00E851E0" w:rsidP="00B30C63">
      <w:pPr>
        <w:pStyle w:val="BodyText2"/>
      </w:pPr>
      <w:r>
        <w:t xml:space="preserve">All of the custom layers that were developed in ArcGIS Javascript API 2.7 need to be refactored to make use of the AMD Dojo model. See the documentation </w:t>
      </w:r>
      <w:hyperlink r:id="rId505" w:anchor="jshelp/migration_30.htm" w:history="1">
        <w:r w:rsidRPr="00DC16E1">
          <w:rPr>
            <w:rStyle w:val="Hyperlink"/>
          </w:rPr>
          <w:t>here</w:t>
        </w:r>
      </w:hyperlink>
      <w:r>
        <w:t xml:space="preserve"> for an example of an external class file that uses the new model.</w:t>
      </w:r>
    </w:p>
    <w:p w14:paraId="2AF81CD8" w14:textId="77777777" w:rsidR="00E851E0" w:rsidRDefault="00E851E0" w:rsidP="00B30C63">
      <w:pPr>
        <w:pStyle w:val="Heading4"/>
      </w:pPr>
      <w:r>
        <w:t>Constructors and inheritance</w:t>
      </w:r>
    </w:p>
    <w:p w14:paraId="0B77448B" w14:textId="77777777" w:rsidR="00E851E0" w:rsidRDefault="00E851E0" w:rsidP="00B30C63">
      <w:pPr>
        <w:pStyle w:val="BodyText2"/>
      </w:pPr>
      <w:r>
        <w:t>There is very little docs on inheritance in using dojo.declare so here is what I have discovered:</w:t>
      </w:r>
    </w:p>
    <w:p w14:paraId="798D3334" w14:textId="77777777" w:rsidR="00E851E0" w:rsidRDefault="00E851E0" w:rsidP="00B30C63">
      <w:pPr>
        <w:pStyle w:val="ListBullet"/>
      </w:pPr>
      <w:r>
        <w:t>In dojo.declare you can include the following section which controls when the constructor is called in your class:</w:t>
      </w:r>
    </w:p>
    <w:p w14:paraId="38F24043" w14:textId="77777777" w:rsidR="00E851E0" w:rsidRPr="00D70117" w:rsidRDefault="00E851E0" w:rsidP="00B30C63">
      <w:pPr>
        <w:pStyle w:val="Code"/>
      </w:pPr>
      <w:r w:rsidRPr="00D70117">
        <w:t>"-chains-" : {</w:t>
      </w:r>
    </w:p>
    <w:p w14:paraId="4098133F" w14:textId="77777777" w:rsidR="00E851E0" w:rsidRPr="00D70117" w:rsidRDefault="00E851E0" w:rsidP="00B30C63">
      <w:pPr>
        <w:pStyle w:val="Code"/>
      </w:pPr>
      <w:r w:rsidRPr="00D70117">
        <w:t>constructor : "before"</w:t>
      </w:r>
    </w:p>
    <w:p w14:paraId="2527279D" w14:textId="77777777" w:rsidR="00E851E0" w:rsidRPr="00D70117" w:rsidRDefault="00E851E0" w:rsidP="00B30C63">
      <w:pPr>
        <w:pStyle w:val="Code"/>
        <w:rPr>
          <w:sz w:val="20"/>
        </w:rPr>
      </w:pPr>
      <w:r w:rsidRPr="00D70117">
        <w:t>},</w:t>
      </w:r>
    </w:p>
    <w:p w14:paraId="6A276FB3" w14:textId="77777777" w:rsidR="00E851E0" w:rsidRDefault="00E851E0" w:rsidP="00B30C63">
      <w:pPr>
        <w:pStyle w:val="ListBullet"/>
      </w:pPr>
      <w:r>
        <w:t>When you specify before your constructor is called before the superclasses constructor.</w:t>
      </w:r>
    </w:p>
    <w:p w14:paraId="05F512AD" w14:textId="77777777" w:rsidR="00E851E0" w:rsidRDefault="00E851E0" w:rsidP="00B30C63">
      <w:pPr>
        <w:pStyle w:val="ListBullet"/>
      </w:pPr>
      <w:r>
        <w:t>If you want to manually call the superclasses constructor then set constructor : “manual”</w:t>
      </w:r>
    </w:p>
    <w:p w14:paraId="25DA38DD" w14:textId="77777777" w:rsidR="00E851E0" w:rsidRPr="00B253B2" w:rsidRDefault="00E851E0" w:rsidP="00B30C63">
      <w:pPr>
        <w:pStyle w:val="ListBullet"/>
      </w:pPr>
      <w:r>
        <w:t>You must include a reference to the superclass javascript file in the html page</w:t>
      </w:r>
    </w:p>
    <w:p w14:paraId="3FC42ABC" w14:textId="77777777" w:rsidR="00E851E0" w:rsidRDefault="00E851E0" w:rsidP="00B30C63">
      <w:pPr>
        <w:pStyle w:val="Heading4"/>
      </w:pPr>
      <w:r>
        <w:t>Accessing the layers image</w:t>
      </w:r>
    </w:p>
    <w:p w14:paraId="63A84DD4" w14:textId="77777777" w:rsidR="00E851E0" w:rsidRDefault="00E851E0" w:rsidP="00B30C63">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4ABEAE8F" w14:textId="77777777" w:rsidR="00E851E0" w:rsidRDefault="00E851E0" w:rsidP="00B30C63">
      <w:pPr>
        <w:pStyle w:val="Heading5"/>
      </w:pPr>
      <w:r>
        <w:t>Dealing with Cross-domain issues</w:t>
      </w:r>
    </w:p>
    <w:p w14:paraId="103B770C" w14:textId="77777777" w:rsidR="00E851E0" w:rsidRPr="00A67AF6" w:rsidRDefault="00E851E0" w:rsidP="00B30C63">
      <w:pPr>
        <w:pStyle w:val="Heading6"/>
      </w:pPr>
      <w:r>
        <w:t>Using a proxy</w:t>
      </w:r>
    </w:p>
    <w:p w14:paraId="5452CBB1" w14:textId="77777777" w:rsidR="00E851E0" w:rsidRDefault="00E851E0" w:rsidP="00B30C63">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506" w:history="1">
        <w:r>
          <w:rPr>
            <w:rStyle w:val="Hyperlink"/>
          </w:rPr>
          <w:t>https://developer.mozilla.org/en/CORS_Enabled_Image</w:t>
        </w:r>
      </w:hyperlink>
      <w:r>
        <w:t>).</w:t>
      </w:r>
    </w:p>
    <w:p w14:paraId="075D3852" w14:textId="77777777" w:rsidR="00E851E0" w:rsidRDefault="00E851E0" w:rsidP="00B30C63">
      <w:pPr>
        <w:pStyle w:val="BodyText2"/>
      </w:pPr>
      <w:r>
        <w:t>We are directly specifying the url of the image to load into the canvas – is this is from the IUCN Red List Web Service then we are taiting the canvas:</w:t>
      </w:r>
    </w:p>
    <w:p w14:paraId="1E464E4D" w14:textId="77777777" w:rsidR="00E851E0" w:rsidRDefault="00E851E0" w:rsidP="00B30C63">
      <w:pPr>
        <w:pStyle w:val="Code"/>
      </w:pPr>
      <w:r>
        <w:t>i</w:t>
      </w:r>
      <w:r w:rsidRPr="00B14AAF">
        <w:t>nstance._img.src = response.url;</w:t>
      </w:r>
    </w:p>
    <w:p w14:paraId="0A368F68" w14:textId="77777777" w:rsidR="00E851E0" w:rsidRDefault="00E851E0" w:rsidP="00B30C63">
      <w:pPr>
        <w:pStyle w:val="BodyText2"/>
      </w:pPr>
      <w:r>
        <w:lastRenderedPageBreak/>
        <w:t xml:space="preserve">Apparently you know its tainted when the origin-clean flag is false – but I cant find this anywhere! So I have to get the image via a proxy page. Creating a proxy page by following the instructions here </w:t>
      </w:r>
      <w:hyperlink r:id="rId507" w:history="1">
        <w:r>
          <w:rPr>
            <w:rStyle w:val="Hyperlink"/>
          </w:rPr>
          <w:t>http://help.arcgis.com/en/webapi/javascript/arcgis/help/jshelp_start.htm</w:t>
        </w:r>
      </w:hyperlink>
      <w:r>
        <w:t>.</w:t>
      </w:r>
    </w:p>
    <w:p w14:paraId="6A283B6E" w14:textId="77777777" w:rsidR="00E851E0" w:rsidRDefault="00E851E0" w:rsidP="00B30C63">
      <w:pPr>
        <w:pStyle w:val="ListBullet"/>
      </w:pPr>
      <w:r>
        <w:t>Downloading the php page (</w:t>
      </w:r>
      <w:hyperlink r:id="rId508" w:history="1">
        <w:r w:rsidRPr="00FC1C17">
          <w:rPr>
            <w:rStyle w:val="Hyperlink"/>
          </w:rPr>
          <w:t>http://help.arcgis.com/en/webapi/javascript/arcgis/help/jshelp/proxypage_php.zip</w:t>
        </w:r>
      </w:hyperlink>
      <w:r>
        <w:t>)</w:t>
      </w:r>
    </w:p>
    <w:p w14:paraId="247CE313" w14:textId="77777777" w:rsidR="00E851E0" w:rsidRDefault="00E851E0" w:rsidP="00B30C63">
      <w:pPr>
        <w:pStyle w:val="ListBullet"/>
      </w:pPr>
      <w:r>
        <w:t>Saved to ‘h03-dev-vm7</w:t>
      </w:r>
      <w:r w:rsidRPr="002137CF">
        <w:t>/srv/www/htdocs/proxy.php</w:t>
      </w:r>
      <w:r>
        <w:t>’</w:t>
      </w:r>
    </w:p>
    <w:p w14:paraId="662009E5" w14:textId="77777777" w:rsidR="00E851E0" w:rsidRDefault="00E851E0" w:rsidP="00B30C63">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62886A8" w14:textId="77777777" w:rsidR="00E851E0" w:rsidRDefault="00E851E0" w:rsidP="00B30C63">
      <w:pPr>
        <w:pStyle w:val="Code"/>
      </w:pPr>
      <w:r w:rsidRPr="00E62BB1">
        <w:t>array( 'url' =&gt; 'http://mapservices.iucnredlist.org/ArcGIS/rest/services/',    'matchAll' =&gt; true, 'token' =&gt; 'XNtEI7EbEB7a11XtWlGp0nSHnMiZwjdtlFsCsC6rtxZZl7JKueBNtPoVk-4Hkf2d' )</w:t>
      </w:r>
    </w:p>
    <w:p w14:paraId="0BC2CD86" w14:textId="77777777" w:rsidR="00E851E0" w:rsidRDefault="00E851E0" w:rsidP="00B30C63">
      <w:pPr>
        <w:pStyle w:val="BodyText2"/>
      </w:pPr>
      <w:r>
        <w:t>Seemed to slow down loading of the tiles – also had to add the National Geographic Map too.</w:t>
      </w:r>
    </w:p>
    <w:p w14:paraId="4B535623" w14:textId="77777777" w:rsidR="00E851E0" w:rsidRDefault="00E851E0" w:rsidP="00B30C63">
      <w:pPr>
        <w:pStyle w:val="BodyText2"/>
      </w:pPr>
      <w:r>
        <w:t>This is the call I want to forward:</w:t>
      </w:r>
    </w:p>
    <w:p w14:paraId="571C48FE" w14:textId="77777777" w:rsidR="00E851E0" w:rsidRDefault="00237F98" w:rsidP="00B30C63">
      <w:pPr>
        <w:pStyle w:val="BodyText2"/>
        <w:rPr>
          <w:rFonts w:ascii="Consolas" w:hAnsi="Consolas" w:cs="Consolas"/>
          <w:color w:val="000000"/>
          <w:sz w:val="13"/>
          <w:szCs w:val="13"/>
          <w:shd w:val="clear" w:color="auto" w:fill="FFFFFF"/>
        </w:rPr>
      </w:pPr>
      <w:hyperlink r:id="rId509"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73290EAA" w14:textId="77777777" w:rsidR="00E851E0" w:rsidRDefault="00E851E0" w:rsidP="00B30C63">
      <w:pPr>
        <w:pStyle w:val="BodyText2"/>
      </w:pPr>
      <w:r>
        <w:t>In my client I add:</w:t>
      </w:r>
    </w:p>
    <w:p w14:paraId="09247A29" w14:textId="77777777" w:rsidR="00E851E0" w:rsidRDefault="00E851E0" w:rsidP="00B30C63">
      <w:pPr>
        <w:pStyle w:val="Code"/>
      </w:pPr>
      <w:r>
        <w:t>esri.config.defaults.io.proxyUrl = "../proxy.php";</w:t>
      </w:r>
    </w:p>
    <w:p w14:paraId="576F27AC" w14:textId="77777777" w:rsidR="00E851E0" w:rsidRDefault="00E851E0" w:rsidP="00B30C63">
      <w:pPr>
        <w:pStyle w:val="Code"/>
      </w:pPr>
      <w:r>
        <w:t>esri.config.defaults.io.alwaysUseProxy = true;</w:t>
      </w:r>
    </w:p>
    <w:p w14:paraId="5E51D4D6" w14:textId="77777777" w:rsidR="00E851E0" w:rsidRDefault="00E851E0" w:rsidP="00B30C63">
      <w:pPr>
        <w:pStyle w:val="BodyText2"/>
      </w:pPr>
      <w:r>
        <w:t>So that every call uses the proxy – this is not really what I want. What I really want is for the calls to the IUCN Red List Service to use the proxy and no others. How do I do that?</w:t>
      </w:r>
    </w:p>
    <w:p w14:paraId="045F1067" w14:textId="77777777" w:rsidR="00E851E0" w:rsidRDefault="00E851E0" w:rsidP="00B30C63">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10"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4E050028" w14:textId="77777777" w:rsidR="00E851E0" w:rsidRDefault="00E851E0" w:rsidP="00B30C63">
      <w:pPr>
        <w:pStyle w:val="Heading6"/>
      </w:pPr>
      <w:r>
        <w:t>Updating the Server to support CORS</w:t>
      </w:r>
    </w:p>
    <w:p w14:paraId="30E3D5F9" w14:textId="77777777" w:rsidR="00E851E0" w:rsidRDefault="00E851E0" w:rsidP="00B30C63">
      <w:pPr>
        <w:pStyle w:val="Heading7"/>
      </w:pPr>
      <w:r>
        <w:t>IIS</w:t>
      </w:r>
    </w:p>
    <w:p w14:paraId="2F948A53" w14:textId="77777777" w:rsidR="00E851E0" w:rsidRDefault="00E851E0" w:rsidP="00B30C63">
      <w:pPr>
        <w:pStyle w:val="BodyText2"/>
      </w:pPr>
      <w:r>
        <w:t>Following instructions here:</w:t>
      </w:r>
    </w:p>
    <w:p w14:paraId="708B55F6" w14:textId="77777777" w:rsidR="00E851E0" w:rsidRDefault="00237F98" w:rsidP="00B30C63">
      <w:pPr>
        <w:pStyle w:val="BodyText2"/>
      </w:pPr>
      <w:hyperlink r:id="rId511" w:history="1">
        <w:r w:rsidR="00E851E0">
          <w:rPr>
            <w:rStyle w:val="Hyperlink"/>
          </w:rPr>
          <w:t>http://enable-cors.org/</w:t>
        </w:r>
      </w:hyperlink>
    </w:p>
    <w:p w14:paraId="2C6DA6F8" w14:textId="77777777" w:rsidR="00E851E0" w:rsidRDefault="00E851E0" w:rsidP="00B30C63">
      <w:pPr>
        <w:pStyle w:val="BodyText2"/>
      </w:pPr>
      <w:r>
        <w:t>So in theory you can enable you server to support cross-domain images. On the IUCN machine I update the REST web.config file to support CORS:</w:t>
      </w:r>
    </w:p>
    <w:p w14:paraId="05AB4174" w14:textId="77777777" w:rsidR="00E851E0" w:rsidRDefault="00E851E0" w:rsidP="00B30C63">
      <w:pPr>
        <w:pStyle w:val="ListBullet2"/>
      </w:pPr>
      <w:r>
        <w:t>Opened Notepad as an administrator</w:t>
      </w:r>
    </w:p>
    <w:p w14:paraId="15FAABF3" w14:textId="77777777" w:rsidR="00E851E0" w:rsidRDefault="00E851E0" w:rsidP="00B30C63">
      <w:pPr>
        <w:pStyle w:val="ListBullet2"/>
      </w:pPr>
      <w:r>
        <w:t>Opened ‘</w:t>
      </w:r>
      <w:r w:rsidRPr="00620DFF">
        <w:t>C:\inetpub\wwwroot\ArcGIS\rest</w:t>
      </w:r>
      <w:r>
        <w:t>\web.config’ and added:</w:t>
      </w:r>
    </w:p>
    <w:p w14:paraId="4CA35494" w14:textId="77777777" w:rsidR="00E851E0" w:rsidRPr="00620DFF" w:rsidRDefault="00E851E0" w:rsidP="00B30C63">
      <w:pPr>
        <w:pStyle w:val="Code"/>
        <w:rPr>
          <w:lang w:eastAsia="en-GB" w:bidi="ar-SA"/>
        </w:rPr>
      </w:pPr>
      <w:r w:rsidRPr="00620DFF">
        <w:rPr>
          <w:lang w:eastAsia="en-GB" w:bidi="ar-SA"/>
        </w:rPr>
        <w:t>&lt;httpProtocol&gt;</w:t>
      </w:r>
    </w:p>
    <w:p w14:paraId="30F0A0A9" w14:textId="77777777" w:rsidR="00E851E0" w:rsidRPr="00620DFF" w:rsidRDefault="00E851E0" w:rsidP="00B30C63">
      <w:pPr>
        <w:pStyle w:val="Code"/>
        <w:rPr>
          <w:lang w:eastAsia="en-GB" w:bidi="ar-SA"/>
        </w:rPr>
      </w:pPr>
      <w:r w:rsidRPr="00620DFF">
        <w:rPr>
          <w:lang w:eastAsia="en-GB" w:bidi="ar-SA"/>
        </w:rPr>
        <w:t xml:space="preserve">     &lt;customHeaders&gt;</w:t>
      </w:r>
    </w:p>
    <w:p w14:paraId="1A5046A4" w14:textId="77777777" w:rsidR="00E851E0" w:rsidRPr="00620DFF" w:rsidRDefault="00E851E0" w:rsidP="00B30C63">
      <w:pPr>
        <w:pStyle w:val="Code"/>
        <w:rPr>
          <w:lang w:eastAsia="en-GB" w:bidi="ar-SA"/>
        </w:rPr>
      </w:pPr>
      <w:r w:rsidRPr="00620DFF">
        <w:rPr>
          <w:lang w:eastAsia="en-GB" w:bidi="ar-SA"/>
        </w:rPr>
        <w:t xml:space="preserve">       &lt;add name="Access-Control-Allow-Origin" value="*" /&gt;</w:t>
      </w:r>
    </w:p>
    <w:p w14:paraId="14B2D3DA" w14:textId="77777777" w:rsidR="00E851E0" w:rsidRPr="00620DFF" w:rsidRDefault="00E851E0" w:rsidP="00B30C63">
      <w:pPr>
        <w:pStyle w:val="Code"/>
        <w:rPr>
          <w:lang w:eastAsia="en-GB" w:bidi="ar-SA"/>
        </w:rPr>
      </w:pPr>
      <w:r w:rsidRPr="00620DFF">
        <w:rPr>
          <w:lang w:eastAsia="en-GB" w:bidi="ar-SA"/>
        </w:rPr>
        <w:t xml:space="preserve">     &lt;/customHeaders&gt;</w:t>
      </w:r>
    </w:p>
    <w:p w14:paraId="2B76169B" w14:textId="77777777" w:rsidR="00E851E0" w:rsidRPr="00620DFF" w:rsidRDefault="00E851E0" w:rsidP="00B30C63">
      <w:pPr>
        <w:pStyle w:val="Code"/>
        <w:rPr>
          <w:lang w:eastAsia="en-GB" w:bidi="ar-SA"/>
        </w:rPr>
      </w:pPr>
      <w:r w:rsidRPr="00620DFF">
        <w:rPr>
          <w:lang w:eastAsia="en-GB" w:bidi="ar-SA"/>
        </w:rPr>
        <w:t xml:space="preserve">   &lt;/httpProtocol&gt;</w:t>
      </w:r>
    </w:p>
    <w:p w14:paraId="6C4E0BED" w14:textId="77777777" w:rsidR="00E851E0" w:rsidRDefault="00E851E0" w:rsidP="00B30C63">
      <w:pPr>
        <w:pStyle w:val="ListBullet2"/>
      </w:pPr>
      <w:r>
        <w:t>Saved the file and checked to see if it made any difference</w:t>
      </w:r>
    </w:p>
    <w:p w14:paraId="092C7837" w14:textId="77777777" w:rsidR="00E851E0" w:rsidRDefault="00E851E0" w:rsidP="00B30C63">
      <w:pPr>
        <w:pStyle w:val="ListBullet2"/>
      </w:pPr>
      <w:r>
        <w:t>Now when I request a page I see that the image has a header 'Access-Control-Allow-Origin: *’</w:t>
      </w:r>
    </w:p>
    <w:p w14:paraId="0A0C85DD" w14:textId="77777777" w:rsidR="00E851E0" w:rsidRDefault="00E851E0" w:rsidP="00B30C63">
      <w:pPr>
        <w:pStyle w:val="BodyText2"/>
      </w:pPr>
      <w:r>
        <w:t>But I’m still getting security exceptions from the canvas saying its tainted. Even when I use the ERSI Javascript config to specify the server as CORS enabled- it still doesnt work (</w:t>
      </w:r>
      <w:hyperlink r:id="rId512" w:history="1">
        <w:r>
          <w:rPr>
            <w:rStyle w:val="Hyperlink"/>
          </w:rPr>
          <w:t>http://help.arcgis.com/en/webapi/javascript/arcgis/help/jsapi_start.htm</w:t>
        </w:r>
      </w:hyperlink>
      <w:r>
        <w:t xml:space="preserve"> - corsEnabledServers)</w:t>
      </w:r>
    </w:p>
    <w:p w14:paraId="1D782563" w14:textId="77777777" w:rsidR="00E851E0" w:rsidRDefault="00E851E0" w:rsidP="00B30C63">
      <w:pPr>
        <w:pStyle w:val="Heading6"/>
      </w:pPr>
      <w:r>
        <w:t>Client CORS requests</w:t>
      </w:r>
    </w:p>
    <w:p w14:paraId="253EFFFD" w14:textId="77777777" w:rsidR="00E851E0" w:rsidRDefault="00E851E0" w:rsidP="00B30C63">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7CEF4926" w14:textId="77777777" w:rsidR="00E851E0" w:rsidRDefault="00E851E0" w:rsidP="00B30C63">
      <w:pPr>
        <w:pStyle w:val="Code"/>
      </w:pPr>
      <w:r>
        <w:tab/>
      </w:r>
      <w:r>
        <w:tab/>
      </w:r>
      <w:r>
        <w:tab/>
        <w:t>}).then(lang.hitch(this, function(response) {</w:t>
      </w:r>
    </w:p>
    <w:p w14:paraId="02D63882" w14:textId="77777777" w:rsidR="00E851E0" w:rsidRDefault="00E851E0" w:rsidP="00B30C63">
      <w:pPr>
        <w:pStyle w:val="Code"/>
      </w:pPr>
      <w:r>
        <w:tab/>
      </w:r>
      <w:r>
        <w:tab/>
      </w:r>
      <w:r>
        <w:tab/>
      </w:r>
      <w:r>
        <w:tab/>
        <w:t>this._img_loading.crossOrigin = "Anonymous";</w:t>
      </w:r>
    </w:p>
    <w:p w14:paraId="6F4296E2" w14:textId="77777777" w:rsidR="00E851E0" w:rsidRDefault="00E851E0" w:rsidP="00B30C63">
      <w:pPr>
        <w:pStyle w:val="Code"/>
      </w:pPr>
      <w:r>
        <w:tab/>
      </w:r>
      <w:r>
        <w:tab/>
      </w:r>
      <w:r>
        <w:tab/>
      </w:r>
      <w:r>
        <w:tab/>
        <w:t>callback(response.url);</w:t>
      </w:r>
    </w:p>
    <w:p w14:paraId="68A35D21" w14:textId="77777777" w:rsidR="00E851E0" w:rsidRDefault="00E851E0" w:rsidP="00B30C63">
      <w:pPr>
        <w:pStyle w:val="Code"/>
      </w:pPr>
      <w:r>
        <w:tab/>
      </w:r>
      <w:r>
        <w:tab/>
      </w:r>
      <w:r>
        <w:tab/>
        <w:t>}));</w:t>
      </w:r>
    </w:p>
    <w:p w14:paraId="5E38A3A9" w14:textId="77777777" w:rsidR="00E851E0" w:rsidRPr="00193E1E" w:rsidRDefault="00E851E0" w:rsidP="00B30C63">
      <w:pPr>
        <w:pStyle w:val="BodyText2"/>
      </w:pPr>
      <w:r>
        <w:lastRenderedPageBreak/>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3DEB8115" w14:textId="77777777" w:rsidR="00E851E0" w:rsidRDefault="00E851E0" w:rsidP="00B30C63">
      <w:pPr>
        <w:pStyle w:val="Heading4"/>
      </w:pPr>
      <w:r>
        <w:t>QuadkeyLayer class</w:t>
      </w:r>
    </w:p>
    <w:p w14:paraId="0EC3D1AE" w14:textId="77777777" w:rsidR="00E851E0" w:rsidRDefault="00E851E0" w:rsidP="00B30C63">
      <w:pPr>
        <w:pStyle w:val="BodyText2"/>
      </w:pPr>
      <w:r>
        <w:t>According to the ESRI Javascript API (</w:t>
      </w:r>
      <w:hyperlink r:id="rId513" w:history="1">
        <w:r>
          <w:rPr>
            <w:rStyle w:val="Hyperlink"/>
          </w:rPr>
          <w:t>http://help.arcgis.com/en/webapi/javascript/arcgis/help/jshelp_start.htm</w:t>
        </w:r>
      </w:hyperlink>
      <w:r>
        <w:t>) there is no support for extending GraphicsLayer, but I have extended it to create the quadkeyLayer (</w:t>
      </w:r>
      <w:hyperlink r:id="rId514" w:history="1">
        <w:r>
          <w:rPr>
            <w:rStyle w:val="Hyperlink"/>
          </w:rPr>
          <w:t>https://github.com/andrewcottam/eSpecies-Client-Demo/blob/master/classes/QuadkeyLayer.js</w:t>
        </w:r>
      </w:hyperlink>
      <w:r>
        <w:t>). This shows the Quadkeys on top of a map.</w:t>
      </w:r>
    </w:p>
    <w:p w14:paraId="094FCBE4" w14:textId="77777777" w:rsidR="00E851E0" w:rsidRDefault="00E851E0" w:rsidP="00B30C63">
      <w:pPr>
        <w:pStyle w:val="Heading4"/>
      </w:pPr>
      <w:r>
        <w:t>ESpeciesDynamicMapServiceLayer class</w:t>
      </w:r>
    </w:p>
    <w:p w14:paraId="554DAED6" w14:textId="77777777" w:rsidR="00E851E0" w:rsidRPr="003D69B3" w:rsidRDefault="00E851E0" w:rsidP="00B30C63">
      <w:pPr>
        <w:pStyle w:val="BodyText2"/>
      </w:pPr>
      <w:r>
        <w:t xml:space="preserve">The eSpecies layer extends the DynamicMapServiceLayer class to render the data from the eSpecies WMS services in the ArcGIS Javascript API. </w:t>
      </w:r>
      <w:hyperlink r:id="rId515" w:history="1">
        <w:r>
          <w:rPr>
            <w:rStyle w:val="Hyperlink"/>
          </w:rPr>
          <w:t>https://github.com/andrewcottam/eSpecies-Client-Demo/blob/master/classes/ESpeciesLayer.js</w:t>
        </w:r>
      </w:hyperlink>
    </w:p>
    <w:p w14:paraId="20392CBF" w14:textId="77777777" w:rsidR="00E851E0" w:rsidRDefault="00E851E0" w:rsidP="00B30C63">
      <w:pPr>
        <w:pStyle w:val="Heading4"/>
      </w:pPr>
      <w:r>
        <w:t>Threshold Layer class</w:t>
      </w:r>
    </w:p>
    <w:p w14:paraId="4C766F88" w14:textId="77777777" w:rsidR="00E851E0" w:rsidRDefault="00E851E0" w:rsidP="00B30C63">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16" w:history="1">
        <w:r>
          <w:rPr>
            <w:rStyle w:val="Hyperlink"/>
          </w:rPr>
          <w:t>https://github.com/andrewcottam/eSpecies-Client-Demo/blob/master/classes/ThresholdLayer.js</w:t>
        </w:r>
      </w:hyperlink>
    </w:p>
    <w:p w14:paraId="76A18D91" w14:textId="77777777" w:rsidR="00E851E0" w:rsidRDefault="00E851E0" w:rsidP="00B30C63">
      <w:pPr>
        <w:pStyle w:val="Heading4"/>
      </w:pPr>
      <w:r>
        <w:t>Google Earth Engine Layer</w:t>
      </w:r>
    </w:p>
    <w:p w14:paraId="2EC0F9B9" w14:textId="77777777" w:rsidR="00E851E0" w:rsidRDefault="00E851E0" w:rsidP="00B30C63">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3C390666" w14:textId="77777777" w:rsidR="00E851E0" w:rsidRDefault="00E851E0" w:rsidP="00B30C63">
      <w:pPr>
        <w:pStyle w:val="BodyText2"/>
      </w:pPr>
      <w:r>
        <w:rPr>
          <w:noProof/>
          <w:lang w:bidi="ar-SA"/>
        </w:rPr>
        <w:drawing>
          <wp:inline distT="0" distB="0" distL="0" distR="0" wp14:anchorId="24EE1AB8" wp14:editId="5D83BA44">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7">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218DB01A" wp14:editId="53A9906A">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8">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2B160A7A" wp14:editId="079CA73E">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1FC89C7D" wp14:editId="6E282C44">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0">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2B748E0" w14:textId="77777777" w:rsidR="00E851E0" w:rsidRDefault="00E851E0" w:rsidP="00B30C63">
      <w:pPr>
        <w:pStyle w:val="BodyText2"/>
      </w:pPr>
      <w:r>
        <w:t>_setMap</w:t>
      </w:r>
      <w:r>
        <w:tab/>
      </w:r>
      <w:r>
        <w:tab/>
      </w:r>
      <w:r>
        <w:tab/>
        <w:t>getImageUrl</w:t>
      </w:r>
      <w:r>
        <w:tab/>
        <w:t>With no canvas getImageUrl</w:t>
      </w:r>
      <w:r>
        <w:tab/>
      </w:r>
      <w:r>
        <w:tab/>
        <w:t>Mended!</w:t>
      </w:r>
    </w:p>
    <w:p w14:paraId="7C73A0B3" w14:textId="77777777" w:rsidR="00E851E0" w:rsidRDefault="00E851E0" w:rsidP="00B30C63">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7AE8DF72" w14:textId="77777777" w:rsidR="00E851E0" w:rsidRDefault="00E851E0" w:rsidP="00B30C63">
      <w:pPr>
        <w:pStyle w:val="BodyText2"/>
      </w:pPr>
      <w:r>
        <w:t>The following are some example options for the GEELayer:</w:t>
      </w:r>
    </w:p>
    <w:p w14:paraId="52D11252" w14:textId="77777777" w:rsidR="00E851E0" w:rsidRDefault="00E851E0" w:rsidP="00B30C63">
      <w:pPr>
        <w:pStyle w:val="Code"/>
      </w:pPr>
      <w:r>
        <w:t>addGEELayer({</w:t>
      </w:r>
    </w:p>
    <w:p w14:paraId="39B8C202" w14:textId="77777777" w:rsidR="00E851E0" w:rsidRDefault="00E851E0" w:rsidP="00B30C63">
      <w:pPr>
        <w:pStyle w:val="Code"/>
      </w:pPr>
      <w:r>
        <w:t>sceneid : selectedSceneId,</w:t>
      </w:r>
    </w:p>
    <w:p w14:paraId="7FF7A7FB" w14:textId="77777777" w:rsidR="00E851E0" w:rsidRDefault="00E851E0" w:rsidP="00B30C63">
      <w:pPr>
        <w:pStyle w:val="Code"/>
      </w:pPr>
      <w:r>
        <w:t>removeCloud : false,</w:t>
      </w:r>
    </w:p>
    <w:p w14:paraId="5AF43F8B" w14:textId="77777777" w:rsidR="00E851E0" w:rsidRDefault="00E851E0" w:rsidP="00B30C63">
      <w:pPr>
        <w:pStyle w:val="Code"/>
      </w:pPr>
      <w:r>
        <w:t>removeIllumination : false,</w:t>
      </w:r>
    </w:p>
    <w:p w14:paraId="67369EF8" w14:textId="77777777" w:rsidR="00E851E0" w:rsidRDefault="00E851E0" w:rsidP="00B30C63">
      <w:pPr>
        <w:pStyle w:val="Code"/>
      </w:pPr>
      <w:r>
        <w:t>redBand : "B4",</w:t>
      </w:r>
    </w:p>
    <w:p w14:paraId="357D8A61" w14:textId="77777777" w:rsidR="00E851E0" w:rsidRDefault="00E851E0" w:rsidP="00B30C63">
      <w:pPr>
        <w:pStyle w:val="Code"/>
      </w:pPr>
      <w:r>
        <w:t>greenBand : "B3",</w:t>
      </w:r>
    </w:p>
    <w:p w14:paraId="2C326F80" w14:textId="77777777" w:rsidR="00E851E0" w:rsidRDefault="00E851E0" w:rsidP="00B30C63">
      <w:pPr>
        <w:pStyle w:val="Code"/>
      </w:pPr>
      <w:r>
        <w:t>blueBand : "B2"</w:t>
      </w:r>
    </w:p>
    <w:p w14:paraId="25EC472F" w14:textId="77777777" w:rsidR="00E851E0" w:rsidRDefault="00E851E0" w:rsidP="00B30C63">
      <w:pPr>
        <w:pStyle w:val="Code"/>
      </w:pPr>
      <w:r>
        <w:t>});</w:t>
      </w:r>
    </w:p>
    <w:p w14:paraId="7473AD10" w14:textId="77777777" w:rsidR="00E851E0" w:rsidRDefault="00E851E0" w:rsidP="00B30C63">
      <w:pPr>
        <w:pStyle w:val="Code"/>
      </w:pPr>
      <w:r>
        <w:t>addGEELayer({</w:t>
      </w:r>
    </w:p>
    <w:p w14:paraId="14C33A99" w14:textId="77777777" w:rsidR="00E851E0" w:rsidRDefault="00E851E0" w:rsidP="00B30C63">
      <w:pPr>
        <w:pStyle w:val="Code"/>
      </w:pPr>
      <w:r>
        <w:tab/>
        <w:t>sceneid : selectedSceneId,</w:t>
      </w:r>
    </w:p>
    <w:p w14:paraId="20ABB5C2" w14:textId="77777777" w:rsidR="00E851E0" w:rsidRDefault="00E851E0" w:rsidP="00B30C63">
      <w:pPr>
        <w:pStyle w:val="Code"/>
      </w:pPr>
      <w:r>
        <w:tab/>
        <w:t>hsv : true</w:t>
      </w:r>
    </w:p>
    <w:p w14:paraId="76689376" w14:textId="77777777" w:rsidR="00E851E0" w:rsidRPr="007C0D68" w:rsidRDefault="00E851E0" w:rsidP="00B30C63">
      <w:pPr>
        <w:pStyle w:val="Code"/>
      </w:pPr>
      <w:r>
        <w:t>});</w:t>
      </w:r>
    </w:p>
    <w:p w14:paraId="309DE75B" w14:textId="77777777" w:rsidR="00E851E0" w:rsidRDefault="00E851E0" w:rsidP="00B30C63">
      <w:pPr>
        <w:pStyle w:val="Heading3"/>
      </w:pPr>
      <w:r>
        <w:t>eSpecies Pilot website</w:t>
      </w:r>
    </w:p>
    <w:p w14:paraId="34C16786" w14:textId="77777777" w:rsidR="00E851E0" w:rsidRDefault="00E851E0" w:rsidP="00B30C63">
      <w:pPr>
        <w:pStyle w:val="BodyText"/>
      </w:pPr>
      <w:r>
        <w:t>The live production machine is:</w:t>
      </w:r>
    </w:p>
    <w:p w14:paraId="7AAD54DF" w14:textId="77777777" w:rsidR="00E851E0" w:rsidRDefault="00237F98" w:rsidP="00B30C63">
      <w:pPr>
        <w:pStyle w:val="BodyText"/>
      </w:pPr>
      <w:hyperlink r:id="rId521" w:history="1">
        <w:r w:rsidR="00E851E0" w:rsidRPr="0077669C">
          <w:rPr>
            <w:rStyle w:val="Hyperlink"/>
          </w:rPr>
          <w:t>http://ehabitat-wps.jrc.ec.europa.eu/</w:t>
        </w:r>
      </w:hyperlink>
    </w:p>
    <w:p w14:paraId="669DDD01" w14:textId="77777777" w:rsidR="00E851E0" w:rsidRDefault="00E851E0" w:rsidP="00B30C63">
      <w:pPr>
        <w:pStyle w:val="BodyText"/>
      </w:pPr>
      <w:r>
        <w:t>so the REST services are at:</w:t>
      </w:r>
    </w:p>
    <w:p w14:paraId="51346214" w14:textId="77777777" w:rsidR="00E851E0" w:rsidRDefault="00237F98" w:rsidP="00B30C63">
      <w:pPr>
        <w:pStyle w:val="BodyText2"/>
      </w:pPr>
      <w:hyperlink r:id="rId522" w:history="1">
        <w:r w:rsidR="00E851E0" w:rsidRPr="0077669C">
          <w:rPr>
            <w:rStyle w:val="Hyperlink"/>
          </w:rPr>
          <w:t>http://ehabitat-wps.jrc.ec.europa.eu/cgi-bin/REST/eSpecies</w:t>
        </w:r>
      </w:hyperlink>
    </w:p>
    <w:p w14:paraId="61A376A0" w14:textId="77777777" w:rsidR="00E851E0" w:rsidRDefault="00E851E0" w:rsidP="00B30C63">
      <w:pPr>
        <w:pStyle w:val="BodyText"/>
      </w:pPr>
      <w:r>
        <w:t>Good example species for Borneo:</w:t>
      </w:r>
    </w:p>
    <w:p w14:paraId="570ABE67" w14:textId="77777777" w:rsidR="00E851E0" w:rsidRDefault="00E851E0" w:rsidP="00B30C63">
      <w:pPr>
        <w:pStyle w:val="BodyText2"/>
      </w:pPr>
      <w:r>
        <w:t>4649 - Sumatran water shrew - this species has a really small distribution (about 1km2) and doesnt map properly!</w:t>
      </w:r>
    </w:p>
    <w:p w14:paraId="52374CEF" w14:textId="77777777" w:rsidR="00E851E0" w:rsidRDefault="00E851E0" w:rsidP="00B30C63">
      <w:pPr>
        <w:pStyle w:val="BodyText"/>
      </w:pPr>
      <w:r>
        <w:lastRenderedPageBreak/>
        <w:t>146530</w:t>
      </w:r>
      <w:r>
        <w:tab/>
        <w:t>Bornean Whistler</w:t>
      </w:r>
    </w:p>
    <w:p w14:paraId="2E8F4CA9" w14:textId="77777777" w:rsidR="00E851E0" w:rsidRDefault="00E851E0" w:rsidP="00B30C63">
      <w:pPr>
        <w:pStyle w:val="BodyText"/>
      </w:pPr>
      <w:r>
        <w:t>143510</w:t>
      </w:r>
      <w:r>
        <w:tab/>
        <w:t>Ruddy Cuckoo-Dove</w:t>
      </w:r>
    </w:p>
    <w:p w14:paraId="4A7CAF15" w14:textId="77777777" w:rsidR="00E851E0" w:rsidRDefault="00E851E0" w:rsidP="00B30C63">
      <w:pPr>
        <w:pStyle w:val="BodyText"/>
      </w:pPr>
      <w:r>
        <w:t>143650</w:t>
      </w:r>
      <w:r>
        <w:tab/>
        <w:t>Jambu Fruit Dove - has 2 statuses - the red is not mapped</w:t>
      </w:r>
    </w:p>
    <w:p w14:paraId="2C55A19B" w14:textId="77777777" w:rsidR="00E851E0" w:rsidRDefault="00E851E0" w:rsidP="00B30C63">
      <w:pPr>
        <w:pStyle w:val="BodyText"/>
      </w:pPr>
      <w:r>
        <w:t>148015</w:t>
      </w:r>
      <w:r>
        <w:tab/>
        <w:t>Puff-backed Bulbul - has 2 statuses - the red is not mapped - better</w:t>
      </w:r>
    </w:p>
    <w:p w14:paraId="6C257D24" w14:textId="77777777" w:rsidR="00E851E0" w:rsidRDefault="00E851E0" w:rsidP="00B30C63">
      <w:pPr>
        <w:pStyle w:val="BodyText"/>
      </w:pPr>
      <w:r>
        <w:t>144097</w:t>
      </w:r>
      <w:r>
        <w:tab/>
        <w:t>Little Ringed Plover - only in Kalimantan</w:t>
      </w:r>
    </w:p>
    <w:p w14:paraId="753EB301" w14:textId="77777777" w:rsidR="00E851E0" w:rsidRDefault="00E851E0" w:rsidP="00B30C63">
      <w:pPr>
        <w:pStyle w:val="BodyText"/>
      </w:pPr>
      <w:r>
        <w:t>144317</w:t>
      </w:r>
      <w:r>
        <w:tab/>
        <w:t>Besra</w:t>
      </w:r>
      <w:r>
        <w:tab/>
      </w:r>
    </w:p>
    <w:p w14:paraId="016620FB" w14:textId="77777777" w:rsidR="00E851E0" w:rsidRDefault="00E851E0" w:rsidP="00B30C63">
      <w:pPr>
        <w:pStyle w:val="BodyText"/>
      </w:pPr>
      <w:r>
        <w:t>144517</w:t>
      </w:r>
      <w:r>
        <w:tab/>
        <w:t xml:space="preserve">Wallace's Hawk-eagle - lowland only FAVORITE – the actual IUCN ID is now </w:t>
      </w:r>
      <w:r w:rsidRPr="00E148DD">
        <w:t>106003557</w:t>
      </w:r>
    </w:p>
    <w:p w14:paraId="460BFB26" w14:textId="77777777" w:rsidR="00E851E0" w:rsidRDefault="00E851E0" w:rsidP="00B30C63">
      <w:pPr>
        <w:pStyle w:val="BodyText2"/>
      </w:pPr>
      <w:r>
        <w:t>144240</w:t>
      </w:r>
      <w:r>
        <w:tab/>
        <w:t>Greater Crested Tern - marine and coastal</w:t>
      </w:r>
    </w:p>
    <w:p w14:paraId="54AEC2F6" w14:textId="77777777" w:rsidR="00E851E0" w:rsidRDefault="00E851E0" w:rsidP="00B30C63">
      <w:pPr>
        <w:pStyle w:val="BodyText"/>
      </w:pPr>
      <w:r>
        <w:t>Test wdpa:</w:t>
      </w:r>
    </w:p>
    <w:p w14:paraId="4F7A3AB9" w14:textId="77777777" w:rsidR="00E851E0" w:rsidRDefault="00E851E0" w:rsidP="00B30C63">
      <w:pPr>
        <w:pStyle w:val="BodyText"/>
      </w:pPr>
      <w:r>
        <w:t xml:space="preserve">785 </w:t>
      </w:r>
      <w:r>
        <w:tab/>
        <w:t>Kinabalu National Park</w:t>
      </w:r>
    </w:p>
    <w:p w14:paraId="1F2B9F81" w14:textId="77777777" w:rsidR="00E851E0" w:rsidRDefault="00E851E0" w:rsidP="00B30C63">
      <w:pPr>
        <w:pStyle w:val="BodyText2"/>
      </w:pPr>
      <w:r>
        <w:t xml:space="preserve">1357 </w:t>
      </w:r>
      <w:r>
        <w:tab/>
        <w:t>Suikerbosrand Provincial Nature Reserve in South Africa</w:t>
      </w:r>
    </w:p>
    <w:p w14:paraId="6792D899" w14:textId="77777777" w:rsidR="00E851E0" w:rsidRDefault="00E851E0" w:rsidP="00B30C63">
      <w:pPr>
        <w:pStyle w:val="BodyText"/>
      </w:pPr>
      <w:r>
        <w:t>For black rhino (6557) there are lots of overlapping polygons with different statuses, e.g. extinct, reintroduced etc and these mean that when you get a list of species for a quadkey you get 2 for black rhino</w:t>
      </w:r>
    </w:p>
    <w:p w14:paraId="078C6364" w14:textId="77777777" w:rsidR="00E851E0" w:rsidRDefault="00E851E0" w:rsidP="00B30C63">
      <w:pPr>
        <w:pStyle w:val="BodyText"/>
      </w:pPr>
      <w:r>
        <w:t>Validating vector data against raster data:</w:t>
      </w:r>
    </w:p>
    <w:p w14:paraId="2FCDA5D5" w14:textId="77777777" w:rsidR="00E851E0" w:rsidRDefault="00E851E0" w:rsidP="00B30C63">
      <w:pPr>
        <w:pStyle w:val="BodyText"/>
      </w:pPr>
      <w:r>
        <w:t>174097</w:t>
      </w:r>
    </w:p>
    <w:p w14:paraId="7F5FA02F" w14:textId="77777777" w:rsidR="00E851E0" w:rsidRDefault="00E851E0" w:rsidP="00B30C63">
      <w:pPr>
        <w:pStyle w:val="BodyText"/>
      </w:pPr>
      <w:r>
        <w:t>5228</w:t>
      </w:r>
    </w:p>
    <w:p w14:paraId="12913A0A" w14:textId="77777777" w:rsidR="00E851E0" w:rsidRDefault="00E851E0" w:rsidP="00B30C63">
      <w:pPr>
        <w:pStyle w:val="BodyText2"/>
      </w:pPr>
      <w:r>
        <w:t>176801</w:t>
      </w:r>
    </w:p>
    <w:p w14:paraId="686C5AFC" w14:textId="77777777" w:rsidR="00E851E0" w:rsidRDefault="00E851E0" w:rsidP="00B30C63">
      <w:pPr>
        <w:pStyle w:val="BodyText2"/>
      </w:pPr>
      <w:r>
        <w:t xml:space="preserve">Here is an example of using the HTML5 canvas in the Javascript API: </w:t>
      </w:r>
      <w:hyperlink r:id="rId523" w:history="1">
        <w:r w:rsidRPr="0077669C">
          <w:rPr>
            <w:rStyle w:val="Hyperlink"/>
          </w:rPr>
          <w:t>http://help.arcgis.com/en/webapi/javascript/arcgis/help/jssamples_start.htm</w:t>
        </w:r>
      </w:hyperlink>
    </w:p>
    <w:p w14:paraId="1FEB6F15" w14:textId="77777777" w:rsidR="00E851E0" w:rsidRDefault="00E851E0" w:rsidP="00B30C63">
      <w:pPr>
        <w:pStyle w:val="BodyText"/>
      </w:pPr>
      <w:r>
        <w:t>SOEs</w:t>
      </w:r>
    </w:p>
    <w:p w14:paraId="261143EF" w14:textId="77777777" w:rsidR="00E851E0" w:rsidRDefault="00E851E0" w:rsidP="00B30C63">
      <w:pPr>
        <w:pStyle w:val="BodyText"/>
      </w:pPr>
      <w:r>
        <w:t>1. Built a new SOE template called eSpeciesSOE</w:t>
      </w:r>
    </w:p>
    <w:p w14:paraId="7F67F05A" w14:textId="77777777" w:rsidR="00E851E0" w:rsidRDefault="00E851E0" w:rsidP="00B30C63">
      <w:pPr>
        <w:pStyle w:val="BodyText"/>
      </w:pPr>
      <w:r>
        <w:t>2. Signed the project with eSpecies as the key</w:t>
      </w:r>
    </w:p>
    <w:p w14:paraId="517CA64E" w14:textId="77777777" w:rsidR="00E851E0" w:rsidRDefault="00E851E0" w:rsidP="00B30C63">
      <w:pPr>
        <w:pStyle w:val="BodyText"/>
      </w:pPr>
      <w:r>
        <w:t>3. Saved the project and rebuilt</w:t>
      </w:r>
    </w:p>
    <w:p w14:paraId="3604D0AF" w14:textId="77777777" w:rsidR="00E851E0" w:rsidRDefault="00E851E0" w:rsidP="00B30C63">
      <w:pPr>
        <w:pStyle w:val="BodyText"/>
      </w:pPr>
      <w:r>
        <w:t>4. Registered the dll with COM (running cmd as the administrator)</w:t>
      </w:r>
    </w:p>
    <w:p w14:paraId="71C694F3" w14:textId="77777777" w:rsidR="00E851E0" w:rsidRDefault="00E851E0" w:rsidP="00B30C63">
      <w:pPr>
        <w:pStyle w:val="BodyText"/>
      </w:pPr>
      <w:r>
        <w:t>C:\WINDOWS\microsoft.net\Framework\v2.0.50727\regasm "C:\Users\AndrewCottam\Documents\Visual Studio 2008\Projects\eSpeciesSOE\eSpeciesSOE\bin\Release\eSpeciesSOE.dll" /codebase</w:t>
      </w:r>
    </w:p>
    <w:p w14:paraId="6A4D2423" w14:textId="77777777" w:rsidR="00E851E0" w:rsidRDefault="00E851E0" w:rsidP="00B30C63">
      <w:pPr>
        <w:pStyle w:val="BodyText"/>
      </w:pPr>
      <w:r>
        <w:t>5. Gave the SOC account permission for the project folder</w:t>
      </w:r>
    </w:p>
    <w:p w14:paraId="2C704847" w14:textId="77777777" w:rsidR="00E851E0" w:rsidRDefault="00E851E0" w:rsidP="00B30C63">
      <w:pPr>
        <w:pStyle w:val="BodyText2"/>
      </w:pPr>
      <w:r>
        <w:t>6. Added the RegisterSimpleRESTSOE project and changed all CLSIDs to eSpeciesSOE. Set as startup project and ran. Registered ok.</w:t>
      </w:r>
    </w:p>
    <w:p w14:paraId="6A91A568" w14:textId="77777777" w:rsidR="00E851E0" w:rsidRDefault="00E851E0" w:rsidP="00B30C63">
      <w:pPr>
        <w:pStyle w:val="Heading4"/>
      </w:pPr>
      <w:bookmarkStart w:id="115" w:name="_Toc315774611"/>
      <w:r>
        <w:t>Development on the eHabitat machine</w:t>
      </w:r>
      <w:bookmarkEnd w:id="115"/>
    </w:p>
    <w:p w14:paraId="708369E9" w14:textId="77777777" w:rsidR="00E851E0" w:rsidRDefault="00E851E0" w:rsidP="00B30C63">
      <w:pPr>
        <w:pStyle w:val="BodyText2"/>
      </w:pPr>
      <w:r>
        <w:t>You need to be in the Remote System Explorer perspective to be able to create files in Aptana.</w:t>
      </w:r>
    </w:p>
    <w:p w14:paraId="7C82F565" w14:textId="77777777" w:rsidR="00E851E0" w:rsidRDefault="00E851E0" w:rsidP="00B30C63">
      <w:pPr>
        <w:pStyle w:val="BodyText2"/>
      </w:pPr>
      <w:r>
        <w:t xml:space="preserve">Content Assist for the ESRI Javascript API is not available through Windows | References in Aptana 3 - the content assist has changed - see here: </w:t>
      </w:r>
      <w:hyperlink r:id="rId524" w:history="1">
        <w:r w:rsidRPr="0077669C">
          <w:rPr>
            <w:rStyle w:val="Hyperlink"/>
          </w:rPr>
          <w:t>http://wiki.appcelerator.org/display/tis/Migrating+from+Aptana+Studio+2+to+Aptana+Studio+3</w:t>
        </w:r>
      </w:hyperlink>
    </w:p>
    <w:p w14:paraId="470D174E" w14:textId="77777777" w:rsidR="00E851E0" w:rsidRDefault="00E851E0" w:rsidP="00B30C63">
      <w:pPr>
        <w:pStyle w:val="BodyText2"/>
      </w:pPr>
      <w:r>
        <w:t>And from the ESRI forum:</w:t>
      </w:r>
    </w:p>
    <w:p w14:paraId="5C43EFAA" w14:textId="77777777" w:rsidR="00E851E0" w:rsidRDefault="00237F98" w:rsidP="00B30C63">
      <w:pPr>
        <w:pStyle w:val="BodyText2"/>
      </w:pPr>
      <w:hyperlink r:id="rId525" w:history="1">
        <w:r w:rsidR="00E851E0" w:rsidRPr="0077669C">
          <w:rPr>
            <w:rStyle w:val="Hyperlink"/>
          </w:rPr>
          <w:t>http://forums.arcgis.com/threads/29384-Aptana-3.0-JSAPI-code-assist</w:t>
        </w:r>
      </w:hyperlink>
    </w:p>
    <w:p w14:paraId="354E2EEA" w14:textId="77777777" w:rsidR="00E851E0" w:rsidRDefault="00E851E0" w:rsidP="00B30C63">
      <w:pPr>
        <w:pStyle w:val="BodyText"/>
      </w:pPr>
      <w:r>
        <w:t>If you put callbackParamName: "callback", into the dojo get it doesnt call the load. How do you get the returned data?</w:t>
      </w:r>
    </w:p>
    <w:p w14:paraId="136A9EE7" w14:textId="77777777" w:rsidR="00E851E0" w:rsidRDefault="00E851E0" w:rsidP="00B30C63">
      <w:pPr>
        <w:pStyle w:val="BodyText2"/>
      </w:pPr>
      <w:r>
        <w:t>Cant get it to consume the REST service that I have set up!!! Something to do with the callbackparamname and jsonp</w:t>
      </w:r>
    </w:p>
    <w:p w14:paraId="7C5EB9DD" w14:textId="77777777" w:rsidR="00E851E0" w:rsidRDefault="00E851E0" w:rsidP="00B30C63">
      <w:pPr>
        <w:pStyle w:val="BodyText2"/>
      </w:pPr>
      <w:r>
        <w:t>Dijit.byId("grid") isnt working in my code and i had to copy the header code from the ArcGIS samples to make it work - not sure what the difference is.</w:t>
      </w:r>
    </w:p>
    <w:p w14:paraId="590D4B18" w14:textId="77777777" w:rsidR="00E851E0" w:rsidRDefault="00E851E0" w:rsidP="00B30C63">
      <w:pPr>
        <w:pStyle w:val="BodyText"/>
      </w:pPr>
      <w:r>
        <w:t>Something is happening with the tiled images from ArcGIS Online - they are not loading in some cases</w:t>
      </w:r>
    </w:p>
    <w:p w14:paraId="6E06C2A4" w14:textId="77777777" w:rsidR="00E851E0" w:rsidRDefault="00E851E0" w:rsidP="00B30C63">
      <w:pPr>
        <w:pStyle w:val="BodyText"/>
      </w:pPr>
      <w:r>
        <w:t xml:space="preserve">the last number (e.g. 25,26,27) is the easting so 5/14/27 means zoom/y/x </w:t>
      </w:r>
    </w:p>
    <w:p w14:paraId="1465EF23" w14:textId="77777777" w:rsidR="00E851E0" w:rsidRDefault="00237F98" w:rsidP="00B30C63">
      <w:pPr>
        <w:pStyle w:val="BodyText2"/>
      </w:pPr>
      <w:hyperlink r:id="rId526" w:history="1">
        <w:r w:rsidR="00E851E0" w:rsidRPr="0077669C">
          <w:rPr>
            <w:rStyle w:val="Hyperlink"/>
          </w:rPr>
          <w:t>http://server.arcgisonline.com/ArcGIS/rest/services/World_Topo_Map/MapServer/tile/7/61/104 - not found</w:t>
        </w:r>
        <w:r w:rsidR="00E851E0" w:rsidRPr="0077669C">
          <w:rPr>
            <w:rStyle w:val="Hyperlink"/>
          </w:rPr>
          <w:tab/>
        </w:r>
      </w:hyperlink>
    </w:p>
    <w:p w14:paraId="2593D860" w14:textId="77777777" w:rsidR="00E851E0" w:rsidRDefault="00E851E0" w:rsidP="00B30C63">
      <w:pPr>
        <w:pStyle w:val="BodyText2"/>
      </w:pPr>
      <w:r>
        <w:t>Every time i click on the map the floating panel increases in width/height by 18px - its only happening on the floatingpanel.show method for some reason</w:t>
      </w:r>
    </w:p>
    <w:p w14:paraId="33E0995E" w14:textId="77777777" w:rsidR="00E851E0" w:rsidRDefault="00E851E0" w:rsidP="00B30C63">
      <w:pPr>
        <w:pStyle w:val="Heading4"/>
      </w:pPr>
      <w:bookmarkStart w:id="116" w:name="_Toc315774613"/>
      <w:r>
        <w:t>Getting quadkeys for a search polygon</w:t>
      </w:r>
      <w:bookmarkEnd w:id="116"/>
    </w:p>
    <w:p w14:paraId="4A68715B" w14:textId="77777777" w:rsidR="00E851E0" w:rsidRDefault="00E851E0" w:rsidP="00B30C63">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3D19178" w14:textId="77777777" w:rsidR="00E851E0" w:rsidRDefault="00E851E0" w:rsidP="00B30C63">
      <w:pPr>
        <w:pStyle w:val="BodyText2"/>
      </w:pPr>
      <w:r>
        <w:t>Getting the quadkeys for a box:</w:t>
      </w:r>
    </w:p>
    <w:p w14:paraId="39C6612A" w14:textId="77777777" w:rsidR="00E851E0" w:rsidRDefault="00E851E0" w:rsidP="00B30C63">
      <w:pPr>
        <w:pStyle w:val="BodyText"/>
      </w:pPr>
      <w:r>
        <w:lastRenderedPageBreak/>
        <w:t>This is the pixel resolution when i test on my monitor with a map width of 900 pixels:</w:t>
      </w:r>
    </w:p>
    <w:p w14:paraId="0A8A676C" w14:textId="77777777" w:rsidR="00E851E0" w:rsidRDefault="00E851E0" w:rsidP="00B30C63">
      <w:pPr>
        <w:pStyle w:val="BodyText"/>
      </w:pPr>
      <w:r>
        <w:t>zoom    resolution (m)</w:t>
      </w:r>
      <w:r>
        <w:tab/>
      </w:r>
      <w:r>
        <w:tab/>
        <w:t>resampling?</w:t>
      </w:r>
    </w:p>
    <w:p w14:paraId="7AAE4192" w14:textId="77777777" w:rsidR="00E851E0" w:rsidRDefault="00E851E0" w:rsidP="00B30C63">
      <w:pPr>
        <w:pStyle w:val="BodyText"/>
      </w:pPr>
      <w:r>
        <w:t>0       156543</w:t>
      </w:r>
      <w:r>
        <w:tab/>
      </w:r>
      <w:r>
        <w:tab/>
      </w:r>
      <w:r>
        <w:tab/>
      </w:r>
      <w:r>
        <w:tab/>
        <w:t>yes</w:t>
      </w:r>
    </w:p>
    <w:p w14:paraId="0A1665BE" w14:textId="77777777" w:rsidR="00E851E0" w:rsidRDefault="00E851E0" w:rsidP="00B30C63">
      <w:pPr>
        <w:pStyle w:val="BodyText"/>
      </w:pPr>
      <w:r>
        <w:t xml:space="preserve">1       78271   (default) </w:t>
      </w:r>
      <w:r>
        <w:tab/>
        <w:t>yes</w:t>
      </w:r>
    </w:p>
    <w:p w14:paraId="1849EC7D" w14:textId="77777777" w:rsidR="00E851E0" w:rsidRDefault="00E851E0" w:rsidP="00B30C63">
      <w:pPr>
        <w:pStyle w:val="BodyText"/>
      </w:pPr>
      <w:r>
        <w:t>2       39135</w:t>
      </w:r>
      <w:r>
        <w:tab/>
      </w:r>
      <w:r>
        <w:tab/>
      </w:r>
      <w:r>
        <w:tab/>
      </w:r>
      <w:r>
        <w:tab/>
        <w:t>yes</w:t>
      </w:r>
    </w:p>
    <w:p w14:paraId="67022F4E" w14:textId="77777777" w:rsidR="00E851E0" w:rsidRDefault="00E851E0" w:rsidP="00B30C63">
      <w:pPr>
        <w:pStyle w:val="BodyText"/>
      </w:pPr>
      <w:r>
        <w:t>3       19567</w:t>
      </w:r>
      <w:r>
        <w:tab/>
      </w:r>
      <w:r>
        <w:tab/>
      </w:r>
      <w:r>
        <w:tab/>
      </w:r>
      <w:r>
        <w:tab/>
        <w:t>yes</w:t>
      </w:r>
    </w:p>
    <w:p w14:paraId="59DDB081" w14:textId="77777777" w:rsidR="00E851E0" w:rsidRDefault="00E851E0" w:rsidP="00B30C63">
      <w:pPr>
        <w:pStyle w:val="BodyText"/>
      </w:pPr>
      <w:r>
        <w:t>4</w:t>
      </w:r>
      <w:r>
        <w:tab/>
      </w:r>
      <w:r>
        <w:tab/>
        <w:t>9784</w:t>
      </w:r>
      <w:r>
        <w:tab/>
      </w:r>
      <w:r>
        <w:tab/>
      </w:r>
      <w:r>
        <w:tab/>
      </w:r>
      <w:r>
        <w:tab/>
        <w:t>yes</w:t>
      </w:r>
    </w:p>
    <w:p w14:paraId="28C937A8" w14:textId="77777777" w:rsidR="00E851E0" w:rsidRDefault="00E851E0" w:rsidP="00B30C63">
      <w:pPr>
        <w:pStyle w:val="BodyText"/>
      </w:pPr>
      <w:r>
        <w:t>5</w:t>
      </w:r>
      <w:r>
        <w:tab/>
      </w:r>
      <w:r>
        <w:tab/>
        <w:t>4892</w:t>
      </w:r>
      <w:r>
        <w:tab/>
      </w:r>
      <w:r>
        <w:tab/>
      </w:r>
      <w:r>
        <w:tab/>
      </w:r>
      <w:r>
        <w:tab/>
        <w:t>yes</w:t>
      </w:r>
    </w:p>
    <w:p w14:paraId="4A68E5FF" w14:textId="77777777" w:rsidR="00E851E0" w:rsidRDefault="00E851E0" w:rsidP="00B30C63">
      <w:pPr>
        <w:pStyle w:val="BodyText"/>
      </w:pPr>
      <w:r>
        <w:t>6</w:t>
      </w:r>
      <w:r>
        <w:tab/>
      </w:r>
      <w:r>
        <w:tab/>
        <w:t>2446</w:t>
      </w:r>
      <w:r>
        <w:tab/>
      </w:r>
      <w:r>
        <w:tab/>
      </w:r>
      <w:r>
        <w:tab/>
      </w:r>
      <w:r>
        <w:tab/>
        <w:t>yes</w:t>
      </w:r>
    </w:p>
    <w:p w14:paraId="354C49CB" w14:textId="77777777" w:rsidR="00E851E0" w:rsidRDefault="00E851E0" w:rsidP="00B30C63">
      <w:pPr>
        <w:pStyle w:val="BodyText"/>
      </w:pPr>
      <w:r>
        <w:t>7</w:t>
      </w:r>
      <w:r>
        <w:tab/>
      </w:r>
      <w:r>
        <w:tab/>
        <w:t>1223</w:t>
      </w:r>
      <w:r>
        <w:tab/>
      </w:r>
      <w:r>
        <w:tab/>
      </w:r>
      <w:r>
        <w:tab/>
      </w:r>
      <w:r>
        <w:tab/>
        <w:t>no</w:t>
      </w:r>
    </w:p>
    <w:p w14:paraId="4AB7C8A3" w14:textId="77777777" w:rsidR="00E851E0" w:rsidRDefault="00E851E0" w:rsidP="00B30C63">
      <w:pPr>
        <w:pStyle w:val="BodyText"/>
      </w:pPr>
      <w:r>
        <w:t>8</w:t>
      </w:r>
      <w:r>
        <w:tab/>
      </w:r>
      <w:r>
        <w:tab/>
        <w:t>611</w:t>
      </w:r>
      <w:r>
        <w:tab/>
      </w:r>
      <w:r>
        <w:tab/>
      </w:r>
      <w:r>
        <w:tab/>
      </w:r>
      <w:r>
        <w:tab/>
      </w:r>
      <w:r>
        <w:tab/>
        <w:t>no</w:t>
      </w:r>
    </w:p>
    <w:p w14:paraId="0798F188" w14:textId="77777777" w:rsidR="00E851E0" w:rsidRDefault="00E851E0" w:rsidP="00B30C63">
      <w:pPr>
        <w:pStyle w:val="BodyText"/>
      </w:pPr>
      <w:r>
        <w:t>9</w:t>
      </w:r>
      <w:r>
        <w:tab/>
      </w:r>
      <w:r>
        <w:tab/>
        <w:t>306</w:t>
      </w:r>
      <w:r>
        <w:tab/>
      </w:r>
      <w:r>
        <w:tab/>
      </w:r>
      <w:r>
        <w:tab/>
      </w:r>
      <w:r>
        <w:tab/>
      </w:r>
      <w:r>
        <w:tab/>
        <w:t>no</w:t>
      </w:r>
    </w:p>
    <w:p w14:paraId="1176997E" w14:textId="77777777" w:rsidR="00E851E0" w:rsidRDefault="00E851E0" w:rsidP="00B30C63">
      <w:pPr>
        <w:pStyle w:val="BodyText"/>
      </w:pPr>
      <w:r>
        <w:t>10</w:t>
      </w:r>
      <w:r>
        <w:tab/>
      </w:r>
      <w:r>
        <w:tab/>
        <w:t>153</w:t>
      </w:r>
      <w:r>
        <w:tab/>
      </w:r>
      <w:r>
        <w:tab/>
      </w:r>
      <w:r>
        <w:tab/>
      </w:r>
      <w:r>
        <w:tab/>
      </w:r>
      <w:r>
        <w:tab/>
        <w:t>no</w:t>
      </w:r>
    </w:p>
    <w:p w14:paraId="0DEB3B43" w14:textId="77777777" w:rsidR="00E851E0" w:rsidRDefault="00E851E0" w:rsidP="00B30C63">
      <w:pPr>
        <w:pStyle w:val="BodyText"/>
      </w:pPr>
      <w:r>
        <w:t>11</w:t>
      </w:r>
      <w:r>
        <w:tab/>
      </w:r>
      <w:r>
        <w:tab/>
        <w:t>76</w:t>
      </w:r>
      <w:r>
        <w:tab/>
      </w:r>
      <w:r>
        <w:tab/>
      </w:r>
      <w:r>
        <w:tab/>
      </w:r>
      <w:r>
        <w:tab/>
      </w:r>
      <w:r>
        <w:tab/>
        <w:t>no</w:t>
      </w:r>
    </w:p>
    <w:p w14:paraId="144D2D91" w14:textId="77777777" w:rsidR="00E851E0" w:rsidRDefault="00E851E0" w:rsidP="00B30C63">
      <w:pPr>
        <w:pStyle w:val="BodyText"/>
      </w:pPr>
      <w:r>
        <w:t>12</w:t>
      </w:r>
      <w:r>
        <w:tab/>
      </w:r>
      <w:r>
        <w:tab/>
        <w:t>38</w:t>
      </w:r>
      <w:r>
        <w:tab/>
      </w:r>
      <w:r>
        <w:tab/>
      </w:r>
      <w:r>
        <w:tab/>
      </w:r>
      <w:r>
        <w:tab/>
      </w:r>
      <w:r>
        <w:tab/>
        <w:t>no</w:t>
      </w:r>
    </w:p>
    <w:p w14:paraId="6FD9DE4D" w14:textId="77777777" w:rsidR="00E851E0" w:rsidRDefault="00E851E0" w:rsidP="00B30C63">
      <w:pPr>
        <w:pStyle w:val="BodyText"/>
      </w:pPr>
      <w:r>
        <w:t>13</w:t>
      </w:r>
      <w:r>
        <w:tab/>
      </w:r>
      <w:r>
        <w:tab/>
        <w:t>19</w:t>
      </w:r>
      <w:r>
        <w:tab/>
      </w:r>
      <w:r>
        <w:tab/>
      </w:r>
      <w:r>
        <w:tab/>
      </w:r>
      <w:r>
        <w:tab/>
      </w:r>
      <w:r>
        <w:tab/>
        <w:t>no</w:t>
      </w:r>
    </w:p>
    <w:p w14:paraId="14322CE2" w14:textId="77777777" w:rsidR="00E851E0" w:rsidRDefault="00E851E0" w:rsidP="00B30C63">
      <w:pPr>
        <w:pStyle w:val="BodyText"/>
      </w:pPr>
      <w:r>
        <w:t>14</w:t>
      </w:r>
      <w:r>
        <w:tab/>
      </w:r>
      <w:r>
        <w:tab/>
        <w:t>9.5</w:t>
      </w:r>
      <w:r>
        <w:tab/>
      </w:r>
      <w:r>
        <w:tab/>
      </w:r>
      <w:r>
        <w:tab/>
      </w:r>
      <w:r>
        <w:tab/>
      </w:r>
      <w:r>
        <w:tab/>
        <w:t>no</w:t>
      </w:r>
    </w:p>
    <w:p w14:paraId="63F085C8" w14:textId="77777777" w:rsidR="00E851E0" w:rsidRDefault="00E851E0" w:rsidP="00B30C63">
      <w:pPr>
        <w:pStyle w:val="BodyText"/>
      </w:pPr>
      <w:r>
        <w:t>15</w:t>
      </w:r>
      <w:r>
        <w:tab/>
      </w:r>
      <w:r>
        <w:tab/>
        <w:t>4.8</w:t>
      </w:r>
      <w:r>
        <w:tab/>
      </w:r>
      <w:r>
        <w:tab/>
      </w:r>
      <w:r>
        <w:tab/>
      </w:r>
      <w:r>
        <w:tab/>
      </w:r>
      <w:r>
        <w:tab/>
        <w:t>no</w:t>
      </w:r>
    </w:p>
    <w:p w14:paraId="1D4945E4" w14:textId="77777777" w:rsidR="00E851E0" w:rsidRDefault="00E851E0" w:rsidP="00B30C63">
      <w:pPr>
        <w:pStyle w:val="BodyText"/>
      </w:pPr>
      <w:r>
        <w:tab/>
      </w:r>
    </w:p>
    <w:p w14:paraId="1F0AF573" w14:textId="77777777" w:rsidR="00E851E0" w:rsidRDefault="00E851E0" w:rsidP="00B30C63">
      <w:pPr>
        <w:pStyle w:val="BodyText"/>
      </w:pPr>
      <w:r>
        <w:t>e.g. for the island of borneo</w:t>
      </w:r>
    </w:p>
    <w:p w14:paraId="02770A68" w14:textId="77777777" w:rsidR="00E851E0" w:rsidRDefault="00E851E0" w:rsidP="00B30C63">
      <w:pPr>
        <w:pStyle w:val="BodyText"/>
      </w:pPr>
      <w:r>
        <w:t>this is a problem because borneo spans the equator and so the only quadtree that covers the whole island is at zoom 0!</w:t>
      </w:r>
    </w:p>
    <w:p w14:paraId="2BD6F227" w14:textId="77777777" w:rsidR="00E851E0" w:rsidRDefault="00E851E0" w:rsidP="00B30C63">
      <w:pPr>
        <w:pStyle w:val="Heading4"/>
      </w:pPr>
      <w:bookmarkStart w:id="117" w:name="_Ref333584309"/>
      <w:r>
        <w:t>Pixel manipulation with HTML5 canvas element</w:t>
      </w:r>
      <w:bookmarkEnd w:id="117"/>
    </w:p>
    <w:p w14:paraId="701488C0" w14:textId="77777777" w:rsidR="00E851E0" w:rsidRPr="005D0AAB" w:rsidRDefault="00E851E0" w:rsidP="00B30C63">
      <w:pPr>
        <w:pStyle w:val="BodyText"/>
      </w:pPr>
    </w:p>
    <w:p w14:paraId="5ECF22A3" w14:textId="77777777" w:rsidR="00E851E0" w:rsidRDefault="00E851E0" w:rsidP="00B30C63">
      <w:pPr>
        <w:pStyle w:val="BodyText"/>
      </w:pPr>
      <w:r>
        <w:t>Basing my pixel manipulator on Simons VisualRaster (</w:t>
      </w:r>
      <w:hyperlink r:id="rId527" w:history="1">
        <w:r>
          <w:rPr>
            <w:rStyle w:val="Hyperlink"/>
          </w:rPr>
          <w:t>https://github.com/Vizzuality/visualraster</w:t>
        </w:r>
      </w:hyperlink>
      <w:r>
        <w:t xml:space="preserve">). There are issues of getting image data from another domain! So put the threshold.html file on h03-dev-vm7. </w:t>
      </w:r>
    </w:p>
    <w:p w14:paraId="4B70AED7" w14:textId="77777777" w:rsidR="00E851E0" w:rsidRDefault="00E851E0" w:rsidP="00B30C63">
      <w:pPr>
        <w:pStyle w:val="BodyText"/>
      </w:pPr>
      <w:r>
        <w:t>Working on Chrome, Firefox but not IE8 at work.</w:t>
      </w:r>
    </w:p>
    <w:p w14:paraId="3CF04FF6" w14:textId="77777777" w:rsidR="00E851E0" w:rsidRDefault="00E851E0" w:rsidP="00B30C63">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t>High richness along the coasts</w:t>
      </w:r>
      <w:r>
        <w:fldChar w:fldCharType="end"/>
      </w:r>
      <w:r>
        <w:t>).</w:t>
      </w:r>
    </w:p>
    <w:p w14:paraId="6A3872BF" w14:textId="77777777" w:rsidR="00E851E0" w:rsidRDefault="00E851E0" w:rsidP="00B30C63">
      <w:pPr>
        <w:pStyle w:val="BodyText2"/>
      </w:pPr>
      <w:r>
        <w:t xml:space="preserve">You can use the </w:t>
      </w:r>
      <w:hyperlink r:id="rId528"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29"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296F630" w14:textId="77777777" w:rsidR="00E851E0" w:rsidRDefault="00E851E0" w:rsidP="00B30C63">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6C18A9E0"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446F3906" w14:textId="77777777" w:rsidR="00E851E0" w:rsidRPr="00496CBB" w:rsidRDefault="00E851E0" w:rsidP="00B30C63">
            <w:pPr>
              <w:pStyle w:val="Tiny"/>
            </w:pPr>
            <w:r w:rsidRPr="00496CBB">
              <w:t>Operator</w:t>
            </w:r>
          </w:p>
        </w:tc>
        <w:tc>
          <w:tcPr>
            <w:tcW w:w="1780" w:type="dxa"/>
          </w:tcPr>
          <w:p w14:paraId="79EB6DBF"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7DE3F08"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0424FF7C"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1A69E8E7"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376BE3D4"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939ECEA" w14:textId="77777777" w:rsidR="00E851E0" w:rsidRPr="00496CBB" w:rsidRDefault="00E851E0" w:rsidP="00B30C63">
            <w:pPr>
              <w:pStyle w:val="Tiny"/>
            </w:pPr>
            <w:r w:rsidRPr="00496CBB">
              <w:t>A over B</w:t>
            </w:r>
          </w:p>
        </w:tc>
        <w:tc>
          <w:tcPr>
            <w:tcW w:w="1780" w:type="dxa"/>
          </w:tcPr>
          <w:p w14:paraId="0E428E4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A58CEED"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C07161E"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26E8435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7067AAD3"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1100E96" w14:textId="77777777" w:rsidR="00E851E0" w:rsidRPr="00496CBB" w:rsidRDefault="00E851E0" w:rsidP="00B30C63">
            <w:pPr>
              <w:pStyle w:val="Tiny"/>
            </w:pPr>
            <w:r>
              <w:t>A in B</w:t>
            </w:r>
          </w:p>
        </w:tc>
        <w:tc>
          <w:tcPr>
            <w:tcW w:w="1780" w:type="dxa"/>
          </w:tcPr>
          <w:p w14:paraId="200C70C7"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84F456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34275D3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52FA8B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5B617D3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4114BA6" w14:textId="77777777" w:rsidR="00E851E0" w:rsidRPr="00496CBB" w:rsidRDefault="00E851E0" w:rsidP="00B30C63">
            <w:pPr>
              <w:pStyle w:val="Tiny"/>
            </w:pPr>
            <w:r>
              <w:t>A out B</w:t>
            </w:r>
          </w:p>
        </w:tc>
        <w:tc>
          <w:tcPr>
            <w:tcW w:w="1780" w:type="dxa"/>
          </w:tcPr>
          <w:p w14:paraId="369007D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E8938C4"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1538E8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7D8E691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2167018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60E0D89" w14:textId="77777777" w:rsidR="00E851E0" w:rsidRPr="00496CBB" w:rsidRDefault="00E851E0" w:rsidP="00B30C63">
            <w:pPr>
              <w:pStyle w:val="Tiny"/>
            </w:pPr>
            <w:r>
              <w:t>A atop B</w:t>
            </w:r>
          </w:p>
        </w:tc>
        <w:tc>
          <w:tcPr>
            <w:tcW w:w="1780" w:type="dxa"/>
          </w:tcPr>
          <w:p w14:paraId="242A1717"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7DC48A6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7FF2C7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135AE74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58910BA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B2927B" w14:textId="77777777" w:rsidR="00E851E0" w:rsidRPr="00496CBB" w:rsidRDefault="00E851E0" w:rsidP="00B30C63">
            <w:pPr>
              <w:pStyle w:val="Tiny"/>
            </w:pPr>
            <w:r>
              <w:t>B over A</w:t>
            </w:r>
          </w:p>
        </w:tc>
        <w:tc>
          <w:tcPr>
            <w:tcW w:w="1780" w:type="dxa"/>
          </w:tcPr>
          <w:p w14:paraId="68AA2484"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247BFC1"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5944D3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55632BB8"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31665C7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F7A0A3F" w14:textId="77777777" w:rsidR="00E851E0" w:rsidRPr="00496CBB" w:rsidRDefault="00E851E0" w:rsidP="00B30C63">
            <w:pPr>
              <w:pStyle w:val="Tiny"/>
            </w:pPr>
            <w:r>
              <w:t>B in A</w:t>
            </w:r>
          </w:p>
        </w:tc>
        <w:tc>
          <w:tcPr>
            <w:tcW w:w="1780" w:type="dxa"/>
          </w:tcPr>
          <w:p w14:paraId="17E7EC47"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37602E0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FD24191"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402A4A04"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5FDD5B8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EF6E381" w14:textId="77777777" w:rsidR="00E851E0" w:rsidRPr="00496CBB" w:rsidRDefault="00E851E0" w:rsidP="00B30C63">
            <w:pPr>
              <w:pStyle w:val="Tiny"/>
            </w:pPr>
            <w:r>
              <w:t>B out A</w:t>
            </w:r>
          </w:p>
        </w:tc>
        <w:tc>
          <w:tcPr>
            <w:tcW w:w="1780" w:type="dxa"/>
          </w:tcPr>
          <w:p w14:paraId="20829944"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4D3E9188"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461E15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6A0F1674"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F40E6F4"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A0DE9EB" w14:textId="77777777" w:rsidR="00E851E0" w:rsidRPr="00496CBB" w:rsidRDefault="00E851E0" w:rsidP="00B30C63">
            <w:pPr>
              <w:pStyle w:val="Tiny"/>
            </w:pPr>
            <w:r>
              <w:t>B atop A</w:t>
            </w:r>
          </w:p>
        </w:tc>
        <w:tc>
          <w:tcPr>
            <w:tcW w:w="1780" w:type="dxa"/>
          </w:tcPr>
          <w:p w14:paraId="12D3B0F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5E38D057"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449D86E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A4E0C7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1D76D26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E9018D" w14:textId="77777777" w:rsidR="00E851E0" w:rsidRPr="00496CBB" w:rsidRDefault="00E851E0" w:rsidP="00B30C63">
            <w:pPr>
              <w:pStyle w:val="Tiny"/>
            </w:pPr>
            <w:r>
              <w:t>A plus B</w:t>
            </w:r>
          </w:p>
        </w:tc>
        <w:tc>
          <w:tcPr>
            <w:tcW w:w="1780" w:type="dxa"/>
          </w:tcPr>
          <w:p w14:paraId="10ED28B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53F813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4D168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86673D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5CF82AD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27378D6" w14:textId="77777777" w:rsidR="00E851E0" w:rsidRPr="00496CBB" w:rsidRDefault="00E851E0" w:rsidP="00B30C63">
            <w:pPr>
              <w:pStyle w:val="Tiny"/>
            </w:pPr>
            <w:r w:rsidRPr="00496CBB">
              <w:t>A</w:t>
            </w:r>
            <w:r>
              <w:t xml:space="preserve"> minus B</w:t>
            </w:r>
          </w:p>
        </w:tc>
        <w:tc>
          <w:tcPr>
            <w:tcW w:w="1780" w:type="dxa"/>
          </w:tcPr>
          <w:p w14:paraId="52EF906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4B8346D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64158E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13FC9BF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5542BEF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79091B0" w14:textId="77777777" w:rsidR="00E851E0" w:rsidRPr="00496CBB" w:rsidRDefault="00E851E0" w:rsidP="00B30C63">
            <w:pPr>
              <w:pStyle w:val="Tiny"/>
            </w:pPr>
            <w:r>
              <w:t>A xor B</w:t>
            </w:r>
          </w:p>
        </w:tc>
        <w:tc>
          <w:tcPr>
            <w:tcW w:w="1780" w:type="dxa"/>
          </w:tcPr>
          <w:p w14:paraId="4031D20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5252F5C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53AC1668"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0BE46D53"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6BC288C1"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CA45A26" w14:textId="77777777" w:rsidR="00E851E0" w:rsidRPr="00496CBB" w:rsidRDefault="00E851E0" w:rsidP="00B30C63">
            <w:pPr>
              <w:pStyle w:val="Tiny"/>
            </w:pPr>
            <w:r>
              <w:t>A</w:t>
            </w:r>
          </w:p>
        </w:tc>
        <w:tc>
          <w:tcPr>
            <w:tcW w:w="1780" w:type="dxa"/>
          </w:tcPr>
          <w:p w14:paraId="482356E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EC9690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FCF2994"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97AEC2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bl>
    <w:p w14:paraId="2105463B" w14:textId="77777777" w:rsidR="00E851E0" w:rsidRDefault="00E851E0" w:rsidP="00B30C63">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264117C" w14:textId="77777777" w:rsidR="00E851E0" w:rsidRDefault="00E851E0" w:rsidP="00B30C63">
      <w:pPr>
        <w:pStyle w:val="BodyText2"/>
      </w:pPr>
      <w:r>
        <w:t xml:space="preserve">Hooray, after lots of messing around (mainly with buggy firefox) I’ve got a workable solution: </w:t>
      </w:r>
    </w:p>
    <w:p w14:paraId="33FFA9E6" w14:textId="77777777" w:rsidR="00E851E0" w:rsidRDefault="00E851E0" w:rsidP="00B30C63">
      <w:pPr>
        <w:pStyle w:val="Code"/>
      </w:pPr>
      <w:r>
        <w:tab/>
      </w:r>
      <w:r>
        <w:tab/>
      </w:r>
      <w:r>
        <w:tab/>
        <w:t>this._context.clearRect(0, 0, this._mapWidth, this._mapHeight);</w:t>
      </w:r>
    </w:p>
    <w:p w14:paraId="7225ACF3" w14:textId="77777777" w:rsidR="00E851E0" w:rsidRDefault="00E851E0" w:rsidP="00B30C63">
      <w:pPr>
        <w:pStyle w:val="Code"/>
      </w:pPr>
      <w:r>
        <w:tab/>
      </w:r>
      <w:r>
        <w:tab/>
      </w:r>
      <w:r>
        <w:tab/>
        <w:t>this._context.globalCompositeOperation = "source-over";</w:t>
      </w:r>
    </w:p>
    <w:p w14:paraId="2A68E2A9" w14:textId="77777777" w:rsidR="00E851E0" w:rsidRDefault="00E851E0" w:rsidP="00B30C63">
      <w:pPr>
        <w:pStyle w:val="Code"/>
      </w:pPr>
      <w:r>
        <w:tab/>
      </w:r>
      <w:r>
        <w:tab/>
      </w:r>
      <w:r>
        <w:tab/>
        <w:t>this._context.drawImage(this.overlayLayerImage, 0, 0);</w:t>
      </w:r>
    </w:p>
    <w:p w14:paraId="14CC34F4" w14:textId="77777777" w:rsidR="00E851E0" w:rsidRDefault="00E851E0" w:rsidP="00B30C63">
      <w:pPr>
        <w:pStyle w:val="Code"/>
      </w:pPr>
      <w:r>
        <w:tab/>
      </w:r>
      <w:r>
        <w:tab/>
      </w:r>
      <w:r>
        <w:tab/>
        <w:t>this._context.globalCompositeOperation = “source-atop”;</w:t>
      </w:r>
    </w:p>
    <w:p w14:paraId="79183A05" w14:textId="77777777" w:rsidR="00E851E0" w:rsidRDefault="00E851E0" w:rsidP="00B30C63">
      <w:pPr>
        <w:pStyle w:val="Code"/>
      </w:pPr>
      <w:r>
        <w:lastRenderedPageBreak/>
        <w:tab/>
      </w:r>
      <w:r>
        <w:tab/>
      </w:r>
      <w:r>
        <w:tab/>
        <w:t>this._context.drawImage(this.baseLayerImage, 0, 0);</w:t>
      </w:r>
    </w:p>
    <w:p w14:paraId="3176D9AA" w14:textId="77777777" w:rsidR="00E851E0" w:rsidRDefault="00E851E0" w:rsidP="00B30C63">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7890E5F" w14:textId="77777777" w:rsidR="00E851E0" w:rsidRDefault="00E851E0" w:rsidP="00B30C63">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592ABA8" w14:textId="77777777" w:rsidR="00E851E0" w:rsidRDefault="00E851E0" w:rsidP="00B30C63">
      <w:pPr>
        <w:pStyle w:val="Heading3"/>
      </w:pPr>
      <w:r>
        <w:t>ESRI Javascript API</w:t>
      </w:r>
    </w:p>
    <w:p w14:paraId="26D02EB7" w14:textId="77777777" w:rsidR="00E851E0" w:rsidRDefault="00E851E0" w:rsidP="00B30C63">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B9CDE6D" w14:textId="77777777" w:rsidR="00E851E0" w:rsidRDefault="00237F98" w:rsidP="00B30C63">
      <w:pPr>
        <w:pStyle w:val="BodyText2"/>
      </w:pPr>
      <w:hyperlink r:id="rId530" w:history="1">
        <w:r w:rsidR="00E851E0">
          <w:rPr>
            <w:rStyle w:val="Hyperlink"/>
          </w:rPr>
          <w:t>http://ajax.googleapis.com/ajax/libs/dojo/1.8.1/dijit//form/Select.js</w:t>
        </w:r>
      </w:hyperlink>
    </w:p>
    <w:p w14:paraId="6C0DBB0F" w14:textId="77777777" w:rsidR="00E851E0" w:rsidRDefault="00237F98" w:rsidP="00B30C63">
      <w:pPr>
        <w:pStyle w:val="BodyText"/>
      </w:pPr>
      <w:hyperlink r:id="rId531" w:history="1">
        <w:r w:rsidR="00E851E0">
          <w:rPr>
            <w:rStyle w:val="Hyperlink"/>
          </w:rPr>
          <w:t>http://serverapi.arcgisonline.com/jsapi/arcgis/3.4/js/dojo/dijit/form/Select.js</w:t>
        </w:r>
      </w:hyperlink>
    </w:p>
    <w:p w14:paraId="65CE28E1" w14:textId="77777777" w:rsidR="00E851E0" w:rsidRDefault="00E851E0" w:rsidP="00B30C63">
      <w:pPr>
        <w:pStyle w:val="BodyText2"/>
      </w:pPr>
      <w:r>
        <w:t>I get: dojo/parser::parse() error TypeError – when I load with 2, but not with 1.</w:t>
      </w:r>
    </w:p>
    <w:p w14:paraId="31033873" w14:textId="77777777" w:rsidR="00E851E0" w:rsidRDefault="00E851E0" w:rsidP="00B30C63">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32" w:history="1">
        <w:r w:rsidRPr="00757DD0">
          <w:rPr>
            <w:rStyle w:val="Hyperlink"/>
          </w:rPr>
          <w:t>here</w:t>
        </w:r>
      </w:hyperlink>
      <w:r>
        <w:t>.</w:t>
      </w:r>
    </w:p>
    <w:p w14:paraId="6C58D3B5" w14:textId="77777777" w:rsidR="00E851E0" w:rsidRDefault="00E851E0" w:rsidP="00B30C63">
      <w:pPr>
        <w:pStyle w:val="Heading3"/>
      </w:pPr>
      <w:r>
        <w:t>Google Earth Spectral Library Building Tool</w:t>
      </w:r>
    </w:p>
    <w:p w14:paraId="26BEC323" w14:textId="77777777" w:rsidR="00E851E0" w:rsidRDefault="00E851E0" w:rsidP="00B30C63">
      <w:pPr>
        <w:pStyle w:val="Heading4"/>
      </w:pPr>
      <w:r>
        <w:t xml:space="preserve">Getting an SVG image </w:t>
      </w:r>
    </w:p>
    <w:p w14:paraId="7F50DD45" w14:textId="77777777" w:rsidR="00E851E0" w:rsidRDefault="00E851E0" w:rsidP="00B30C63">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C458BD0" w14:textId="77777777" w:rsidR="00E851E0" w:rsidRDefault="00E851E0" w:rsidP="00B30C63">
      <w:pPr>
        <w:pStyle w:val="Heading4"/>
      </w:pPr>
      <w:r>
        <w:t>Calculating the expression for an algorithm</w:t>
      </w:r>
    </w:p>
    <w:p w14:paraId="73118C31" w14:textId="77777777" w:rsidR="00E851E0" w:rsidRDefault="00E851E0" w:rsidP="00B30C63">
      <w:pPr>
        <w:pStyle w:val="BodyText2"/>
      </w:pPr>
      <w:r>
        <w:t>The following works in Javascript using the polygon.js code:</w:t>
      </w:r>
    </w:p>
    <w:p w14:paraId="033C27A5" w14:textId="77777777" w:rsidR="00E851E0" w:rsidRDefault="00E851E0" w:rsidP="00B30C63">
      <w:pPr>
        <w:pStyle w:val="Code"/>
      </w:pPr>
      <w:r w:rsidRPr="00934C85">
        <w:t>POLYGON.tessellate([new vec2(100,250),new vec2(0.2,124),new vec2(0.3,124),new vec2(320,300),new vec2(370,260),new vec2(330,200),new vec2(210,200),new vec2(260,260)], []);</w:t>
      </w:r>
    </w:p>
    <w:p w14:paraId="35C99186" w14:textId="77777777" w:rsidR="00E851E0" w:rsidRDefault="00E851E0" w:rsidP="00B30C63">
      <w:pPr>
        <w:pStyle w:val="BodyText2"/>
      </w:pPr>
      <w:r>
        <w:t>But the following do:</w:t>
      </w:r>
    </w:p>
    <w:p w14:paraId="10E09E72" w14:textId="77777777" w:rsidR="00E851E0" w:rsidRDefault="00E851E0" w:rsidP="00B30C63">
      <w:pPr>
        <w:pStyle w:val="Code"/>
      </w:pPr>
      <w:r w:rsidRPr="00934C85">
        <w:t>POLYGON.tessellate([new vec2(100,250),new vec2(0.2,124),new vec2(0.3,125),new vec2(320,300),new vec2(370,260),new vec2(330,200),new vec2(210,200),new vec2(260,260)], []);</w:t>
      </w:r>
    </w:p>
    <w:p w14:paraId="142B40F3" w14:textId="77777777" w:rsidR="00E851E0" w:rsidRDefault="00E851E0" w:rsidP="00B30C63">
      <w:pPr>
        <w:pStyle w:val="Code"/>
      </w:pPr>
      <w:r w:rsidRPr="00934C85">
        <w:t>POLYGON.tessellate([new vec2(162,324),new vec2(324,324),new vec2(322,188),new vec2(162,188)], []);</w:t>
      </w:r>
    </w:p>
    <w:p w14:paraId="5A677355" w14:textId="77777777" w:rsidR="00E851E0" w:rsidRDefault="00E851E0" w:rsidP="00B30C63">
      <w:pPr>
        <w:pStyle w:val="BodyText2"/>
      </w:pPr>
      <w:r>
        <w:t xml:space="preserve">Seems to be to do with a point having the same x coordinate as the previous point. But this is unreliable. There are other librarys for polygon triangulation. The </w:t>
      </w:r>
      <w:hyperlink r:id="rId533" w:history="1">
        <w:r w:rsidRPr="008913AD">
          <w:rPr>
            <w:rStyle w:val="Hyperlink"/>
          </w:rPr>
          <w:t>https://github.com/r3mi/poly2tri.js</w:t>
        </w:r>
      </w:hyperlink>
      <w:r>
        <w:t xml:space="preserve"> library works!!</w:t>
      </w:r>
    </w:p>
    <w:p w14:paraId="4DC0618A" w14:textId="77777777" w:rsidR="00E851E0" w:rsidRPr="00F813A0" w:rsidRDefault="00237F98" w:rsidP="00B30C63">
      <w:pPr>
        <w:pStyle w:val="BodyText2"/>
      </w:pPr>
      <w:hyperlink r:id="rId534" w:history="1">
        <w:r w:rsidR="00E851E0" w:rsidRPr="008913AD">
          <w:rPr>
            <w:rStyle w:val="Hyperlink"/>
          </w:rPr>
          <w:t>https://github.com/r3mi/poly2tri.js</w:t>
        </w:r>
      </w:hyperlink>
      <w:r w:rsidR="00E851E0">
        <w:t xml:space="preserve"> and </w:t>
      </w:r>
      <w:hyperlink r:id="rId535" w:history="1">
        <w:r w:rsidR="00E851E0" w:rsidRPr="008913AD">
          <w:rPr>
            <w:rStyle w:val="Hyperlink"/>
          </w:rPr>
          <w:t>http://cecchi.me/portfolio/triangulation</w:t>
        </w:r>
      </w:hyperlink>
      <w:r w:rsidR="00E851E0">
        <w:t xml:space="preserve"> </w:t>
      </w:r>
    </w:p>
    <w:p w14:paraId="686AC6EB" w14:textId="77777777" w:rsidR="00E851E0" w:rsidRDefault="00E851E0" w:rsidP="00B30C63">
      <w:pPr>
        <w:pStyle w:val="Heading4"/>
      </w:pPr>
      <w:r>
        <w:t>Creating new landcover classes</w:t>
      </w:r>
    </w:p>
    <w:p w14:paraId="635E12C4" w14:textId="77777777" w:rsidR="00E851E0" w:rsidRDefault="00E851E0" w:rsidP="00B30C63">
      <w:pPr>
        <w:pStyle w:val="ListBullet2"/>
      </w:pPr>
      <w:r>
        <w:t>Create new landcover classes in the database in the glc2000_categories</w:t>
      </w:r>
    </w:p>
    <w:p w14:paraId="2B02CA89" w14:textId="77777777" w:rsidR="00E851E0" w:rsidRDefault="00E851E0" w:rsidP="00B30C63">
      <w:pPr>
        <w:pStyle w:val="ListBullet2"/>
      </w:pPr>
      <w:r>
        <w:t>Create the rules in the Geoserver style editor</w:t>
      </w:r>
    </w:p>
    <w:p w14:paraId="2520C1BD" w14:textId="77777777" w:rsidR="00E851E0" w:rsidRPr="00633FE1" w:rsidRDefault="00E851E0" w:rsidP="00B30C63">
      <w:pPr>
        <w:pStyle w:val="ListBullet2"/>
      </w:pPr>
      <w:r>
        <w:t>These new rules are automatically updated in any layers that reference them without having to re-save</w:t>
      </w:r>
    </w:p>
    <w:p w14:paraId="74B52C93" w14:textId="77777777" w:rsidR="00E851E0" w:rsidRDefault="00E851E0" w:rsidP="00B30C63">
      <w:pPr>
        <w:pStyle w:val="Heading4"/>
      </w:pPr>
      <w:r>
        <w:t>Creating the GeoServer gee_spectral_data service</w:t>
      </w:r>
    </w:p>
    <w:p w14:paraId="657BF717" w14:textId="77777777" w:rsidR="00E851E0" w:rsidRDefault="00E851E0" w:rsidP="00B30C63">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5FC31894" w14:textId="77777777" w:rsidR="00E851E0" w:rsidRDefault="00E851E0" w:rsidP="00B30C63">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5A92BCD5" w14:textId="77777777" w:rsidR="00E851E0" w:rsidRDefault="00E851E0" w:rsidP="00B30C63">
      <w:pPr>
        <w:pStyle w:val="BodyText2"/>
      </w:pPr>
      <w:r>
        <w:lastRenderedPageBreak/>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A6313C4" w14:textId="77777777" w:rsidR="00E851E0" w:rsidRPr="00C41621" w:rsidRDefault="00E851E0" w:rsidP="00B30C63">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1BF7643D" w14:textId="2CD3F8C7" w:rsidR="006126B0" w:rsidRDefault="006126B0" w:rsidP="00B30C63">
      <w:pPr>
        <w:pStyle w:val="Heading3"/>
      </w:pPr>
      <w:r>
        <w:t>Roadless Areas Validation Tool</w:t>
      </w:r>
    </w:p>
    <w:p w14:paraId="5AFBBF90" w14:textId="3ACAF8EE" w:rsidR="00B76430" w:rsidRPr="00B76430" w:rsidRDefault="00B76430" w:rsidP="00B30C63">
      <w:pPr>
        <w:pStyle w:val="BodyText2"/>
      </w:pPr>
      <w:r>
        <w:rPr>
          <w:noProof/>
          <w:lang w:bidi="ar-SA"/>
        </w:rPr>
        <w:drawing>
          <wp:inline distT="0" distB="0" distL="0" distR="0" wp14:anchorId="125B1775" wp14:editId="2F1103C9">
            <wp:extent cx="5936615" cy="3043555"/>
            <wp:effectExtent l="0" t="0" r="6985" b="444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6">
                      <a:extLst>
                        <a:ext uri="{28A0092B-C50C-407E-A947-70E740481C1C}">
                          <a14:useLocalDpi xmlns:a14="http://schemas.microsoft.com/office/drawing/2010/main" val="0"/>
                        </a:ext>
                      </a:extLst>
                    </a:blip>
                    <a:srcRect/>
                    <a:stretch>
                      <a:fillRect/>
                    </a:stretch>
                  </pic:blipFill>
                  <pic:spPr bwMode="auto">
                    <a:xfrm>
                      <a:off x="0" y="0"/>
                      <a:ext cx="5936615" cy="3043555"/>
                    </a:xfrm>
                    <a:prstGeom prst="rect">
                      <a:avLst/>
                    </a:prstGeom>
                    <a:noFill/>
                    <a:ln>
                      <a:noFill/>
                    </a:ln>
                  </pic:spPr>
                </pic:pic>
              </a:graphicData>
            </a:graphic>
          </wp:inline>
        </w:drawing>
      </w:r>
    </w:p>
    <w:p w14:paraId="644A9307" w14:textId="6723D178" w:rsidR="006126B0" w:rsidRDefault="006126B0" w:rsidP="00B30C63">
      <w:pPr>
        <w:pStyle w:val="Heading4"/>
      </w:pPr>
      <w:r>
        <w:t>Database development</w:t>
      </w:r>
    </w:p>
    <w:p w14:paraId="5FB035C4" w14:textId="7E0C1D20" w:rsidR="000B493D" w:rsidRDefault="000B493D" w:rsidP="00B30C63">
      <w:pPr>
        <w:pStyle w:val="Heading5"/>
      </w:pPr>
      <w:r>
        <w:t>Africa</w:t>
      </w:r>
    </w:p>
    <w:p w14:paraId="1BF6CFC5" w14:textId="77777777" w:rsidR="000B493D" w:rsidRDefault="000B493D" w:rsidP="00B30C63">
      <w:pPr>
        <w:pStyle w:val="BodyText2"/>
      </w:pPr>
      <w:r>
        <w:t xml:space="preserve">Christelle has produced a set of validation sites for the roadless areas project and they are here: </w:t>
      </w:r>
    </w:p>
    <w:p w14:paraId="668D7ACD" w14:textId="77777777" w:rsidR="000B493D" w:rsidRDefault="000B493D" w:rsidP="00B30C63">
      <w:pPr>
        <w:pStyle w:val="BodyText2"/>
      </w:pPr>
      <w:r w:rsidRPr="006126B0">
        <w:t>E:\cottaan\My Documents\ArcGIS\roadless\AllStrata_250firstMOD_dates.shp</w:t>
      </w:r>
    </w:p>
    <w:p w14:paraId="5CACFA30" w14:textId="77777777" w:rsidR="000B493D" w:rsidRDefault="000B493D" w:rsidP="00B30C63">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B30C63">
      <w:pPr>
        <w:pStyle w:val="ListBullet2"/>
      </w:pPr>
      <w:r>
        <w:t>Adding a new field FID_ and populating it with the FID field (which is of type ObjectID as is not exported).</w:t>
      </w:r>
    </w:p>
    <w:p w14:paraId="6E23A7C2" w14:textId="77777777" w:rsidR="000B493D" w:rsidRDefault="000B493D" w:rsidP="00B30C63">
      <w:pPr>
        <w:pStyle w:val="ListBullet2"/>
      </w:pPr>
      <w:r>
        <w:t>Exporting to GML using Google Earth Pro as it preserves fields – But it rounds the double data types! So exporting using FME</w:t>
      </w:r>
    </w:p>
    <w:p w14:paraId="68E7AC71" w14:textId="77777777" w:rsidR="000B493D" w:rsidRDefault="000B493D" w:rsidP="00B30C63">
      <w:pPr>
        <w:pStyle w:val="ListBullet2"/>
      </w:pPr>
      <w:r>
        <w:t xml:space="preserve">Importing to </w:t>
      </w:r>
      <w:hyperlink r:id="rId537" w:history="1">
        <w:r w:rsidRPr="00734C58">
          <w:rPr>
            <w:rStyle w:val="Hyperlink"/>
          </w:rPr>
          <w:t>GFT</w:t>
        </w:r>
      </w:hyperlink>
    </w:p>
    <w:p w14:paraId="1ACF6BB5" w14:textId="77777777" w:rsidR="000B493D" w:rsidRDefault="000B493D" w:rsidP="00B30C63">
      <w:pPr>
        <w:pStyle w:val="ListBullet2"/>
      </w:pPr>
      <w:r>
        <w:t>Changing data types for Year1, Year2, Year3 from Date/Time to Text</w:t>
      </w:r>
    </w:p>
    <w:p w14:paraId="2263AD83" w14:textId="77777777" w:rsidR="000B493D" w:rsidRDefault="000B493D" w:rsidP="00B30C63">
      <w:pPr>
        <w:pStyle w:val="ListBullet2"/>
      </w:pPr>
      <w:r>
        <w:t>Deleted name and description column</w:t>
      </w:r>
    </w:p>
    <w:p w14:paraId="65043B40" w14:textId="77777777" w:rsidR="000B493D" w:rsidRDefault="000B493D" w:rsidP="00B30C63">
      <w:pPr>
        <w:pStyle w:val="ListBullet2"/>
      </w:pPr>
      <w:r>
        <w:t>Creating GEE project called ‘Roadless Areas/Populate SceneIDs’ to populate the sceneids</w:t>
      </w:r>
    </w:p>
    <w:p w14:paraId="6E61FD15" w14:textId="77777777" w:rsidR="000B493D" w:rsidRDefault="000B493D" w:rsidP="00B30C63">
      <w:pPr>
        <w:pStyle w:val="ListBullet2"/>
      </w:pPr>
      <w:r>
        <w:t>There are some missing sceneids for Year1</w:t>
      </w:r>
    </w:p>
    <w:p w14:paraId="403711FB" w14:textId="77777777" w:rsidR="000B493D" w:rsidRDefault="000B493D" w:rsidP="00B30C63">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237F98" w:rsidP="00B30C63">
      <w:pPr>
        <w:pStyle w:val="ListBullet2"/>
      </w:pPr>
      <w:hyperlink r:id="rId538" w:history="1">
        <w:r w:rsidR="000B493D" w:rsidRPr="009A285E">
          <w:rPr>
            <w:rStyle w:val="Hyperlink"/>
          </w:rPr>
          <w:t>Exported</w:t>
        </w:r>
      </w:hyperlink>
      <w:r w:rsidR="000B493D">
        <w:t xml:space="preserve"> from Access to Postgresql and ran </w:t>
      </w:r>
      <w:hyperlink r:id="rId539" w:history="1">
        <w:r w:rsidR="000B493D" w:rsidRPr="009A285E">
          <w:rPr>
            <w:rStyle w:val="Hyperlink"/>
          </w:rPr>
          <w:t>query</w:t>
        </w:r>
      </w:hyperlink>
      <w:r w:rsidR="000B493D">
        <w:t xml:space="preserve"> in Postgresql to create the validation table fields</w:t>
      </w:r>
    </w:p>
    <w:p w14:paraId="387DB264" w14:textId="4E35F88F" w:rsidR="000B493D" w:rsidRDefault="000B493D" w:rsidP="00B30C63">
      <w:pPr>
        <w:pStyle w:val="BodyText2"/>
      </w:pPr>
      <w:r>
        <w:t xml:space="preserve">23/8/16 Updated the GEE project so that validation points </w:t>
      </w:r>
      <w:r w:rsidR="00B73C57">
        <w:t>are not created</w:t>
      </w:r>
      <w:r>
        <w:t xml:space="preserve"> where there is no data in the image (e.g. for L7 in SLC areas).</w:t>
      </w:r>
    </w:p>
    <w:p w14:paraId="4931802B" w14:textId="77777777" w:rsidR="000B493D" w:rsidRDefault="000B493D" w:rsidP="00B30C63">
      <w:pPr>
        <w:pStyle w:val="BodyText2"/>
      </w:pPr>
      <w:r>
        <w:lastRenderedPageBreak/>
        <w:t>13/10/16 When trying to create images on the roadless areas website using the sceneids that I had pre-populated, there is a sceneid which is no longer found:</w:t>
      </w:r>
    </w:p>
    <w:p w14:paraId="0B0EC34C" w14:textId="77777777" w:rsidR="000B493D" w:rsidRDefault="000B493D" w:rsidP="00B30C63">
      <w:pPr>
        <w:pStyle w:val="GoogleEarthEngineError"/>
      </w:pPr>
      <w:r w:rsidRPr="008724E0">
        <w:t>Image.load: Image asset 'LANDSAT/LT5_L1T_TOA/LT51990552011035MPS00' not found.</w:t>
      </w:r>
    </w:p>
    <w:p w14:paraId="5066EDA3" w14:textId="77777777" w:rsidR="000B493D" w:rsidRDefault="000B493D" w:rsidP="00B30C63">
      <w:pPr>
        <w:pStyle w:val="BodyText2"/>
      </w:pPr>
      <w:r>
        <w:t xml:space="preserve">Not sure why, but checking other sceneids. There are 8 in total that no longer exist and have probably been renamed: </w:t>
      </w:r>
    </w:p>
    <w:p w14:paraId="17B75471" w14:textId="77777777" w:rsidR="000B493D" w:rsidRDefault="000B493D" w:rsidP="00B30C63">
      <w:pPr>
        <w:pStyle w:val="BodyText2"/>
      </w:pPr>
      <w:r>
        <w:t>LANDSAT/LT5_L1T_TOA/LT51990552011035MPS00 does not exist</w:t>
      </w:r>
    </w:p>
    <w:p w14:paraId="6F2F3ECD" w14:textId="77777777" w:rsidR="000B493D" w:rsidRDefault="000B493D" w:rsidP="00B30C63">
      <w:pPr>
        <w:pStyle w:val="BodyText2"/>
      </w:pPr>
      <w:r>
        <w:t>LANDSAT/LT5_L1T_TOA/LT51990552011051MPS00 does not exist</w:t>
      </w:r>
    </w:p>
    <w:p w14:paraId="028930D1" w14:textId="77777777" w:rsidR="000B493D" w:rsidRDefault="000B493D" w:rsidP="00B30C63">
      <w:pPr>
        <w:pStyle w:val="BodyText2"/>
      </w:pPr>
      <w:r>
        <w:t>LANDSAT/LT5_L1T_TOA/LT51740632008140JSA01 does not exist</w:t>
      </w:r>
    </w:p>
    <w:p w14:paraId="64227C98" w14:textId="77777777" w:rsidR="000B493D" w:rsidRDefault="000B493D" w:rsidP="00B30C63">
      <w:pPr>
        <w:pStyle w:val="BodyText2"/>
      </w:pPr>
      <w:r>
        <w:t>LANDSAT/LT5_L1T_TOA/LT51990552011035MPS00 does not exist</w:t>
      </w:r>
    </w:p>
    <w:p w14:paraId="1A12B5AE" w14:textId="77777777" w:rsidR="000B493D" w:rsidRDefault="000B493D" w:rsidP="00B30C63">
      <w:pPr>
        <w:pStyle w:val="BodyText2"/>
      </w:pPr>
      <w:r>
        <w:t>LANDSAT/LT5_L1T_TOA/LT51990552011035MPS00 does not exist</w:t>
      </w:r>
    </w:p>
    <w:p w14:paraId="5AD09240" w14:textId="77777777" w:rsidR="000B493D" w:rsidRDefault="000B493D" w:rsidP="00B30C63">
      <w:pPr>
        <w:pStyle w:val="BodyText2"/>
      </w:pPr>
      <w:r>
        <w:t>LANDSAT/LT5_L1T_TOA/LT51990552011051MPS00 does not exist</w:t>
      </w:r>
    </w:p>
    <w:p w14:paraId="0E878A61" w14:textId="77777777" w:rsidR="000B493D" w:rsidRDefault="000B493D" w:rsidP="00B30C63">
      <w:pPr>
        <w:pStyle w:val="BodyText2"/>
      </w:pPr>
      <w:r>
        <w:t>LANDSAT/LT5_L1T_TOA/LT51740632008140JSA01 does not exist</w:t>
      </w:r>
    </w:p>
    <w:p w14:paraId="00D458A6" w14:textId="77777777" w:rsidR="000B493D" w:rsidRDefault="000B493D" w:rsidP="00B30C63">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B30C63">
      <w:pPr>
        <w:pStyle w:val="Heading5"/>
      </w:pPr>
      <w:r>
        <w:t>Asia</w:t>
      </w:r>
    </w:p>
    <w:p w14:paraId="00DAB38C" w14:textId="331FA100" w:rsidR="00356EF5" w:rsidRDefault="000B493D" w:rsidP="00B30C63">
      <w:pPr>
        <w:pStyle w:val="BodyText2"/>
      </w:pPr>
      <w:r>
        <w:t>12/1/17</w:t>
      </w:r>
      <w:r>
        <w:tab/>
      </w:r>
      <w:r w:rsidR="00356EF5">
        <w:t xml:space="preserve">Pre-processing data – similar </w:t>
      </w:r>
      <w:r w:rsidR="00CB5593">
        <w:t>to Africa but simplified.</w:t>
      </w:r>
    </w:p>
    <w:p w14:paraId="5B171176" w14:textId="06B6BB69" w:rsidR="000B493D" w:rsidRDefault="00CB5593" w:rsidP="00B30C63">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40"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B30C63">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B30C63">
      <w:pPr>
        <w:pStyle w:val="ListBullet2"/>
      </w:pPr>
      <w:r>
        <w:t>Downloaded the csv and i</w:t>
      </w:r>
      <w:r w:rsidR="00881259">
        <w:t xml:space="preserve">mported to Postgresql using </w:t>
      </w:r>
      <w:hyperlink r:id="rId541" w:history="1">
        <w:r w:rsidR="00881259" w:rsidRPr="00881259">
          <w:rPr>
            <w:rStyle w:val="Hyperlink"/>
          </w:rPr>
          <w:t>FME</w:t>
        </w:r>
      </w:hyperlink>
    </w:p>
    <w:p w14:paraId="692A0CD3" w14:textId="678F7980" w:rsidR="00D04FE8" w:rsidRDefault="00D04FE8" w:rsidP="00B30C63">
      <w:pPr>
        <w:pStyle w:val="ListBullet2"/>
      </w:pPr>
      <w:r>
        <w:t xml:space="preserve">Ran </w:t>
      </w:r>
      <w:hyperlink r:id="rId542" w:history="1">
        <w:r w:rsidRPr="009A285E">
          <w:rPr>
            <w:rStyle w:val="Hyperlink"/>
          </w:rPr>
          <w:t>query</w:t>
        </w:r>
      </w:hyperlink>
      <w:r>
        <w:t xml:space="preserve"> in Postgresql to create the validation table fields</w:t>
      </w:r>
    </w:p>
    <w:p w14:paraId="1CD0FFC5" w14:textId="669D6DA0" w:rsidR="009130C0" w:rsidRPr="00D80E59" w:rsidRDefault="009130C0" w:rsidP="00B30C63">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B30C63">
      <w:pPr>
        <w:pStyle w:val="Heading5"/>
      </w:pPr>
      <w:r>
        <w:t>South America</w:t>
      </w:r>
    </w:p>
    <w:p w14:paraId="2EB3A7F4" w14:textId="71B52765" w:rsidR="00D80E59" w:rsidRDefault="00D80E59" w:rsidP="00B30C63">
      <w:pPr>
        <w:pStyle w:val="BodyText2"/>
      </w:pPr>
      <w:r>
        <w:t>20/6/17</w:t>
      </w:r>
      <w:r>
        <w:tab/>
        <w:t>Pre-processing data.</w:t>
      </w:r>
    </w:p>
    <w:p w14:paraId="1990BFE4" w14:textId="1CCCE38C" w:rsidR="009F395F" w:rsidRDefault="009F395F" w:rsidP="00B30C63">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B30C63">
      <w:pPr>
        <w:pStyle w:val="ListBullet2"/>
      </w:pPr>
      <w:r>
        <w:t xml:space="preserve">Exported the AsValues tab to FT using </w:t>
      </w:r>
      <w:hyperlink r:id="rId543"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B30C63">
      <w:pPr>
        <w:pStyle w:val="ListBullet2"/>
      </w:pPr>
      <w:r>
        <w:t xml:space="preserve">Created GEE project called ‘Roadless Areas/Populate SceneIDs South America to populate the sceneids </w:t>
      </w:r>
    </w:p>
    <w:p w14:paraId="3204BCCF" w14:textId="54BDF416" w:rsidR="00DA09CD" w:rsidRDefault="00DA09CD" w:rsidP="00B30C63">
      <w:pPr>
        <w:pStyle w:val="ListBullet2"/>
      </w:pPr>
      <w:r>
        <w:t xml:space="preserve">Downloaded the csv and imported to Postgresql using </w:t>
      </w:r>
      <w:hyperlink r:id="rId544" w:history="1">
        <w:r w:rsidRPr="00881259">
          <w:rPr>
            <w:rStyle w:val="Hyperlink"/>
          </w:rPr>
          <w:t>FME</w:t>
        </w:r>
      </w:hyperlink>
    </w:p>
    <w:p w14:paraId="4DB541D4" w14:textId="648FE670" w:rsidR="00877800" w:rsidRDefault="006A32FB" w:rsidP="00B30C63">
      <w:pPr>
        <w:pStyle w:val="ListBullet2"/>
      </w:pPr>
      <w:r>
        <w:t xml:space="preserve">Ran </w:t>
      </w:r>
      <w:hyperlink r:id="rId545" w:history="1">
        <w:r w:rsidRPr="009A285E">
          <w:rPr>
            <w:rStyle w:val="Hyperlink"/>
          </w:rPr>
          <w:t>query</w:t>
        </w:r>
      </w:hyperlink>
      <w:r>
        <w:t xml:space="preserve"> in Postgresql to create the validation table </w:t>
      </w:r>
    </w:p>
    <w:p w14:paraId="44488499" w14:textId="35925BD4" w:rsidR="006A32FB" w:rsidRDefault="0057169D" w:rsidP="00B30C63">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B30C63">
      <w:pPr>
        <w:pStyle w:val="BodyText2"/>
      </w:pPr>
      <w:r>
        <w:t>27/7/17</w:t>
      </w:r>
      <w:r>
        <w:tab/>
        <w:t>Producing the results for Christelle.</w:t>
      </w:r>
    </w:p>
    <w:p w14:paraId="7E1406EB" w14:textId="69B73B29" w:rsidR="00171500" w:rsidRDefault="00171500" w:rsidP="00B30C63">
      <w:pPr>
        <w:pStyle w:val="ListBullet2"/>
      </w:pPr>
      <w:r>
        <w:t xml:space="preserve">In the C9 db-server phpPgAdmin </w:t>
      </w:r>
      <w:hyperlink r:id="rId546" w:history="1">
        <w:r w:rsidRPr="00171500">
          <w:rPr>
            <w:rStyle w:val="Hyperlink"/>
          </w:rPr>
          <w:t>UI</w:t>
        </w:r>
      </w:hyperlink>
      <w:r>
        <w:t>, clicked on ‘roadless|schemas|public|tables|roadless_areas_validation_points’</w:t>
      </w:r>
    </w:p>
    <w:p w14:paraId="135A6CA8" w14:textId="77777777" w:rsidR="00171500" w:rsidRDefault="00171500" w:rsidP="00B30C63">
      <w:pPr>
        <w:pStyle w:val="ListBullet2"/>
      </w:pPr>
      <w:r>
        <w:t>Clicked on Export|Data only|Format CSV|Download</w:t>
      </w:r>
    </w:p>
    <w:p w14:paraId="13AD5567" w14:textId="62CC5E9A" w:rsidR="00312842" w:rsidRDefault="00312842" w:rsidP="00B30C63">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22868973" w14:textId="534BB982" w:rsidR="00E576E3" w:rsidRDefault="004A4711" w:rsidP="00B30C63">
      <w:pPr>
        <w:pStyle w:val="ListBullet2"/>
      </w:pPr>
      <w:r>
        <w:t>Imported the ‘ies-pgsql.jrc.org|h05googleearthengine|especies|</w:t>
      </w:r>
      <w:r w:rsidRPr="004A4711">
        <w:t>roadless_areas_validation_points_s_america</w:t>
      </w:r>
      <w:r>
        <w:t>’ table into Access to create samerica_points table</w:t>
      </w:r>
    </w:p>
    <w:p w14:paraId="1B1890E3" w14:textId="2E9CDB42" w:rsidR="0083604A" w:rsidRDefault="0083604A" w:rsidP="00B30C63">
      <w:pPr>
        <w:pStyle w:val="Heading5"/>
      </w:pPr>
      <w:r>
        <w:t>Global</w:t>
      </w:r>
    </w:p>
    <w:p w14:paraId="38D2A6EE" w14:textId="77777777" w:rsidR="00211478" w:rsidRDefault="0083604A" w:rsidP="00211478">
      <w:pPr>
        <w:pStyle w:val="Heading6"/>
      </w:pPr>
      <w:r>
        <w:t>5/3/18</w:t>
      </w:r>
      <w:r>
        <w:tab/>
      </w:r>
    </w:p>
    <w:p w14:paraId="52943A15" w14:textId="35A93E95" w:rsidR="0083604A" w:rsidRDefault="0083604A" w:rsidP="00B30C63">
      <w:pPr>
        <w:pStyle w:val="BodyText2"/>
      </w:pPr>
      <w:r>
        <w:t xml:space="preserve">Christelle has sent a set of validation points where </w:t>
      </w:r>
      <w:r w:rsidRPr="0083604A">
        <w:t>there are some inconsistencies between the roadless class, the landsat interpretation and the HR interpretation</w:t>
      </w:r>
      <w:r>
        <w:t xml:space="preserve"> (1526 points). For these she has provided the lat/</w:t>
      </w:r>
      <w:r w:rsidR="00A83AB0">
        <w:t>long and the existing scene id and all she wants to do is to go through and re-validate them again.</w:t>
      </w:r>
    </w:p>
    <w:p w14:paraId="35B891BA" w14:textId="2D482897" w:rsidR="00A83AB0" w:rsidRDefault="00A83AB0" w:rsidP="00B30C63">
      <w:pPr>
        <w:pStyle w:val="BodyText2"/>
      </w:pPr>
      <w:r>
        <w:t>The database is on my c9 dbserver workspace and I need to import the points that she wants to revalidate:</w:t>
      </w:r>
    </w:p>
    <w:p w14:paraId="4449F342" w14:textId="290AF287" w:rsidR="00A83AB0" w:rsidRDefault="005508B3" w:rsidP="00B30C63">
      <w:pPr>
        <w:pStyle w:val="sql"/>
      </w:pPr>
      <w:r>
        <w:lastRenderedPageBreak/>
        <w:t xml:space="preserve">CREATE TABLE roadless_areas_validation_points(    fid_ double precision,    lng double precision,    lat double precision,    sceneid character varying,    </w:t>
      </w:r>
      <w:r w:rsidR="00B677B6">
        <w:t>s</w:t>
      </w:r>
      <w:r>
        <w:t>ceneid_source character varying,    rnd integer,    _order integer,    objectid integer,    satelliteimagevalidation text,    highresimagevalidation text,    highresimagedate text,    entry_date timestamp without time zone,    username text,    checkout_date timestamp without time zone);</w:t>
      </w:r>
    </w:p>
    <w:p w14:paraId="72D81418" w14:textId="6957FE4A" w:rsidR="005508B3" w:rsidRDefault="005508B3" w:rsidP="00B30C63">
      <w:pPr>
        <w:pStyle w:val="BodyText2"/>
      </w:pPr>
      <w:r>
        <w:t xml:space="preserve">Then import the csv file that Christelle sent. </w:t>
      </w:r>
      <w:r w:rsidR="008E44C9">
        <w:t>Then update the required rows (updating the objectid field to be a random number):</w:t>
      </w:r>
    </w:p>
    <w:p w14:paraId="242F7882" w14:textId="576B6A81" w:rsidR="00B677B6" w:rsidRDefault="00B677B6" w:rsidP="00B30C63">
      <w:pPr>
        <w:pStyle w:val="sql"/>
      </w:pPr>
      <w:r w:rsidRPr="00B677B6">
        <w:t>update roadless_areas_validation_points set sceneid_source='Unknown',</w:t>
      </w:r>
      <w:r w:rsidR="008E44C9">
        <w:t xml:space="preserve"> rnd=fid_,_order=1,objectid=</w:t>
      </w:r>
      <w:r w:rsidR="008E44C9" w:rsidRPr="008E44C9">
        <w:t>floor(random() * (1000000-0+1) + 0)::int;</w:t>
      </w:r>
    </w:p>
    <w:p w14:paraId="4EE1B80B" w14:textId="47D04CC9" w:rsidR="00AF09C9" w:rsidRDefault="00AF09C9" w:rsidP="00B30C63">
      <w:pPr>
        <w:pStyle w:val="BodyText2"/>
      </w:pPr>
      <w:r>
        <w:t>To produce the results I got the data from phpPgAdmin imported into the Access database and ran the '</w:t>
      </w:r>
      <w:r w:rsidRPr="00AF09C9">
        <w:t>Results March 2018</w:t>
      </w:r>
      <w:r>
        <w:t>' query.</w:t>
      </w:r>
    </w:p>
    <w:p w14:paraId="1D1E874D" w14:textId="1D23EF67" w:rsidR="00211478" w:rsidRDefault="00211478" w:rsidP="000D3FDD">
      <w:pPr>
        <w:pStyle w:val="Heading6"/>
      </w:pPr>
      <w:r>
        <w:t>27/3/18</w:t>
      </w:r>
    </w:p>
    <w:p w14:paraId="06A3F66C" w14:textId="24073222" w:rsidR="00211478" w:rsidRDefault="00211478" w:rsidP="00211478">
      <w:pPr>
        <w:pStyle w:val="BodyText2"/>
      </w:pPr>
      <w:r>
        <w:t>New set of validation points.</w:t>
      </w:r>
      <w:r w:rsidR="00EE3E19">
        <w:t xml:space="preserve"> She has provided the lat/long and the existing scene id and wants to do is to go through and re-validate them again.</w:t>
      </w:r>
    </w:p>
    <w:p w14:paraId="431B0D0E" w14:textId="42202937" w:rsidR="000D3FDD" w:rsidRDefault="000D3FDD" w:rsidP="002578F7">
      <w:pPr>
        <w:pStyle w:val="ListNumber"/>
        <w:numPr>
          <w:ilvl w:val="0"/>
          <w:numId w:val="48"/>
        </w:numPr>
      </w:pPr>
      <w:r>
        <w:t>Import the spreadsheet into 'roadless/public/tables/</w:t>
      </w:r>
      <w:r w:rsidRPr="000D3FDD">
        <w:t>r</w:t>
      </w:r>
      <w:r>
        <w:t>oadless_areas_validation_points' (from previous section)</w:t>
      </w:r>
    </w:p>
    <w:p w14:paraId="66DA0150" w14:textId="0ED771B9" w:rsidR="00237F98" w:rsidRDefault="00237F98" w:rsidP="002578F7">
      <w:pPr>
        <w:pStyle w:val="ListNumber"/>
        <w:numPr>
          <w:ilvl w:val="0"/>
          <w:numId w:val="48"/>
        </w:numPr>
      </w:pPr>
      <w:r>
        <w:t>Update the various fields</w:t>
      </w:r>
    </w:p>
    <w:p w14:paraId="7A327C74" w14:textId="4EAE2204" w:rsidR="00237F98" w:rsidRDefault="00237F98" w:rsidP="00237F98">
      <w:pPr>
        <w:pStyle w:val="sql"/>
      </w:pPr>
      <w:r w:rsidRPr="00B677B6">
        <w:t>update roadless_areas_validation_points set sceneid_source='Unknown',</w:t>
      </w:r>
      <w:r>
        <w:t xml:space="preserve"> rnd=fid_,_order=1,objectid=</w:t>
      </w:r>
      <w:r w:rsidRPr="008E44C9">
        <w:t>floor(random() * (1000000-0+1) + 0)::int;</w:t>
      </w:r>
    </w:p>
    <w:p w14:paraId="095BD1A4" w14:textId="263E62D5" w:rsidR="003D2F80" w:rsidRPr="00211478" w:rsidRDefault="003D2F80" w:rsidP="002578F7">
      <w:pPr>
        <w:pStyle w:val="ListNumber"/>
      </w:pPr>
      <w:r>
        <w:t>Created a unique index on objectid to check there were no duplicates</w:t>
      </w:r>
    </w:p>
    <w:p w14:paraId="05ED8639" w14:textId="1499EDB3" w:rsidR="00E16A65" w:rsidRDefault="00E16A65" w:rsidP="00B30C63">
      <w:pPr>
        <w:pStyle w:val="Heading4"/>
      </w:pPr>
      <w:r>
        <w:t>Creating the website</w:t>
      </w:r>
    </w:p>
    <w:p w14:paraId="0442E00C" w14:textId="38A6618D" w:rsidR="00E16A65" w:rsidRDefault="00E16A65" w:rsidP="00B30C63">
      <w:pPr>
        <w:pStyle w:val="BodyText2"/>
      </w:pPr>
      <w:r>
        <w:t xml:space="preserve">Cloning a copy of my SWDB_Validation_Tool by following </w:t>
      </w:r>
      <w:hyperlink r:id="rId547"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B30C63">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B30C63">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B30C63">
      <w:pPr>
        <w:pStyle w:val="Heading3"/>
      </w:pPr>
      <w:r>
        <w:t>WebGL Globe</w:t>
      </w:r>
    </w:p>
    <w:p w14:paraId="38C72656" w14:textId="77777777" w:rsidR="006126B0" w:rsidRPr="000C69D3" w:rsidRDefault="006126B0" w:rsidP="00B30C63">
      <w:pPr>
        <w:pStyle w:val="BodyText2"/>
      </w:pPr>
      <w:r>
        <w:t>Used the Google WebGL Globe to show protected areas richness. There were issues with relative paths in the code and the globe/world.jpg basemap had to be physically copied to the dev3 machine in a folder called globe.</w:t>
      </w:r>
    </w:p>
    <w:p w14:paraId="49D363E3" w14:textId="246576BA" w:rsidR="00B37D09" w:rsidRDefault="0093510D" w:rsidP="000E5536">
      <w:pPr>
        <w:pStyle w:val="Heading1"/>
      </w:pPr>
      <w:r>
        <w:t>Technologies</w:t>
      </w:r>
      <w:bookmarkEnd w:id="113"/>
    </w:p>
    <w:p w14:paraId="4DABE962" w14:textId="77777777" w:rsidR="004B461D" w:rsidRDefault="004B461D" w:rsidP="003B37F4">
      <w:pPr>
        <w:pStyle w:val="Heading2"/>
      </w:pPr>
      <w:r>
        <w:t>Authentication</w:t>
      </w:r>
    </w:p>
    <w:p w14:paraId="57254059" w14:textId="77777777" w:rsidR="004B461D" w:rsidRDefault="004B461D" w:rsidP="008B6883">
      <w:pPr>
        <w:pStyle w:val="BodyText2"/>
      </w:pPr>
      <w:r>
        <w:t xml:space="preserve">CAS protocol here </w:t>
      </w:r>
      <w:hyperlink r:id="rId548" w:history="1">
        <w:r>
          <w:rPr>
            <w:rStyle w:val="Hyperlink"/>
          </w:rPr>
          <w:t>http://www.jasig.org/cas/protocol</w:t>
        </w:r>
      </w:hyperlink>
    </w:p>
    <w:p w14:paraId="4B2277D0" w14:textId="77777777" w:rsidR="004B461D" w:rsidRDefault="004B461D" w:rsidP="008B6883">
      <w:pPr>
        <w:pStyle w:val="BodyText2"/>
      </w:pPr>
      <w:r>
        <w:t xml:space="preserve">Walkthrough here </w:t>
      </w:r>
      <w:hyperlink r:id="rId549" w:history="1">
        <w:r>
          <w:rPr>
            <w:rStyle w:val="Hyperlink"/>
          </w:rPr>
          <w:t>https://wiki.jasig.org/display/CAS/Proxy+CAS+Walkthrough</w:t>
        </w:r>
      </w:hyperlink>
      <w:r>
        <w:t xml:space="preserve"> </w:t>
      </w:r>
    </w:p>
    <w:p w14:paraId="045B4C78" w14:textId="77777777" w:rsidR="004B461D" w:rsidRDefault="004B461D" w:rsidP="008B6883">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8B6883">
      <w:pPr>
        <w:pStyle w:val="BodyText2"/>
      </w:pPr>
      <w:r>
        <w:lastRenderedPageBreak/>
        <w:t xml:space="preserve">CAS_SERVER = </w:t>
      </w:r>
      <w:hyperlink r:id="rId551" w:history="1">
        <w:r w:rsidRPr="00EC2620">
          <w:rPr>
            <w:rStyle w:val="Hyperlink"/>
          </w:rPr>
          <w:t>https://intragate.ec.europa.eu/cas/login</w:t>
        </w:r>
      </w:hyperlink>
    </w:p>
    <w:p w14:paraId="0A27C125" w14:textId="77777777" w:rsidR="004B461D" w:rsidRDefault="004B461D" w:rsidP="008B6883">
      <w:pPr>
        <w:pStyle w:val="BodyText2"/>
      </w:pPr>
      <w:r>
        <w:t xml:space="preserve">step1: </w:t>
      </w:r>
    </w:p>
    <w:p w14:paraId="32296642" w14:textId="77777777" w:rsidR="004B461D" w:rsidRDefault="00237F98" w:rsidP="008B6883">
      <w:pPr>
        <w:pStyle w:val="BodyText2"/>
      </w:pPr>
      <w:hyperlink r:id="rId552"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8B6883">
      <w:pPr>
        <w:pStyle w:val="BodyText2"/>
      </w:pPr>
      <w:r>
        <w:t>Enter u/p</w:t>
      </w:r>
    </w:p>
    <w:p w14:paraId="5E744C4C" w14:textId="77777777" w:rsidR="004B461D" w:rsidRDefault="004B461D" w:rsidP="008B6883">
      <w:pPr>
        <w:pStyle w:val="BodyText2"/>
      </w:pPr>
      <w:r>
        <w:t xml:space="preserve">step2: redirected to </w:t>
      </w:r>
    </w:p>
    <w:p w14:paraId="2E9FDB40" w14:textId="77777777" w:rsidR="004B461D" w:rsidRDefault="00237F98" w:rsidP="008B6883">
      <w:pPr>
        <w:pStyle w:val="BodyText2"/>
      </w:pPr>
      <w:hyperlink r:id="rId553"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8B6883">
      <w:pPr>
        <w:pStyle w:val="BodyText2"/>
      </w:pPr>
      <w:r>
        <w:t>step3: validate ticket and get user</w:t>
      </w:r>
    </w:p>
    <w:p w14:paraId="47471C8B" w14:textId="77777777" w:rsidR="004B461D" w:rsidRDefault="00237F98" w:rsidP="008B6883">
      <w:pPr>
        <w:pStyle w:val="BodyText2"/>
      </w:pPr>
      <w:hyperlink r:id="rId554"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8B6883">
      <w:pPr>
        <w:pStyle w:val="BodyText2"/>
      </w:pPr>
      <w:r>
        <w:t>returns:</w:t>
      </w:r>
    </w:p>
    <w:p w14:paraId="50464B71" w14:textId="77777777" w:rsidR="004B461D" w:rsidRDefault="004B461D" w:rsidP="008B550B">
      <w:pPr>
        <w:pStyle w:val="Code"/>
      </w:pPr>
      <w:r>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8B6883">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8B6883">
      <w:pPr>
        <w:pStyle w:val="BodyText2"/>
      </w:pPr>
      <w:r>
        <w:t xml:space="preserve">For the DOPA REST Services Directory the Python services module is the application that is authenticating with ECAS. It can login, get a ticket and authenticate (e.g. via </w:t>
      </w:r>
      <w:hyperlink r:id="rId555" w:history="1">
        <w:r w:rsidRPr="00EC2620">
          <w:rPr>
            <w:rStyle w:val="Hyperlink"/>
          </w:rPr>
          <w:t>http://dopa-services.jrc.ec.europa.eu/services</w:t>
        </w:r>
      </w:hyperlink>
      <w:r>
        <w:t xml:space="preserve"> ). However, if you want another application (e.g. </w:t>
      </w:r>
      <w:hyperlink r:id="rId556"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8B6883">
      <w:pPr>
        <w:pStyle w:val="BodyText2"/>
      </w:pPr>
      <w:r>
        <w:t xml:space="preserve">Main page is here: </w:t>
      </w:r>
      <w:hyperlink r:id="rId557"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8B6883">
      <w:pPr>
        <w:pStyle w:val="BodyText2"/>
      </w:pPr>
      <w:r>
        <w:t>Main page is</w:t>
      </w:r>
      <w:r w:rsidR="004A5484">
        <w:t xml:space="preserve"> here</w:t>
      </w:r>
      <w:r>
        <w:t xml:space="preserve">: </w:t>
      </w:r>
      <w:hyperlink r:id="rId558"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8B6883">
      <w:pPr>
        <w:pStyle w:val="BodyText2"/>
      </w:pPr>
      <w:r>
        <w:t>Enter a request to login to ECAS with a ficticious service:</w:t>
      </w:r>
    </w:p>
    <w:p w14:paraId="7081168F" w14:textId="77777777" w:rsidR="002B4584" w:rsidRDefault="00237F98" w:rsidP="008B550B">
      <w:pPr>
        <w:pStyle w:val="Code"/>
      </w:pPr>
      <w:hyperlink r:id="rId559" w:history="1">
        <w:r w:rsidR="002E4F85" w:rsidRPr="008913AD">
          <w:rPr>
            <w:rStyle w:val="Hyperlink"/>
          </w:rPr>
          <w:t>https://intragate.ec.europa.eu/cas/login?service=http://localhost/bling</w:t>
        </w:r>
      </w:hyperlink>
    </w:p>
    <w:p w14:paraId="234B5D9E" w14:textId="77777777" w:rsidR="002E4F85" w:rsidRDefault="002E4F85" w:rsidP="008B6883">
      <w:pPr>
        <w:pStyle w:val="BodyText2"/>
      </w:pPr>
      <w:r>
        <w:t>Take the tcket that is returned and append it to the serviceValidate method:</w:t>
      </w:r>
    </w:p>
    <w:p w14:paraId="1D533F02" w14:textId="77777777" w:rsidR="002E4F85" w:rsidRDefault="00237F98" w:rsidP="008B550B">
      <w:pPr>
        <w:pStyle w:val="Code"/>
      </w:pPr>
      <w:hyperlink r:id="rId560"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8B6883">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lastRenderedPageBreak/>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8B6883">
      <w:pPr>
        <w:pStyle w:val="BodyText2"/>
      </w:pPr>
      <w:r>
        <w:t>For a proxy request, enter a pgtUrl:</w:t>
      </w:r>
    </w:p>
    <w:p w14:paraId="722B3674" w14:textId="77777777" w:rsidR="004F7ED9" w:rsidRDefault="00237F98" w:rsidP="008B550B">
      <w:pPr>
        <w:pStyle w:val="Code"/>
      </w:pPr>
      <w:hyperlink r:id="rId561"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8B6883">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t>&lt;/cas:serviceResponse&gt;</w:t>
      </w:r>
    </w:p>
    <w:p w14:paraId="7E71B727" w14:textId="77777777" w:rsidR="004F7ED9" w:rsidRDefault="004F7ED9" w:rsidP="008B6883">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8B6883">
      <w:pPr>
        <w:pStyle w:val="BodyText2"/>
      </w:pPr>
      <w:r>
        <w:t>I have created a number of service end points to logon to ECAS and authenticate to secure services.</w:t>
      </w:r>
    </w:p>
    <w:p w14:paraId="67152902" w14:textId="77777777" w:rsidR="00A510B7" w:rsidRDefault="00A510B7" w:rsidP="008B6883">
      <w:pPr>
        <w:pStyle w:val="BodyText2"/>
      </w:pPr>
      <w:r>
        <w:t>For example, if we try and log on to the following service, we get an authentication error:</w:t>
      </w:r>
    </w:p>
    <w:p w14:paraId="31D30F2A" w14:textId="77777777" w:rsidR="00A510B7" w:rsidRDefault="00237F98" w:rsidP="008B6883">
      <w:pPr>
        <w:pStyle w:val="BodyText2"/>
      </w:pPr>
      <w:hyperlink r:id="rId562"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8B6883">
      <w:pPr>
        <w:pStyle w:val="BodyText2"/>
      </w:pPr>
      <w:r>
        <w:t>But, if we authenticate with ECAS using the following url then we can reload the service and it will work. This sets a number of webpy sessions variables:</w:t>
      </w:r>
    </w:p>
    <w:p w14:paraId="67758979" w14:textId="77777777" w:rsidR="007159F2" w:rsidRDefault="00237F98" w:rsidP="008B6883">
      <w:pPr>
        <w:pStyle w:val="BodyText2"/>
      </w:pPr>
      <w:hyperlink r:id="rId563" w:history="1">
        <w:r w:rsidR="007159F2" w:rsidRPr="008913AD">
          <w:rPr>
            <w:rStyle w:val="Hyperlink"/>
          </w:rPr>
          <w:t>http://dopa-services.jrc.it/services/ecasLogin</w:t>
        </w:r>
      </w:hyperlink>
      <w:r w:rsidR="007159F2">
        <w:t xml:space="preserve"> </w:t>
      </w:r>
    </w:p>
    <w:p w14:paraId="2327C72B" w14:textId="77777777" w:rsidR="00A510B7" w:rsidRDefault="007159F2" w:rsidP="008B6883">
      <w:pPr>
        <w:pStyle w:val="BodyText2"/>
      </w:pPr>
      <w:r>
        <w:t>Then at the end of the session, we need to kill the webpy session using the following:</w:t>
      </w:r>
    </w:p>
    <w:p w14:paraId="481078CA" w14:textId="77777777" w:rsidR="007159F2" w:rsidRDefault="00237F98" w:rsidP="008B6883">
      <w:pPr>
        <w:pStyle w:val="BodyText2"/>
      </w:pPr>
      <w:hyperlink r:id="rId564" w:history="1">
        <w:r w:rsidR="007159F2" w:rsidRPr="008913AD">
          <w:rPr>
            <w:rStyle w:val="Hyperlink"/>
          </w:rPr>
          <w:t>http://dopa-services.jrc.it/services/endSession</w:t>
        </w:r>
      </w:hyperlink>
      <w:r w:rsidR="007159F2">
        <w:t xml:space="preserve"> </w:t>
      </w:r>
    </w:p>
    <w:p w14:paraId="3AF6B1C1" w14:textId="77777777" w:rsidR="007159F2" w:rsidRDefault="003A00B6" w:rsidP="008B6883">
      <w:pPr>
        <w:pStyle w:val="BodyText2"/>
      </w:pPr>
      <w:r>
        <w:t>There is an additional url to logout of ECAS:</w:t>
      </w:r>
    </w:p>
    <w:p w14:paraId="250E00D2" w14:textId="77777777" w:rsidR="003A00B6" w:rsidRDefault="00237F98" w:rsidP="008B6883">
      <w:pPr>
        <w:pStyle w:val="BodyText2"/>
      </w:pPr>
      <w:hyperlink r:id="rId565" w:history="1">
        <w:r w:rsidR="003A00B6" w:rsidRPr="008913AD">
          <w:rPr>
            <w:rStyle w:val="Hyperlink"/>
          </w:rPr>
          <w:t>http://dopa-services.jrc.it/services/ecasLogout</w:t>
        </w:r>
      </w:hyperlink>
    </w:p>
    <w:p w14:paraId="25424B9C" w14:textId="77777777" w:rsidR="003A00B6" w:rsidRPr="00A510B7" w:rsidRDefault="003A00B6" w:rsidP="008B6883">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8B6883">
      <w:pPr>
        <w:pStyle w:val="BodyText2"/>
      </w:pPr>
      <w:r>
        <w:t>This is supposed to be a GUI-less implementation:</w:t>
      </w:r>
    </w:p>
    <w:p w14:paraId="7EE65CC0" w14:textId="77777777" w:rsidR="005F4FCD" w:rsidRPr="005F4FCD" w:rsidRDefault="00237F98" w:rsidP="008B6883">
      <w:pPr>
        <w:pStyle w:val="BodyText2"/>
      </w:pPr>
      <w:hyperlink r:id="rId566" w:history="1">
        <w:r w:rsidR="005F4FCD" w:rsidRPr="008913AD">
          <w:rPr>
            <w:rStyle w:val="Hyperlink"/>
          </w:rPr>
          <w:t>https://code.google.com/r/edmundcrewe-proxypatch/source/browse/django_cas/tests/cas_tests.py</w:t>
        </w:r>
      </w:hyperlink>
      <w:r w:rsidR="005F4FCD">
        <w:t xml:space="preserve"> </w:t>
      </w:r>
    </w:p>
    <w:p w14:paraId="6681315A" w14:textId="24BCAD6B" w:rsidR="00CD403A" w:rsidRDefault="00CD403A" w:rsidP="003B37F4">
      <w:pPr>
        <w:pStyle w:val="Heading2"/>
      </w:pPr>
      <w:r>
        <w:t xml:space="preserve">Cloud </w:t>
      </w:r>
      <w:r w:rsidR="002E5A35">
        <w:t xml:space="preserve">Tools and </w:t>
      </w:r>
      <w:r w:rsidR="006B4B9A">
        <w:t>Services</w:t>
      </w:r>
    </w:p>
    <w:p w14:paraId="0F9F35F3" w14:textId="1E16EC37" w:rsidR="00B779DA" w:rsidRDefault="00D5642A" w:rsidP="00B779DA">
      <w:pPr>
        <w:pStyle w:val="Heading3"/>
      </w:pPr>
      <w:r>
        <w:t>Amazon Web Services</w:t>
      </w:r>
    </w:p>
    <w:p w14:paraId="28FA6FA0" w14:textId="551FF0C2" w:rsidR="00B779DA" w:rsidRDefault="00B779DA" w:rsidP="00B779DA">
      <w:pPr>
        <w:pStyle w:val="Heading4"/>
      </w:pPr>
      <w:r>
        <w:t>Accounts</w:t>
      </w:r>
    </w:p>
    <w:p w14:paraId="456437E4" w14:textId="470E99E3" w:rsidR="00B779DA" w:rsidRDefault="00455D6C" w:rsidP="008B6883">
      <w:pPr>
        <w:pStyle w:val="BodyText2"/>
      </w:pPr>
      <w:r>
        <w:t>Root account credentials:</w:t>
      </w:r>
      <w:r>
        <w:tab/>
      </w:r>
      <w:r>
        <w:tab/>
      </w:r>
      <w:hyperlink r:id="rId567" w:history="1">
        <w:r w:rsidR="00B779DA" w:rsidRPr="00BA7BD9">
          <w:rPr>
            <w:rStyle w:val="Hyperlink"/>
          </w:rPr>
          <w:t>a.cottam@gmail.com</w:t>
        </w:r>
      </w:hyperlink>
      <w:r w:rsidR="00B779DA">
        <w:t xml:space="preserve"> thargaL88$</w:t>
      </w:r>
    </w:p>
    <w:p w14:paraId="16327C00" w14:textId="6A635DA5" w:rsidR="00455D6C" w:rsidRPr="00B37B4C" w:rsidRDefault="00455D6C" w:rsidP="008B6883">
      <w:pPr>
        <w:pStyle w:val="BodyText2"/>
        <w:rPr>
          <w:rStyle w:val="Emphasis"/>
        </w:rPr>
      </w:pPr>
      <w:r w:rsidRPr="00B37B4C">
        <w:rPr>
          <w:rStyle w:val="Emphasis"/>
        </w:rPr>
        <w:t>IAM user:</w:t>
      </w:r>
    </w:p>
    <w:p w14:paraId="010C6148" w14:textId="42CB26DB" w:rsidR="00455D6C" w:rsidRDefault="00455D6C" w:rsidP="00B37B4C">
      <w:pPr>
        <w:pStyle w:val="BodyText"/>
      </w:pPr>
      <w:r>
        <w:lastRenderedPageBreak/>
        <w:t>Account ID or alias:</w:t>
      </w:r>
      <w:r>
        <w:tab/>
      </w:r>
      <w:r>
        <w:tab/>
      </w:r>
      <w:r w:rsidR="006E6D89" w:rsidRPr="006E6D89">
        <w:t>888762120662</w:t>
      </w:r>
    </w:p>
    <w:p w14:paraId="6E0AE433" w14:textId="39018C93" w:rsidR="00455D6C" w:rsidRDefault="00455D6C" w:rsidP="00B37B4C">
      <w:pPr>
        <w:pStyle w:val="BodyText"/>
      </w:pPr>
      <w:r>
        <w:t>IAM user name:</w:t>
      </w:r>
      <w:r>
        <w:tab/>
      </w:r>
      <w:r>
        <w:tab/>
      </w:r>
      <w:r w:rsidR="006E6D89">
        <w:t>Andrew_Cottam</w:t>
      </w:r>
    </w:p>
    <w:p w14:paraId="0B7AAABD" w14:textId="59FFE8FB" w:rsidR="006E6D89" w:rsidRPr="00B779DA" w:rsidRDefault="006E6D89" w:rsidP="00B37B4C">
      <w:pPr>
        <w:pStyle w:val="BodyText"/>
      </w:pPr>
      <w:r>
        <w:t>Password:</w:t>
      </w:r>
      <w:r>
        <w:tab/>
      </w:r>
      <w:r>
        <w:tab/>
        <w:t>thargal88</w:t>
      </w:r>
    </w:p>
    <w:p w14:paraId="2E3097C0" w14:textId="77777777" w:rsidR="00E05FB5" w:rsidRDefault="00E05FB5" w:rsidP="00E05FB5">
      <w:pPr>
        <w:pStyle w:val="Heading4"/>
      </w:pPr>
      <w:bookmarkStart w:id="118" w:name="_Cloud9"/>
      <w:bookmarkEnd w:id="118"/>
      <w:r>
        <w:t>Cloud9</w:t>
      </w:r>
    </w:p>
    <w:p w14:paraId="193A702E" w14:textId="0F64296F" w:rsidR="00E05FB5" w:rsidRDefault="00E35513" w:rsidP="008B6883">
      <w:pPr>
        <w:pStyle w:val="BodyText2"/>
      </w:pPr>
      <w:r>
        <w:t xml:space="preserve">On c9 before it was bought out by Amazon - </w:t>
      </w:r>
      <w:hyperlink r:id="rId568" w:history="1">
        <w:r w:rsidR="00E05FB5" w:rsidRPr="00E0003B">
          <w:rPr>
            <w:rStyle w:val="Hyperlink"/>
          </w:rPr>
          <w:t>Here</w:t>
        </w:r>
      </w:hyperlink>
      <w:r w:rsidR="00E05FB5">
        <w:t xml:space="preserve">. </w:t>
      </w:r>
      <w:hyperlink r:id="rId569" w:history="1">
        <w:r w:rsidR="00E05FB5" w:rsidRPr="00540B56">
          <w:rPr>
            <w:rStyle w:val="Hyperlink"/>
          </w:rPr>
          <w:t>A.cottam@gmail.com</w:t>
        </w:r>
      </w:hyperlink>
      <w:r w:rsidR="00E05FB5">
        <w:t>, blishten. Created a new Workspace on 25/1/17 – it took 8 mins to create.</w:t>
      </w:r>
    </w:p>
    <w:p w14:paraId="04F1A5B7" w14:textId="674C126E" w:rsidR="004F30FA" w:rsidRDefault="004F30FA" w:rsidP="004F30FA">
      <w:pPr>
        <w:pStyle w:val="Heading5"/>
      </w:pPr>
      <w:bookmarkStart w:id="119" w:name="_CORS_1"/>
      <w:bookmarkEnd w:id="119"/>
      <w:r>
        <w:t>Code Completion</w:t>
      </w:r>
    </w:p>
    <w:p w14:paraId="6C6C03C3" w14:textId="14E3DF67" w:rsidR="004F30FA" w:rsidRDefault="004F30FA" w:rsidP="004F30FA">
      <w:pPr>
        <w:pStyle w:val="BodyText2"/>
      </w:pPr>
      <w:r>
        <w:t>Don’t know how this came up:</w:t>
      </w:r>
    </w:p>
    <w:p w14:paraId="04FE3B07" w14:textId="1225FF9B" w:rsidR="004F30FA" w:rsidRDefault="004F30FA" w:rsidP="004F30FA">
      <w:pPr>
        <w:pStyle w:val="BodyText2"/>
      </w:pPr>
      <w:r>
        <w:rPr>
          <w:noProof/>
          <w:lang w:bidi="ar-SA"/>
        </w:rPr>
        <w:drawing>
          <wp:inline distT="0" distB="0" distL="0" distR="0" wp14:anchorId="44FB7A3C" wp14:editId="079060F6">
            <wp:extent cx="2338182" cy="1016758"/>
            <wp:effectExtent l="0" t="0" r="508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2358891" cy="1025763"/>
                    </a:xfrm>
                    <a:prstGeom prst="rect">
                      <a:avLst/>
                    </a:prstGeom>
                    <a:noFill/>
                    <a:ln>
                      <a:noFill/>
                    </a:ln>
                  </pic:spPr>
                </pic:pic>
              </a:graphicData>
            </a:graphic>
          </wp:inline>
        </w:drawing>
      </w:r>
    </w:p>
    <w:p w14:paraId="56CBA444" w14:textId="5AC3335A" w:rsidR="004F30FA" w:rsidRPr="004F30FA" w:rsidRDefault="00237F98" w:rsidP="004F30FA">
      <w:pPr>
        <w:pStyle w:val="BodyText2"/>
      </w:pPr>
      <w:hyperlink r:id="rId571" w:history="1">
        <w:r w:rsidR="004F30FA" w:rsidRPr="004F30FA">
          <w:rPr>
            <w:rStyle w:val="Hyperlink"/>
          </w:rPr>
          <w:t>This</w:t>
        </w:r>
      </w:hyperlink>
      <w:r w:rsidR="004F30FA">
        <w:t xml:space="preserve"> is the installation guide.</w:t>
      </w:r>
    </w:p>
    <w:p w14:paraId="71EE4D81" w14:textId="77777777" w:rsidR="00E05FB5" w:rsidRDefault="00E05FB5" w:rsidP="00E05FB5">
      <w:pPr>
        <w:pStyle w:val="Heading5"/>
      </w:pPr>
      <w:r>
        <w:t>Data transfer</w:t>
      </w:r>
    </w:p>
    <w:p w14:paraId="5E2041ED" w14:textId="77777777" w:rsidR="00E05FB5" w:rsidRDefault="00E05FB5" w:rsidP="00E05FB5">
      <w:pPr>
        <w:pStyle w:val="Heading6"/>
      </w:pPr>
      <w:r>
        <w:t>Import</w:t>
      </w:r>
    </w:p>
    <w:p w14:paraId="168E08E0" w14:textId="77777777" w:rsidR="00E05FB5" w:rsidRDefault="00E05FB5" w:rsidP="008B6883">
      <w:pPr>
        <w:pStyle w:val="BodyText2"/>
      </w:pPr>
      <w:r>
        <w:t>Drag and drop</w:t>
      </w:r>
    </w:p>
    <w:p w14:paraId="61F742CE" w14:textId="77777777" w:rsidR="00E05FB5" w:rsidRPr="00EA2F07" w:rsidRDefault="00E05FB5" w:rsidP="008B6883">
      <w:pPr>
        <w:pStyle w:val="BodyText2"/>
      </w:pPr>
      <w:r>
        <w:t>Unzip &lt;archive.zip&gt;</w:t>
      </w:r>
    </w:p>
    <w:p w14:paraId="65CAB2F9" w14:textId="77777777" w:rsidR="00E05FB5" w:rsidRDefault="00E05FB5" w:rsidP="00E05FB5">
      <w:pPr>
        <w:pStyle w:val="Heading6"/>
      </w:pPr>
      <w:r>
        <w:t>Export</w:t>
      </w:r>
    </w:p>
    <w:p w14:paraId="2C40E801" w14:textId="77777777" w:rsidR="00E05FB5" w:rsidRPr="00B416C0" w:rsidRDefault="00E05FB5" w:rsidP="008B6883">
      <w:pPr>
        <w:pStyle w:val="BodyText2"/>
      </w:pPr>
      <w:r>
        <w:t>You can store data on Google Cloud Platform using the gutils.</w:t>
      </w:r>
    </w:p>
    <w:p w14:paraId="1FB927C2" w14:textId="1385265E" w:rsidR="007065D0" w:rsidRDefault="007065D0" w:rsidP="007065D0">
      <w:pPr>
        <w:pStyle w:val="Heading5"/>
      </w:pPr>
      <w:bookmarkStart w:id="120" w:name="_gdal,_shapely_and"/>
      <w:bookmarkEnd w:id="120"/>
      <w:r>
        <w:t>Deployment</w:t>
      </w:r>
    </w:p>
    <w:p w14:paraId="761DAF13" w14:textId="7BB321E5" w:rsidR="002E71A3" w:rsidRPr="002E71A3" w:rsidRDefault="002E71A3" w:rsidP="008B6883">
      <w:pPr>
        <w:pStyle w:val="BodyText2"/>
      </w:pPr>
      <w:r>
        <w:t>On AWS you can deploy on Amazon Lightsail (i.e. an Amazon VM) or using a CodeStar project.</w:t>
      </w:r>
    </w:p>
    <w:p w14:paraId="736B51EF" w14:textId="77777777" w:rsidR="004D6495" w:rsidRDefault="004D6495" w:rsidP="004D6495">
      <w:pPr>
        <w:pStyle w:val="Heading5"/>
      </w:pPr>
      <w:r>
        <w:t>Git integration</w:t>
      </w:r>
    </w:p>
    <w:p w14:paraId="42D6C189" w14:textId="02C101A1" w:rsidR="004D6495" w:rsidRDefault="004D6495" w:rsidP="004D6495">
      <w:pPr>
        <w:pStyle w:val="Heading6"/>
      </w:pPr>
      <w:r>
        <w:t>Issues</w:t>
      </w:r>
    </w:p>
    <w:p w14:paraId="416829C5" w14:textId="4D5261B9" w:rsidR="004D6495" w:rsidRPr="004D6495" w:rsidRDefault="004D6495" w:rsidP="004D6495">
      <w:pPr>
        <w:pStyle w:val="BodyText2"/>
      </w:pPr>
      <w:r>
        <w:t>Git integration (i.e. the changes panel) does not seem to work on the ssh connection to the Penrose machine. Maybe its because the ssh connection is to the '</w:t>
      </w:r>
      <w:r w:rsidRPr="004D6495">
        <w:t>/home/biopama/public_html/beta/</w:t>
      </w:r>
      <w:r>
        <w:t>' folder which is not a Git repo. The '</w:t>
      </w:r>
      <w:r w:rsidRPr="004D6495">
        <w:t>/home/biopama/public_html/beta/wireframes/</w:t>
      </w:r>
      <w:r>
        <w:t>' folder is.</w:t>
      </w:r>
      <w:r w:rsidR="000129A8">
        <w:t xml:space="preserve"> Yes! I have created a new workspace which points to the Git repo and it works fine.</w:t>
      </w:r>
    </w:p>
    <w:p w14:paraId="51113745" w14:textId="77777777" w:rsidR="00E05FB5" w:rsidRDefault="00E05FB5" w:rsidP="00E05FB5">
      <w:pPr>
        <w:pStyle w:val="Heading5"/>
      </w:pPr>
      <w:r>
        <w:t>Issues</w:t>
      </w:r>
    </w:p>
    <w:p w14:paraId="1C8221CB" w14:textId="77777777" w:rsidR="00E05FB5" w:rsidRDefault="00E05FB5" w:rsidP="00E05FB5">
      <w:pPr>
        <w:pStyle w:val="Heading6"/>
      </w:pPr>
      <w:r>
        <w:t>Authorisation</w:t>
      </w:r>
    </w:p>
    <w:p w14:paraId="47572669" w14:textId="77777777" w:rsidR="00E05FB5" w:rsidRDefault="00E05FB5" w:rsidP="008B6883">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756976CA" w14:textId="77777777" w:rsidR="00E05FB5" w:rsidRPr="007C3364" w:rsidRDefault="00E05FB5" w:rsidP="008B6883">
      <w:pPr>
        <w:pStyle w:val="BodyText2"/>
      </w:pPr>
      <w:r>
        <w:rPr>
          <w:noProof/>
          <w:lang w:bidi="ar-SA"/>
        </w:rPr>
        <w:lastRenderedPageBreak/>
        <w:drawing>
          <wp:inline distT="0" distB="0" distL="0" distR="0" wp14:anchorId="3D8E57F2" wp14:editId="18D0C618">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69FF0BC1" w14:textId="77777777" w:rsidR="00E05FB5" w:rsidRDefault="00E05FB5" w:rsidP="00E05FB5">
      <w:pPr>
        <w:pStyle w:val="Heading6"/>
      </w:pPr>
      <w:r>
        <w:t>Cloning from GitHub</w:t>
      </w:r>
    </w:p>
    <w:p w14:paraId="25DEEFF8" w14:textId="66B94897" w:rsidR="00BB7E30" w:rsidRDefault="00BB7E30" w:rsidP="00BB7E30">
      <w:pPr>
        <w:pStyle w:val="Heading7"/>
      </w:pPr>
      <w:r>
        <w:t>With more than one branch</w:t>
      </w:r>
    </w:p>
    <w:p w14:paraId="7872EC5D" w14:textId="16646E0F" w:rsidR="00E05FB5" w:rsidRDefault="00E05FB5" w:rsidP="008B6883">
      <w:pPr>
        <w:pStyle w:val="BodyText2"/>
      </w:pPr>
      <w:r>
        <w:t>Cloning GitHub repos with more than one branch doesn’t seem to work properly. So instead I used git clone in the home folder to get the repo onto the Ubuntu virtual machine. However, you can</w:t>
      </w:r>
      <w:r w:rsidR="000066EB">
        <w:t>'</w:t>
      </w:r>
      <w:r>
        <w:t xml:space="preserve">t then run this as a workspace, e.g. if it is a website because the workspace name is used in the url that Apache runs. </w:t>
      </w:r>
    </w:p>
    <w:p w14:paraId="6BE29249" w14:textId="77777777" w:rsidR="00E05FB5" w:rsidRDefault="00E05FB5" w:rsidP="008B6883">
      <w:pPr>
        <w:pStyle w:val="BodyText2"/>
      </w:pPr>
      <w:r>
        <w:t>SOLUTION: ‘Clone to edit’ the repo in Cloud9 and if there are no files showing in the Workspace run the following:</w:t>
      </w:r>
    </w:p>
    <w:p w14:paraId="6E12E6F0" w14:textId="77777777" w:rsidR="00E05FB5" w:rsidRDefault="00E05FB5" w:rsidP="00E05FB5">
      <w:pPr>
        <w:pStyle w:val="Unix"/>
      </w:pPr>
      <w:r w:rsidRPr="002E1A56">
        <w:t>blishten:~/workspace (master) $ git pull origin gh-pages</w:t>
      </w:r>
      <w:r>
        <w:t xml:space="preserve"> </w:t>
      </w:r>
      <w:r w:rsidRPr="002E1A56">
        <w:t>gh-pages</w:t>
      </w:r>
    </w:p>
    <w:p w14:paraId="3A42A9F0" w14:textId="5DE8E2E8" w:rsidR="00E05FB5" w:rsidRDefault="00E05FB5" w:rsidP="008B6883">
      <w:pPr>
        <w:pStyle w:val="BodyText2"/>
      </w:pPr>
      <w:r>
        <w:t xml:space="preserve">This time all the files were shown properly and I could run the *.html pages using the Cloud9 Apache httpd server at the following address </w:t>
      </w:r>
      <w:hyperlink r:id="rId573" w:history="1">
        <w:r w:rsidRPr="00540B56">
          <w:rPr>
            <w:rStyle w:val="Hyperlink"/>
          </w:rPr>
          <w:t>https://leaflet-map-blishten.c9users.io/index.html</w:t>
        </w:r>
      </w:hyperlink>
      <w:r w:rsidR="000066EB">
        <w:t xml:space="preserve"> </w:t>
      </w:r>
    </w:p>
    <w:p w14:paraId="4A55D0B2" w14:textId="26F8148D" w:rsidR="00BB7E30" w:rsidRDefault="00BB7E30" w:rsidP="00BB7E30">
      <w:pPr>
        <w:pStyle w:val="Heading7"/>
      </w:pPr>
      <w:r>
        <w:t>Without having to authenticate</w:t>
      </w:r>
    </w:p>
    <w:p w14:paraId="163933FA" w14:textId="73C83A8F" w:rsidR="00BB7E30" w:rsidRPr="00BB7E30" w:rsidRDefault="00BB7E30" w:rsidP="00BB7E30">
      <w:pPr>
        <w:pStyle w:val="BodyText2"/>
      </w:pPr>
      <w:r>
        <w:t>You have to create the workspace using the ssh clone string from GitHub not the https string.</w:t>
      </w:r>
    </w:p>
    <w:p w14:paraId="2A7E3D72" w14:textId="77777777" w:rsidR="00E05FB5" w:rsidRDefault="00E05FB5" w:rsidP="00E05FB5">
      <w:pPr>
        <w:pStyle w:val="Heading6"/>
      </w:pPr>
      <w:r>
        <w:t>Connecting to Google Cloud Platform</w:t>
      </w:r>
    </w:p>
    <w:p w14:paraId="48080F69" w14:textId="77777777" w:rsidR="00E05FB5" w:rsidRDefault="00E05FB5" w:rsidP="008B6883">
      <w:pPr>
        <w:pStyle w:val="BodyText2"/>
      </w:pPr>
      <w:r>
        <w:t xml:space="preserve">I had lots of issues trying to connect Cloud9 to GCP and never succeeded in getting it working. Support by email but it seems to be a problem with the call to get a list of projects from Google. </w:t>
      </w:r>
    </w:p>
    <w:p w14:paraId="7844168B" w14:textId="77777777" w:rsidR="00E05FB5" w:rsidRDefault="00E05FB5" w:rsidP="008B6883">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 But then I get the following error:</w:t>
      </w:r>
    </w:p>
    <w:p w14:paraId="6721C5CF" w14:textId="77777777" w:rsidR="00E05FB5" w:rsidRDefault="00E05FB5" w:rsidP="008B6883">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15AE8505" w14:textId="77777777" w:rsidR="00E05FB5" w:rsidRDefault="00E05FB5" w:rsidP="008B6883">
      <w:pPr>
        <w:pStyle w:val="BodyText2"/>
      </w:pPr>
      <w:r>
        <w:t>I enabled App Engine by going to Google App Engine in the console and selecting the project and then making it an App Engine app. However, it is currently hosted in Europe West and once a project is created you cant change its location so creating a new one.</w:t>
      </w:r>
    </w:p>
    <w:p w14:paraId="6331DD17" w14:textId="77777777" w:rsidR="00E05FB5" w:rsidRDefault="00E05FB5" w:rsidP="008B6883">
      <w:pPr>
        <w:pStyle w:val="BodyText2"/>
      </w:pPr>
      <w:r>
        <w:t>Created a new project in console</w:t>
      </w:r>
    </w:p>
    <w:p w14:paraId="0AFBB81D" w14:textId="77777777" w:rsidR="00E05FB5" w:rsidRDefault="00E05FB5" w:rsidP="00E05FB5">
      <w:pPr>
        <w:pStyle w:val="ListBullet"/>
      </w:pPr>
      <w:r>
        <w:t>Created a new app engine (using US central location) and cancelled the tutorial</w:t>
      </w:r>
    </w:p>
    <w:p w14:paraId="75D2F491" w14:textId="77777777" w:rsidR="00E05FB5" w:rsidRDefault="00E05FB5" w:rsidP="00E05FB5">
      <w:pPr>
        <w:pStyle w:val="ListBullet"/>
      </w:pPr>
      <w:r>
        <w:t>Connected the account in Cloud9</w:t>
      </w:r>
    </w:p>
    <w:p w14:paraId="38FD5C2E" w14:textId="77777777" w:rsidR="00E05FB5" w:rsidRDefault="00E05FB5" w:rsidP="00E05FB5">
      <w:pPr>
        <w:pStyle w:val="ListBullet"/>
      </w:pPr>
      <w:r>
        <w:t>Clicked on the repositories view and clone to edit</w:t>
      </w:r>
    </w:p>
    <w:p w14:paraId="6AC63423" w14:textId="77777777" w:rsidR="00E05FB5" w:rsidRDefault="00E05FB5" w:rsidP="00E05FB5">
      <w:pPr>
        <w:pStyle w:val="ListBullet"/>
      </w:pPr>
      <w:r>
        <w:t>Changed new workspace to Google Cloud Platform and selected geeImageServerUs</w:t>
      </w:r>
    </w:p>
    <w:p w14:paraId="50CB2457" w14:textId="77777777" w:rsidR="00E05FB5" w:rsidRDefault="00E05FB5" w:rsidP="00E05FB5">
      <w:pPr>
        <w:pStyle w:val="ListBullet"/>
      </w:pPr>
      <w:r>
        <w:t xml:space="preserve">Cloned </w:t>
      </w:r>
      <w:hyperlink r:id="rId574" w:history="1">
        <w:r w:rsidRPr="00D85C27">
          <w:rPr>
            <w:rStyle w:val="Hyperlink"/>
          </w:rPr>
          <w:t>git@github.com:andrewcottam/geeImageServer.git</w:t>
        </w:r>
      </w:hyperlink>
      <w:r>
        <w:t xml:space="preserve"> into the root</w:t>
      </w:r>
    </w:p>
    <w:p w14:paraId="1C3E00BD" w14:textId="77777777" w:rsidR="00E05FB5" w:rsidRDefault="00E05FB5" w:rsidP="00E05FB5">
      <w:pPr>
        <w:pStyle w:val="Heading6"/>
      </w:pPr>
      <w:r>
        <w:t>CORS</w:t>
      </w:r>
    </w:p>
    <w:p w14:paraId="11AF120D" w14:textId="77777777" w:rsidR="00E05FB5" w:rsidRDefault="00E05FB5" w:rsidP="008B6883">
      <w:pPr>
        <w:pStyle w:val="BodyText2"/>
      </w:pPr>
      <w:r>
        <w:t>Cross domain scripting is not supported by default so you have to enable it.</w:t>
      </w:r>
    </w:p>
    <w:p w14:paraId="045449D4" w14:textId="77777777" w:rsidR="00E05FB5" w:rsidRDefault="00E05FB5" w:rsidP="00E05FB5">
      <w:pPr>
        <w:pStyle w:val="Heading7"/>
      </w:pPr>
      <w:r>
        <w:t>Apache</w:t>
      </w:r>
    </w:p>
    <w:p w14:paraId="30A0F9F9" w14:textId="77777777" w:rsidR="00E05FB5" w:rsidRDefault="00E05FB5" w:rsidP="008B6883">
      <w:pPr>
        <w:pStyle w:val="BodyText2"/>
      </w:pPr>
      <w:r>
        <w:t>Normally we would add the following to the httpd.conf file for Apache but that doesn’t exist on Ubuntu</w:t>
      </w:r>
    </w:p>
    <w:p w14:paraId="2AA28286" w14:textId="77777777" w:rsidR="00E05FB5" w:rsidRDefault="00E05FB5" w:rsidP="00E05FB5">
      <w:pPr>
        <w:pStyle w:val="Unix"/>
      </w:pPr>
      <w:r w:rsidRPr="00044DD9">
        <w:t>blishten:/ $ sudo find / -name httpd.conf</w:t>
      </w:r>
    </w:p>
    <w:p w14:paraId="377629F1" w14:textId="77777777" w:rsidR="00E05FB5" w:rsidRDefault="00E05FB5" w:rsidP="008B6883">
      <w:pPr>
        <w:pStyle w:val="BodyText2"/>
      </w:pPr>
      <w:r>
        <w:t>This is because, u</w:t>
      </w:r>
      <w:r w:rsidRPr="00044DD9">
        <w:t>nder Ubuntu, httpd.conf is apache2.conf, and it's in /etc/apache2</w:t>
      </w:r>
      <w:r>
        <w:t>. So use vi to add the following:</w:t>
      </w:r>
    </w:p>
    <w:p w14:paraId="4B33E588" w14:textId="77777777" w:rsidR="00E05FB5" w:rsidRDefault="00E05FB5" w:rsidP="00E05FB5">
      <w:pPr>
        <w:pStyle w:val="Unix"/>
      </w:pPr>
      <w:r>
        <w:t xml:space="preserve">blishten: </w:t>
      </w:r>
      <w:r w:rsidRPr="003300BC">
        <w:t xml:space="preserve">~/workspace (gh-pages) </w:t>
      </w:r>
      <w:r w:rsidRPr="00002BC6">
        <w:t>$ cd /etc/apache2/</w:t>
      </w:r>
    </w:p>
    <w:p w14:paraId="20F96A39" w14:textId="77777777" w:rsidR="00E05FB5" w:rsidRDefault="00E05FB5" w:rsidP="00E05FB5">
      <w:pPr>
        <w:pStyle w:val="Unix"/>
      </w:pPr>
      <w:r w:rsidRPr="00A33CD4">
        <w:t xml:space="preserve">blishten:/etc/apache2 $ sudo vi apache2.conf                                                                                                                                                                                                                                                                                                                                                   </w:t>
      </w:r>
    </w:p>
    <w:p w14:paraId="1B6CE20E" w14:textId="77777777" w:rsidR="00E05FB5" w:rsidRDefault="00E05FB5" w:rsidP="00E05FB5">
      <w:pPr>
        <w:pStyle w:val="Code"/>
      </w:pPr>
      <w:r>
        <w:lastRenderedPageBreak/>
        <w:t>&lt;Directory /&gt;</w:t>
      </w:r>
    </w:p>
    <w:p w14:paraId="3B28E24B" w14:textId="77777777" w:rsidR="00E05FB5" w:rsidRDefault="00E05FB5" w:rsidP="00E05FB5">
      <w:pPr>
        <w:pStyle w:val="Code"/>
      </w:pPr>
      <w:r>
        <w:t xml:space="preserve">        Options FollowSymLinks</w:t>
      </w:r>
    </w:p>
    <w:p w14:paraId="2A7E1B5C" w14:textId="77777777" w:rsidR="00E05FB5" w:rsidRDefault="00E05FB5" w:rsidP="00E05FB5">
      <w:pPr>
        <w:pStyle w:val="Code"/>
      </w:pPr>
      <w:r>
        <w:t xml:space="preserve">        AllowOverride None</w:t>
      </w:r>
    </w:p>
    <w:p w14:paraId="42EC502B" w14:textId="77777777" w:rsidR="00E05FB5" w:rsidRDefault="00E05FB5" w:rsidP="00E05FB5">
      <w:pPr>
        <w:pStyle w:val="Code"/>
      </w:pPr>
      <w:r>
        <w:t xml:space="preserve">        Require all denied</w:t>
      </w:r>
    </w:p>
    <w:p w14:paraId="7ECC60DA" w14:textId="77777777" w:rsidR="00E05FB5" w:rsidRPr="00087A57" w:rsidRDefault="00E05FB5" w:rsidP="00E05FB5">
      <w:pPr>
        <w:pStyle w:val="Code"/>
      </w:pPr>
      <w:r w:rsidRPr="00087A57">
        <w:t xml:space="preserve">        </w:t>
      </w:r>
      <w:r w:rsidRPr="003300BC">
        <w:rPr>
          <w:color w:val="FF0000"/>
        </w:rPr>
        <w:t>Header set Access-Control-Allow-Origin "*"</w:t>
      </w:r>
    </w:p>
    <w:p w14:paraId="01AC863B" w14:textId="77777777" w:rsidR="00E05FB5" w:rsidRDefault="00E05FB5" w:rsidP="00E05FB5">
      <w:pPr>
        <w:pStyle w:val="Code"/>
      </w:pPr>
      <w:r>
        <w:t xml:space="preserve">&lt;/Directory&gt; </w:t>
      </w:r>
    </w:p>
    <w:p w14:paraId="52A642CD" w14:textId="77777777" w:rsidR="00E05FB5" w:rsidRDefault="00E05FB5" w:rsidP="00E05FB5">
      <w:pPr>
        <w:pStyle w:val="Code"/>
      </w:pPr>
      <w:r>
        <w:t>..</w:t>
      </w:r>
    </w:p>
    <w:p w14:paraId="4F5D833F" w14:textId="77777777" w:rsidR="00E05FB5" w:rsidRDefault="00E05FB5" w:rsidP="00E05FB5">
      <w:pPr>
        <w:pStyle w:val="Code"/>
      </w:pPr>
      <w:r>
        <w:t>&lt;Directory /var/www/&gt;</w:t>
      </w:r>
    </w:p>
    <w:p w14:paraId="5180F163" w14:textId="77777777" w:rsidR="00E05FB5" w:rsidRDefault="00E05FB5" w:rsidP="00E05FB5">
      <w:pPr>
        <w:pStyle w:val="Code"/>
      </w:pPr>
      <w:r>
        <w:t xml:space="preserve">        </w:t>
      </w:r>
      <w:r w:rsidRPr="00044DD9">
        <w:t>Header set Access-Control-Allow-Origin "*"</w:t>
      </w:r>
    </w:p>
    <w:p w14:paraId="5AB93336" w14:textId="77777777" w:rsidR="00E05FB5" w:rsidRDefault="00E05FB5" w:rsidP="00E05FB5">
      <w:pPr>
        <w:pStyle w:val="Code"/>
      </w:pPr>
      <w:r>
        <w:t xml:space="preserve">        Options Indexes FollowSymLinks</w:t>
      </w:r>
    </w:p>
    <w:p w14:paraId="0DEE8D11" w14:textId="77777777" w:rsidR="00E05FB5" w:rsidRDefault="00E05FB5" w:rsidP="00E05FB5">
      <w:pPr>
        <w:pStyle w:val="Code"/>
      </w:pPr>
      <w:r>
        <w:t xml:space="preserve">        AllowOverride None</w:t>
      </w:r>
    </w:p>
    <w:p w14:paraId="13A66E9D" w14:textId="77777777" w:rsidR="00E05FB5" w:rsidRDefault="00E05FB5" w:rsidP="00E05FB5">
      <w:pPr>
        <w:pStyle w:val="Code"/>
      </w:pPr>
      <w:r>
        <w:t xml:space="preserve">        Require all granted</w:t>
      </w:r>
    </w:p>
    <w:p w14:paraId="72EE41AB" w14:textId="77777777" w:rsidR="00E05FB5" w:rsidRDefault="00E05FB5" w:rsidP="00E05FB5">
      <w:pPr>
        <w:pStyle w:val="Code"/>
      </w:pPr>
      <w:r>
        <w:t>&lt;/Directory&gt;</w:t>
      </w:r>
    </w:p>
    <w:p w14:paraId="395A25A6" w14:textId="77777777" w:rsidR="00E05FB5" w:rsidRDefault="00E05FB5" w:rsidP="008B6883">
      <w:pPr>
        <w:pStyle w:val="BodyText2"/>
      </w:pPr>
      <w:r>
        <w:t>Then ESC, : x RETURN. Then:</w:t>
      </w:r>
    </w:p>
    <w:p w14:paraId="526313C4" w14:textId="77777777" w:rsidR="00E05FB5" w:rsidRDefault="00E05FB5" w:rsidP="00E05FB5">
      <w:pPr>
        <w:pStyle w:val="Unix"/>
      </w:pPr>
      <w:r w:rsidRPr="00034455">
        <w:t>blishten:/etc/apache2 $ sudo a2enmod headers</w:t>
      </w:r>
    </w:p>
    <w:p w14:paraId="3DFA2477" w14:textId="77777777" w:rsidR="00E05FB5" w:rsidRDefault="00E05FB5" w:rsidP="00E05FB5">
      <w:pPr>
        <w:pStyle w:val="Unix"/>
      </w:pPr>
      <w:r>
        <w:t>Enabling module headers.</w:t>
      </w:r>
    </w:p>
    <w:p w14:paraId="4055B00A" w14:textId="77777777" w:rsidR="00E05FB5" w:rsidRDefault="00E05FB5" w:rsidP="00E05FB5">
      <w:pPr>
        <w:pStyle w:val="Unix"/>
      </w:pPr>
      <w:r>
        <w:t>To activate the new configuration, you need to run:</w:t>
      </w:r>
    </w:p>
    <w:p w14:paraId="324F3C10" w14:textId="77777777" w:rsidR="00E05FB5" w:rsidRDefault="00E05FB5" w:rsidP="00E05FB5">
      <w:pPr>
        <w:pStyle w:val="Unix"/>
      </w:pPr>
      <w:r>
        <w:t xml:space="preserve">  service apache2 restart</w:t>
      </w:r>
    </w:p>
    <w:p w14:paraId="24BFEFC8" w14:textId="77777777" w:rsidR="00E05FB5" w:rsidRDefault="00E05FB5" w:rsidP="00E05FB5">
      <w:pPr>
        <w:pStyle w:val="Unix"/>
      </w:pPr>
      <w:r>
        <w:t>blishten:/etc/apache2 $ service apache2 restart</w:t>
      </w:r>
    </w:p>
    <w:p w14:paraId="725E8772" w14:textId="77777777" w:rsidR="00E05FB5" w:rsidRDefault="00E05FB5" w:rsidP="00E05FB5">
      <w:pPr>
        <w:pStyle w:val="Unix"/>
      </w:pPr>
      <w:r>
        <w:t xml:space="preserve"> * Restarting web server apache2</w:t>
      </w:r>
    </w:p>
    <w:p w14:paraId="2F7F1EAB" w14:textId="77777777" w:rsidR="00E05FB5" w:rsidRDefault="00E05FB5" w:rsidP="00E05FB5">
      <w:pPr>
        <w:pStyle w:val="Unix"/>
      </w:pPr>
      <w:r>
        <w:t xml:space="preserve">   ...done.</w:t>
      </w:r>
    </w:p>
    <w:p w14:paraId="3AC86282" w14:textId="77777777" w:rsidR="00E05FB5" w:rsidRDefault="00E05FB5" w:rsidP="00E05FB5">
      <w:pPr>
        <w:pStyle w:val="Unix"/>
      </w:pPr>
      <w:r>
        <w:t>blishten:/etc/apache2 $ apachectl -t</w:t>
      </w:r>
    </w:p>
    <w:p w14:paraId="3477EDA5" w14:textId="77777777" w:rsidR="00E05FB5" w:rsidRDefault="00E05FB5" w:rsidP="00E05FB5">
      <w:pPr>
        <w:pStyle w:val="Unix"/>
      </w:pPr>
      <w:r w:rsidRPr="00034455">
        <w:t>Syntax OK</w:t>
      </w:r>
    </w:p>
    <w:p w14:paraId="77E4934D" w14:textId="77777777" w:rsidR="00E05FB5" w:rsidRPr="00044DD9" w:rsidRDefault="00E05FB5" w:rsidP="008B6883">
      <w:pPr>
        <w:pStyle w:val="BodyText2"/>
      </w:pPr>
      <w:r>
        <w:t xml:space="preserve">CORS is now working on </w:t>
      </w:r>
      <w:hyperlink r:id="rId575" w:history="1">
        <w:r w:rsidRPr="00736B16">
          <w:rPr>
            <w:rStyle w:val="Hyperlink"/>
          </w:rPr>
          <w:t>https://python-blishten.c9users.io/</w:t>
        </w:r>
      </w:hyperlink>
      <w:r>
        <w:t xml:space="preserve"> !</w:t>
      </w:r>
    </w:p>
    <w:p w14:paraId="16F3F24D" w14:textId="77777777" w:rsidR="00E05FB5" w:rsidRDefault="00E05FB5" w:rsidP="00E05FB5">
      <w:pPr>
        <w:pStyle w:val="Heading7"/>
      </w:pPr>
      <w:bookmarkStart w:id="121" w:name="_Jetty"/>
      <w:bookmarkEnd w:id="121"/>
      <w:r>
        <w:t>Jetty</w:t>
      </w:r>
    </w:p>
    <w:p w14:paraId="27A33B3B" w14:textId="77777777" w:rsidR="00E05FB5" w:rsidRDefault="00E05FB5" w:rsidP="008B6883">
      <w:pPr>
        <w:pStyle w:val="BodyText2"/>
      </w:pPr>
      <w:r>
        <w:t xml:space="preserve">If you are using GeoServer using the default installation, then it ships with an in built version of Jetty instead of Apache. On C9 on 1/3/17 we have GeoServer 2.11.0 and Jetty </w:t>
      </w:r>
      <w:r w:rsidRPr="001D6626">
        <w:t>9.2.13.v20150730</w:t>
      </w:r>
      <w:r>
        <w:t>. In the GeoServer documentation it gives instructions for enabling CORS (</w:t>
      </w:r>
      <w:hyperlink r:id="rId576"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3C24164F" w14:textId="77777777" w:rsidR="00E05FB5" w:rsidRDefault="00E05FB5" w:rsidP="00E05FB5">
      <w:pPr>
        <w:pStyle w:val="ListBullet"/>
      </w:pPr>
      <w:r>
        <w:t xml:space="preserve">Download jetty-servlets.jar from </w:t>
      </w:r>
      <w:hyperlink r:id="rId577" w:history="1">
        <w:r w:rsidRPr="00A5061D">
          <w:rPr>
            <w:rStyle w:val="Hyperlink"/>
          </w:rPr>
          <w:t>http://central.maven.org/maven2/org/eclipse/jetty/jetty-servlets/9.2.13.v20150730/</w:t>
        </w:r>
      </w:hyperlink>
    </w:p>
    <w:p w14:paraId="4F78A04D" w14:textId="77777777" w:rsidR="00E05FB5" w:rsidRDefault="00E05FB5" w:rsidP="00E05FB5">
      <w:pPr>
        <w:pStyle w:val="ListBullet"/>
      </w:pPr>
      <w:r>
        <w:t xml:space="preserve">Rename </w:t>
      </w:r>
      <w:r w:rsidRPr="005E3C3C">
        <w:t>to jetty-servlets.jar</w:t>
      </w:r>
    </w:p>
    <w:p w14:paraId="61AA8E60" w14:textId="77777777" w:rsidR="00E05FB5" w:rsidRDefault="00E05FB5" w:rsidP="00E05FB5">
      <w:pPr>
        <w:pStyle w:val="Unix"/>
      </w:pPr>
      <w:r>
        <w:t>blishten:/usr/share/geoserver/lib $ sudo cp /usr/share/jetty/lib/jetty-util.jar /usr/share/geoserver/webapps/geoserver/WEB-INF/lib</w:t>
      </w:r>
    </w:p>
    <w:p w14:paraId="6724E1FF" w14:textId="77777777" w:rsidR="00E05FB5" w:rsidRDefault="00E05FB5" w:rsidP="00E05FB5">
      <w:pPr>
        <w:pStyle w:val="Unix"/>
      </w:pPr>
      <w:r>
        <w:t>blishten:/usr/share/geoserver/lib $ sudo cp /home/ubuntu/workspace/jetty-servlets.jar /usr/share/geoserver/webapps/geoserver/WEB-INF/lib</w:t>
      </w:r>
    </w:p>
    <w:p w14:paraId="0CFEEDC6" w14:textId="77777777" w:rsidR="00E05FB5" w:rsidRPr="005E3C3C" w:rsidRDefault="00E05FB5" w:rsidP="008B6883">
      <w:pPr>
        <w:pStyle w:val="BodyText2"/>
      </w:pPr>
      <w:r>
        <w:t>Restart geoserver.</w:t>
      </w:r>
    </w:p>
    <w:p w14:paraId="2EE8BD21" w14:textId="77777777" w:rsidR="00C62FAD" w:rsidRDefault="00C62FAD" w:rsidP="00C62FAD">
      <w:pPr>
        <w:pStyle w:val="Heading6"/>
      </w:pPr>
      <w:r>
        <w:t>Creating Environments</w:t>
      </w:r>
    </w:p>
    <w:p w14:paraId="31AC7115" w14:textId="77777777" w:rsidR="00C62FAD" w:rsidRDefault="00C62FAD" w:rsidP="008B6883">
      <w:pPr>
        <w:pStyle w:val="BodyText2"/>
      </w:pPr>
      <w:r>
        <w:t>On 8/1/18 I am trying to create new Environments on AWS Cloud9 but they fail with an error:</w:t>
      </w:r>
    </w:p>
    <w:p w14:paraId="3F7B0127" w14:textId="77777777" w:rsidR="00C62FAD" w:rsidRDefault="00C62FAD" w:rsidP="008B6883">
      <w:pPr>
        <w:pStyle w:val="BodyText2"/>
      </w:pPr>
      <w:r>
        <w:rPr>
          <w:noProof/>
          <w:lang w:bidi="ar-SA"/>
        </w:rPr>
        <w:drawing>
          <wp:inline distT="0" distB="0" distL="0" distR="0" wp14:anchorId="17F47BB1" wp14:editId="1939FD03">
            <wp:extent cx="3430829" cy="1629611"/>
            <wp:effectExtent l="0" t="0" r="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8">
                      <a:extLst>
                        <a:ext uri="{28A0092B-C50C-407E-A947-70E740481C1C}">
                          <a14:useLocalDpi xmlns:a14="http://schemas.microsoft.com/office/drawing/2010/main" val="0"/>
                        </a:ext>
                      </a:extLst>
                    </a:blip>
                    <a:srcRect/>
                    <a:stretch>
                      <a:fillRect/>
                    </a:stretch>
                  </pic:blipFill>
                  <pic:spPr bwMode="auto">
                    <a:xfrm>
                      <a:off x="0" y="0"/>
                      <a:ext cx="3440798" cy="1634346"/>
                    </a:xfrm>
                    <a:prstGeom prst="rect">
                      <a:avLst/>
                    </a:prstGeom>
                    <a:noFill/>
                    <a:ln>
                      <a:noFill/>
                    </a:ln>
                  </pic:spPr>
                </pic:pic>
              </a:graphicData>
            </a:graphic>
          </wp:inline>
        </w:drawing>
      </w:r>
    </w:p>
    <w:p w14:paraId="6CE81CCB" w14:textId="77777777" w:rsidR="00C62FAD" w:rsidRDefault="00C62FAD" w:rsidP="008B6883">
      <w:pPr>
        <w:pStyle w:val="BodyText2"/>
      </w:pPr>
      <w:r>
        <w:t>Whether I am logged in as a root user or as an IAM user. In the CloudFormation console I see the following error when it tries to create an Environment:</w:t>
      </w:r>
    </w:p>
    <w:p w14:paraId="1FA5799B" w14:textId="77777777" w:rsidR="00C62FAD" w:rsidRDefault="00C62FAD" w:rsidP="008B6883">
      <w:pPr>
        <w:pStyle w:val="BodyText2"/>
        <w:rPr>
          <w:shd w:val="clear" w:color="auto" w:fill="FFFFFF"/>
        </w:rPr>
      </w:pPr>
      <w:r>
        <w:rPr>
          <w:shd w:val="clear" w:color="auto" w:fill="FFFFFF"/>
        </w:rPr>
        <w:t>This account is currently blocked and not recognized as a valid account. Please contact aws-verification@amazon.com if you have questions.</w:t>
      </w:r>
    </w:p>
    <w:p w14:paraId="2A36EB7A" w14:textId="18CB8A93" w:rsidR="00C62FAD" w:rsidRPr="00AD0C7A" w:rsidRDefault="00C62FAD" w:rsidP="008B6883">
      <w:pPr>
        <w:pStyle w:val="BodyText2"/>
      </w:pPr>
      <w:r>
        <w:t xml:space="preserve">Sent an email to AWS and they replied in 7 hours to say that I had to delete a key that had been </w:t>
      </w:r>
      <w:r w:rsidR="00371C0D">
        <w:t>compromised (which I created in 2007)</w:t>
      </w:r>
      <w:r>
        <w:t>.</w:t>
      </w:r>
    </w:p>
    <w:p w14:paraId="2AF47B41" w14:textId="77777777" w:rsidR="00E05FB5" w:rsidRDefault="00E05FB5" w:rsidP="00E05FB5">
      <w:pPr>
        <w:pStyle w:val="Heading6"/>
      </w:pPr>
      <w:r>
        <w:lastRenderedPageBreak/>
        <w:t>Debugging Python code</w:t>
      </w:r>
    </w:p>
    <w:p w14:paraId="00293A8B" w14:textId="77777777" w:rsidR="00E05FB5" w:rsidRDefault="00E05FB5" w:rsidP="00E05FB5">
      <w:pPr>
        <w:pStyle w:val="Heading7"/>
      </w:pPr>
      <w:r>
        <w:t>Errors</w:t>
      </w:r>
    </w:p>
    <w:p w14:paraId="48B79660" w14:textId="77777777" w:rsidR="00E05FB5" w:rsidRDefault="00E05FB5" w:rsidP="00E05FB5">
      <w:pPr>
        <w:pStyle w:val="Heading8"/>
      </w:pPr>
      <w:r w:rsidRPr="00467EBA">
        <w:t>/usr/bin/python2: No module</w:t>
      </w:r>
      <w:r>
        <w:t xml:space="preserve"> named ikpdb</w:t>
      </w:r>
    </w:p>
    <w:p w14:paraId="4610BD57" w14:textId="77777777" w:rsidR="00E05FB5" w:rsidRDefault="00E05FB5" w:rsidP="008B6883">
      <w:pPr>
        <w:pStyle w:val="BodyText2"/>
      </w:pPr>
      <w:r>
        <w:t>When I tried to debug Python code I got an error:</w:t>
      </w:r>
    </w:p>
    <w:p w14:paraId="0B3C7A04" w14:textId="77777777" w:rsidR="00E05FB5" w:rsidRPr="00467EBA" w:rsidRDefault="00E05FB5" w:rsidP="00E05FB5">
      <w:pPr>
        <w:pStyle w:val="Cloud9Console"/>
      </w:pPr>
      <w:r w:rsidRPr="00467EBA">
        <w:t>/usr/bin/python2: No module named ikpdb</w:t>
      </w:r>
    </w:p>
    <w:p w14:paraId="2A21A2E7" w14:textId="77777777" w:rsidR="00E05FB5" w:rsidRPr="00467EBA" w:rsidRDefault="00E05FB5" w:rsidP="00E05FB5">
      <w:pPr>
        <w:pStyle w:val="Cloud9Console"/>
      </w:pPr>
      <w:r w:rsidRPr="00467EBA">
        <w:t xml:space="preserve">    To use python debugger install ikpdb by running: </w:t>
      </w:r>
    </w:p>
    <w:p w14:paraId="67733B47" w14:textId="77777777" w:rsidR="00E05FB5" w:rsidRPr="00467EBA" w:rsidRDefault="00E05FB5" w:rsidP="00E05FB5">
      <w:pPr>
        <w:pStyle w:val="Cloud9Console"/>
      </w:pPr>
      <w:r w:rsidRPr="00467EBA">
        <w:t xml:space="preserve">        sudo apt-get update;</w:t>
      </w:r>
    </w:p>
    <w:p w14:paraId="4AB5F7F2" w14:textId="77777777" w:rsidR="00E05FB5" w:rsidRPr="00467EBA" w:rsidRDefault="00E05FB5" w:rsidP="00E05FB5">
      <w:pPr>
        <w:pStyle w:val="Cloud9Console"/>
      </w:pPr>
      <w:r w:rsidRPr="00467EBA">
        <w:t xml:space="preserve">        sudo apt-get install python-dev;</w:t>
      </w:r>
    </w:p>
    <w:p w14:paraId="41F5E0FF" w14:textId="77777777" w:rsidR="00E05FB5" w:rsidRDefault="00E05FB5" w:rsidP="00E05FB5">
      <w:pPr>
        <w:pStyle w:val="Cloud9Console"/>
      </w:pPr>
      <w:r w:rsidRPr="00467EBA">
        <w:t xml:space="preserve">        sudo pip install ikpdb;</w:t>
      </w:r>
    </w:p>
    <w:p w14:paraId="10C56790" w14:textId="77777777" w:rsidR="00E05FB5" w:rsidRPr="009E76EC" w:rsidRDefault="00E05FB5" w:rsidP="008B6883">
      <w:pPr>
        <w:pStyle w:val="BodyText2"/>
      </w:pPr>
      <w:r>
        <w:t>Ran these in the bash window. Now debugging works fine!</w:t>
      </w:r>
    </w:p>
    <w:p w14:paraId="0022B963" w14:textId="77777777" w:rsidR="00E05FB5" w:rsidRDefault="00E05FB5" w:rsidP="00E05FB5">
      <w:pPr>
        <w:pStyle w:val="Heading8"/>
      </w:pPr>
      <w:r w:rsidRPr="009E76EC">
        <w:t>socket.error: [Errno 98] Address already in use</w:t>
      </w:r>
    </w:p>
    <w:p w14:paraId="4F2EB5AC" w14:textId="77777777" w:rsidR="00E05FB5" w:rsidRPr="009E76EC" w:rsidRDefault="00E05FB5" w:rsidP="008B6883">
      <w:pPr>
        <w:pStyle w:val="BodyText2"/>
      </w:pPr>
      <w:r>
        <w:t>On 8/11/2017 got this error. This only occurs in debugging mode. Restart the workspace to solve.</w:t>
      </w:r>
    </w:p>
    <w:p w14:paraId="1454DB1E" w14:textId="007A05C8" w:rsidR="00E05FB5" w:rsidRDefault="00E05FB5" w:rsidP="00E05FB5">
      <w:pPr>
        <w:pStyle w:val="Heading6"/>
      </w:pPr>
      <w:r>
        <w:t>Javascript folder</w:t>
      </w:r>
    </w:p>
    <w:p w14:paraId="643C7F87" w14:textId="774B9B5F" w:rsidR="00E05FB5" w:rsidRPr="00E05FB5" w:rsidRDefault="00E05FB5" w:rsidP="008B6883">
      <w:pPr>
        <w:pStyle w:val="BodyText2"/>
      </w:pPr>
      <w:r>
        <w:t>James and I installed Drupal on Cloud9 and all the Javascript files in the javascript folder could never be loaded. This is because Cloud9 have some kind of block on a folder called javascript at the root and we had to rename it.</w:t>
      </w:r>
    </w:p>
    <w:p w14:paraId="4DFC75DB" w14:textId="77777777" w:rsidR="00E05FB5" w:rsidRDefault="00E05FB5" w:rsidP="00E05FB5">
      <w:pPr>
        <w:pStyle w:val="Heading6"/>
      </w:pPr>
      <w:r>
        <w:t>Workspace not loading</w:t>
      </w:r>
    </w:p>
    <w:p w14:paraId="694229C6" w14:textId="77777777" w:rsidR="00E05FB5" w:rsidRDefault="00E05FB5" w:rsidP="008B6883">
      <w:pPr>
        <w:pStyle w:val="BodyText2"/>
      </w:pPr>
      <w:r>
        <w:t>On 13/3/17 I tried to open the Python workspace but it showed the following screen:</w:t>
      </w:r>
    </w:p>
    <w:p w14:paraId="2A497B41" w14:textId="77777777" w:rsidR="00E05FB5" w:rsidRDefault="00E05FB5" w:rsidP="008B6883">
      <w:pPr>
        <w:pStyle w:val="BodyText2"/>
      </w:pPr>
      <w:r>
        <w:rPr>
          <w:noProof/>
          <w:lang w:bidi="ar-SA"/>
        </w:rPr>
        <w:drawing>
          <wp:inline distT="0" distB="0" distL="0" distR="0" wp14:anchorId="1C4C3EC5" wp14:editId="3410B9F3">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9">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600A3CC9" w14:textId="77777777" w:rsidR="00E05FB5" w:rsidRPr="00A1250A" w:rsidRDefault="00E05FB5" w:rsidP="008B6883">
      <w:pPr>
        <w:pStyle w:val="BodyText2"/>
      </w:pPr>
      <w:r>
        <w:t xml:space="preserve">This didn’t go away and there is a support </w:t>
      </w:r>
      <w:hyperlink r:id="rId580" w:history="1">
        <w:r w:rsidRPr="00A1250A">
          <w:rPr>
            <w:rStyle w:val="Hyperlink"/>
          </w:rPr>
          <w:t>thread</w:t>
        </w:r>
      </w:hyperlink>
      <w:r>
        <w:t xml:space="preserve"> about it which I posted in. The other workspaces migrated with no problem although the vector tiles one took 25 minutes.</w:t>
      </w:r>
    </w:p>
    <w:p w14:paraId="03CAD280" w14:textId="77777777" w:rsidR="00E05FB5" w:rsidRDefault="00E05FB5" w:rsidP="00E05FB5">
      <w:pPr>
        <w:pStyle w:val="Heading6"/>
      </w:pPr>
      <w:r>
        <w:t>Services stopping</w:t>
      </w:r>
    </w:p>
    <w:p w14:paraId="16FA260F" w14:textId="77777777" w:rsidR="00E05FB5" w:rsidRDefault="00E05FB5" w:rsidP="008B6883">
      <w:pPr>
        <w:pStyle w:val="BodyText2"/>
      </w:pPr>
      <w:r>
        <w:t>Quite often services will stop with no warning. This is because the Premium account only allows for 3 Hot Workspaces and i</w:t>
      </w:r>
      <w:r w:rsidRPr="009F75F5">
        <w:t>f you use more than three workspaces on premium then it only keeps the most recent 3 running.</w:t>
      </w:r>
      <w:r>
        <w:t xml:space="preserve"> </w:t>
      </w:r>
    </w:p>
    <w:p w14:paraId="1592D1B6" w14:textId="77777777" w:rsidR="00E05FB5" w:rsidRDefault="00E05FB5" w:rsidP="008B6883">
      <w:pPr>
        <w:pStyle w:val="BodyText2"/>
      </w:pPr>
      <w:r>
        <w:t>However, On 8/6/2017 when I tried to open the phpPgAdmin I got the following screen:</w:t>
      </w:r>
    </w:p>
    <w:p w14:paraId="3C83F8CD" w14:textId="77777777" w:rsidR="00E05FB5" w:rsidRDefault="00E05FB5" w:rsidP="008B6883">
      <w:pPr>
        <w:pStyle w:val="BodyText2"/>
      </w:pPr>
      <w:r>
        <w:rPr>
          <w:noProof/>
          <w:lang w:bidi="ar-SA"/>
        </w:rPr>
        <w:lastRenderedPageBreak/>
        <w:drawing>
          <wp:inline distT="0" distB="0" distL="0" distR="0" wp14:anchorId="00BA6377" wp14:editId="09868AF3">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1">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2DECA777" w14:textId="77777777" w:rsidR="00E05FB5" w:rsidRDefault="00E05FB5" w:rsidP="008B6883">
      <w:pPr>
        <w:pStyle w:val="BodyText2"/>
      </w:pPr>
    </w:p>
    <w:p w14:paraId="6AE155A5" w14:textId="77777777" w:rsidR="00E05FB5" w:rsidRDefault="00E05FB5" w:rsidP="008B6883">
      <w:pPr>
        <w:pStyle w:val="BodyText2"/>
      </w:pPr>
      <w:r>
        <w:t xml:space="preserve">All the services on the dbserver workspace had stopped running even though it should have been one of the hot workspaces. According to the Support forum, it appears that you cant keep them permanently on! </w:t>
      </w:r>
      <w:hyperlink r:id="rId582" w:history="1">
        <w:r w:rsidRPr="00134976">
          <w:rPr>
            <w:rStyle w:val="Hyperlink"/>
          </w:rPr>
          <w:t>https://community.c9.io/t/what-are-hot-workspaces/1334</w:t>
        </w:r>
      </w:hyperlink>
      <w:r>
        <w:t xml:space="preserve"> You have to access the workspace in the IDE to keep it permanently hot: </w:t>
      </w:r>
      <w:hyperlink r:id="rId583" w:history="1">
        <w:r w:rsidRPr="00134976">
          <w:rPr>
            <w:rStyle w:val="Hyperlink"/>
          </w:rPr>
          <w:t>https://docs.c9.io/docs/inactive-workspaces</w:t>
        </w:r>
      </w:hyperlink>
      <w:r>
        <w:t>.</w:t>
      </w:r>
    </w:p>
    <w:p w14:paraId="619F9DD7" w14:textId="77777777" w:rsidR="00E05FB5" w:rsidRPr="00C97C55" w:rsidRDefault="00E05FB5" w:rsidP="008B6883">
      <w:pPr>
        <w:pStyle w:val="BodyText2"/>
      </w:pPr>
      <w:r>
        <w:t>10/7/17 After a weekend (when my PC had rebooted and the browser with the workspaces open closed) I was shown the above screen again when trying to access phpPgAdmin. However, the services were running which is weird.</w:t>
      </w:r>
    </w:p>
    <w:p w14:paraId="15ACB896" w14:textId="77777777" w:rsidR="007065D0" w:rsidRPr="00C241C5" w:rsidRDefault="007065D0" w:rsidP="007065D0">
      <w:pPr>
        <w:pStyle w:val="Heading5"/>
      </w:pPr>
      <w:r>
        <w:t>My Workspaces</w:t>
      </w:r>
    </w:p>
    <w:p w14:paraId="51124C5C" w14:textId="76F4CAEE" w:rsidR="00D079DB" w:rsidRDefault="00D079DB" w:rsidP="00D079DB">
      <w:pPr>
        <w:pStyle w:val="Heading6"/>
      </w:pPr>
      <w:r>
        <w:t>beta-biopama-org-wireframes</w:t>
      </w:r>
    </w:p>
    <w:p w14:paraId="281A0EC3" w14:textId="2B5980C3" w:rsidR="00D079DB" w:rsidRPr="00D079DB" w:rsidRDefault="00D079DB" w:rsidP="00D079DB">
      <w:pPr>
        <w:pStyle w:val="BodyText2"/>
      </w:pPr>
      <w:r>
        <w:t xml:space="preserve">This points to the </w:t>
      </w:r>
      <w:hyperlink w:anchor="_Penrose" w:history="1">
        <w:r w:rsidRPr="00D079DB">
          <w:rPr>
            <w:rStyle w:val="Hyperlink"/>
          </w:rPr>
          <w:t>Penrose</w:t>
        </w:r>
      </w:hyperlink>
      <w:r>
        <w:t xml:space="preserve"> machine. See that section for info.</w:t>
      </w:r>
    </w:p>
    <w:p w14:paraId="4578B984" w14:textId="77777777" w:rsidR="007065D0" w:rsidRDefault="007065D0" w:rsidP="007065D0">
      <w:pPr>
        <w:pStyle w:val="Heading6"/>
      </w:pPr>
      <w:r>
        <w:t>db-server</w:t>
      </w:r>
    </w:p>
    <w:p w14:paraId="4371E70D" w14:textId="77777777" w:rsidR="007065D0" w:rsidRPr="00B55B38" w:rsidRDefault="007065D0" w:rsidP="008B6883">
      <w:pPr>
        <w:pStyle w:val="BodyText2"/>
      </w:pPr>
      <w:r>
        <w:t>Created on 27/3/17 and installing the following:</w:t>
      </w:r>
    </w:p>
    <w:p w14:paraId="03B9BF5C" w14:textId="77777777" w:rsidR="007065D0" w:rsidRDefault="007065D0" w:rsidP="007065D0">
      <w:pPr>
        <w:pStyle w:val="Heading7"/>
      </w:pPr>
      <w:r>
        <w:t>Initialisation</w:t>
      </w:r>
    </w:p>
    <w:p w14:paraId="07EED38A" w14:textId="77777777" w:rsidR="007065D0" w:rsidRDefault="007065D0" w:rsidP="008B6883">
      <w:pPr>
        <w:pStyle w:val="BodyText2"/>
      </w:pPr>
      <w:r>
        <w:t>After a restart you need to restart Apache (in the C9 Runner), Postgres and GeoServer:</w:t>
      </w:r>
    </w:p>
    <w:p w14:paraId="70360190" w14:textId="77777777" w:rsidR="007065D0" w:rsidRDefault="007065D0" w:rsidP="007065D0">
      <w:pPr>
        <w:pStyle w:val="Unix"/>
      </w:pPr>
      <w:r w:rsidRPr="00152E4F">
        <w:t xml:space="preserve">blishten:~/workspace (master) $ </w:t>
      </w:r>
      <w:r w:rsidRPr="000A2397">
        <w:t>sudo service postgresql start</w:t>
      </w:r>
    </w:p>
    <w:p w14:paraId="62E6E680" w14:textId="77777777" w:rsidR="007065D0" w:rsidRDefault="007065D0" w:rsidP="007065D0">
      <w:pPr>
        <w:pStyle w:val="Unix"/>
      </w:pPr>
      <w:r w:rsidRPr="00152E4F">
        <w:t xml:space="preserve">blishten:~/workspace (master) $ </w:t>
      </w:r>
      <w:r>
        <w:t>cd /usr/share/geoserver/bin</w:t>
      </w:r>
    </w:p>
    <w:p w14:paraId="4F2599A3" w14:textId="77777777" w:rsidR="007065D0" w:rsidRPr="000A2397" w:rsidRDefault="007065D0" w:rsidP="007065D0">
      <w:pPr>
        <w:pStyle w:val="Unix"/>
      </w:pPr>
      <w:r>
        <w:t>blishten:/usr/share/geoserver/bin $ sudo sh startup.sh</w:t>
      </w:r>
    </w:p>
    <w:p w14:paraId="7083D396" w14:textId="77777777" w:rsidR="007065D0" w:rsidRDefault="007065D0" w:rsidP="007065D0">
      <w:pPr>
        <w:pStyle w:val="Heading8"/>
      </w:pPr>
      <w:r>
        <w:t>.profile file</w:t>
      </w:r>
    </w:p>
    <w:p w14:paraId="0C590560" w14:textId="77777777" w:rsidR="007065D0" w:rsidRDefault="007065D0" w:rsidP="008B6883">
      <w:pPr>
        <w:pStyle w:val="BodyText2"/>
      </w:pPr>
      <w:r>
        <w:t>In theory you can use ‘</w:t>
      </w:r>
      <w:r w:rsidRPr="007C278D">
        <w:t>/home/ubuntu/.profile</w:t>
      </w:r>
      <w:r>
        <w:t xml:space="preserve">’ to startup various services when you log in. For example, the following code would start Postgres on login (from </w:t>
      </w:r>
      <w:hyperlink r:id="rId584" w:history="1">
        <w:r w:rsidRPr="007C278D">
          <w:rPr>
            <w:rStyle w:val="Hyperlink"/>
          </w:rPr>
          <w:t>here</w:t>
        </w:r>
      </w:hyperlink>
      <w:r>
        <w:t>):</w:t>
      </w:r>
    </w:p>
    <w:p w14:paraId="4E2FEC4C" w14:textId="77777777" w:rsidR="007065D0" w:rsidRDefault="007065D0" w:rsidP="007065D0">
      <w:pPr>
        <w:pStyle w:val="Code"/>
      </w:pPr>
      <w:r>
        <w:t>function checkstart {</w:t>
      </w:r>
    </w:p>
    <w:p w14:paraId="1F88F0D5" w14:textId="77777777" w:rsidR="007065D0" w:rsidRDefault="007065D0" w:rsidP="007065D0">
      <w:pPr>
        <w:pStyle w:val="Code"/>
      </w:pPr>
      <w:r>
        <w:t>service=$1</w:t>
      </w:r>
    </w:p>
    <w:p w14:paraId="638BF152" w14:textId="77777777" w:rsidR="007065D0" w:rsidRDefault="007065D0" w:rsidP="007065D0">
      <w:pPr>
        <w:pStyle w:val="Code"/>
      </w:pPr>
      <w:r>
        <w:t>if [[ ! $(ps -ef | grep -v grep | grep "$service" | wc -l) &gt; 0 ]]</w:t>
      </w:r>
    </w:p>
    <w:p w14:paraId="0AB5BDBE" w14:textId="77777777" w:rsidR="007065D0" w:rsidRDefault="007065D0" w:rsidP="007065D0">
      <w:pPr>
        <w:pStyle w:val="Code"/>
      </w:pPr>
      <w:r>
        <w:t>then</w:t>
      </w:r>
    </w:p>
    <w:p w14:paraId="793CEB86" w14:textId="77777777" w:rsidR="007065D0" w:rsidRDefault="007065D0" w:rsidP="007065D0">
      <w:pPr>
        <w:pStyle w:val="Code"/>
      </w:pPr>
      <w:r>
        <w:t>sudo service $service start &amp;</w:t>
      </w:r>
    </w:p>
    <w:p w14:paraId="31247B27" w14:textId="77777777" w:rsidR="007065D0" w:rsidRDefault="007065D0" w:rsidP="007065D0">
      <w:pPr>
        <w:pStyle w:val="Code"/>
      </w:pPr>
      <w:r>
        <w:t>fi</w:t>
      </w:r>
    </w:p>
    <w:p w14:paraId="5F954A3A" w14:textId="77777777" w:rsidR="007065D0" w:rsidRDefault="007065D0" w:rsidP="007065D0">
      <w:pPr>
        <w:pStyle w:val="Code"/>
      </w:pPr>
      <w:r>
        <w:t>}</w:t>
      </w:r>
    </w:p>
    <w:p w14:paraId="7D4D82B6" w14:textId="77777777" w:rsidR="007065D0" w:rsidRDefault="007065D0" w:rsidP="007065D0">
      <w:pPr>
        <w:pStyle w:val="Code"/>
      </w:pPr>
      <w:r>
        <w:t>checkstart postgresql</w:t>
      </w:r>
    </w:p>
    <w:p w14:paraId="219C72AF" w14:textId="77777777" w:rsidR="007065D0" w:rsidRDefault="007065D0" w:rsidP="008B6883">
      <w:pPr>
        <w:pStyle w:val="BodyText2"/>
      </w:pPr>
      <w:r>
        <w:t>I tried to do this to start GeoServer on login, but kept getting the following error:</w:t>
      </w:r>
    </w:p>
    <w:p w14:paraId="09E87314" w14:textId="77777777" w:rsidR="007065D0" w:rsidRPr="007C278D" w:rsidRDefault="007065D0" w:rsidP="007065D0">
      <w:pPr>
        <w:pStyle w:val="Code"/>
      </w:pPr>
      <w:r w:rsidRPr="007654BA">
        <w:t>The GEOSERVER_HOME environment variable is not defined</w:t>
      </w:r>
    </w:p>
    <w:p w14:paraId="35936F07" w14:textId="77777777" w:rsidR="007065D0" w:rsidRDefault="007065D0" w:rsidP="007065D0">
      <w:pPr>
        <w:pStyle w:val="Heading7"/>
      </w:pPr>
      <w:r>
        <w:t>Installations</w:t>
      </w:r>
      <w:r w:rsidRPr="00880813">
        <w:t xml:space="preserve"> </w:t>
      </w:r>
    </w:p>
    <w:p w14:paraId="74173230" w14:textId="77777777" w:rsidR="007065D0" w:rsidRDefault="007065D0" w:rsidP="007065D0">
      <w:pPr>
        <w:pStyle w:val="Heading8"/>
      </w:pPr>
      <w:r>
        <w:t>Geoserver</w:t>
      </w:r>
    </w:p>
    <w:p w14:paraId="38ED42B1" w14:textId="77777777" w:rsidR="007065D0" w:rsidRPr="000E245C" w:rsidRDefault="007065D0" w:rsidP="008B6883">
      <w:pPr>
        <w:pStyle w:val="BodyText2"/>
      </w:pPr>
      <w:r>
        <w:lastRenderedPageBreak/>
        <w:t xml:space="preserve">See </w:t>
      </w:r>
      <w:hyperlink w:anchor="_GeoServer" w:history="1">
        <w:r w:rsidRPr="000E245C">
          <w:rPr>
            <w:rStyle w:val="Hyperlink"/>
          </w:rPr>
          <w:t>GeoServer</w:t>
        </w:r>
      </w:hyperlink>
      <w:r>
        <w:t>.</w:t>
      </w:r>
    </w:p>
    <w:p w14:paraId="01243F78" w14:textId="77777777" w:rsidR="007065D0" w:rsidRDefault="007065D0" w:rsidP="007065D0">
      <w:pPr>
        <w:pStyle w:val="Heading9"/>
      </w:pPr>
      <w:r>
        <w:t>Configure to run on a custom port</w:t>
      </w:r>
    </w:p>
    <w:p w14:paraId="66A396CA" w14:textId="77777777" w:rsidR="007065D0" w:rsidRDefault="007065D0" w:rsidP="008B6883">
      <w:pPr>
        <w:pStyle w:val="BodyText2"/>
      </w:pPr>
      <w:r>
        <w:t xml:space="preserve">Navigated to </w:t>
      </w:r>
      <w:hyperlink r:id="rId585"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2CDCA611" w14:textId="77777777" w:rsidR="007065D0" w:rsidRDefault="007065D0" w:rsidP="007065D0">
      <w:pPr>
        <w:pStyle w:val="Unix"/>
      </w:pPr>
      <w:r w:rsidRPr="00B22680">
        <w:t xml:space="preserve">blishten:~/workspace (master) $ </w:t>
      </w:r>
      <w:r>
        <w:t xml:space="preserve">sudo vi </w:t>
      </w:r>
      <w:r w:rsidRPr="00C307FF">
        <w:t>usr/share/geoserver/start.ini</w:t>
      </w:r>
    </w:p>
    <w:p w14:paraId="27DBA196" w14:textId="77777777" w:rsidR="007065D0" w:rsidRDefault="007065D0" w:rsidP="007065D0">
      <w:pPr>
        <w:pStyle w:val="Unix"/>
      </w:pPr>
      <w:r>
        <w:t>&lt;changed port to 8081&gt;</w:t>
      </w:r>
    </w:p>
    <w:p w14:paraId="2FD2AEF1" w14:textId="77777777" w:rsidR="007065D0" w:rsidRDefault="007065D0" w:rsidP="007065D0">
      <w:pPr>
        <w:pStyle w:val="Unix"/>
      </w:pPr>
      <w:r w:rsidRPr="00C307FF">
        <w:t>blishten:/usr/share/geoserver/bin $ sudo sh startup.sh</w:t>
      </w:r>
    </w:p>
    <w:p w14:paraId="408E16E9" w14:textId="77777777" w:rsidR="007065D0" w:rsidRDefault="007065D0" w:rsidP="007065D0">
      <w:pPr>
        <w:pStyle w:val="Heading9"/>
      </w:pPr>
      <w:r>
        <w:t>Configure CORS</w:t>
      </w:r>
    </w:p>
    <w:p w14:paraId="2611CDCD" w14:textId="77777777" w:rsidR="007065D0" w:rsidRDefault="007065D0" w:rsidP="008B6883">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1410ED32" w14:textId="77777777" w:rsidR="007065D0" w:rsidRDefault="007065D0" w:rsidP="008B6883">
      <w:pPr>
        <w:pStyle w:val="BodyText2"/>
      </w:pPr>
      <w:r>
        <w:rPr>
          <w:noProof/>
          <w:lang w:bidi="ar-SA"/>
        </w:rPr>
        <w:drawing>
          <wp:inline distT="0" distB="0" distL="0" distR="0" wp14:anchorId="0808F23D" wp14:editId="5A41B259">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6">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686841B9" w14:textId="77777777" w:rsidR="007065D0" w:rsidRDefault="007065D0" w:rsidP="008B6883">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 xml:space="preserve">. </w:t>
      </w:r>
    </w:p>
    <w:p w14:paraId="02AE36A5" w14:textId="77777777" w:rsidR="007065D0" w:rsidRDefault="007065D0" w:rsidP="007065D0">
      <w:pPr>
        <w:pStyle w:val="Heading9"/>
      </w:pPr>
      <w:r>
        <w:t>Workspace specific configuration</w:t>
      </w:r>
    </w:p>
    <w:p w14:paraId="707302A6" w14:textId="77777777" w:rsidR="007065D0" w:rsidRDefault="007065D0" w:rsidP="008B6883">
      <w:pPr>
        <w:pStyle w:val="BodyText2"/>
      </w:pPr>
      <w:r>
        <w:t>Removed unused data layers and workspaces.</w:t>
      </w:r>
    </w:p>
    <w:p w14:paraId="073988AE" w14:textId="77777777" w:rsidR="007065D0" w:rsidRDefault="007065D0" w:rsidP="008B6883">
      <w:pPr>
        <w:pStyle w:val="BodyText2"/>
      </w:pPr>
      <w:r>
        <w:t>Creating the _gee_spectral_data layer:</w:t>
      </w:r>
    </w:p>
    <w:p w14:paraId="453D34AE" w14:textId="77777777" w:rsidR="007065D0" w:rsidRDefault="007065D0" w:rsidP="007065D0">
      <w:pPr>
        <w:pStyle w:val="ListBullet2"/>
      </w:pPr>
      <w:r>
        <w:t>In GeoServer click the Layers tab</w:t>
      </w:r>
    </w:p>
    <w:p w14:paraId="581ADD43" w14:textId="77777777" w:rsidR="007065D0" w:rsidRDefault="007065D0" w:rsidP="007065D0">
      <w:pPr>
        <w:pStyle w:val="ListBullet2"/>
      </w:pPr>
      <w:r>
        <w:t>Click Add New Layer and select the ‘gee_workspace:gee’ workspace</w:t>
      </w:r>
    </w:p>
    <w:p w14:paraId="19A73C51" w14:textId="77777777" w:rsidR="007065D0" w:rsidRDefault="007065D0" w:rsidP="007065D0">
      <w:pPr>
        <w:pStyle w:val="ListBullet2"/>
      </w:pPr>
      <w:r>
        <w:t>Click Publish next to the _gee_spectral_data layer name</w:t>
      </w:r>
    </w:p>
    <w:p w14:paraId="3FC1B542" w14:textId="77777777" w:rsidR="007065D0" w:rsidRDefault="007065D0" w:rsidP="007065D0">
      <w:pPr>
        <w:pStyle w:val="ListBullet2"/>
      </w:pPr>
      <w:r>
        <w:t>Error in GeoServer log: ‘</w:t>
      </w:r>
      <w:r w:rsidRPr="00DA79BD">
        <w:t>failed to acquire lock to page with id '6', attempted for 1 minutes out of allowed 1 minute. The thread that holds the lock has name 'qtp1830908236-20'</w:t>
      </w:r>
      <w:r>
        <w:t>’</w:t>
      </w:r>
    </w:p>
    <w:p w14:paraId="055389E9" w14:textId="77777777" w:rsidR="007065D0" w:rsidRPr="00E348C8" w:rsidRDefault="007065D0" w:rsidP="007065D0">
      <w:pPr>
        <w:pStyle w:val="ListBullet2"/>
      </w:pPr>
      <w:r>
        <w:t>Click on publish again and it loads the layer configuration page and then seems to be OK</w:t>
      </w:r>
    </w:p>
    <w:p w14:paraId="70DE5674" w14:textId="77777777" w:rsidR="007065D0" w:rsidRDefault="007065D0" w:rsidP="007065D0">
      <w:pPr>
        <w:pStyle w:val="Heading8"/>
      </w:pPr>
      <w:r>
        <w:t>phpPgAdmin</w:t>
      </w:r>
    </w:p>
    <w:p w14:paraId="1CA7A3CB" w14:textId="77777777" w:rsidR="007065D0" w:rsidRDefault="007065D0" w:rsidP="008B6883">
      <w:pPr>
        <w:pStyle w:val="BodyText2"/>
      </w:pPr>
      <w:r>
        <w:t xml:space="preserve">See </w:t>
      </w:r>
      <w:hyperlink w:anchor="_phpPgAdmin_1" w:history="1">
        <w:r w:rsidRPr="00592618">
          <w:rPr>
            <w:rStyle w:val="Hyperlink"/>
          </w:rPr>
          <w:t>phpPgAdmin</w:t>
        </w:r>
      </w:hyperlink>
      <w:r>
        <w:t xml:space="preserve">. Configured for remote connections (see </w:t>
      </w:r>
      <w:hyperlink w:anchor="_Configuration" w:history="1">
        <w:r w:rsidRPr="00A16E67">
          <w:rPr>
            <w:rStyle w:val="Hyperlink"/>
          </w:rPr>
          <w:t>Configuration</w:t>
        </w:r>
      </w:hyperlink>
      <w:r>
        <w:t xml:space="preserve">). Available here </w:t>
      </w:r>
      <w:hyperlink r:id="rId587" w:history="1">
        <w:r w:rsidRPr="00127382">
          <w:rPr>
            <w:rStyle w:val="Hyperlink"/>
          </w:rPr>
          <w:t>https://db-server-blishten.c9users.io/phppgadmin/</w:t>
        </w:r>
      </w:hyperlink>
      <w:r>
        <w:t>. Logged in as jrc/thargal88</w:t>
      </w:r>
    </w:p>
    <w:p w14:paraId="66435BC4" w14:textId="77777777" w:rsidR="007065D0" w:rsidRDefault="007065D0" w:rsidP="007065D0">
      <w:pPr>
        <w:pStyle w:val="Heading8"/>
      </w:pPr>
      <w:r>
        <w:t>PostGIS</w:t>
      </w:r>
    </w:p>
    <w:p w14:paraId="412450CF" w14:textId="77777777" w:rsidR="007065D0" w:rsidRPr="00267DE1" w:rsidRDefault="007065D0" w:rsidP="008B6883">
      <w:pPr>
        <w:pStyle w:val="BodyText2"/>
      </w:pPr>
      <w:r>
        <w:t xml:space="preserve">See </w:t>
      </w:r>
      <w:hyperlink w:anchor="_PostGIS" w:history="1">
        <w:r w:rsidRPr="00AA4AAE">
          <w:rPr>
            <w:rStyle w:val="Hyperlink"/>
          </w:rPr>
          <w:t>PostGIS</w:t>
        </w:r>
      </w:hyperlink>
      <w:r>
        <w:t>.</w:t>
      </w:r>
    </w:p>
    <w:p w14:paraId="293CF08A" w14:textId="77777777" w:rsidR="007065D0" w:rsidRDefault="007065D0" w:rsidP="007065D0">
      <w:pPr>
        <w:pStyle w:val="Heading8"/>
      </w:pPr>
      <w:bookmarkStart w:id="122" w:name="_Postgresql"/>
      <w:bookmarkEnd w:id="122"/>
      <w:r>
        <w:t>Postgresql</w:t>
      </w:r>
    </w:p>
    <w:p w14:paraId="21E4A1B8" w14:textId="77777777" w:rsidR="007065D0" w:rsidRDefault="007065D0" w:rsidP="008B6883">
      <w:pPr>
        <w:pStyle w:val="BodyText2"/>
      </w:pPr>
      <w:r>
        <w:t>Configuring Postgres which is already installed:</w:t>
      </w:r>
    </w:p>
    <w:p w14:paraId="5B1CE38A" w14:textId="77777777" w:rsidR="007065D0" w:rsidRDefault="007065D0" w:rsidP="007065D0">
      <w:pPr>
        <w:pStyle w:val="Unix"/>
      </w:pPr>
      <w:r>
        <w:t xml:space="preserve">blishten:~/workspace (master) $ </w:t>
      </w:r>
      <w:r w:rsidRPr="00BD1FA2">
        <w:t xml:space="preserve">sudo service postgresql start </w:t>
      </w:r>
    </w:p>
    <w:p w14:paraId="7E51FAD9" w14:textId="77777777" w:rsidR="007065D0" w:rsidRDefault="007065D0" w:rsidP="007065D0">
      <w:pPr>
        <w:pStyle w:val="Unix"/>
      </w:pPr>
      <w:r>
        <w:t>blishten:~/workspace (master) $ sudo sudo -u postgres psql</w:t>
      </w:r>
    </w:p>
    <w:p w14:paraId="2A114F3E" w14:textId="77777777" w:rsidR="007065D0" w:rsidRDefault="007065D0" w:rsidP="007065D0">
      <w:pPr>
        <w:pStyle w:val="Unix"/>
      </w:pPr>
      <w:r>
        <w:t>postgres=# \password postgres</w:t>
      </w:r>
    </w:p>
    <w:p w14:paraId="7519D377" w14:textId="77777777" w:rsidR="007065D0" w:rsidRDefault="007065D0" w:rsidP="007065D0">
      <w:pPr>
        <w:pStyle w:val="Unix"/>
      </w:pPr>
      <w:r>
        <w:t>Enter new password: thargal88</w:t>
      </w:r>
    </w:p>
    <w:p w14:paraId="7AD2632E" w14:textId="77777777" w:rsidR="007065D0" w:rsidRDefault="007065D0" w:rsidP="007065D0">
      <w:pPr>
        <w:pStyle w:val="Unix"/>
      </w:pPr>
      <w:r>
        <w:t>Enter it again: thargal88</w:t>
      </w:r>
    </w:p>
    <w:p w14:paraId="7433CBBA" w14:textId="77777777" w:rsidR="007065D0" w:rsidRDefault="007065D0" w:rsidP="007065D0">
      <w:pPr>
        <w:pStyle w:val="Unix"/>
      </w:pPr>
      <w:r>
        <w:t>postgres=# \q</w:t>
      </w:r>
    </w:p>
    <w:p w14:paraId="021B8DB1" w14:textId="77777777" w:rsidR="007065D0" w:rsidRDefault="007065D0" w:rsidP="007065D0">
      <w:pPr>
        <w:pStyle w:val="Unix"/>
      </w:pPr>
      <w:r>
        <w:t>blishten:~/workspace $ sudo sudo -u postgres createuser jrc -P -s</w:t>
      </w:r>
    </w:p>
    <w:p w14:paraId="76178129" w14:textId="77777777" w:rsidR="007065D0" w:rsidRDefault="007065D0" w:rsidP="007065D0">
      <w:pPr>
        <w:pStyle w:val="Unix"/>
      </w:pPr>
      <w:r>
        <w:t>Enter password for new role: thargal88</w:t>
      </w:r>
    </w:p>
    <w:p w14:paraId="7EC2F522" w14:textId="77777777" w:rsidR="007065D0" w:rsidRDefault="007065D0" w:rsidP="007065D0">
      <w:pPr>
        <w:pStyle w:val="Unix"/>
      </w:pPr>
      <w:r>
        <w:t>Enter it again:</w:t>
      </w:r>
      <w:r w:rsidRPr="00F02317">
        <w:t xml:space="preserve"> </w:t>
      </w:r>
      <w:r>
        <w:t>thargal88</w:t>
      </w:r>
    </w:p>
    <w:p w14:paraId="18431835" w14:textId="77777777" w:rsidR="007065D0" w:rsidRDefault="007065D0" w:rsidP="007065D0">
      <w:pPr>
        <w:pStyle w:val="Heading8"/>
      </w:pPr>
      <w:bookmarkStart w:id="123" w:name="_Python_REST_Server"/>
      <w:bookmarkEnd w:id="123"/>
      <w:r>
        <w:t>Python REST Server</w:t>
      </w:r>
    </w:p>
    <w:p w14:paraId="610470A9" w14:textId="77777777" w:rsidR="007065D0" w:rsidRDefault="007065D0" w:rsidP="002578F7">
      <w:pPr>
        <w:pStyle w:val="ListNumber"/>
        <w:numPr>
          <w:ilvl w:val="0"/>
          <w:numId w:val="38"/>
        </w:numPr>
      </w:pPr>
      <w:r>
        <w:t>Create a database in phpPgAdmin with UTF-8 encoding</w:t>
      </w:r>
    </w:p>
    <w:p w14:paraId="0262E135" w14:textId="77777777" w:rsidR="007065D0" w:rsidRDefault="007065D0" w:rsidP="002578F7">
      <w:pPr>
        <w:pStyle w:val="ListNumber"/>
      </w:pPr>
      <w:r w:rsidRPr="003630B2">
        <w:t>Run the sql script database_objects.sql to create the necessary database objects in Postgresql</w:t>
      </w:r>
    </w:p>
    <w:p w14:paraId="2666719E" w14:textId="77777777" w:rsidR="007065D0" w:rsidRDefault="007065D0" w:rsidP="002578F7">
      <w:pPr>
        <w:pStyle w:val="ListNumber"/>
      </w:pPr>
      <w:r>
        <w:lastRenderedPageBreak/>
        <w:t>Copy the Python REST Server folder into the workspace</w:t>
      </w:r>
    </w:p>
    <w:p w14:paraId="43217931" w14:textId="77777777" w:rsidR="007065D0" w:rsidRDefault="007065D0" w:rsidP="002578F7">
      <w:pPr>
        <w:pStyle w:val="ListNumber"/>
      </w:pPr>
      <w:r>
        <w:t xml:space="preserve">Create the resources.py file with the database connection. </w:t>
      </w:r>
    </w:p>
    <w:p w14:paraId="76331F85" w14:textId="77777777" w:rsidR="007065D0" w:rsidRDefault="007065D0" w:rsidP="002578F7">
      <w:pPr>
        <w:pStyle w:val="ListNumber"/>
      </w:pPr>
      <w:r>
        <w:t xml:space="preserve">Set document root in the resources file to </w:t>
      </w:r>
      <w:r w:rsidRPr="00DF1303">
        <w:t>"../../../../../python-rest-server/htmldocs/"</w:t>
      </w:r>
    </w:p>
    <w:p w14:paraId="224D1F8A" w14:textId="77777777" w:rsidR="007065D0" w:rsidRDefault="007065D0" w:rsidP="007065D0">
      <w:pPr>
        <w:pStyle w:val="Unix"/>
      </w:pPr>
      <w:r w:rsidRPr="003630B2">
        <w:t>blishten:~/workspace $ sudo</w:t>
      </w:r>
      <w:r>
        <w:t xml:space="preserve"> </w:t>
      </w:r>
      <w:r w:rsidRPr="00DE117E">
        <w:t>easy_i</w:t>
      </w:r>
      <w:r>
        <w:t>nstall flup==1.0.3.dev-20110405</w:t>
      </w:r>
      <w:r w:rsidRPr="003630B2">
        <w:t xml:space="preserve"> </w:t>
      </w:r>
    </w:p>
    <w:p w14:paraId="03BFAC1B" w14:textId="77777777" w:rsidR="007065D0" w:rsidRDefault="007065D0" w:rsidP="007065D0">
      <w:pPr>
        <w:pStyle w:val="Unix"/>
      </w:pPr>
      <w:r w:rsidRPr="003630B2">
        <w:t>blishten:~/workspace $ sudo easy_install psycopg2</w:t>
      </w:r>
    </w:p>
    <w:p w14:paraId="6B3A3969" w14:textId="77777777" w:rsidR="007065D0" w:rsidRDefault="007065D0" w:rsidP="007065D0">
      <w:pPr>
        <w:pStyle w:val="Unix"/>
      </w:pPr>
      <w:r w:rsidRPr="003630B2">
        <w:t>blishten:~/workspace $ sudo easy_install pdfkit</w:t>
      </w:r>
    </w:p>
    <w:p w14:paraId="33B9546D" w14:textId="77777777" w:rsidR="007065D0" w:rsidRDefault="007065D0" w:rsidP="007065D0">
      <w:pPr>
        <w:pStyle w:val="Unix"/>
      </w:pPr>
      <w:r w:rsidRPr="003630B2">
        <w:t>blishten:~/workspace $ sudo easy_install lxml</w:t>
      </w:r>
    </w:p>
    <w:p w14:paraId="67E8A6FF" w14:textId="77777777" w:rsidR="007065D0" w:rsidRDefault="007065D0" w:rsidP="007065D0">
      <w:pPr>
        <w:pStyle w:val="Unix"/>
      </w:pPr>
      <w:r w:rsidRPr="003630B2">
        <w:t xml:space="preserve">blishten:~/workspace $ </w:t>
      </w:r>
      <w:r>
        <w:t xml:space="preserve">sudo </w:t>
      </w:r>
      <w:r w:rsidRPr="003630B2">
        <w:t>easy_install web.py</w:t>
      </w:r>
    </w:p>
    <w:p w14:paraId="635B76D3" w14:textId="77777777" w:rsidR="007065D0" w:rsidRDefault="007065D0" w:rsidP="007065D0">
      <w:pPr>
        <w:pStyle w:val="Unix"/>
      </w:pPr>
      <w:r w:rsidRPr="00CA22F1">
        <w:t>blishten:~/workspace (master) $</w:t>
      </w:r>
      <w:r>
        <w:t xml:space="preserve"> </w:t>
      </w:r>
      <w:r w:rsidRPr="001421BA">
        <w:t>sudo a2enmod cgi</w:t>
      </w:r>
    </w:p>
    <w:p w14:paraId="46EA75F6" w14:textId="77777777" w:rsidR="007065D0" w:rsidRDefault="007065D0" w:rsidP="007065D0">
      <w:pPr>
        <w:pStyle w:val="Unix"/>
      </w:pPr>
      <w:r w:rsidRPr="001421BA">
        <w:t>blishten:~/workspace (master) $ sudo vi /etc/apache2/conf-available/serve-cgi-bin.conf</w:t>
      </w:r>
    </w:p>
    <w:p w14:paraId="2BBC3B21" w14:textId="77777777" w:rsidR="007065D0" w:rsidRDefault="007065D0" w:rsidP="008B6883">
      <w:pPr>
        <w:pStyle w:val="BodyText2"/>
      </w:pPr>
      <w:r>
        <w:t>In the IfDefine section of the file, enter the following:</w:t>
      </w:r>
    </w:p>
    <w:p w14:paraId="6F3535E1" w14:textId="77777777" w:rsidR="007065D0" w:rsidRDefault="007065D0" w:rsidP="007065D0">
      <w:pPr>
        <w:pStyle w:val="Code"/>
      </w:pPr>
      <w:r>
        <w:t xml:space="preserve">                ScriptAlias /cgi-bin/ /home/ubuntu/workspace/python-rest-server/cgi-bin/</w:t>
      </w:r>
    </w:p>
    <w:p w14:paraId="6760F139" w14:textId="77777777" w:rsidR="007065D0" w:rsidRDefault="007065D0" w:rsidP="007065D0">
      <w:pPr>
        <w:pStyle w:val="Code"/>
      </w:pPr>
      <w:r>
        <w:t xml:space="preserve">                &lt;Directory "/home/ubuntu/workspace/python-rest-server/cgi-bin"&gt;</w:t>
      </w:r>
    </w:p>
    <w:p w14:paraId="0D12F48C" w14:textId="77777777" w:rsidR="007065D0" w:rsidRDefault="007065D0" w:rsidP="007065D0">
      <w:pPr>
        <w:pStyle w:val="Code"/>
      </w:pPr>
      <w:r>
        <w:t xml:space="preserve">                        AllowOverride None</w:t>
      </w:r>
    </w:p>
    <w:p w14:paraId="2B3C545C" w14:textId="77777777" w:rsidR="007065D0" w:rsidRDefault="007065D0" w:rsidP="007065D0">
      <w:pPr>
        <w:pStyle w:val="Code"/>
      </w:pPr>
      <w:r>
        <w:t xml:space="preserve">                        Options +ExecCGI -MultiViews +SymLinksIfOwnerMatch</w:t>
      </w:r>
    </w:p>
    <w:p w14:paraId="447D1B6C" w14:textId="77777777" w:rsidR="007065D0" w:rsidRDefault="007065D0" w:rsidP="007065D0">
      <w:pPr>
        <w:pStyle w:val="Code"/>
      </w:pPr>
      <w:r>
        <w:t xml:space="preserve">                        AddHandler cgi-script .cgi .py</w:t>
      </w:r>
    </w:p>
    <w:p w14:paraId="0E91DB73" w14:textId="77777777" w:rsidR="007065D0" w:rsidRDefault="007065D0" w:rsidP="007065D0">
      <w:pPr>
        <w:pStyle w:val="Code"/>
      </w:pPr>
      <w:r>
        <w:t xml:space="preserve">                        Require all granted</w:t>
      </w:r>
    </w:p>
    <w:p w14:paraId="0C9C7CC2" w14:textId="77777777" w:rsidR="007065D0" w:rsidRDefault="007065D0" w:rsidP="007065D0">
      <w:pPr>
        <w:pStyle w:val="Code"/>
      </w:pPr>
      <w:r>
        <w:t xml:space="preserve">                &lt;/Directory&gt;</w:t>
      </w:r>
    </w:p>
    <w:p w14:paraId="6A6AD7DF" w14:textId="77777777" w:rsidR="007065D0" w:rsidRDefault="007065D0" w:rsidP="008B6883">
      <w:pPr>
        <w:pStyle w:val="BodyText2"/>
      </w:pPr>
      <w:r>
        <w:t>Then set permissions:</w:t>
      </w:r>
    </w:p>
    <w:p w14:paraId="1FE86519" w14:textId="77777777" w:rsidR="007065D0" w:rsidRDefault="007065D0" w:rsidP="007065D0">
      <w:pPr>
        <w:pStyle w:val="Unix"/>
      </w:pPr>
      <w:r w:rsidRPr="001421BA">
        <w:t xml:space="preserve">blishten:~/workspace (master) $ </w:t>
      </w:r>
      <w:r w:rsidRPr="00E279D7">
        <w:t>chmod +x -R /home/ubuntu/workspace/python-rest-server/cgi-bin</w:t>
      </w:r>
    </w:p>
    <w:p w14:paraId="317B36D1" w14:textId="77777777" w:rsidR="007065D0" w:rsidRDefault="007065D0" w:rsidP="008B6883">
      <w:pPr>
        <w:pStyle w:val="BodyText2"/>
      </w:pPr>
      <w:r>
        <w:t>Start Apache</w:t>
      </w:r>
    </w:p>
    <w:p w14:paraId="5EF2B562" w14:textId="77777777" w:rsidR="007065D0" w:rsidRPr="00CA22F1" w:rsidRDefault="007065D0" w:rsidP="008B6883">
      <w:pPr>
        <w:pStyle w:val="BodyText2"/>
      </w:pPr>
      <w:r>
        <w:t xml:space="preserve">Available here </w:t>
      </w:r>
      <w:hyperlink r:id="rId588" w:history="1">
        <w:r>
          <w:rPr>
            <w:rStyle w:val="Hyperlink"/>
          </w:rPr>
          <w:t>https://db-server-blishten.c9users.io/cgi-bin/services.py/</w:t>
        </w:r>
      </w:hyperlink>
      <w:r>
        <w:t xml:space="preserve"> </w:t>
      </w:r>
    </w:p>
    <w:p w14:paraId="2025590E" w14:textId="77777777" w:rsidR="007065D0" w:rsidRDefault="007065D0" w:rsidP="007065D0">
      <w:pPr>
        <w:pStyle w:val="Heading7"/>
      </w:pPr>
      <w:r>
        <w:t>Issues</w:t>
      </w:r>
    </w:p>
    <w:p w14:paraId="53D62981" w14:textId="77777777" w:rsidR="007065D0" w:rsidRDefault="007065D0" w:rsidP="007065D0">
      <w:pPr>
        <w:pStyle w:val="Heading8"/>
      </w:pPr>
      <w:r>
        <w:t>Disk space</w:t>
      </w:r>
    </w:p>
    <w:p w14:paraId="5A031546" w14:textId="77777777" w:rsidR="007065D0" w:rsidRDefault="007065D0" w:rsidP="008B6883">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43540F59" w14:textId="77777777" w:rsidR="007065D0" w:rsidRPr="00A0012C" w:rsidRDefault="007065D0" w:rsidP="008B6883">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The ‘species_wdpa_final’ table was taking up about 6Gb of space so deleted it. Now running fine.</w:t>
      </w:r>
    </w:p>
    <w:p w14:paraId="0ADD98E9" w14:textId="77777777" w:rsidR="007065D0" w:rsidRDefault="007065D0" w:rsidP="007065D0">
      <w:pPr>
        <w:pStyle w:val="Heading7"/>
      </w:pPr>
      <w:r>
        <w:t>Database loading</w:t>
      </w:r>
    </w:p>
    <w:p w14:paraId="723FD25F" w14:textId="77777777" w:rsidR="007065D0" w:rsidRDefault="007065D0" w:rsidP="007065D0">
      <w:pPr>
        <w:pStyle w:val="Heading8"/>
      </w:pPr>
      <w:r>
        <w:t>From h05googleearthengine</w:t>
      </w:r>
    </w:p>
    <w:p w14:paraId="15767B67" w14:textId="77777777" w:rsidR="007065D0" w:rsidRDefault="007065D0" w:rsidP="008B6883">
      <w:pPr>
        <w:pStyle w:val="BodyText2"/>
      </w:pPr>
      <w:r>
        <w:t>Backing up and restoring the Google Earth Engine data that is for the Spectral Library Building Tool.</w:t>
      </w:r>
    </w:p>
    <w:p w14:paraId="7D68DFAD" w14:textId="77777777" w:rsidR="007065D0" w:rsidRDefault="007065D0" w:rsidP="008B6883">
      <w:pPr>
        <w:pStyle w:val="BodyText2"/>
      </w:pPr>
      <w:r>
        <w:t>At JRC in the ies-psql.jrc.org/h05googleearthengine database (this script was actually generated by the Backup.. right click option in pgAdmin):</w:t>
      </w:r>
    </w:p>
    <w:p w14:paraId="3B59F811" w14:textId="77777777" w:rsidR="007065D0" w:rsidRDefault="007065D0" w:rsidP="007065D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058E86B6" w14:textId="77777777" w:rsidR="007065D0" w:rsidRDefault="007065D0" w:rsidP="008B6883">
      <w:pPr>
        <w:pStyle w:val="BodyText2"/>
      </w:pPr>
      <w:r>
        <w:t>On Cloud9:</w:t>
      </w:r>
    </w:p>
    <w:p w14:paraId="47D2A21F" w14:textId="77777777" w:rsidR="007065D0" w:rsidRDefault="007065D0" w:rsidP="007065D0">
      <w:pPr>
        <w:pStyle w:val="Unix"/>
      </w:pPr>
      <w:r>
        <w:t xml:space="preserve">blishten:~/workspace (master) $ createdb -T template0 h05googleearthengine -E UTF8 </w:t>
      </w:r>
    </w:p>
    <w:p w14:paraId="76A26D54" w14:textId="77777777" w:rsidR="007065D0" w:rsidRDefault="007065D0" w:rsidP="007065D0">
      <w:pPr>
        <w:pStyle w:val="Unix"/>
      </w:pPr>
      <w:r>
        <w:t>blishten:~/workspace (master) $ psql -d h05googleearthengine -c "CREATE EXTENSION postgis"</w:t>
      </w:r>
    </w:p>
    <w:p w14:paraId="50492933" w14:textId="77777777" w:rsidR="007065D0" w:rsidRDefault="007065D0" w:rsidP="007065D0">
      <w:pPr>
        <w:pStyle w:val="Unix"/>
      </w:pPr>
      <w:r>
        <w:t>blishten:~/workspace (master) $ psql -d h05googleearthengine -c "CREATE EXTENSION postgis_topology"</w:t>
      </w:r>
    </w:p>
    <w:p w14:paraId="21BE62C5" w14:textId="77777777" w:rsidR="007065D0" w:rsidRDefault="007065D0" w:rsidP="007065D0">
      <w:pPr>
        <w:pStyle w:val="Unix"/>
      </w:pPr>
      <w:r>
        <w:t>blishten:~/workspace (master) $ psql -d h05googleearthengine -c "CREATE SCHEMA especies"</w:t>
      </w:r>
    </w:p>
    <w:p w14:paraId="1FDFDFDB" w14:textId="77777777" w:rsidR="007065D0" w:rsidRDefault="007065D0" w:rsidP="007065D0">
      <w:pPr>
        <w:pStyle w:val="Unix"/>
      </w:pPr>
      <w:r>
        <w:t xml:space="preserve">blishten:~/workspace (master) $ </w:t>
      </w:r>
      <w:r w:rsidRPr="00021D10">
        <w:t>psql -d h05googleearthengine -c "ALTER SCHEMA especies OWNER TO h05googleearthengine"</w:t>
      </w:r>
    </w:p>
    <w:p w14:paraId="6A9BA88D" w14:textId="77777777" w:rsidR="007065D0" w:rsidRDefault="007065D0" w:rsidP="007065D0">
      <w:pPr>
        <w:pStyle w:val="Unix"/>
      </w:pPr>
      <w:r>
        <w:t>blishten:~/workspace (master) $ psql -d h05googleearthengine -c "COMMENT ON SCHEMA especies IS 'Google Earth Engine related services'"</w:t>
      </w:r>
    </w:p>
    <w:p w14:paraId="709E1AD0" w14:textId="77777777" w:rsidR="007065D0" w:rsidRDefault="007065D0" w:rsidP="007065D0">
      <w:pPr>
        <w:pStyle w:val="Unix"/>
      </w:pPr>
      <w:r>
        <w:t xml:space="preserve">blishten:~/workspace (master) $ pg_restore -d h05googleearthengine '/home/ubuntu/workspace/gee_db.backup'  </w:t>
      </w:r>
    </w:p>
    <w:p w14:paraId="7C77857C" w14:textId="77777777" w:rsidR="007065D0" w:rsidRPr="00C90A20" w:rsidRDefault="007065D0" w:rsidP="007065D0">
      <w:pPr>
        <w:pStyle w:val="Unix"/>
      </w:pPr>
      <w:r>
        <w:t xml:space="preserve">blishten:~/workspace (master) $ pg_restore -d h05googleearthengine '/home/ubuntu/workspace/gee_validation_results.backup'  </w:t>
      </w:r>
    </w:p>
    <w:p w14:paraId="1048E3DB" w14:textId="77777777" w:rsidR="007065D0" w:rsidRPr="00C90A20" w:rsidRDefault="007065D0" w:rsidP="007065D0">
      <w:pPr>
        <w:pStyle w:val="Unix"/>
      </w:pPr>
      <w:r w:rsidRPr="00B1666B">
        <w:t>blishten:~/workspace (master) $ pg_restore -d h05googleearthengine '/home/ubuntu/workspace/backups/gee_validated_sites.backup'</w:t>
      </w:r>
    </w:p>
    <w:p w14:paraId="5759FB22" w14:textId="77777777" w:rsidR="007065D0" w:rsidRDefault="007065D0" w:rsidP="007065D0">
      <w:pPr>
        <w:pStyle w:val="Heading8"/>
      </w:pPr>
      <w:r>
        <w:t>From h05ibex</w:t>
      </w:r>
    </w:p>
    <w:p w14:paraId="3204387F" w14:textId="77777777" w:rsidR="007065D0" w:rsidRDefault="007065D0" w:rsidP="008B6883">
      <w:pPr>
        <w:pStyle w:val="BodyText2"/>
      </w:pPr>
      <w:r>
        <w:t xml:space="preserve">Moving the data into the h05googleearthengine database. This doesn’t contain the user </w:t>
      </w:r>
      <w:r w:rsidRPr="0076051F">
        <w:t>h05ibexespecies</w:t>
      </w:r>
      <w:r>
        <w:t xml:space="preserve"> so I will have to create it.</w:t>
      </w:r>
    </w:p>
    <w:p w14:paraId="66F81E40" w14:textId="77777777" w:rsidR="007065D0" w:rsidRDefault="007065D0" w:rsidP="007065D0">
      <w:pPr>
        <w:pStyle w:val="Unix"/>
      </w:pPr>
      <w:r>
        <w:t xml:space="preserve">blishten:~/workspace $ sudo sudo -u postgres createuser </w:t>
      </w:r>
      <w:r w:rsidRPr="0076051F">
        <w:t>h05ibexespecies</w:t>
      </w:r>
      <w:r>
        <w:t xml:space="preserve"> -P -s</w:t>
      </w:r>
    </w:p>
    <w:p w14:paraId="57AD6D57" w14:textId="77777777" w:rsidR="007065D0" w:rsidRDefault="007065D0" w:rsidP="007065D0">
      <w:pPr>
        <w:pStyle w:val="Unix"/>
      </w:pPr>
      <w:r>
        <w:t>Enter password for new role: 1h4rtn311</w:t>
      </w:r>
    </w:p>
    <w:p w14:paraId="3348989E" w14:textId="77777777" w:rsidR="007065D0" w:rsidRDefault="007065D0" w:rsidP="007065D0">
      <w:pPr>
        <w:pStyle w:val="Unix"/>
      </w:pPr>
      <w:r>
        <w:lastRenderedPageBreak/>
        <w:t>Enter it again:</w:t>
      </w:r>
      <w:r w:rsidRPr="00F02317">
        <w:t xml:space="preserve"> </w:t>
      </w:r>
      <w:r>
        <w:t>1h4rtn311</w:t>
      </w:r>
    </w:p>
    <w:p w14:paraId="0313C277" w14:textId="77777777" w:rsidR="007065D0" w:rsidRDefault="007065D0" w:rsidP="007065D0">
      <w:pPr>
        <w:pStyle w:val="Unix"/>
      </w:pPr>
      <w:r w:rsidRPr="00A259F1">
        <w:t xml:space="preserve">blishten:~/workspace (master) $ pg_restore -d h05googleearthengine '/home/ubuntu/workspace/backups/tourism_potential_africa.backup'  </w:t>
      </w:r>
    </w:p>
    <w:p w14:paraId="2817F346" w14:textId="77777777" w:rsidR="007065D0" w:rsidRDefault="007065D0" w:rsidP="007065D0">
      <w:pPr>
        <w:pStyle w:val="Heading7"/>
      </w:pPr>
      <w:r>
        <w:t>REST functions</w:t>
      </w:r>
    </w:p>
    <w:p w14:paraId="39DC8612" w14:textId="77777777" w:rsidR="007065D0" w:rsidRDefault="007065D0" w:rsidP="008B6883">
      <w:pPr>
        <w:pStyle w:val="BodyText2"/>
      </w:pPr>
      <w:r>
        <w:t>The phpPgAdmin interface does not allow you to return a TABLE data type so you have to create REST functions in a different way. Create them in Notepad+ and run as SQL queries. Here is a template:</w:t>
      </w:r>
    </w:p>
    <w:p w14:paraId="5C102F83" w14:textId="77777777" w:rsidR="007065D0" w:rsidRPr="00A04D9B" w:rsidRDefault="007065D0" w:rsidP="007065D0">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268FE6BC" w14:textId="022021A2" w:rsidR="0042022B" w:rsidRDefault="0042022B" w:rsidP="0042022B">
      <w:pPr>
        <w:pStyle w:val="Heading6"/>
      </w:pPr>
      <w:r>
        <w:t xml:space="preserve">gce-ubuntu-14-04-micro </w:t>
      </w:r>
    </w:p>
    <w:p w14:paraId="25B6FBD3" w14:textId="6D38CFA8" w:rsidR="0042022B" w:rsidRPr="0042022B" w:rsidRDefault="0042022B" w:rsidP="0042022B">
      <w:pPr>
        <w:pStyle w:val="BodyText2"/>
      </w:pPr>
      <w:r>
        <w:t xml:space="preserve">This is a remote ssh workspace. There were some issues with this workspace see </w:t>
      </w:r>
      <w:hyperlink w:anchor="_Errors" w:history="1">
        <w:r w:rsidRPr="0042022B">
          <w:rPr>
            <w:rStyle w:val="Hyperlink"/>
          </w:rPr>
          <w:t>Errors</w:t>
        </w:r>
      </w:hyperlink>
      <w:r>
        <w:t>.</w:t>
      </w:r>
      <w:r w:rsidR="00736BF6">
        <w:t xml:space="preserve"> Deleted on 27/03/2018 since the boot disk size was 150Gb and I couldn’t make it any smaller - using the wdpa-vector-tiles VM instead (see </w:t>
      </w:r>
      <w:hyperlink w:anchor="_vector-tiles" w:history="1">
        <w:r w:rsidR="00736BF6" w:rsidRPr="00736BF6">
          <w:rPr>
            <w:rStyle w:val="Hyperlink"/>
          </w:rPr>
          <w:t>vector-tiles</w:t>
        </w:r>
      </w:hyperlink>
      <w:r w:rsidR="00736BF6">
        <w:t>).</w:t>
      </w:r>
    </w:p>
    <w:p w14:paraId="38E6C5E5" w14:textId="77777777" w:rsidR="00147640" w:rsidRDefault="00147640" w:rsidP="00147640">
      <w:pPr>
        <w:pStyle w:val="Heading6"/>
      </w:pPr>
      <w:r>
        <w:t>gce-wdpa-vector-tiles</w:t>
      </w:r>
    </w:p>
    <w:p w14:paraId="0842B7D7" w14:textId="77777777" w:rsidR="00147640" w:rsidRPr="00BF28FE" w:rsidRDefault="00147640" w:rsidP="00147640">
      <w:pPr>
        <w:pStyle w:val="BodyText2"/>
      </w:pPr>
      <w:r>
        <w:t>This connects to the GCE wdpa-vector-tiles VM and is used to produce vector tiles where the C9 instance doesn’t have enough memory or storage.</w:t>
      </w:r>
    </w:p>
    <w:p w14:paraId="0FE09263" w14:textId="77777777" w:rsidR="005713B3" w:rsidRDefault="005713B3" w:rsidP="005713B3">
      <w:pPr>
        <w:pStyle w:val="Heading6"/>
      </w:pPr>
      <w:r>
        <w:t>node-js</w:t>
      </w:r>
    </w:p>
    <w:p w14:paraId="14CA7072" w14:textId="64FF700B" w:rsidR="005713B3" w:rsidRDefault="007C51EB" w:rsidP="005713B3">
      <w:pPr>
        <w:pStyle w:val="Heading7"/>
      </w:pPr>
      <w:r>
        <w:t>Installations</w:t>
      </w:r>
    </w:p>
    <w:p w14:paraId="3E8BF740" w14:textId="77777777" w:rsidR="00F66ECA" w:rsidRDefault="00F66ECA" w:rsidP="00F66ECA">
      <w:pPr>
        <w:pStyle w:val="BodyText2"/>
      </w:pPr>
      <w:r>
        <w:t>Initialise a node project using npm init:</w:t>
      </w:r>
    </w:p>
    <w:p w14:paraId="367A47F7" w14:textId="0F48AFB7" w:rsidR="00F66ECA" w:rsidRPr="00F66ECA" w:rsidRDefault="00F66ECA" w:rsidP="00F66ECA">
      <w:pPr>
        <w:pStyle w:val="Unix"/>
      </w:pPr>
      <w:r w:rsidRPr="004E2581">
        <w:t>blishten:~/workspace/biopama-demo-bootstrap (gh-pages) $ npm init</w:t>
      </w:r>
    </w:p>
    <w:p w14:paraId="2B666BEB" w14:textId="335731C6" w:rsidR="008A518E" w:rsidRDefault="008A518E" w:rsidP="008A518E">
      <w:pPr>
        <w:pStyle w:val="Heading8"/>
      </w:pPr>
      <w:bookmarkStart w:id="124" w:name="_React"/>
      <w:bookmarkStart w:id="125" w:name="_Bootstrap"/>
      <w:bookmarkEnd w:id="124"/>
      <w:bookmarkEnd w:id="125"/>
      <w:r>
        <w:t>Bootstrap</w:t>
      </w:r>
    </w:p>
    <w:p w14:paraId="331D5924" w14:textId="7FF26E38" w:rsidR="008A518E" w:rsidRPr="008A518E" w:rsidRDefault="008A518E" w:rsidP="008A518E">
      <w:pPr>
        <w:pStyle w:val="BodyText2"/>
      </w:pPr>
      <w:r>
        <w:t xml:space="preserve">See </w:t>
      </w:r>
      <w:hyperlink w:anchor="_Brew_1" w:history="1">
        <w:r w:rsidRPr="003075D0">
          <w:rPr>
            <w:rStyle w:val="Hyperlink"/>
          </w:rPr>
          <w:t>here</w:t>
        </w:r>
      </w:hyperlink>
      <w:r>
        <w:t>.</w:t>
      </w:r>
    </w:p>
    <w:p w14:paraId="58E16818" w14:textId="1DDA24DF" w:rsidR="007C51EB" w:rsidRDefault="007C51EB" w:rsidP="007C51EB">
      <w:pPr>
        <w:pStyle w:val="Heading8"/>
      </w:pPr>
      <w:r>
        <w:t>React</w:t>
      </w:r>
    </w:p>
    <w:p w14:paraId="54C54717" w14:textId="39F80820" w:rsidR="00FF2440" w:rsidRPr="00FF2440" w:rsidRDefault="00FF2440" w:rsidP="00FF2440">
      <w:pPr>
        <w:pStyle w:val="BodyText2"/>
      </w:pPr>
      <w:r>
        <w:t xml:space="preserve">See </w:t>
      </w:r>
    </w:p>
    <w:p w14:paraId="407123E0" w14:textId="187DD052" w:rsidR="00126B6B" w:rsidRDefault="00126B6B" w:rsidP="00126B6B">
      <w:pPr>
        <w:pStyle w:val="Heading9"/>
      </w:pPr>
      <w:r>
        <w:t>Installing</w:t>
      </w:r>
    </w:p>
    <w:p w14:paraId="193DB86B" w14:textId="2E3B9FE0" w:rsidR="00B9449F" w:rsidRDefault="007C51EB" w:rsidP="00B9449F">
      <w:pPr>
        <w:pStyle w:val="BodyText2"/>
      </w:pPr>
      <w:r>
        <w:t xml:space="preserve">Following instructions </w:t>
      </w:r>
      <w:hyperlink r:id="rId589" w:history="1">
        <w:r w:rsidRPr="007C51EB">
          <w:rPr>
            <w:rStyle w:val="Hyperlink"/>
          </w:rPr>
          <w:t>here</w:t>
        </w:r>
      </w:hyperlink>
      <w:r>
        <w:t xml:space="preserve"> to install React, React-dom and React-scripts.</w:t>
      </w:r>
      <w:r w:rsidR="00B9449F">
        <w:t xml:space="preserve"> </w:t>
      </w:r>
    </w:p>
    <w:p w14:paraId="452120DD" w14:textId="77777777" w:rsidR="00B9449F" w:rsidRDefault="00B9449F" w:rsidP="00B9449F">
      <w:pPr>
        <w:pStyle w:val="Unix"/>
      </w:pPr>
      <w:r w:rsidRPr="00B9449F">
        <w:t>npm install -g create-react-app</w:t>
      </w:r>
    </w:p>
    <w:p w14:paraId="717AA6EA" w14:textId="07BBDFEE" w:rsidR="00B9449F" w:rsidRDefault="009B2CF3" w:rsidP="00B9449F">
      <w:pPr>
        <w:pStyle w:val="Unix"/>
      </w:pPr>
      <w:r w:rsidRPr="009B2CF3">
        <w:t xml:space="preserve">create-react-app </w:t>
      </w:r>
    </w:p>
    <w:p w14:paraId="314A0392" w14:textId="26BF7CFE" w:rsidR="00126B6B" w:rsidRDefault="00126B6B" w:rsidP="00126B6B">
      <w:pPr>
        <w:pStyle w:val="Heading9"/>
      </w:pPr>
      <w:r>
        <w:t>Starting</w:t>
      </w:r>
    </w:p>
    <w:p w14:paraId="7ADCB868" w14:textId="572B402E" w:rsidR="00B9449F" w:rsidRDefault="00B9449F" w:rsidP="00B9449F">
      <w:pPr>
        <w:pStyle w:val="BodyText2"/>
      </w:pPr>
      <w:r>
        <w:t>Then you have to do this:</w:t>
      </w:r>
    </w:p>
    <w:p w14:paraId="6D8EF986" w14:textId="77777777" w:rsidR="00B9449F" w:rsidRDefault="00B9449F" w:rsidP="00B9449F">
      <w:pPr>
        <w:pStyle w:val="Unix"/>
      </w:pPr>
      <w:r>
        <w:t>cd my-app</w:t>
      </w:r>
    </w:p>
    <w:p w14:paraId="2E00E30E" w14:textId="3B1A305C" w:rsidR="00B9449F" w:rsidRDefault="00B9449F" w:rsidP="00B9449F">
      <w:pPr>
        <w:pStyle w:val="Unix"/>
      </w:pPr>
      <w:r>
        <w:t>npm start</w:t>
      </w:r>
    </w:p>
    <w:p w14:paraId="76BDFA15" w14:textId="00B874DD" w:rsidR="00B9449F" w:rsidRDefault="005D038D" w:rsidP="00B9449F">
      <w:pPr>
        <w:pStyle w:val="BodyText2"/>
      </w:pPr>
      <w:r>
        <w:t>npm start runs the code in the scripts section of the package.json file:</w:t>
      </w:r>
    </w:p>
    <w:p w14:paraId="2B0A58B9" w14:textId="77777777" w:rsidR="005D038D" w:rsidRDefault="005D038D" w:rsidP="005D038D">
      <w:pPr>
        <w:pStyle w:val="Code"/>
      </w:pPr>
      <w:r>
        <w:t>{</w:t>
      </w:r>
    </w:p>
    <w:p w14:paraId="46FA69A1" w14:textId="77777777" w:rsidR="005D038D" w:rsidRDefault="005D038D" w:rsidP="005D038D">
      <w:pPr>
        <w:pStyle w:val="Code"/>
      </w:pPr>
      <w:r>
        <w:t xml:space="preserve">  "name": "my-app",</w:t>
      </w:r>
    </w:p>
    <w:p w14:paraId="0FB316B7" w14:textId="77777777" w:rsidR="005D038D" w:rsidRDefault="005D038D" w:rsidP="005D038D">
      <w:pPr>
        <w:pStyle w:val="Code"/>
      </w:pPr>
      <w:r>
        <w:t xml:space="preserve">  "version": "0.1.0",</w:t>
      </w:r>
    </w:p>
    <w:p w14:paraId="647B1A0F" w14:textId="77777777" w:rsidR="005D038D" w:rsidRDefault="005D038D" w:rsidP="005D038D">
      <w:pPr>
        <w:pStyle w:val="Code"/>
      </w:pPr>
      <w:r>
        <w:t xml:space="preserve">  "private": true,</w:t>
      </w:r>
    </w:p>
    <w:p w14:paraId="61A39866" w14:textId="77777777" w:rsidR="005D038D" w:rsidRDefault="005D038D" w:rsidP="005D038D">
      <w:pPr>
        <w:pStyle w:val="Code"/>
      </w:pPr>
      <w:r>
        <w:t xml:space="preserve">  "dependencies": {</w:t>
      </w:r>
    </w:p>
    <w:p w14:paraId="5C1A70EC" w14:textId="77777777" w:rsidR="005D038D" w:rsidRDefault="005D038D" w:rsidP="005D038D">
      <w:pPr>
        <w:pStyle w:val="Code"/>
      </w:pPr>
      <w:r>
        <w:t xml:space="preserve">    "react": "^16.2.0",</w:t>
      </w:r>
    </w:p>
    <w:p w14:paraId="7D6AEED7" w14:textId="77777777" w:rsidR="005D038D" w:rsidRDefault="005D038D" w:rsidP="005D038D">
      <w:pPr>
        <w:pStyle w:val="Code"/>
      </w:pPr>
      <w:r>
        <w:t xml:space="preserve">    "react-dom": "^16.2.0",</w:t>
      </w:r>
    </w:p>
    <w:p w14:paraId="0A599788" w14:textId="77777777" w:rsidR="005D038D" w:rsidRDefault="005D038D" w:rsidP="005D038D">
      <w:pPr>
        <w:pStyle w:val="Code"/>
      </w:pPr>
      <w:r>
        <w:t xml:space="preserve">    "react-scripts": "1.1.0"</w:t>
      </w:r>
    </w:p>
    <w:p w14:paraId="2A1705C3" w14:textId="77777777" w:rsidR="005D038D" w:rsidRDefault="005D038D" w:rsidP="005D038D">
      <w:pPr>
        <w:pStyle w:val="Code"/>
      </w:pPr>
      <w:r>
        <w:t xml:space="preserve">  },</w:t>
      </w:r>
    </w:p>
    <w:p w14:paraId="5044DD02" w14:textId="77777777" w:rsidR="005D038D" w:rsidRDefault="005D038D" w:rsidP="005D038D">
      <w:pPr>
        <w:pStyle w:val="Code"/>
      </w:pPr>
      <w:r>
        <w:t xml:space="preserve">  "scripts": {</w:t>
      </w:r>
    </w:p>
    <w:p w14:paraId="7CDF8764" w14:textId="77777777" w:rsidR="005D038D" w:rsidRDefault="005D038D" w:rsidP="005D038D">
      <w:pPr>
        <w:pStyle w:val="Code"/>
      </w:pPr>
      <w:r>
        <w:t xml:space="preserve">    "start": "react-scripts start",</w:t>
      </w:r>
    </w:p>
    <w:p w14:paraId="2659F639" w14:textId="77777777" w:rsidR="005D038D" w:rsidRDefault="005D038D" w:rsidP="005D038D">
      <w:pPr>
        <w:pStyle w:val="Code"/>
      </w:pPr>
      <w:r>
        <w:t xml:space="preserve">    "build": "react-scripts build",</w:t>
      </w:r>
    </w:p>
    <w:p w14:paraId="6447BBF3" w14:textId="77777777" w:rsidR="005D038D" w:rsidRDefault="005D038D" w:rsidP="005D038D">
      <w:pPr>
        <w:pStyle w:val="Code"/>
      </w:pPr>
      <w:r>
        <w:t xml:space="preserve">    "test": "react-scripts test --env=jsdom",</w:t>
      </w:r>
    </w:p>
    <w:p w14:paraId="2F0251EA" w14:textId="77777777" w:rsidR="005D038D" w:rsidRDefault="005D038D" w:rsidP="005D038D">
      <w:pPr>
        <w:pStyle w:val="Code"/>
      </w:pPr>
      <w:r>
        <w:t xml:space="preserve">    "eject": "react-scripts eject"</w:t>
      </w:r>
    </w:p>
    <w:p w14:paraId="070D426C" w14:textId="77777777" w:rsidR="005D038D" w:rsidRDefault="005D038D" w:rsidP="005D038D">
      <w:pPr>
        <w:pStyle w:val="Code"/>
      </w:pPr>
      <w:r>
        <w:t xml:space="preserve">  }</w:t>
      </w:r>
    </w:p>
    <w:p w14:paraId="3F67F310" w14:textId="4ADAF9E8" w:rsidR="005D038D" w:rsidRDefault="005D038D" w:rsidP="005D038D">
      <w:pPr>
        <w:pStyle w:val="Code"/>
      </w:pPr>
      <w:r>
        <w:t>}</w:t>
      </w:r>
    </w:p>
    <w:p w14:paraId="6B9ABD18" w14:textId="6E217D44" w:rsidR="00EA32B8" w:rsidRDefault="00EA32B8" w:rsidP="00364091">
      <w:pPr>
        <w:pStyle w:val="BodyText2"/>
      </w:pPr>
      <w:r>
        <w:lastRenderedPageBreak/>
        <w:t>If you want to run the development server on a different port, then spec</w:t>
      </w:r>
      <w:r w:rsidR="00BA59CA">
        <w:t>ify it in the package.json file, e.g. on port 8081:</w:t>
      </w:r>
    </w:p>
    <w:p w14:paraId="1EE724A3" w14:textId="70D69BB7" w:rsidR="00EA32B8" w:rsidRDefault="00EA32B8" w:rsidP="00EA32B8">
      <w:pPr>
        <w:pStyle w:val="Code"/>
      </w:pPr>
      <w:r w:rsidRPr="00EA32B8">
        <w:t xml:space="preserve">    "start": "PORT=8081 react-scripts start",</w:t>
      </w:r>
    </w:p>
    <w:p w14:paraId="4DB2045C" w14:textId="4377F264" w:rsidR="00364091" w:rsidRDefault="00364091" w:rsidP="00364091">
      <w:pPr>
        <w:pStyle w:val="BodyText2"/>
      </w:pPr>
      <w:r>
        <w:t xml:space="preserve">This </w:t>
      </w:r>
      <w:r w:rsidR="001B3987">
        <w:t>shows the following</w:t>
      </w:r>
      <w:r>
        <w:t>:</w:t>
      </w:r>
    </w:p>
    <w:p w14:paraId="751BC8E6" w14:textId="77777777" w:rsidR="001B3987" w:rsidRDefault="001B3987" w:rsidP="00E031B6">
      <w:pPr>
        <w:pStyle w:val="Unix"/>
      </w:pPr>
      <w:r>
        <w:t>&gt; my-app@0.1.0 start /home/ubuntu/workspace/my-app</w:t>
      </w:r>
    </w:p>
    <w:p w14:paraId="1F982A03" w14:textId="77777777" w:rsidR="001B3987" w:rsidRDefault="001B3987" w:rsidP="00E031B6">
      <w:pPr>
        <w:pStyle w:val="Unix"/>
      </w:pPr>
      <w:r>
        <w:t>&gt; react-scripts start</w:t>
      </w:r>
    </w:p>
    <w:p w14:paraId="43A9DE31" w14:textId="66FD1853" w:rsidR="001B3987" w:rsidRDefault="001B3987" w:rsidP="001B3987">
      <w:pPr>
        <w:pStyle w:val="BodyText2"/>
      </w:pPr>
      <w:r>
        <w:t xml:space="preserve">Presumably running the code in </w:t>
      </w:r>
      <w:r w:rsidRPr="001B3987">
        <w:t>/my-app/node_modules/react-scripts/bin/react-scripts.js</w:t>
      </w:r>
      <w:r>
        <w:t xml:space="preserve"> which builds the javascript.</w:t>
      </w:r>
    </w:p>
    <w:p w14:paraId="7AFD74FE" w14:textId="0DC1175C" w:rsidR="00364091" w:rsidRPr="001B3987" w:rsidRDefault="00364091" w:rsidP="00E031B6">
      <w:pPr>
        <w:pStyle w:val="Unix"/>
      </w:pPr>
      <w:r w:rsidRPr="001B3987">
        <w:t>Compiled successfully!</w:t>
      </w:r>
    </w:p>
    <w:p w14:paraId="687E2689" w14:textId="77777777" w:rsidR="00364091" w:rsidRDefault="00364091" w:rsidP="00E031B6">
      <w:pPr>
        <w:pStyle w:val="Unix"/>
      </w:pPr>
    </w:p>
    <w:p w14:paraId="4A99561F" w14:textId="77777777" w:rsidR="00364091" w:rsidRDefault="00364091" w:rsidP="00E031B6">
      <w:pPr>
        <w:pStyle w:val="Unix"/>
      </w:pPr>
      <w:r>
        <w:t>You can now view my-app in the browser.</w:t>
      </w:r>
    </w:p>
    <w:p w14:paraId="7789C2DE" w14:textId="77777777" w:rsidR="00364091" w:rsidRDefault="00364091" w:rsidP="00E031B6">
      <w:pPr>
        <w:pStyle w:val="Unix"/>
      </w:pPr>
    </w:p>
    <w:p w14:paraId="7B05B628" w14:textId="77777777" w:rsidR="00364091" w:rsidRDefault="00364091" w:rsidP="00E031B6">
      <w:pPr>
        <w:pStyle w:val="Unix"/>
      </w:pPr>
      <w:r>
        <w:t xml:space="preserve">  Local:            http://localhost:8080/</w:t>
      </w:r>
    </w:p>
    <w:p w14:paraId="252A11F2" w14:textId="77777777" w:rsidR="00364091" w:rsidRDefault="00364091" w:rsidP="00E031B6">
      <w:pPr>
        <w:pStyle w:val="Unix"/>
      </w:pPr>
      <w:r>
        <w:t xml:space="preserve">  On Your Network:  http://172.17.0.45:8080/</w:t>
      </w:r>
    </w:p>
    <w:p w14:paraId="59FF3CAA" w14:textId="77777777" w:rsidR="00364091" w:rsidRDefault="00364091" w:rsidP="00E031B6">
      <w:pPr>
        <w:pStyle w:val="Unix"/>
      </w:pPr>
    </w:p>
    <w:p w14:paraId="2FC7381A" w14:textId="77777777" w:rsidR="00364091" w:rsidRDefault="00364091" w:rsidP="00E031B6">
      <w:pPr>
        <w:pStyle w:val="Unix"/>
      </w:pPr>
      <w:r>
        <w:t>Note that the development build is not optimized.</w:t>
      </w:r>
    </w:p>
    <w:p w14:paraId="5FB5017C" w14:textId="6C05D13C" w:rsidR="00364091" w:rsidRDefault="00364091" w:rsidP="00E031B6">
      <w:pPr>
        <w:pStyle w:val="Unix"/>
      </w:pPr>
      <w:r>
        <w:t>To create a production build, use npm run build.</w:t>
      </w:r>
    </w:p>
    <w:p w14:paraId="3638E634" w14:textId="0ADECF98" w:rsidR="00597D4D" w:rsidRDefault="00597D4D" w:rsidP="00597D4D">
      <w:pPr>
        <w:pStyle w:val="BodyText2"/>
      </w:pPr>
      <w:r>
        <w:t>The React server is now running on port 8080 and so when you go to the Cloud9 workspace, you see the React homepage:</w:t>
      </w:r>
    </w:p>
    <w:p w14:paraId="20CEB843" w14:textId="6D30AB93" w:rsidR="00597D4D" w:rsidRDefault="00597D4D" w:rsidP="00597D4D">
      <w:pPr>
        <w:pStyle w:val="BodyText2"/>
      </w:pPr>
      <w:r>
        <w:rPr>
          <w:noProof/>
          <w:lang w:bidi="ar-SA"/>
        </w:rPr>
        <w:drawing>
          <wp:inline distT="0" distB="0" distL="0" distR="0" wp14:anchorId="47809768" wp14:editId="5E64A9A9">
            <wp:extent cx="2490430" cy="1537090"/>
            <wp:effectExtent l="0" t="0" r="5715"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590">
                      <a:extLst>
                        <a:ext uri="{28A0092B-C50C-407E-A947-70E740481C1C}">
                          <a14:useLocalDpi xmlns:a14="http://schemas.microsoft.com/office/drawing/2010/main" val="0"/>
                        </a:ext>
                      </a:extLst>
                    </a:blip>
                    <a:srcRect/>
                    <a:stretch>
                      <a:fillRect/>
                    </a:stretch>
                  </pic:blipFill>
                  <pic:spPr bwMode="auto">
                    <a:xfrm>
                      <a:off x="0" y="0"/>
                      <a:ext cx="2501512" cy="1543930"/>
                    </a:xfrm>
                    <a:prstGeom prst="rect">
                      <a:avLst/>
                    </a:prstGeom>
                    <a:noFill/>
                    <a:ln>
                      <a:noFill/>
                    </a:ln>
                  </pic:spPr>
                </pic:pic>
              </a:graphicData>
            </a:graphic>
          </wp:inline>
        </w:drawing>
      </w:r>
    </w:p>
    <w:p w14:paraId="7F330855" w14:textId="3CD9EECD" w:rsidR="00126B6B" w:rsidRDefault="00126B6B" w:rsidP="00597D4D">
      <w:pPr>
        <w:pStyle w:val="BodyText2"/>
      </w:pPr>
      <w:r>
        <w:t>I have written a Runner called React that you can use to run the Development Server.</w:t>
      </w:r>
    </w:p>
    <w:p w14:paraId="6B3F41A3" w14:textId="77777777" w:rsidR="00126B6B" w:rsidRDefault="00126B6B" w:rsidP="00126B6B">
      <w:pPr>
        <w:pStyle w:val="Heading9"/>
      </w:pPr>
      <w:r>
        <w:t>Building</w:t>
      </w:r>
    </w:p>
    <w:p w14:paraId="0FAAF582" w14:textId="4EF57D7F" w:rsidR="00126B6B" w:rsidRDefault="00126B6B" w:rsidP="00597D4D">
      <w:pPr>
        <w:pStyle w:val="BodyText2"/>
      </w:pPr>
      <w:r>
        <w:t>The first time you build you get the following:</w:t>
      </w:r>
    </w:p>
    <w:p w14:paraId="0EA4A131" w14:textId="55D426B4" w:rsidR="00E031B6" w:rsidRDefault="00E031B6" w:rsidP="00E031B6">
      <w:pPr>
        <w:pStyle w:val="Unix"/>
      </w:pPr>
      <w:r>
        <w:t>blishten:~/workspace/</w:t>
      </w:r>
      <w:r w:rsidR="006A5E6B">
        <w:t>biopama-demo-react</w:t>
      </w:r>
      <w:r>
        <w:t xml:space="preserve"> (master) $ npm run build</w:t>
      </w:r>
    </w:p>
    <w:p w14:paraId="5CC8A041" w14:textId="77777777" w:rsidR="00E031B6" w:rsidRDefault="00E031B6" w:rsidP="00E031B6">
      <w:pPr>
        <w:pStyle w:val="Unix"/>
      </w:pPr>
    </w:p>
    <w:p w14:paraId="17B8B415" w14:textId="47BBA8AA" w:rsidR="00E031B6" w:rsidRDefault="00E031B6" w:rsidP="00E031B6">
      <w:pPr>
        <w:pStyle w:val="Unix"/>
      </w:pPr>
      <w:r>
        <w:t>&gt; my-app@0.1.0 build /home/ubuntu/workspace/</w:t>
      </w:r>
      <w:r w:rsidR="006A5E6B">
        <w:t>biopama-demo-react</w:t>
      </w:r>
    </w:p>
    <w:p w14:paraId="23E154A2" w14:textId="77777777" w:rsidR="00E031B6" w:rsidRDefault="00E031B6" w:rsidP="00E031B6">
      <w:pPr>
        <w:pStyle w:val="Unix"/>
      </w:pPr>
      <w:r>
        <w:t>&gt; react-scripts build</w:t>
      </w:r>
    </w:p>
    <w:p w14:paraId="16789DE0" w14:textId="77777777" w:rsidR="00E031B6" w:rsidRDefault="00E031B6" w:rsidP="00E031B6">
      <w:pPr>
        <w:pStyle w:val="Unix"/>
      </w:pPr>
    </w:p>
    <w:p w14:paraId="2C4D57BE" w14:textId="77777777" w:rsidR="00E031B6" w:rsidRDefault="00E031B6" w:rsidP="00E031B6">
      <w:pPr>
        <w:pStyle w:val="Unix"/>
      </w:pPr>
      <w:r>
        <w:t>Creating an optimized production build...</w:t>
      </w:r>
    </w:p>
    <w:p w14:paraId="2E2BE4CC" w14:textId="77777777" w:rsidR="00E031B6" w:rsidRDefault="00E031B6" w:rsidP="00E031B6">
      <w:pPr>
        <w:pStyle w:val="Unix"/>
      </w:pPr>
      <w:r>
        <w:t>Compiled successfully.</w:t>
      </w:r>
    </w:p>
    <w:p w14:paraId="64F5389A" w14:textId="77777777" w:rsidR="00E031B6" w:rsidRDefault="00E031B6" w:rsidP="00E031B6">
      <w:pPr>
        <w:pStyle w:val="Unix"/>
      </w:pPr>
      <w:r>
        <w:t>File sizes after gzip:</w:t>
      </w:r>
    </w:p>
    <w:p w14:paraId="2E896BA0" w14:textId="77777777" w:rsidR="00E031B6" w:rsidRDefault="00E031B6" w:rsidP="00E031B6">
      <w:pPr>
        <w:pStyle w:val="Unix"/>
      </w:pPr>
    </w:p>
    <w:p w14:paraId="68F2A061" w14:textId="77777777" w:rsidR="00E031B6" w:rsidRDefault="00E031B6" w:rsidP="00E031B6">
      <w:pPr>
        <w:pStyle w:val="Unix"/>
      </w:pPr>
      <w:r>
        <w:t xml:space="preserve">  35.72 KB  build/static/js/main.ee7b2412.js</w:t>
      </w:r>
    </w:p>
    <w:p w14:paraId="3EFF9F7A" w14:textId="77777777" w:rsidR="00E031B6" w:rsidRDefault="00E031B6" w:rsidP="00E031B6">
      <w:pPr>
        <w:pStyle w:val="Unix"/>
      </w:pPr>
      <w:r>
        <w:t xml:space="preserve">  299 B     build/static/css/main.c17080f1.css</w:t>
      </w:r>
    </w:p>
    <w:p w14:paraId="6F95D6EC" w14:textId="77777777" w:rsidR="00E031B6" w:rsidRDefault="00E031B6" w:rsidP="00E031B6">
      <w:pPr>
        <w:pStyle w:val="Unix"/>
      </w:pPr>
    </w:p>
    <w:p w14:paraId="62630023" w14:textId="77777777" w:rsidR="00E031B6" w:rsidRDefault="00E031B6" w:rsidP="00E031B6">
      <w:pPr>
        <w:pStyle w:val="Unix"/>
      </w:pPr>
      <w:r>
        <w:t>The project was built assuming it is hosted at the server root.</w:t>
      </w:r>
    </w:p>
    <w:p w14:paraId="0B0927D8" w14:textId="77777777" w:rsidR="00E031B6" w:rsidRDefault="00E031B6" w:rsidP="00E031B6">
      <w:pPr>
        <w:pStyle w:val="Unix"/>
      </w:pPr>
      <w:r>
        <w:t>You can control this with the homepage field in your package.json.</w:t>
      </w:r>
    </w:p>
    <w:p w14:paraId="794A36DF" w14:textId="77777777" w:rsidR="00E031B6" w:rsidRDefault="00E031B6" w:rsidP="00E031B6">
      <w:pPr>
        <w:pStyle w:val="Unix"/>
      </w:pPr>
      <w:r>
        <w:t>For example, add this to build it for GitHub Pages:</w:t>
      </w:r>
    </w:p>
    <w:p w14:paraId="2F280C10" w14:textId="77777777" w:rsidR="00E031B6" w:rsidRDefault="00E031B6" w:rsidP="00E031B6">
      <w:pPr>
        <w:pStyle w:val="Unix"/>
      </w:pPr>
    </w:p>
    <w:p w14:paraId="2E638FD0" w14:textId="77777777" w:rsidR="00E031B6" w:rsidRDefault="00E031B6" w:rsidP="00E031B6">
      <w:pPr>
        <w:pStyle w:val="Unix"/>
      </w:pPr>
      <w:r>
        <w:t xml:space="preserve">  "homepage" : "http://myname.github.io/myapp",</w:t>
      </w:r>
    </w:p>
    <w:p w14:paraId="3C90FBC6" w14:textId="77777777" w:rsidR="00E031B6" w:rsidRDefault="00E031B6" w:rsidP="00E031B6">
      <w:pPr>
        <w:pStyle w:val="Unix"/>
      </w:pPr>
    </w:p>
    <w:p w14:paraId="2117B346" w14:textId="77777777" w:rsidR="00E031B6" w:rsidRDefault="00E031B6" w:rsidP="00E031B6">
      <w:pPr>
        <w:pStyle w:val="Unix"/>
      </w:pPr>
      <w:r>
        <w:t>The build folder is ready to be deployed.</w:t>
      </w:r>
    </w:p>
    <w:p w14:paraId="25453DD4" w14:textId="77777777" w:rsidR="00E031B6" w:rsidRDefault="00E031B6" w:rsidP="00E031B6">
      <w:pPr>
        <w:pStyle w:val="Unix"/>
      </w:pPr>
      <w:r>
        <w:t>You may serve it with a static server:</w:t>
      </w:r>
    </w:p>
    <w:p w14:paraId="6C61A6BC" w14:textId="77777777" w:rsidR="00E031B6" w:rsidRDefault="00E031B6" w:rsidP="00E031B6">
      <w:pPr>
        <w:pStyle w:val="Unix"/>
      </w:pPr>
    </w:p>
    <w:p w14:paraId="79466764" w14:textId="77777777" w:rsidR="00E031B6" w:rsidRDefault="00E031B6" w:rsidP="00E031B6">
      <w:pPr>
        <w:pStyle w:val="Unix"/>
      </w:pPr>
      <w:r>
        <w:t xml:space="preserve">  npm install -g serve</w:t>
      </w:r>
    </w:p>
    <w:p w14:paraId="1CF95327" w14:textId="77777777" w:rsidR="00E031B6" w:rsidRDefault="00E031B6" w:rsidP="00E031B6">
      <w:pPr>
        <w:pStyle w:val="Unix"/>
      </w:pPr>
      <w:r>
        <w:t xml:space="preserve">  serve -s build</w:t>
      </w:r>
    </w:p>
    <w:p w14:paraId="23F7C155" w14:textId="77777777" w:rsidR="00E031B6" w:rsidRDefault="00E031B6" w:rsidP="00E031B6">
      <w:pPr>
        <w:pStyle w:val="Unix"/>
      </w:pPr>
    </w:p>
    <w:p w14:paraId="72C09C43" w14:textId="77777777" w:rsidR="00E031B6" w:rsidRDefault="00E031B6" w:rsidP="00E031B6">
      <w:pPr>
        <w:pStyle w:val="Unix"/>
      </w:pPr>
      <w:r>
        <w:t>Find out more about deployment here:</w:t>
      </w:r>
    </w:p>
    <w:p w14:paraId="6237B3FE" w14:textId="77777777" w:rsidR="00E031B6" w:rsidRDefault="00E031B6" w:rsidP="00E031B6">
      <w:pPr>
        <w:pStyle w:val="Unix"/>
      </w:pPr>
    </w:p>
    <w:p w14:paraId="69B7ED7C" w14:textId="0E0108A5" w:rsidR="00651E7E" w:rsidRDefault="00E031B6" w:rsidP="00E031B6">
      <w:pPr>
        <w:pStyle w:val="Unix"/>
      </w:pPr>
      <w:r>
        <w:t xml:space="preserve">  http://bit.ly/2vY88Kr</w:t>
      </w:r>
    </w:p>
    <w:p w14:paraId="0B104815" w14:textId="5FDD469D" w:rsidR="00651E7E" w:rsidRPr="007C51EB" w:rsidRDefault="00651E7E" w:rsidP="00597D4D">
      <w:pPr>
        <w:pStyle w:val="BodyText2"/>
      </w:pPr>
      <w:r>
        <w:t>You can then push to GitHub and it will be visible</w:t>
      </w:r>
      <w:r w:rsidR="002370BA">
        <w:t xml:space="preserve"> at </w:t>
      </w:r>
      <w:hyperlink r:id="rId591" w:history="1">
        <w:r w:rsidR="002370BA" w:rsidRPr="002370BA">
          <w:rPr>
            <w:rStyle w:val="Hyperlink"/>
          </w:rPr>
          <w:t>https://andrewcottam.github.io/node-js/</w:t>
        </w:r>
        <w:r w:rsidR="006A5E6B">
          <w:rPr>
            <w:rStyle w:val="Hyperlink"/>
          </w:rPr>
          <w:t>biopama-demo-react</w:t>
        </w:r>
        <w:r w:rsidR="002370BA" w:rsidRPr="002370BA">
          <w:rPr>
            <w:rStyle w:val="Hyperlink"/>
          </w:rPr>
          <w:t>/build/</w:t>
        </w:r>
      </w:hyperlink>
      <w:r w:rsidR="002370BA">
        <w:t>.</w:t>
      </w:r>
    </w:p>
    <w:p w14:paraId="0379034B" w14:textId="0E2ED512" w:rsidR="008B3769" w:rsidRDefault="00DB43D3" w:rsidP="008B3769">
      <w:pPr>
        <w:pStyle w:val="BodyText2"/>
      </w:pPr>
      <w:r>
        <w:t>When you have added the homepage to your package.json file y</w:t>
      </w:r>
      <w:r w:rsidR="008B3769">
        <w:t xml:space="preserve">ou </w:t>
      </w:r>
      <w:r>
        <w:t xml:space="preserve">then </w:t>
      </w:r>
      <w:r w:rsidR="008B3769">
        <w:t>get the following</w:t>
      </w:r>
      <w:r>
        <w:t xml:space="preserve"> when you build</w:t>
      </w:r>
      <w:r w:rsidR="008B3769">
        <w:t>:</w:t>
      </w:r>
    </w:p>
    <w:p w14:paraId="1FBB2D67" w14:textId="77777777" w:rsidR="008B3769" w:rsidRDefault="008B3769" w:rsidP="008B3769">
      <w:pPr>
        <w:pStyle w:val="Unix"/>
      </w:pPr>
      <w:r>
        <w:t>File sizes after gzip:</w:t>
      </w:r>
    </w:p>
    <w:p w14:paraId="6AC9834F" w14:textId="77777777" w:rsidR="008B3769" w:rsidRDefault="008B3769" w:rsidP="008B3769">
      <w:pPr>
        <w:pStyle w:val="Unix"/>
      </w:pPr>
    </w:p>
    <w:p w14:paraId="4FBF650F" w14:textId="77777777" w:rsidR="008B3769" w:rsidRDefault="008B3769" w:rsidP="008B3769">
      <w:pPr>
        <w:pStyle w:val="Unix"/>
      </w:pPr>
      <w:r>
        <w:t xml:space="preserve">  84.7 KB (+46 B)  build/static/js/main.085f042e.js</w:t>
      </w:r>
    </w:p>
    <w:p w14:paraId="7C94D7EC" w14:textId="77777777" w:rsidR="008B3769" w:rsidRDefault="008B3769" w:rsidP="008B3769">
      <w:pPr>
        <w:pStyle w:val="Unix"/>
      </w:pPr>
      <w:r>
        <w:t xml:space="preserve">  299 B            build/static/css/main.c17080f1.css</w:t>
      </w:r>
    </w:p>
    <w:p w14:paraId="752C7304" w14:textId="77777777" w:rsidR="008B3769" w:rsidRDefault="008B3769" w:rsidP="008B3769">
      <w:pPr>
        <w:pStyle w:val="Unix"/>
      </w:pPr>
    </w:p>
    <w:p w14:paraId="45454B13" w14:textId="07FD2EF0" w:rsidR="008B3769" w:rsidRDefault="008B3769" w:rsidP="008B3769">
      <w:pPr>
        <w:pStyle w:val="Unix"/>
      </w:pPr>
      <w:r>
        <w:t>The project was built assuming it is hosted at /node-js/</w:t>
      </w:r>
      <w:r w:rsidR="006A5E6B">
        <w:t>biopama-demo-react</w:t>
      </w:r>
      <w:r>
        <w:t>/build/.</w:t>
      </w:r>
    </w:p>
    <w:p w14:paraId="0E5E0407" w14:textId="77777777" w:rsidR="008B3769" w:rsidRDefault="008B3769" w:rsidP="008B3769">
      <w:pPr>
        <w:pStyle w:val="Unix"/>
      </w:pPr>
      <w:r>
        <w:t>You can control this with the homepage field in your package.json.</w:t>
      </w:r>
    </w:p>
    <w:p w14:paraId="47CD3824" w14:textId="77777777" w:rsidR="008B3769" w:rsidRDefault="008B3769" w:rsidP="008B3769">
      <w:pPr>
        <w:pStyle w:val="Unix"/>
      </w:pPr>
    </w:p>
    <w:p w14:paraId="26EF8E61" w14:textId="77777777" w:rsidR="008B3769" w:rsidRDefault="008B3769" w:rsidP="008B3769">
      <w:pPr>
        <w:pStyle w:val="Unix"/>
      </w:pPr>
      <w:r>
        <w:t xml:space="preserve">The build folder is </w:t>
      </w:r>
      <w:r w:rsidRPr="008B3769">
        <w:rPr>
          <w:color w:val="FF0000"/>
        </w:rPr>
        <w:t>ready to be deployed</w:t>
      </w:r>
      <w:r>
        <w:t>.</w:t>
      </w:r>
    </w:p>
    <w:p w14:paraId="4F35D5C9" w14:textId="1D0C62A4" w:rsidR="008B3769" w:rsidRDefault="008B3769" w:rsidP="008B3769">
      <w:pPr>
        <w:pStyle w:val="Unix"/>
      </w:pPr>
      <w:r>
        <w:t>To publish it at https://andrewcottam.github.io/node-js/</w:t>
      </w:r>
      <w:r w:rsidR="006A5E6B">
        <w:t>biopama-demo-react</w:t>
      </w:r>
      <w:r>
        <w:t>/build/, run:</w:t>
      </w:r>
    </w:p>
    <w:p w14:paraId="5F5762D9" w14:textId="77777777" w:rsidR="008B3769" w:rsidRDefault="008B3769" w:rsidP="008B3769">
      <w:pPr>
        <w:pStyle w:val="Unix"/>
      </w:pPr>
    </w:p>
    <w:p w14:paraId="36780F13" w14:textId="77777777" w:rsidR="008B3769" w:rsidRDefault="008B3769" w:rsidP="008B3769">
      <w:pPr>
        <w:pStyle w:val="Unix"/>
      </w:pPr>
      <w:r>
        <w:t xml:space="preserve">  npm install --save-dev gh-pages</w:t>
      </w:r>
    </w:p>
    <w:p w14:paraId="36E7297D" w14:textId="77777777" w:rsidR="008B3769" w:rsidRDefault="008B3769" w:rsidP="008B3769">
      <w:pPr>
        <w:pStyle w:val="Unix"/>
      </w:pPr>
    </w:p>
    <w:p w14:paraId="5D2F753A" w14:textId="77777777" w:rsidR="008B3769" w:rsidRDefault="008B3769" w:rsidP="008B3769">
      <w:pPr>
        <w:pStyle w:val="Unix"/>
      </w:pPr>
      <w:r>
        <w:t>Add the following script in your package.json.</w:t>
      </w:r>
    </w:p>
    <w:p w14:paraId="00B12397" w14:textId="77777777" w:rsidR="008B3769" w:rsidRDefault="008B3769" w:rsidP="008B3769">
      <w:pPr>
        <w:pStyle w:val="Unix"/>
      </w:pPr>
    </w:p>
    <w:p w14:paraId="26AF1274" w14:textId="77777777" w:rsidR="008B3769" w:rsidRDefault="008B3769" w:rsidP="008B3769">
      <w:pPr>
        <w:pStyle w:val="Unix"/>
      </w:pPr>
      <w:r>
        <w:t xml:space="preserve">    // ...</w:t>
      </w:r>
    </w:p>
    <w:p w14:paraId="2563A145" w14:textId="77777777" w:rsidR="008B3769" w:rsidRDefault="008B3769" w:rsidP="008B3769">
      <w:pPr>
        <w:pStyle w:val="Unix"/>
      </w:pPr>
      <w:r>
        <w:t xml:space="preserve">    "scripts": {</w:t>
      </w:r>
    </w:p>
    <w:p w14:paraId="7A2E8AB9" w14:textId="77777777" w:rsidR="008B3769" w:rsidRDefault="008B3769" w:rsidP="008B3769">
      <w:pPr>
        <w:pStyle w:val="Unix"/>
      </w:pPr>
      <w:r>
        <w:t xml:space="preserve">      // ...</w:t>
      </w:r>
    </w:p>
    <w:p w14:paraId="668CDBAB" w14:textId="77777777" w:rsidR="008B3769" w:rsidRDefault="008B3769" w:rsidP="008B3769">
      <w:pPr>
        <w:pStyle w:val="Unix"/>
      </w:pPr>
      <w:r>
        <w:t xml:space="preserve">      "predeploy": "npm run build",</w:t>
      </w:r>
    </w:p>
    <w:p w14:paraId="44D42C7A" w14:textId="77777777" w:rsidR="008B3769" w:rsidRDefault="008B3769" w:rsidP="008B3769">
      <w:pPr>
        <w:pStyle w:val="Unix"/>
      </w:pPr>
      <w:r>
        <w:t xml:space="preserve">      "deploy": "gh-pages -d build"</w:t>
      </w:r>
    </w:p>
    <w:p w14:paraId="1ABB19BE" w14:textId="77777777" w:rsidR="008B3769" w:rsidRDefault="008B3769" w:rsidP="008B3769">
      <w:pPr>
        <w:pStyle w:val="Unix"/>
      </w:pPr>
      <w:r>
        <w:t xml:space="preserve">    }</w:t>
      </w:r>
    </w:p>
    <w:p w14:paraId="16D74433" w14:textId="77777777" w:rsidR="008B3769" w:rsidRDefault="008B3769" w:rsidP="008B3769">
      <w:pPr>
        <w:pStyle w:val="Unix"/>
      </w:pPr>
    </w:p>
    <w:p w14:paraId="5B601884" w14:textId="77777777" w:rsidR="008B3769" w:rsidRDefault="008B3769" w:rsidP="008B3769">
      <w:pPr>
        <w:pStyle w:val="Unix"/>
      </w:pPr>
      <w:r>
        <w:t>Then run:</w:t>
      </w:r>
    </w:p>
    <w:p w14:paraId="10995E71" w14:textId="77777777" w:rsidR="008B3769" w:rsidRDefault="008B3769" w:rsidP="008B3769">
      <w:pPr>
        <w:pStyle w:val="Unix"/>
      </w:pPr>
    </w:p>
    <w:p w14:paraId="66C8CA66" w14:textId="77777777" w:rsidR="008B3769" w:rsidRDefault="008B3769" w:rsidP="008B3769">
      <w:pPr>
        <w:pStyle w:val="Unix"/>
      </w:pPr>
      <w:r>
        <w:t xml:space="preserve">  npm run deploy</w:t>
      </w:r>
    </w:p>
    <w:p w14:paraId="4009917B" w14:textId="77777777" w:rsidR="008B3769" w:rsidRDefault="008B3769" w:rsidP="008B3769">
      <w:pPr>
        <w:pStyle w:val="Unix"/>
      </w:pPr>
    </w:p>
    <w:p w14:paraId="4A1F0123" w14:textId="77777777" w:rsidR="008B3769" w:rsidRDefault="008B3769" w:rsidP="008B3769">
      <w:pPr>
        <w:pStyle w:val="Unix"/>
      </w:pPr>
      <w:r>
        <w:t>Find out more about deployment here:</w:t>
      </w:r>
    </w:p>
    <w:p w14:paraId="227B734F" w14:textId="77777777" w:rsidR="008B3769" w:rsidRDefault="008B3769" w:rsidP="008B3769">
      <w:pPr>
        <w:pStyle w:val="Unix"/>
      </w:pPr>
    </w:p>
    <w:p w14:paraId="52BC079C" w14:textId="75035E22" w:rsidR="008B3769" w:rsidRPr="008B3769" w:rsidRDefault="008B3769" w:rsidP="008B3769">
      <w:pPr>
        <w:pStyle w:val="Unix"/>
      </w:pPr>
      <w:r>
        <w:t xml:space="preserve">  http://bit.ly/2vY88Kr</w:t>
      </w:r>
    </w:p>
    <w:p w14:paraId="13839323" w14:textId="24AB81C2" w:rsidR="008B3769" w:rsidRDefault="008B3769" w:rsidP="008B3769">
      <w:pPr>
        <w:pStyle w:val="Heading9"/>
      </w:pPr>
      <w:r>
        <w:t>Deploying to GitHub</w:t>
      </w:r>
    </w:p>
    <w:p w14:paraId="3EDAC7D6" w14:textId="677AAD67" w:rsidR="008B3769" w:rsidRDefault="008B3769" w:rsidP="008B3769">
      <w:pPr>
        <w:pStyle w:val="ListBullet"/>
      </w:pPr>
      <w:r>
        <w:t>Add the following to your package.json file:</w:t>
      </w:r>
    </w:p>
    <w:p w14:paraId="685B458C" w14:textId="31A6C3F6" w:rsidR="008B3769" w:rsidRDefault="008B3769" w:rsidP="008B3769">
      <w:pPr>
        <w:pStyle w:val="Code"/>
      </w:pPr>
      <w:r w:rsidRPr="008B3769">
        <w:t xml:space="preserve">"homepage": </w:t>
      </w:r>
      <w:hyperlink r:id="rId592" w:history="1">
        <w:r w:rsidRPr="00E3308A">
          <w:rPr>
            <w:rStyle w:val="Hyperlink"/>
          </w:rPr>
          <w:t>https://andrewcottam.github.io/node-js/</w:t>
        </w:r>
        <w:r w:rsidR="006A5E6B">
          <w:rPr>
            <w:rStyle w:val="Hyperlink"/>
          </w:rPr>
          <w:t>biopama-demo-react</w:t>
        </w:r>
        <w:r w:rsidRPr="00E3308A">
          <w:rPr>
            <w:rStyle w:val="Hyperlink"/>
          </w:rPr>
          <w:t>/build/</w:t>
        </w:r>
      </w:hyperlink>
    </w:p>
    <w:p w14:paraId="2CDFEBA6" w14:textId="7A5450C0" w:rsidR="007954F5" w:rsidRDefault="007954F5" w:rsidP="007954F5">
      <w:pPr>
        <w:pStyle w:val="ListBullet"/>
      </w:pPr>
      <w:r>
        <w:t>Build as in the previous section</w:t>
      </w:r>
    </w:p>
    <w:p w14:paraId="0FAABC8E" w14:textId="3519AD43" w:rsidR="007954F5" w:rsidRDefault="007954F5" w:rsidP="007954F5">
      <w:pPr>
        <w:pStyle w:val="ListBullet"/>
      </w:pPr>
      <w:r>
        <w:t>Run the following:</w:t>
      </w:r>
    </w:p>
    <w:p w14:paraId="3518AAD3" w14:textId="1289F3F4" w:rsidR="007954F5" w:rsidRDefault="007954F5" w:rsidP="007954F5">
      <w:pPr>
        <w:pStyle w:val="Unix"/>
      </w:pPr>
      <w:r w:rsidRPr="007954F5">
        <w:t>npm install --save-dev gh-pages</w:t>
      </w:r>
    </w:p>
    <w:p w14:paraId="516089EB" w14:textId="212E84F5" w:rsidR="007954F5" w:rsidRDefault="007954F5" w:rsidP="007954F5">
      <w:pPr>
        <w:pStyle w:val="ListBullet"/>
      </w:pPr>
      <w:r>
        <w:t>Add the following to the package.json file:</w:t>
      </w:r>
    </w:p>
    <w:p w14:paraId="60C3E520" w14:textId="77777777" w:rsidR="007954F5" w:rsidRDefault="007954F5" w:rsidP="007954F5">
      <w:pPr>
        <w:pStyle w:val="Code"/>
      </w:pPr>
      <w:r>
        <w:t xml:space="preserve">      "predeploy": "npm run build",</w:t>
      </w:r>
    </w:p>
    <w:p w14:paraId="10AF5C9C" w14:textId="5639DCAF" w:rsidR="007954F5" w:rsidRDefault="007954F5" w:rsidP="007954F5">
      <w:pPr>
        <w:pStyle w:val="Code"/>
      </w:pPr>
      <w:r>
        <w:t xml:space="preserve">      "deploy": "gh-pages -d build"</w:t>
      </w:r>
    </w:p>
    <w:p w14:paraId="2C08DF33" w14:textId="6BA6FAE2" w:rsidR="008B3769" w:rsidRPr="008B3769" w:rsidRDefault="007954F5" w:rsidP="008B3769">
      <w:pPr>
        <w:pStyle w:val="BodyText2"/>
      </w:pPr>
      <w:r>
        <w:t>Didn’t work</w:t>
      </w:r>
      <w:r w:rsidR="008A518E">
        <w:t>.</w:t>
      </w:r>
    </w:p>
    <w:p w14:paraId="7BC6257A" w14:textId="64F2DD6A" w:rsidR="00E46106" w:rsidRDefault="00E46106" w:rsidP="00E46106">
      <w:pPr>
        <w:pStyle w:val="Heading8"/>
      </w:pPr>
      <w:r>
        <w:t>Material-UI</w:t>
      </w:r>
    </w:p>
    <w:p w14:paraId="273A1B07" w14:textId="1F8F2D2D" w:rsidR="00E46106" w:rsidRDefault="00FD6CC9" w:rsidP="00E46106">
      <w:pPr>
        <w:pStyle w:val="Heading9"/>
      </w:pPr>
      <w:r>
        <w:t>v0.3.0</w:t>
      </w:r>
    </w:p>
    <w:p w14:paraId="54250B1E" w14:textId="3A032F4B" w:rsidR="00E46106" w:rsidRDefault="00E46106" w:rsidP="00E46106">
      <w:pPr>
        <w:pStyle w:val="BodyText2"/>
      </w:pPr>
      <w:r>
        <w:t xml:space="preserve">Following instructions </w:t>
      </w:r>
      <w:hyperlink r:id="rId593" w:anchor="/get-started/installation" w:history="1">
        <w:r w:rsidRPr="00E46106">
          <w:rPr>
            <w:rStyle w:val="Hyperlink"/>
          </w:rPr>
          <w:t>here</w:t>
        </w:r>
      </w:hyperlink>
      <w:r>
        <w:t xml:space="preserve"> to install the material-ui components:</w:t>
      </w:r>
    </w:p>
    <w:p w14:paraId="43637627" w14:textId="09AFF35F" w:rsidR="00E46106" w:rsidRDefault="00E46106" w:rsidP="00E46106">
      <w:pPr>
        <w:pStyle w:val="Unix"/>
      </w:pPr>
      <w:r w:rsidRPr="00E46106">
        <w:t>blishten:~/workspace/biopama-demo-react (gh-pages) $ npm install material-ui</w:t>
      </w:r>
    </w:p>
    <w:p w14:paraId="64381090" w14:textId="64EB4555" w:rsidR="00E46106" w:rsidRDefault="00367CE7" w:rsidP="00367CE7">
      <w:pPr>
        <w:pStyle w:val="BodyText2"/>
      </w:pPr>
      <w:r>
        <w:t xml:space="preserve">Following instructions </w:t>
      </w:r>
      <w:hyperlink r:id="rId594" w:history="1">
        <w:r w:rsidRPr="00367CE7">
          <w:rPr>
            <w:rStyle w:val="Hyperlink"/>
          </w:rPr>
          <w:t>here</w:t>
        </w:r>
      </w:hyperlink>
      <w:r>
        <w:t xml:space="preserve"> to install the Roboto font:</w:t>
      </w:r>
    </w:p>
    <w:p w14:paraId="31B27D21" w14:textId="1F60332D" w:rsidR="00367CE7" w:rsidRDefault="00367CE7" w:rsidP="00367CE7">
      <w:pPr>
        <w:pStyle w:val="Unix"/>
      </w:pPr>
      <w:r w:rsidRPr="00367CE7">
        <w:t>blishten:~/workspace/biopama-demo-react (gh-pages) $ npm install typeface-roboto --save</w:t>
      </w:r>
    </w:p>
    <w:p w14:paraId="4897F72D" w14:textId="4872A819" w:rsidR="00367CE7" w:rsidRDefault="00367CE7" w:rsidP="00367CE7">
      <w:pPr>
        <w:pStyle w:val="BodyText2"/>
      </w:pPr>
      <w:r>
        <w:t>Then in the index.js file add the following:</w:t>
      </w:r>
    </w:p>
    <w:p w14:paraId="71A7972D" w14:textId="25106BA7" w:rsidR="00367CE7" w:rsidRDefault="00367CE7" w:rsidP="00367CE7">
      <w:pPr>
        <w:pStyle w:val="Code"/>
      </w:pPr>
      <w:r w:rsidRPr="00367CE7">
        <w:t>import 'typeface-roboto';</w:t>
      </w:r>
    </w:p>
    <w:p w14:paraId="7887EBE7" w14:textId="77777777" w:rsidR="005713B3" w:rsidRDefault="005713B3" w:rsidP="005713B3">
      <w:pPr>
        <w:pStyle w:val="Heading6"/>
      </w:pPr>
      <w:bookmarkStart w:id="126" w:name="_v1.0.0"/>
      <w:bookmarkEnd w:id="126"/>
      <w:r>
        <w:t>python</w:t>
      </w:r>
    </w:p>
    <w:p w14:paraId="11720810" w14:textId="77777777" w:rsidR="005713B3" w:rsidRPr="0093153F" w:rsidRDefault="005713B3" w:rsidP="005713B3">
      <w:pPr>
        <w:pStyle w:val="Heading7"/>
      </w:pPr>
      <w:r>
        <w:t>Installations</w:t>
      </w:r>
    </w:p>
    <w:p w14:paraId="5EAC0D20" w14:textId="77777777" w:rsidR="005713B3" w:rsidRDefault="005713B3" w:rsidP="005713B3">
      <w:pPr>
        <w:pStyle w:val="Heading8"/>
      </w:pPr>
      <w:bookmarkStart w:id="127" w:name="_gdal"/>
      <w:bookmarkEnd w:id="127"/>
      <w:r>
        <w:t>gdal</w:t>
      </w:r>
    </w:p>
    <w:p w14:paraId="09807120" w14:textId="77777777" w:rsidR="005713B3" w:rsidRPr="001E1ECE" w:rsidRDefault="005713B3" w:rsidP="005713B3">
      <w:pPr>
        <w:pStyle w:val="BodyText2"/>
      </w:pPr>
      <w:r>
        <w:t xml:space="preserve">See </w:t>
      </w:r>
      <w:hyperlink w:anchor="_GDAL_1" w:history="1">
        <w:r w:rsidRPr="001E1ECE">
          <w:rPr>
            <w:rStyle w:val="Hyperlink"/>
          </w:rPr>
          <w:t>GDAL</w:t>
        </w:r>
      </w:hyperlink>
      <w:r>
        <w:t>.</w:t>
      </w:r>
    </w:p>
    <w:p w14:paraId="1F808CB4" w14:textId="77777777" w:rsidR="005713B3" w:rsidRDefault="005713B3" w:rsidP="005713B3">
      <w:pPr>
        <w:pStyle w:val="Heading8"/>
      </w:pPr>
      <w:r>
        <w:t>Google Cloud SDK</w:t>
      </w:r>
    </w:p>
    <w:p w14:paraId="21A29216" w14:textId="77777777" w:rsidR="005713B3" w:rsidRDefault="005713B3" w:rsidP="005713B3">
      <w:pPr>
        <w:pStyle w:val="BodyText2"/>
      </w:pPr>
      <w:r>
        <w:lastRenderedPageBreak/>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74CB0E69" w14:textId="77777777" w:rsidR="005713B3" w:rsidRDefault="005713B3" w:rsidP="005713B3">
      <w:pPr>
        <w:pStyle w:val="Unix"/>
      </w:pPr>
      <w:r w:rsidRPr="003C2BED">
        <w:t>cd geeImageServer/</w:t>
      </w:r>
    </w:p>
    <w:p w14:paraId="2CF4C9BB" w14:textId="77777777" w:rsidR="005713B3" w:rsidRPr="0028649D" w:rsidRDefault="005713B3" w:rsidP="005713B3">
      <w:pPr>
        <w:pStyle w:val="Unix"/>
      </w:pPr>
      <w:r w:rsidRPr="003C2BED">
        <w:t>gcloud app deploy app.yaml</w:t>
      </w:r>
    </w:p>
    <w:p w14:paraId="45EBE0E0" w14:textId="77777777" w:rsidR="005713B3" w:rsidRDefault="005713B3" w:rsidP="005713B3">
      <w:pPr>
        <w:pStyle w:val="Heading8"/>
      </w:pPr>
      <w:r>
        <w:t xml:space="preserve">shapely </w:t>
      </w:r>
    </w:p>
    <w:p w14:paraId="051ED855" w14:textId="77777777" w:rsidR="005713B3" w:rsidRDefault="005713B3" w:rsidP="005713B3">
      <w:pPr>
        <w:pStyle w:val="BodyText2"/>
      </w:pPr>
      <w:r>
        <w:t>Shapely version 1.5.17 installed on 7/2/17</w:t>
      </w:r>
    </w:p>
    <w:p w14:paraId="0B5DD806" w14:textId="77777777" w:rsidR="005713B3" w:rsidRDefault="005713B3" w:rsidP="005713B3">
      <w:pPr>
        <w:pStyle w:val="Unix"/>
      </w:pPr>
      <w:r>
        <w:t>blishten:~/workspace (master) $ sudo pip install shapely</w:t>
      </w:r>
    </w:p>
    <w:p w14:paraId="2A3518ED" w14:textId="77777777" w:rsidR="005713B3" w:rsidRDefault="005713B3" w:rsidP="005713B3">
      <w:pPr>
        <w:pStyle w:val="Heading8"/>
      </w:pPr>
      <w:r>
        <w:t>fiona</w:t>
      </w:r>
    </w:p>
    <w:p w14:paraId="5209FF28" w14:textId="77777777" w:rsidR="005713B3" w:rsidRDefault="005713B3" w:rsidP="005713B3">
      <w:pPr>
        <w:pStyle w:val="BodyText2"/>
      </w:pPr>
      <w:r>
        <w:t>7/2/17 Issues after running this:</w:t>
      </w:r>
    </w:p>
    <w:p w14:paraId="648E912C" w14:textId="77777777" w:rsidR="005713B3" w:rsidRDefault="005713B3" w:rsidP="005713B3">
      <w:pPr>
        <w:pStyle w:val="Unix"/>
      </w:pPr>
      <w:r>
        <w:t>blishten:~/workspace (master) $ sudo pip install fiona</w:t>
      </w:r>
    </w:p>
    <w:p w14:paraId="4C64378D" w14:textId="77777777" w:rsidR="005713B3" w:rsidRDefault="005713B3" w:rsidP="005713B3">
      <w:pPr>
        <w:pStyle w:val="Unix"/>
      </w:pPr>
      <w:r>
        <w:t>.. then Python then</w:t>
      </w:r>
    </w:p>
    <w:p w14:paraId="3BB3EBA6" w14:textId="77777777" w:rsidR="005713B3" w:rsidRDefault="005713B3" w:rsidP="005713B3">
      <w:pPr>
        <w:pStyle w:val="Unix"/>
      </w:pPr>
      <w:r w:rsidRPr="008D7960">
        <w:t>from six.moves import UserDict</w:t>
      </w:r>
    </w:p>
    <w:p w14:paraId="00640777" w14:textId="77777777" w:rsidR="005713B3" w:rsidRDefault="005713B3" w:rsidP="005713B3">
      <w:pPr>
        <w:pStyle w:val="Unix"/>
      </w:pPr>
      <w:r w:rsidRPr="008D7960">
        <w:t>ImportError: cannot import name UserDict</w:t>
      </w:r>
    </w:p>
    <w:p w14:paraId="187F10A3" w14:textId="77777777" w:rsidR="005713B3" w:rsidRDefault="005713B3" w:rsidP="005713B3">
      <w:pPr>
        <w:pStyle w:val="BodyText2"/>
      </w:pPr>
      <w:r>
        <w:t xml:space="preserve">Six version 1.5.2 is installed and </w:t>
      </w:r>
      <w:hyperlink r:id="rId595" w:anchor="issuecomment-190406219" w:history="1">
        <w:r w:rsidRPr="008D7960">
          <w:rPr>
            <w:rStyle w:val="Hyperlink"/>
          </w:rPr>
          <w:t>apparently</w:t>
        </w:r>
      </w:hyperlink>
      <w:r>
        <w:t xml:space="preserve"> UserDict came in at six 1.7. Trying to upgrade:</w:t>
      </w:r>
    </w:p>
    <w:p w14:paraId="5DADFDBA" w14:textId="77777777" w:rsidR="005713B3" w:rsidRDefault="005713B3" w:rsidP="005713B3">
      <w:pPr>
        <w:pStyle w:val="Unix"/>
      </w:pPr>
      <w:r>
        <w:t>blishten:~/workspace (master) $ sudo pip install 'six==1.7'</w:t>
      </w:r>
    </w:p>
    <w:p w14:paraId="76EBBFD6" w14:textId="77777777" w:rsidR="005713B3" w:rsidRDefault="005713B3" w:rsidP="005713B3">
      <w:pPr>
        <w:pStyle w:val="Unix"/>
      </w:pPr>
      <w:r>
        <w:t>Downloading/unpacking six==1.7</w:t>
      </w:r>
    </w:p>
    <w:p w14:paraId="4D2B5D0B" w14:textId="77777777" w:rsidR="005713B3" w:rsidRDefault="005713B3" w:rsidP="005713B3">
      <w:pPr>
        <w:pStyle w:val="Unix"/>
      </w:pPr>
      <w:r>
        <w:t xml:space="preserve">  Downloading six-1.7.0-py2.py3-none-any.whl</w:t>
      </w:r>
    </w:p>
    <w:p w14:paraId="139D42D8" w14:textId="77777777" w:rsidR="005713B3" w:rsidRDefault="005713B3" w:rsidP="005713B3">
      <w:pPr>
        <w:pStyle w:val="Unix"/>
      </w:pPr>
      <w:r>
        <w:t>Installing collected packages: six</w:t>
      </w:r>
    </w:p>
    <w:p w14:paraId="131A15C3" w14:textId="77777777" w:rsidR="005713B3" w:rsidRDefault="005713B3" w:rsidP="005713B3">
      <w:pPr>
        <w:pStyle w:val="Unix"/>
      </w:pPr>
      <w:r>
        <w:t xml:space="preserve">  Found existing installation: six 1.5.2</w:t>
      </w:r>
    </w:p>
    <w:p w14:paraId="6AC1A3A4" w14:textId="77777777" w:rsidR="005713B3" w:rsidRDefault="005713B3" w:rsidP="005713B3">
      <w:pPr>
        <w:pStyle w:val="Unix"/>
      </w:pPr>
      <w:r>
        <w:t xml:space="preserve">    Not uninstalling six at /usr/lib/python2.7/dist-packages, owned by OS</w:t>
      </w:r>
    </w:p>
    <w:p w14:paraId="21AFC790" w14:textId="77777777" w:rsidR="005713B3" w:rsidRDefault="005713B3" w:rsidP="005713B3">
      <w:pPr>
        <w:pStyle w:val="Unix"/>
      </w:pPr>
      <w:r>
        <w:t>Successfully installed six</w:t>
      </w:r>
    </w:p>
    <w:p w14:paraId="6F8791E3" w14:textId="77777777" w:rsidR="005713B3" w:rsidRDefault="005713B3" w:rsidP="005713B3">
      <w:pPr>
        <w:pStyle w:val="Unix"/>
      </w:pPr>
      <w:r>
        <w:t>Cleaning up...</w:t>
      </w:r>
    </w:p>
    <w:p w14:paraId="3EF4A29B" w14:textId="77777777" w:rsidR="005713B3" w:rsidRDefault="005713B3" w:rsidP="005713B3">
      <w:pPr>
        <w:pStyle w:val="BodyText2"/>
      </w:pPr>
      <w:r>
        <w:t>But:</w:t>
      </w:r>
    </w:p>
    <w:p w14:paraId="4A0EF8F0" w14:textId="77777777" w:rsidR="005713B3" w:rsidRDefault="005713B3" w:rsidP="005713B3">
      <w:pPr>
        <w:pStyle w:val="Unix"/>
      </w:pPr>
      <w:r>
        <w:t xml:space="preserve">blishten:~/workspace (master) $ sudo pip install --upgrade six                                                                                                                                                                                  </w:t>
      </w:r>
    </w:p>
    <w:p w14:paraId="3B70E6DB" w14:textId="77777777" w:rsidR="005713B3" w:rsidRDefault="005713B3" w:rsidP="005713B3">
      <w:pPr>
        <w:pStyle w:val="Unix"/>
      </w:pPr>
      <w:r>
        <w:t>Downloading/unpacking six from https://pypi.python.org/packages/c8/0a/b6723e1bc4c516cb687841499455a8505b44607ab535be01091c0f24f079/six-1.10.0-py2.py3-none-any.whl#md5=3ab558cf5d4f7a72611d59a81a315dc8</w:t>
      </w:r>
    </w:p>
    <w:p w14:paraId="755526F6" w14:textId="77777777" w:rsidR="005713B3" w:rsidRDefault="005713B3" w:rsidP="005713B3">
      <w:pPr>
        <w:pStyle w:val="Unix"/>
      </w:pPr>
      <w:r>
        <w:t xml:space="preserve">  Downloading six-1.10.0-py2.py3-none-any.whl</w:t>
      </w:r>
    </w:p>
    <w:p w14:paraId="5EC4AF8A" w14:textId="77777777" w:rsidR="005713B3" w:rsidRDefault="005713B3" w:rsidP="005713B3">
      <w:pPr>
        <w:pStyle w:val="Unix"/>
      </w:pPr>
      <w:r>
        <w:t>Installing collected packages: six</w:t>
      </w:r>
    </w:p>
    <w:p w14:paraId="3A8F2ADB" w14:textId="77777777" w:rsidR="005713B3" w:rsidRDefault="005713B3" w:rsidP="005713B3">
      <w:pPr>
        <w:pStyle w:val="Unix"/>
      </w:pPr>
      <w:r>
        <w:t xml:space="preserve">  Found existing installation: six 1.7.0</w:t>
      </w:r>
    </w:p>
    <w:p w14:paraId="216BF8B7" w14:textId="77777777" w:rsidR="005713B3" w:rsidRDefault="005713B3" w:rsidP="005713B3">
      <w:pPr>
        <w:pStyle w:val="Unix"/>
      </w:pPr>
      <w:r>
        <w:t xml:space="preserve">    Uninstalling six:</w:t>
      </w:r>
    </w:p>
    <w:p w14:paraId="46314033" w14:textId="77777777" w:rsidR="005713B3" w:rsidRDefault="005713B3" w:rsidP="005713B3">
      <w:pPr>
        <w:pStyle w:val="Unix"/>
      </w:pPr>
      <w:r>
        <w:t xml:space="preserve">      Successfully uninstalled six</w:t>
      </w:r>
    </w:p>
    <w:p w14:paraId="6A78B573" w14:textId="77777777" w:rsidR="005713B3" w:rsidRDefault="005713B3" w:rsidP="005713B3">
      <w:pPr>
        <w:pStyle w:val="Unix"/>
      </w:pPr>
      <w:r>
        <w:t>Successfully installed six</w:t>
      </w:r>
    </w:p>
    <w:p w14:paraId="33D5DD36" w14:textId="77777777" w:rsidR="005713B3" w:rsidRDefault="005713B3" w:rsidP="005713B3">
      <w:pPr>
        <w:pStyle w:val="Unix"/>
      </w:pPr>
      <w:r>
        <w:t>Cleaning up...</w:t>
      </w:r>
    </w:p>
    <w:p w14:paraId="2E9431B1" w14:textId="77777777" w:rsidR="005713B3" w:rsidRDefault="005713B3" w:rsidP="005713B3">
      <w:pPr>
        <w:pStyle w:val="Unix"/>
      </w:pPr>
      <w:r>
        <w:t>.. to Python:</w:t>
      </w:r>
    </w:p>
    <w:p w14:paraId="06431B50" w14:textId="77777777" w:rsidR="005713B3" w:rsidRDefault="005713B3" w:rsidP="005713B3">
      <w:pPr>
        <w:pStyle w:val="Unix"/>
      </w:pPr>
      <w:r>
        <w:t>&gt;&gt;&gt; import six</w:t>
      </w:r>
    </w:p>
    <w:p w14:paraId="577B6E87" w14:textId="77777777" w:rsidR="005713B3" w:rsidRDefault="005713B3" w:rsidP="005713B3">
      <w:pPr>
        <w:pStyle w:val="Unix"/>
      </w:pPr>
      <w:r>
        <w:t>&gt;&gt;&gt; six.__version__</w:t>
      </w:r>
    </w:p>
    <w:p w14:paraId="354C202A" w14:textId="77777777" w:rsidR="005713B3" w:rsidRDefault="005713B3" w:rsidP="005713B3">
      <w:pPr>
        <w:pStyle w:val="Unix"/>
      </w:pPr>
      <w:r>
        <w:t>'1.10.0'</w:t>
      </w:r>
    </w:p>
    <w:p w14:paraId="447AAD0B" w14:textId="77777777" w:rsidR="005713B3" w:rsidRDefault="005713B3" w:rsidP="005713B3">
      <w:pPr>
        <w:pStyle w:val="BodyText2"/>
      </w:pPr>
      <w:r>
        <w:t>Fiona now works!!</w:t>
      </w:r>
    </w:p>
    <w:p w14:paraId="314D6B45" w14:textId="77777777" w:rsidR="005713B3" w:rsidRDefault="005713B3" w:rsidP="005713B3">
      <w:pPr>
        <w:pStyle w:val="Heading8"/>
      </w:pPr>
      <w:bookmarkStart w:id="128" w:name="_tilemaker"/>
      <w:bookmarkEnd w:id="128"/>
      <w:r>
        <w:t>tilemaker</w:t>
      </w:r>
    </w:p>
    <w:p w14:paraId="0218FB9B" w14:textId="77777777" w:rsidR="005713B3" w:rsidRDefault="005713B3" w:rsidP="005713B3">
      <w:pPr>
        <w:pStyle w:val="BodyText2"/>
      </w:pPr>
      <w:r>
        <w:t xml:space="preserve">From </w:t>
      </w:r>
      <w:hyperlink r:id="rId596" w:history="1">
        <w:r w:rsidRPr="00465836">
          <w:rPr>
            <w:rStyle w:val="Hyperlink"/>
          </w:rPr>
          <w:t>https://github.com/systemed/tilemaker#installing</w:t>
        </w:r>
      </w:hyperlink>
      <w:r>
        <w:t xml:space="preserve"> and </w:t>
      </w:r>
      <w:hyperlink r:id="rId597" w:history="1">
        <w:r w:rsidRPr="00465836">
          <w:rPr>
            <w:rStyle w:val="Hyperlink"/>
          </w:rPr>
          <w:t>http://juniway.blogspot.it/2015/12/install-boost-1590-build-from-source.html</w:t>
        </w:r>
      </w:hyperlink>
    </w:p>
    <w:p w14:paraId="13790C01" w14:textId="77777777" w:rsidR="005713B3" w:rsidRDefault="005713B3" w:rsidP="005713B3">
      <w:pPr>
        <w:pStyle w:val="BodyText2"/>
      </w:pPr>
      <w:r>
        <w:t xml:space="preserve">Install according to the Tilemaker installation instructions up to the Boost install which didn’t work on Ubuntu 14.04 – use the link to the Boost install above. </w:t>
      </w:r>
    </w:p>
    <w:p w14:paraId="25CE39AA" w14:textId="77777777" w:rsidR="005713B3" w:rsidRDefault="005713B3" w:rsidP="005713B3">
      <w:pPr>
        <w:pStyle w:val="BodyText2"/>
      </w:pPr>
      <w:r>
        <w:t>None of the stuff below worked on the web_apps Cloud9 workspace as there were loads of problems with packages not installing – spent 2 days on it. But on the python workspace it worked perfectly.</w:t>
      </w:r>
    </w:p>
    <w:p w14:paraId="7386FB2F" w14:textId="77777777" w:rsidR="005713B3" w:rsidRDefault="005713B3" w:rsidP="005713B3">
      <w:pPr>
        <w:pStyle w:val="Unix"/>
      </w:pPr>
      <w:r>
        <w:t>blishten:~/workspace (master) $ sudo apt-get update</w:t>
      </w:r>
    </w:p>
    <w:p w14:paraId="1C5F1E68" w14:textId="77777777" w:rsidR="005713B3" w:rsidRDefault="005713B3" w:rsidP="005713B3">
      <w:pPr>
        <w:pStyle w:val="Unix"/>
      </w:pPr>
      <w:r>
        <w:t>blishten:~/workspace (master) $ sudo apt-get install build-essential liblua5.1-0 liblua5.1-0-dev libprotobuf-dev libsqlite3-dev protobuf-compiler shapelib libshp-dev</w:t>
      </w:r>
    </w:p>
    <w:p w14:paraId="081E37A7" w14:textId="77777777" w:rsidR="005713B3" w:rsidRDefault="005713B3" w:rsidP="005713B3">
      <w:pPr>
        <w:pStyle w:val="Unix"/>
      </w:pPr>
      <w:r>
        <w:t>blishten:~/workspace (master) $ wget http://sourceforge.net/projects/boost/files/boost/1.59.0/boost_1_59_0.tar.bz2</w:t>
      </w:r>
    </w:p>
    <w:p w14:paraId="0A49BA2B" w14:textId="77777777" w:rsidR="005713B3" w:rsidRDefault="005713B3" w:rsidP="005713B3">
      <w:pPr>
        <w:pStyle w:val="Unix"/>
      </w:pPr>
      <w:r>
        <w:t>blishten:~/workspace (master) $ tar xf boost_1_59_0.tar.bz2</w:t>
      </w:r>
    </w:p>
    <w:p w14:paraId="4977B573" w14:textId="77777777" w:rsidR="005713B3" w:rsidRDefault="005713B3" w:rsidP="005713B3">
      <w:pPr>
        <w:pStyle w:val="Unix"/>
      </w:pPr>
      <w:r>
        <w:t>blishten:~/workspace (master) $ cd boost_1_59_0</w:t>
      </w:r>
    </w:p>
    <w:p w14:paraId="1078CE9A" w14:textId="77777777" w:rsidR="005713B3" w:rsidRDefault="005713B3" w:rsidP="005713B3">
      <w:pPr>
        <w:pStyle w:val="Unix"/>
      </w:pPr>
      <w:r>
        <w:t xml:space="preserve">blishten:~/workspace/boost_1_59_0 (master) $ ./bootstrap.sh --prefix=/usr/local --with-libraries=all --libdir=/usr/local/lib --includedir=/usr/local/include </w:t>
      </w:r>
    </w:p>
    <w:p w14:paraId="059AAAE9" w14:textId="77777777" w:rsidR="005713B3" w:rsidRDefault="005713B3" w:rsidP="005713B3">
      <w:pPr>
        <w:pStyle w:val="Unix"/>
      </w:pPr>
      <w:r>
        <w:t>blishten:~/workspace/boost_1_59_0 (master) $ sudo ./b2 install       this takes a while!</w:t>
      </w:r>
    </w:p>
    <w:p w14:paraId="199B72A1" w14:textId="77777777" w:rsidR="005713B3" w:rsidRDefault="005713B3" w:rsidP="005713B3">
      <w:pPr>
        <w:pStyle w:val="Unix"/>
      </w:pPr>
      <w:r>
        <w:t>blishten:~/workspace/boost_1_59_0 (master) $ sudo /bin/bash -c 'echo "/usr/local/lib" &gt; /etc/ld.so.conf.d/boost.conf'</w:t>
      </w:r>
    </w:p>
    <w:p w14:paraId="7B8956FD" w14:textId="77777777" w:rsidR="005713B3" w:rsidRDefault="005713B3" w:rsidP="005713B3">
      <w:pPr>
        <w:pStyle w:val="Unix"/>
      </w:pPr>
      <w:r>
        <w:t>blishten:~/workspace/boost_1_59_0 (master) $ sudo ldconfig</w:t>
      </w:r>
    </w:p>
    <w:p w14:paraId="5EDB1335" w14:textId="77777777" w:rsidR="005713B3" w:rsidRDefault="005713B3" w:rsidP="005713B3">
      <w:pPr>
        <w:pStyle w:val="Unix"/>
      </w:pPr>
      <w:r>
        <w:t>blishten:~/workspace/boost_1_59_0 (master) $ cd ..</w:t>
      </w:r>
    </w:p>
    <w:p w14:paraId="157CB64B" w14:textId="77777777" w:rsidR="005713B3" w:rsidRDefault="005713B3" w:rsidP="005713B3">
      <w:pPr>
        <w:pStyle w:val="Unix"/>
      </w:pPr>
      <w:r>
        <w:lastRenderedPageBreak/>
        <w:t>blishten:~/workspace (master) $ git clone https://github.com/systemed/tilemaker.git</w:t>
      </w:r>
    </w:p>
    <w:p w14:paraId="6C6A0D25" w14:textId="77777777" w:rsidR="005713B3" w:rsidRDefault="005713B3" w:rsidP="005713B3">
      <w:pPr>
        <w:pStyle w:val="Unix"/>
      </w:pPr>
      <w:r>
        <w:t>Cloning into 'tilemaker'...</w:t>
      </w:r>
    </w:p>
    <w:p w14:paraId="3B874398" w14:textId="77777777" w:rsidR="005713B3" w:rsidRDefault="005713B3" w:rsidP="005713B3">
      <w:pPr>
        <w:pStyle w:val="Unix"/>
      </w:pPr>
      <w:r>
        <w:t>remote: Counting objects: 566, done.</w:t>
      </w:r>
    </w:p>
    <w:p w14:paraId="4F390180" w14:textId="77777777" w:rsidR="005713B3" w:rsidRDefault="005713B3" w:rsidP="005713B3">
      <w:pPr>
        <w:pStyle w:val="Unix"/>
      </w:pPr>
      <w:r>
        <w:t>remote: Total 566 (delta 0), reused 0 (delta 0), pack-reused 566</w:t>
      </w:r>
    </w:p>
    <w:p w14:paraId="58FB58D3" w14:textId="77777777" w:rsidR="005713B3" w:rsidRDefault="005713B3" w:rsidP="005713B3">
      <w:pPr>
        <w:pStyle w:val="Unix"/>
      </w:pPr>
      <w:r>
        <w:t>Receiving objects: 100% (566/566), 323.32 KiB | 0 bytes/s, done.</w:t>
      </w:r>
    </w:p>
    <w:p w14:paraId="3D8B81E0" w14:textId="77777777" w:rsidR="005713B3" w:rsidRDefault="005713B3" w:rsidP="005713B3">
      <w:pPr>
        <w:pStyle w:val="Unix"/>
      </w:pPr>
      <w:r>
        <w:t>Resolving deltas: 100% (353/353), done.</w:t>
      </w:r>
    </w:p>
    <w:p w14:paraId="2C024571" w14:textId="77777777" w:rsidR="005713B3" w:rsidRDefault="005713B3" w:rsidP="005713B3">
      <w:pPr>
        <w:pStyle w:val="Unix"/>
      </w:pPr>
      <w:r>
        <w:t>blishten:~/workspace (master) $ cd tilemaker/</w:t>
      </w:r>
    </w:p>
    <w:p w14:paraId="6E2EDC6F" w14:textId="77777777" w:rsidR="005713B3" w:rsidRDefault="005713B3" w:rsidP="005713B3">
      <w:pPr>
        <w:pStyle w:val="Unix"/>
      </w:pPr>
      <w:r>
        <w:t>blishten:~/workspace/tilemaker (master) $ make</w:t>
      </w:r>
    </w:p>
    <w:p w14:paraId="16CB8D1B" w14:textId="77777777" w:rsidR="005713B3" w:rsidRDefault="005713B3" w:rsidP="005713B3">
      <w:pPr>
        <w:pStyle w:val="Unix"/>
      </w:pPr>
      <w:r>
        <w:t>blishten:~/workspace/tilemaker (master) $ sudo make install</w:t>
      </w:r>
    </w:p>
    <w:p w14:paraId="19F1052D" w14:textId="77777777" w:rsidR="005713B3" w:rsidRDefault="005713B3" w:rsidP="005713B3">
      <w:pPr>
        <w:pStyle w:val="Heading8"/>
      </w:pPr>
      <w:r>
        <w:t>Gsutils</w:t>
      </w:r>
    </w:p>
    <w:p w14:paraId="4E6043F2" w14:textId="77777777" w:rsidR="005713B3" w:rsidRDefault="005713B3" w:rsidP="005713B3">
      <w:pPr>
        <w:pStyle w:val="BodyText2"/>
      </w:pPr>
      <w:r>
        <w:t>Doing this:</w:t>
      </w:r>
    </w:p>
    <w:p w14:paraId="5E1B8862" w14:textId="77777777" w:rsidR="005713B3" w:rsidRDefault="005713B3" w:rsidP="005713B3">
      <w:pPr>
        <w:pStyle w:val="Unix"/>
      </w:pPr>
      <w:r w:rsidRPr="00687BB1">
        <w:t>export CLOUD_SDK_REPO="cloud-sdk-$(lsb_release -c -s)"</w:t>
      </w:r>
    </w:p>
    <w:p w14:paraId="614BFFE6" w14:textId="77777777" w:rsidR="005713B3" w:rsidRDefault="005713B3" w:rsidP="005713B3">
      <w:pPr>
        <w:pStyle w:val="Heading8"/>
      </w:pPr>
      <w:r>
        <w:t>zip</w:t>
      </w:r>
    </w:p>
    <w:p w14:paraId="3BA514C3" w14:textId="77777777" w:rsidR="005713B3" w:rsidRDefault="005713B3" w:rsidP="005713B3">
      <w:pPr>
        <w:pStyle w:val="BodyText2"/>
      </w:pPr>
      <w:r>
        <w:t>Simple Ubuntu zip/unziper:</w:t>
      </w:r>
    </w:p>
    <w:p w14:paraId="471A607F" w14:textId="77777777" w:rsidR="005713B3" w:rsidRDefault="005713B3" w:rsidP="005713B3">
      <w:pPr>
        <w:pStyle w:val="Unix"/>
      </w:pPr>
      <w:r w:rsidRPr="00EA2F07">
        <w:t>sudo apt-get install zip gzip tar</w:t>
      </w:r>
    </w:p>
    <w:p w14:paraId="59F4B1F1" w14:textId="77777777" w:rsidR="005713B3" w:rsidRPr="00EA2F07" w:rsidRDefault="005713B3" w:rsidP="005713B3">
      <w:pPr>
        <w:pStyle w:val="BodyText2"/>
      </w:pPr>
      <w:r>
        <w:t>to use: unzip &lt;archive.zip&gt;</w:t>
      </w:r>
    </w:p>
    <w:p w14:paraId="1B5B412C" w14:textId="77777777" w:rsidR="005713B3" w:rsidRDefault="005713B3" w:rsidP="005713B3">
      <w:pPr>
        <w:pStyle w:val="Heading7"/>
      </w:pPr>
      <w:r>
        <w:t>Google App Engine</w:t>
      </w:r>
    </w:p>
    <w:p w14:paraId="16DFE790" w14:textId="77777777" w:rsidR="005713B3" w:rsidRDefault="005713B3" w:rsidP="005713B3">
      <w:pPr>
        <w:pStyle w:val="Heading8"/>
      </w:pPr>
      <w:r>
        <w:t>Testing Apps</w:t>
      </w:r>
    </w:p>
    <w:p w14:paraId="26C34A18" w14:textId="77777777" w:rsidR="005713B3" w:rsidRDefault="005713B3" w:rsidP="005713B3">
      <w:pPr>
        <w:pStyle w:val="BodyText2"/>
      </w:pPr>
      <w:r>
        <w:t xml:space="preserve">To test apps you use the built in development server in Google App Engine but you need to run it with a specific configuration to be able to access it using a browser. See the article here </w:t>
      </w:r>
      <w:hyperlink r:id="rId598" w:history="1">
        <w:r w:rsidRPr="00A5061D">
          <w:rPr>
            <w:rStyle w:val="Hyperlink"/>
          </w:rPr>
          <w:t>https://community.c9.io/t/google-app-engine-dev-appserver-py/783</w:t>
        </w:r>
      </w:hyperlink>
      <w:r>
        <w:t xml:space="preserve">. </w:t>
      </w:r>
    </w:p>
    <w:p w14:paraId="2CFE38D6" w14:textId="77777777" w:rsidR="005713B3" w:rsidRDefault="005713B3" w:rsidP="005713B3">
      <w:pPr>
        <w:pStyle w:val="BodyText2"/>
      </w:pPr>
      <w:r>
        <w:t>The following line starts the development server and listens on port 8081:</w:t>
      </w:r>
    </w:p>
    <w:p w14:paraId="2FD73379" w14:textId="77777777" w:rsidR="005713B3" w:rsidRDefault="005713B3" w:rsidP="005713B3">
      <w:pPr>
        <w:pStyle w:val="Unix"/>
      </w:pPr>
      <w:r w:rsidRPr="0067294D">
        <w:t>blishten:~/workspace (master) $ dev_appserver.py --host $IP --port 8081 --admin_host $IP --admin_port 8082 geeImageServer</w:t>
      </w:r>
    </w:p>
    <w:p w14:paraId="6DDE789A" w14:textId="77777777" w:rsidR="005713B3" w:rsidRDefault="005713B3" w:rsidP="005713B3">
      <w:pPr>
        <w:pStyle w:val="BodyText2"/>
      </w:pPr>
      <w:r>
        <w:t>You can then request a page at the following domain:</w:t>
      </w:r>
    </w:p>
    <w:p w14:paraId="0AC5AF60" w14:textId="77777777" w:rsidR="005713B3" w:rsidRDefault="00237F98" w:rsidP="005713B3">
      <w:pPr>
        <w:pStyle w:val="BodyText2"/>
      </w:pPr>
      <w:hyperlink r:id="rId599" w:history="1">
        <w:r w:rsidR="005713B3" w:rsidRPr="00A5061D">
          <w:rPr>
            <w:rStyle w:val="Hyperlink"/>
          </w:rPr>
          <w:t>https://python-blishten.c9users.io:8081</w:t>
        </w:r>
      </w:hyperlink>
      <w:r w:rsidR="005713B3">
        <w:t xml:space="preserve"> </w:t>
      </w:r>
    </w:p>
    <w:p w14:paraId="5CE59A10" w14:textId="77777777" w:rsidR="005713B3" w:rsidRDefault="005713B3" w:rsidP="005713B3">
      <w:pPr>
        <w:pStyle w:val="BodyText2"/>
      </w:pPr>
      <w:r>
        <w:t>e.g. to make a specific request to the geeImageServer:</w:t>
      </w:r>
    </w:p>
    <w:p w14:paraId="6F544DBF" w14:textId="77777777" w:rsidR="005713B3" w:rsidRPr="0093153F" w:rsidRDefault="00237F98" w:rsidP="005713B3">
      <w:pPr>
        <w:pStyle w:val="BodyText2"/>
      </w:pPr>
      <w:hyperlink r:id="rId600" w:history="1">
        <w:r w:rsidR="005713B3" w:rsidRPr="00A5061D">
          <w:rPr>
            <w:rStyle w:val="Hyperlink"/>
          </w:rPr>
          <w:t>https://python-blishten.c9users.io:8081/getValuesForPoint?sceneid=LANDSAT/LC8_L1T_TOA/LC81970502016195LGN00&amp;lng=-3.9785914394893998&amp;lat=14.570051011329882</w:t>
        </w:r>
      </w:hyperlink>
      <w:r w:rsidR="005713B3">
        <w:t xml:space="preserve"> </w:t>
      </w:r>
    </w:p>
    <w:p w14:paraId="103794D9" w14:textId="77777777" w:rsidR="005713B3" w:rsidRDefault="005713B3" w:rsidP="005713B3">
      <w:pPr>
        <w:pStyle w:val="Heading8"/>
      </w:pPr>
      <w:r>
        <w:t>Deploying apps</w:t>
      </w:r>
    </w:p>
    <w:p w14:paraId="3F55F112" w14:textId="77777777" w:rsidR="005713B3" w:rsidRDefault="005713B3" w:rsidP="005713B3">
      <w:pPr>
        <w:pStyle w:val="BodyText2"/>
      </w:pPr>
      <w:r>
        <w:t>Deploy apps using:</w:t>
      </w:r>
    </w:p>
    <w:p w14:paraId="5F0E07C5" w14:textId="77777777" w:rsidR="005713B3" w:rsidRDefault="005713B3" w:rsidP="005713B3">
      <w:pPr>
        <w:pStyle w:val="Unix"/>
      </w:pPr>
      <w:r w:rsidRPr="0093153F">
        <w:t>blishten:~/workspace/geeImageServer (master) $ gcloud app deploy app.yaml</w:t>
      </w:r>
    </w:p>
    <w:p w14:paraId="73FB9FA9" w14:textId="77777777" w:rsidR="007065D0" w:rsidRDefault="007065D0" w:rsidP="007065D0">
      <w:pPr>
        <w:pStyle w:val="Heading6"/>
      </w:pPr>
      <w:r>
        <w:t>tensor-flow</w:t>
      </w:r>
    </w:p>
    <w:p w14:paraId="172905E4" w14:textId="77777777" w:rsidR="007065D0" w:rsidRDefault="007065D0" w:rsidP="007065D0">
      <w:pPr>
        <w:pStyle w:val="Heading7"/>
      </w:pPr>
      <w:r>
        <w:t>Installations</w:t>
      </w:r>
    </w:p>
    <w:p w14:paraId="1BD3BA19" w14:textId="77777777" w:rsidR="007065D0" w:rsidRDefault="007065D0" w:rsidP="007065D0">
      <w:pPr>
        <w:pStyle w:val="Heading8"/>
      </w:pPr>
      <w:r>
        <w:t>Anaconda</w:t>
      </w:r>
    </w:p>
    <w:p w14:paraId="56CADDAA" w14:textId="77777777" w:rsidR="0084536D" w:rsidRDefault="007065D0" w:rsidP="008B6883">
      <w:pPr>
        <w:pStyle w:val="BodyText2"/>
      </w:pPr>
      <w:r>
        <w:t>Installing Anaconda 4.3.1 on 4/5/17 which also install</w:t>
      </w:r>
      <w:r w:rsidR="0084536D">
        <w:t>s</w:t>
      </w:r>
      <w:r>
        <w:t xml:space="preserve"> Jupyter Notebooks which are needed for the Udacity TensorFlow tutorials (see </w:t>
      </w:r>
      <w:hyperlink w:anchor="_Anaconda" w:history="1">
        <w:r w:rsidRPr="0044224B">
          <w:rPr>
            <w:rStyle w:val="Hyperlink"/>
          </w:rPr>
          <w:t>here</w:t>
        </w:r>
      </w:hyperlink>
      <w:r>
        <w:t>).</w:t>
      </w:r>
      <w:r w:rsidR="00601C7D">
        <w:t xml:space="preserve"> </w:t>
      </w:r>
    </w:p>
    <w:p w14:paraId="0146E6E4" w14:textId="6983BAC9" w:rsidR="0084536D" w:rsidRDefault="0084536D" w:rsidP="0084536D">
      <w:pPr>
        <w:pStyle w:val="Heading9"/>
      </w:pPr>
      <w:r>
        <w:t>Jupyter Notebooks</w:t>
      </w:r>
    </w:p>
    <w:p w14:paraId="24970263" w14:textId="633EF4EC" w:rsidR="007065D0" w:rsidRDefault="00601C7D" w:rsidP="008B6883">
      <w:pPr>
        <w:pStyle w:val="BodyText2"/>
      </w:pPr>
      <w:r>
        <w:t xml:space="preserve">I have a custom Runner for the </w:t>
      </w:r>
      <w:r w:rsidR="00E1530E">
        <w:t>Jupyter Notebooks - just run it and then click on the lin</w:t>
      </w:r>
      <w:r w:rsidR="00626D98">
        <w:t xml:space="preserve">k to open the Jupyter Notebooks (the </w:t>
      </w:r>
      <w:hyperlink r:id="rId601" w:history="1">
        <w:r w:rsidR="00626D98" w:rsidRPr="00914DB2">
          <w:rPr>
            <w:rStyle w:val="Hyperlink"/>
          </w:rPr>
          <w:t>http://0.0.0.0:8080/?token</w:t>
        </w:r>
      </w:hyperlink>
      <w:r w:rsidR="00626D98">
        <w:t>... link below):</w:t>
      </w:r>
    </w:p>
    <w:p w14:paraId="4EC4E65F" w14:textId="2A92059C" w:rsidR="00E1530E" w:rsidRDefault="00626D98" w:rsidP="008B6883">
      <w:pPr>
        <w:pStyle w:val="BodyText2"/>
      </w:pPr>
      <w:r>
        <w:rPr>
          <w:noProof/>
          <w:lang w:bidi="ar-SA"/>
        </w:rPr>
        <w:lastRenderedPageBreak/>
        <w:drawing>
          <wp:inline distT="0" distB="0" distL="0" distR="0" wp14:anchorId="2B09C30F" wp14:editId="71886753">
            <wp:extent cx="3357349" cy="1198746"/>
            <wp:effectExtent l="0" t="0" r="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3367321" cy="1202306"/>
                    </a:xfrm>
                    <a:prstGeom prst="rect">
                      <a:avLst/>
                    </a:prstGeom>
                    <a:noFill/>
                    <a:ln>
                      <a:noFill/>
                    </a:ln>
                  </pic:spPr>
                </pic:pic>
              </a:graphicData>
            </a:graphic>
          </wp:inline>
        </w:drawing>
      </w:r>
    </w:p>
    <w:p w14:paraId="3EEDFEEC" w14:textId="7530655B" w:rsidR="00287AEC" w:rsidRDefault="00287AEC" w:rsidP="008B6883">
      <w:pPr>
        <w:pStyle w:val="BodyText2"/>
      </w:pPr>
      <w:r>
        <w:t>I have a folder for mapboxgl notebooks.</w:t>
      </w:r>
    </w:p>
    <w:p w14:paraId="5043575F" w14:textId="77777777" w:rsidR="007065D0" w:rsidRDefault="007065D0" w:rsidP="007065D0">
      <w:pPr>
        <w:pStyle w:val="Heading8"/>
      </w:pPr>
      <w:r>
        <w:t>TensorFlow</w:t>
      </w:r>
    </w:p>
    <w:p w14:paraId="427BB552" w14:textId="77777777" w:rsidR="007065D0" w:rsidRPr="00783FB6" w:rsidRDefault="007065D0" w:rsidP="008B6883">
      <w:pPr>
        <w:pStyle w:val="BodyText2"/>
      </w:pPr>
      <w:r>
        <w:t xml:space="preserve">See </w:t>
      </w:r>
      <w:hyperlink w:anchor="_Anaconda" w:history="1">
        <w:r w:rsidRPr="00783FB6">
          <w:rPr>
            <w:rStyle w:val="Hyperlink"/>
          </w:rPr>
          <w:t>here</w:t>
        </w:r>
      </w:hyperlink>
      <w:r>
        <w:t>.</w:t>
      </w:r>
    </w:p>
    <w:p w14:paraId="1EE7F484" w14:textId="77777777" w:rsidR="007065D0" w:rsidRDefault="007065D0" w:rsidP="007065D0">
      <w:pPr>
        <w:pStyle w:val="Heading8"/>
      </w:pPr>
      <w:r>
        <w:t>Google Earth Engine Python API</w:t>
      </w:r>
    </w:p>
    <w:p w14:paraId="439C2ABE" w14:textId="6AD344A7" w:rsidR="007065D0" w:rsidRDefault="007065D0" w:rsidP="008B6883">
      <w:pPr>
        <w:pStyle w:val="BodyText2"/>
      </w:pPr>
      <w:r>
        <w:t xml:space="preserve">See </w:t>
      </w:r>
      <w:hyperlink w:anchor="_23/6/17" w:history="1">
        <w:r w:rsidRPr="005E5021">
          <w:rPr>
            <w:rStyle w:val="Hyperlink"/>
          </w:rPr>
          <w:t>23/6/17</w:t>
        </w:r>
      </w:hyperlink>
      <w:r>
        <w:t>.</w:t>
      </w:r>
    </w:p>
    <w:p w14:paraId="45FDBDCB" w14:textId="6AF14919" w:rsidR="00E669E5" w:rsidRDefault="00E669E5" w:rsidP="00E669E5">
      <w:pPr>
        <w:pStyle w:val="Heading8"/>
      </w:pPr>
      <w:r>
        <w:t>mapboxgl</w:t>
      </w:r>
    </w:p>
    <w:p w14:paraId="458E39CB" w14:textId="1EE5E80D" w:rsidR="00E669E5" w:rsidRPr="00E669E5" w:rsidRDefault="00A762F3" w:rsidP="00E669E5">
      <w:pPr>
        <w:pStyle w:val="BodyText2"/>
      </w:pPr>
      <w:r>
        <w:t xml:space="preserve">See </w:t>
      </w:r>
      <w:hyperlink w:anchor="_mapboxgl" w:history="1">
        <w:r w:rsidRPr="00A762F3">
          <w:rPr>
            <w:rStyle w:val="Hyperlink"/>
          </w:rPr>
          <w:t>here</w:t>
        </w:r>
      </w:hyperlink>
      <w:r>
        <w:t>.</w:t>
      </w:r>
    </w:p>
    <w:p w14:paraId="4CC0C40D" w14:textId="3CCB892D" w:rsidR="00E669E5" w:rsidRDefault="00E669E5" w:rsidP="00E669E5">
      <w:pPr>
        <w:pStyle w:val="Heading8"/>
      </w:pPr>
      <w:r>
        <w:t>pandas</w:t>
      </w:r>
    </w:p>
    <w:p w14:paraId="675A462E" w14:textId="2CA0A6AF" w:rsidR="00002582" w:rsidRPr="00002582" w:rsidRDefault="00002582" w:rsidP="00002582">
      <w:pPr>
        <w:pStyle w:val="BodyText2"/>
      </w:pPr>
      <w:r>
        <w:t xml:space="preserve">See </w:t>
      </w:r>
      <w:hyperlink w:anchor="_pandas" w:history="1">
        <w:r w:rsidRPr="00002582">
          <w:rPr>
            <w:rStyle w:val="Hyperlink"/>
          </w:rPr>
          <w:t>here</w:t>
        </w:r>
      </w:hyperlink>
      <w:r>
        <w:t>.</w:t>
      </w:r>
    </w:p>
    <w:p w14:paraId="508AA69C" w14:textId="02CE7D2F" w:rsidR="00E669E5" w:rsidRDefault="00E669E5" w:rsidP="00E669E5">
      <w:pPr>
        <w:pStyle w:val="Heading8"/>
      </w:pPr>
      <w:r>
        <w:t>pysal</w:t>
      </w:r>
    </w:p>
    <w:p w14:paraId="46A53796" w14:textId="26FC6C0E" w:rsidR="00B253CA" w:rsidRPr="00B253CA" w:rsidRDefault="00B253CA" w:rsidP="00B253CA">
      <w:pPr>
        <w:pStyle w:val="BodyText2"/>
      </w:pPr>
      <w:r>
        <w:t xml:space="preserve">See </w:t>
      </w:r>
      <w:hyperlink w:anchor="_pysal" w:history="1">
        <w:r w:rsidRPr="00B253CA">
          <w:rPr>
            <w:rStyle w:val="Hyperlink"/>
          </w:rPr>
          <w:t>here</w:t>
        </w:r>
      </w:hyperlink>
      <w:r>
        <w:t>.</w:t>
      </w:r>
    </w:p>
    <w:p w14:paraId="59209D1A" w14:textId="77777777" w:rsidR="007065D0" w:rsidRDefault="007065D0" w:rsidP="007065D0">
      <w:pPr>
        <w:pStyle w:val="Heading7"/>
      </w:pPr>
      <w:r>
        <w:t>Configuration</w:t>
      </w:r>
    </w:p>
    <w:p w14:paraId="5337E5BB" w14:textId="77777777" w:rsidR="007065D0" w:rsidRDefault="007065D0" w:rsidP="007065D0">
      <w:pPr>
        <w:pStyle w:val="Heading8"/>
      </w:pPr>
      <w:r>
        <w:t>Folders</w:t>
      </w:r>
    </w:p>
    <w:p w14:paraId="2275175E" w14:textId="6DACB91B" w:rsidR="007065D0" w:rsidRPr="00C66053" w:rsidRDefault="007065D0" w:rsidP="008B6883">
      <w:pPr>
        <w:pStyle w:val="BodyText2"/>
      </w:pPr>
      <w:r>
        <w:t xml:space="preserve">Changing the default configuration of Jupyter Notebooks so that I have a single folder where they are stored and run. This is set in the </w:t>
      </w:r>
      <w:r w:rsidRPr="00980D22">
        <w:t xml:space="preserve"> --NotebookApp.notebook_dir=/home/ubu</w:t>
      </w:r>
      <w:r>
        <w:t>ntu/workspace/jupyter/notebooks configuration option when the notebook server is run.</w:t>
      </w:r>
      <w:r w:rsidR="00287AEC">
        <w:t xml:space="preserve"> See </w:t>
      </w:r>
      <w:hyperlink w:anchor="_Setting_the_default" w:history="1">
        <w:r w:rsidR="00287AEC" w:rsidRPr="00287AEC">
          <w:rPr>
            <w:rStyle w:val="Hyperlink"/>
          </w:rPr>
          <w:t>Setting the default Home folder</w:t>
        </w:r>
      </w:hyperlink>
      <w:r w:rsidR="00287AEC">
        <w:t>.</w:t>
      </w:r>
      <w:r>
        <w:t xml:space="preserve"> Creating a folder in the tensor-flow workspace.</w:t>
      </w:r>
    </w:p>
    <w:p w14:paraId="399F7777" w14:textId="77777777" w:rsidR="005713B3" w:rsidRDefault="005713B3" w:rsidP="005713B3">
      <w:pPr>
        <w:pStyle w:val="Heading6"/>
      </w:pPr>
      <w:bookmarkStart w:id="129" w:name="_vector-tiles"/>
      <w:bookmarkEnd w:id="129"/>
      <w:r>
        <w:t>vector-tiles</w:t>
      </w:r>
    </w:p>
    <w:p w14:paraId="35B6E700" w14:textId="77777777" w:rsidR="005713B3" w:rsidRDefault="005713B3" w:rsidP="005713B3">
      <w:pPr>
        <w:pStyle w:val="Heading7"/>
      </w:pPr>
      <w:r>
        <w:t>Installations</w:t>
      </w:r>
    </w:p>
    <w:p w14:paraId="44C8AB83" w14:textId="77777777" w:rsidR="005713B3" w:rsidRDefault="005713B3" w:rsidP="005713B3">
      <w:pPr>
        <w:pStyle w:val="Heading8"/>
      </w:pPr>
      <w:r>
        <w:t xml:space="preserve">Tilemaker </w:t>
      </w:r>
    </w:p>
    <w:p w14:paraId="6168A97D" w14:textId="77777777" w:rsidR="005713B3" w:rsidRDefault="005713B3" w:rsidP="005713B3">
      <w:pPr>
        <w:pStyle w:val="BodyText"/>
      </w:pPr>
      <w:r>
        <w:t>on 17/3/17</w:t>
      </w:r>
    </w:p>
    <w:p w14:paraId="073B05A4" w14:textId="77777777" w:rsidR="005713B3" w:rsidRDefault="005713B3" w:rsidP="005713B3">
      <w:pPr>
        <w:pStyle w:val="Heading8"/>
      </w:pPr>
      <w:r>
        <w:t xml:space="preserve">Google Cloud SDK </w:t>
      </w:r>
    </w:p>
    <w:p w14:paraId="7E542743" w14:textId="77777777" w:rsidR="005713B3" w:rsidRPr="00F42702" w:rsidRDefault="005713B3" w:rsidP="005713B3">
      <w:pPr>
        <w:pStyle w:val="BodyText2"/>
      </w:pPr>
      <w:r>
        <w:t xml:space="preserve">On 26/7/17. See </w:t>
      </w:r>
      <w:hyperlink w:anchor="_On_Ubuntu_14.04" w:history="1">
        <w:r w:rsidRPr="00F42702">
          <w:rPr>
            <w:rStyle w:val="Hyperlink"/>
          </w:rPr>
          <w:t>On Ubuntu 14.04</w:t>
        </w:r>
      </w:hyperlink>
      <w:r>
        <w:t xml:space="preserve">. </w:t>
      </w:r>
    </w:p>
    <w:p w14:paraId="7D732880" w14:textId="77777777" w:rsidR="005713B3" w:rsidRDefault="005713B3" w:rsidP="005713B3">
      <w:pPr>
        <w:pStyle w:val="Heading8"/>
      </w:pPr>
      <w:r w:rsidRPr="00AE0AF4">
        <w:t>Google Cloud Client Library for Python</w:t>
      </w:r>
    </w:p>
    <w:p w14:paraId="45E5BDBF" w14:textId="77777777" w:rsidR="005713B3" w:rsidRDefault="005713B3" w:rsidP="005713B3">
      <w:pPr>
        <w:pStyle w:val="BodyText"/>
      </w:pPr>
      <w:r>
        <w:t xml:space="preserve">On 26/7/17. See </w:t>
      </w:r>
      <w:hyperlink w:anchor="_Installing_1" w:history="1">
        <w:r w:rsidRPr="002B3375">
          <w:rPr>
            <w:rStyle w:val="Hyperlink"/>
          </w:rPr>
          <w:t>Installing</w:t>
        </w:r>
      </w:hyperlink>
      <w:r>
        <w:t>.</w:t>
      </w:r>
    </w:p>
    <w:p w14:paraId="19AD1CFC" w14:textId="77777777" w:rsidR="005713B3" w:rsidRDefault="005713B3" w:rsidP="005713B3">
      <w:pPr>
        <w:pStyle w:val="Unix"/>
      </w:pPr>
      <w:r w:rsidRPr="00E81A05">
        <w:t>blishten:~/workspace (master) $ sudo pip install  google-cloud-storage</w:t>
      </w:r>
    </w:p>
    <w:p w14:paraId="213DA5CC" w14:textId="77777777" w:rsidR="005713B3" w:rsidRDefault="005713B3" w:rsidP="005713B3">
      <w:pPr>
        <w:pStyle w:val="BodyText"/>
      </w:pPr>
      <w:r>
        <w:t xml:space="preserve">Then authenticated following the instructions </w:t>
      </w:r>
      <w:hyperlink r:id="rId603" w:history="1">
        <w:r w:rsidRPr="007420EA">
          <w:rPr>
            <w:rStyle w:val="Hyperlink"/>
          </w:rPr>
          <w:t>here</w:t>
        </w:r>
      </w:hyperlink>
      <w:r>
        <w:t>. But getting error:</w:t>
      </w:r>
    </w:p>
    <w:p w14:paraId="550E4A11" w14:textId="77777777" w:rsidR="005713B3" w:rsidRDefault="005713B3" w:rsidP="005713B3">
      <w:pPr>
        <w:pStyle w:val="Unix"/>
      </w:pPr>
      <w:r w:rsidRPr="00237836">
        <w:t>Project was not passed and could not be determined from the environment</w:t>
      </w:r>
    </w:p>
    <w:p w14:paraId="203C488B" w14:textId="77777777" w:rsidR="005713B3" w:rsidRDefault="005713B3" w:rsidP="005713B3">
      <w:pPr>
        <w:pStyle w:val="BodyText"/>
      </w:pPr>
      <w:r>
        <w:t>You need to pass in the ProjectID:</w:t>
      </w:r>
    </w:p>
    <w:p w14:paraId="43B7B238" w14:textId="77777777" w:rsidR="005713B3" w:rsidRDefault="005713B3" w:rsidP="005713B3">
      <w:pPr>
        <w:pStyle w:val="Unix"/>
      </w:pPr>
      <w:r w:rsidRPr="000910BD">
        <w:t>client = storage.Client(</w:t>
      </w:r>
      <w:r>
        <w:t>“geeimageserver”</w:t>
      </w:r>
      <w:r w:rsidRPr="000910BD">
        <w:t>)</w:t>
      </w:r>
    </w:p>
    <w:p w14:paraId="793CF13F" w14:textId="77777777" w:rsidR="005713B3" w:rsidRDefault="005713B3" w:rsidP="005713B3">
      <w:pPr>
        <w:pStyle w:val="BodyText2"/>
      </w:pPr>
      <w:r>
        <w:t>Still getting an error which was related to authenticating so had to authenticate again and then it worked:</w:t>
      </w:r>
    </w:p>
    <w:p w14:paraId="31FFF519" w14:textId="77777777" w:rsidR="005713B3" w:rsidRDefault="005713B3" w:rsidP="005713B3">
      <w:pPr>
        <w:pStyle w:val="Unix"/>
      </w:pPr>
      <w:r>
        <w:t>blishten:~/workspace (master) $ gcloud beta auth application-default login</w:t>
      </w:r>
    </w:p>
    <w:p w14:paraId="436A999F" w14:textId="77777777" w:rsidR="005713B3" w:rsidRDefault="005713B3" w:rsidP="005713B3">
      <w:pPr>
        <w:pStyle w:val="Unix"/>
      </w:pPr>
      <w:r>
        <w:lastRenderedPageBreak/>
        <w:t>..</w:t>
      </w:r>
    </w:p>
    <w:p w14:paraId="6B9444EC" w14:textId="77777777" w:rsidR="005713B3" w:rsidRDefault="005713B3" w:rsidP="005713B3">
      <w:pPr>
        <w:pStyle w:val="Unix"/>
      </w:pPr>
      <w:r>
        <w:t>Credentials saved to file: [/home/ubuntu/.config/gcloud/application_default_credentials.json]</w:t>
      </w:r>
    </w:p>
    <w:p w14:paraId="3224FB9C" w14:textId="77777777" w:rsidR="005713B3" w:rsidRDefault="005713B3" w:rsidP="005713B3">
      <w:pPr>
        <w:pStyle w:val="Unix"/>
      </w:pPr>
      <w:r>
        <w:t>These credentials will be used by any library that requests</w:t>
      </w:r>
    </w:p>
    <w:p w14:paraId="4FD55C79" w14:textId="77777777" w:rsidR="005713B3" w:rsidRDefault="005713B3" w:rsidP="005713B3">
      <w:pPr>
        <w:pStyle w:val="Unix"/>
      </w:pPr>
      <w:r>
        <w:t>Application Default Credentials.</w:t>
      </w:r>
    </w:p>
    <w:p w14:paraId="47496EC4" w14:textId="77777777" w:rsidR="005713B3" w:rsidRDefault="005713B3" w:rsidP="005713B3">
      <w:pPr>
        <w:pStyle w:val="Unix"/>
      </w:pPr>
      <w:r>
        <w:t>blishten:~/workspace (master) $</w:t>
      </w:r>
    </w:p>
    <w:p w14:paraId="672B22C0" w14:textId="77777777" w:rsidR="005713B3" w:rsidRDefault="005713B3" w:rsidP="005713B3">
      <w:pPr>
        <w:pStyle w:val="Heading8"/>
      </w:pPr>
      <w:r>
        <w:t>Python Dev</w:t>
      </w:r>
    </w:p>
    <w:p w14:paraId="7CE11FE0" w14:textId="77777777" w:rsidR="005713B3" w:rsidRDefault="005713B3" w:rsidP="005713B3">
      <w:pPr>
        <w:pStyle w:val="BodyText"/>
      </w:pPr>
      <w:r>
        <w:t>These are needed by Cloud9 for debugging:</w:t>
      </w:r>
    </w:p>
    <w:p w14:paraId="6390C571" w14:textId="77777777" w:rsidR="005713B3" w:rsidRDefault="005713B3" w:rsidP="005713B3">
      <w:pPr>
        <w:pStyle w:val="Unix"/>
      </w:pPr>
      <w:r w:rsidRPr="007420EA">
        <w:t>sudo apt-get update</w:t>
      </w:r>
    </w:p>
    <w:p w14:paraId="43F35DA3" w14:textId="77777777" w:rsidR="005713B3" w:rsidRDefault="005713B3" w:rsidP="005713B3">
      <w:pPr>
        <w:pStyle w:val="Unix"/>
      </w:pPr>
      <w:r w:rsidRPr="00F5244A">
        <w:t>sudo apt-get install python-dev</w:t>
      </w:r>
    </w:p>
    <w:p w14:paraId="6A5C0B08" w14:textId="77777777" w:rsidR="005713B3" w:rsidRPr="00AE0AF4" w:rsidRDefault="005713B3" w:rsidP="005713B3">
      <w:pPr>
        <w:pStyle w:val="Unix"/>
      </w:pPr>
      <w:r w:rsidRPr="007420EA">
        <w:t>sudo pip install ikpdb</w:t>
      </w:r>
    </w:p>
    <w:p w14:paraId="6820236C" w14:textId="77777777" w:rsidR="005713B3" w:rsidRDefault="005713B3" w:rsidP="005713B3">
      <w:pPr>
        <w:pStyle w:val="Heading8"/>
      </w:pPr>
      <w:r>
        <w:t>Tippecanoe</w:t>
      </w:r>
    </w:p>
    <w:p w14:paraId="33FBC731" w14:textId="77777777" w:rsidR="005713B3" w:rsidRPr="00287D6D" w:rsidRDefault="005713B3" w:rsidP="005713B3">
      <w:pPr>
        <w:pStyle w:val="BodyText2"/>
      </w:pPr>
      <w:r>
        <w:t xml:space="preserve">See </w:t>
      </w:r>
      <w:hyperlink w:anchor="_Tippecanoe" w:history="1">
        <w:r w:rsidRPr="00C277E0">
          <w:rPr>
            <w:rStyle w:val="Hyperlink"/>
          </w:rPr>
          <w:t>Tippecanoe</w:t>
        </w:r>
      </w:hyperlink>
      <w:r>
        <w:t>.</w:t>
      </w:r>
    </w:p>
    <w:p w14:paraId="5D157E49" w14:textId="77777777" w:rsidR="005713B3" w:rsidRDefault="005713B3" w:rsidP="005713B3">
      <w:pPr>
        <w:pStyle w:val="Heading8"/>
      </w:pPr>
      <w:r>
        <w:t>gdal</w:t>
      </w:r>
    </w:p>
    <w:p w14:paraId="1C9AAE68" w14:textId="77777777" w:rsidR="005713B3" w:rsidRPr="00D90E57" w:rsidRDefault="005713B3" w:rsidP="005713B3">
      <w:pPr>
        <w:pStyle w:val="BodyText2"/>
      </w:pPr>
      <w:r>
        <w:t xml:space="preserve">17/7/17 following instructions </w:t>
      </w:r>
      <w:hyperlink w:anchor="_gdal" w:history="1">
        <w:r w:rsidRPr="00D90E57">
          <w:rPr>
            <w:rStyle w:val="Hyperlink"/>
          </w:rPr>
          <w:t>here</w:t>
        </w:r>
      </w:hyperlink>
      <w:r>
        <w:t>.</w:t>
      </w:r>
    </w:p>
    <w:p w14:paraId="7521973B" w14:textId="77777777" w:rsidR="005713B3" w:rsidRDefault="005713B3" w:rsidP="005713B3">
      <w:pPr>
        <w:pStyle w:val="Heading7"/>
      </w:pPr>
      <w:r>
        <w:t>Configuration</w:t>
      </w:r>
    </w:p>
    <w:p w14:paraId="24B3AF44" w14:textId="77777777" w:rsidR="005713B3" w:rsidRDefault="005713B3" w:rsidP="005713B3">
      <w:pPr>
        <w:pStyle w:val="BodyText2"/>
      </w:pPr>
      <w:r>
        <w:t>CORS</w:t>
      </w:r>
    </w:p>
    <w:p w14:paraId="1C578EDC" w14:textId="77777777" w:rsidR="005713B3" w:rsidRDefault="005713B3" w:rsidP="005713B3">
      <w:pPr>
        <w:pStyle w:val="BodyText2"/>
      </w:pPr>
      <w:r>
        <w:t>Moved required pbf files and shapefiles, then:</w:t>
      </w:r>
    </w:p>
    <w:p w14:paraId="66104884" w14:textId="77777777" w:rsidR="005713B3" w:rsidRPr="00C241C5" w:rsidRDefault="005713B3" w:rsidP="005713B3">
      <w:pPr>
        <w:pStyle w:val="Unix"/>
      </w:pPr>
      <w:r w:rsidRPr="00A003D4">
        <w:t>blishten:~/workspace $ tilemaker osm_data/bern.osm.pbf --output=tiles/wdpa_africa/ --config=config/wdpa_africa.json --process=tilemaker/process.lua</w:t>
      </w:r>
    </w:p>
    <w:p w14:paraId="010E423A" w14:textId="77777777" w:rsidR="007065D0" w:rsidRDefault="007065D0" w:rsidP="007065D0">
      <w:pPr>
        <w:pStyle w:val="Heading6"/>
      </w:pPr>
      <w:r>
        <w:t>web-apps</w:t>
      </w:r>
    </w:p>
    <w:p w14:paraId="1B0F4CB7" w14:textId="77777777" w:rsidR="007065D0" w:rsidRDefault="007065D0" w:rsidP="007065D0">
      <w:pPr>
        <w:pStyle w:val="Heading7"/>
      </w:pPr>
      <w:r>
        <w:t>Installations</w:t>
      </w:r>
    </w:p>
    <w:p w14:paraId="34FED150" w14:textId="77777777" w:rsidR="007065D0" w:rsidRDefault="007065D0" w:rsidP="008B6883">
      <w:pPr>
        <w:pStyle w:val="BodyText2"/>
      </w:pPr>
      <w:r>
        <w:t>Downloaded Leaflet and installed in widgets/leaflet:</w:t>
      </w:r>
    </w:p>
    <w:p w14:paraId="2EB0BE52" w14:textId="77777777" w:rsidR="007065D0" w:rsidRDefault="007065D0" w:rsidP="007065D0">
      <w:pPr>
        <w:pStyle w:val="Unix"/>
      </w:pPr>
      <w:r w:rsidRPr="00C62E09">
        <w:t>blishten:~/workspace/widgets</w:t>
      </w:r>
      <w:r>
        <w:t>/leaflet</w:t>
      </w:r>
      <w:r w:rsidRPr="00C62E09">
        <w:t xml:space="preserve"> (gh-pages) $ wget </w:t>
      </w:r>
      <w:hyperlink r:id="rId604" w:history="1">
        <w:r w:rsidRPr="00027312">
          <w:rPr>
            <w:rStyle w:val="Hyperlink"/>
          </w:rPr>
          <w:t>http://cdn.leafletjs.com/leaflet/v1.1.0/leaflet.zip</w:t>
        </w:r>
      </w:hyperlink>
    </w:p>
    <w:p w14:paraId="4D822039" w14:textId="77777777" w:rsidR="007065D0" w:rsidRPr="00C62E09" w:rsidRDefault="007065D0" w:rsidP="007065D0">
      <w:pPr>
        <w:pStyle w:val="Unix"/>
      </w:pPr>
      <w:r w:rsidRPr="00C62E09">
        <w:t>blishten:~/workspace/widgets (gh-pages) $ unzip leaflet.zip</w:t>
      </w:r>
    </w:p>
    <w:p w14:paraId="141B1765" w14:textId="77777777" w:rsidR="007065D0" w:rsidRDefault="007065D0" w:rsidP="007065D0">
      <w:pPr>
        <w:pStyle w:val="Heading7"/>
      </w:pPr>
      <w:r>
        <w:t>Configuration</w:t>
      </w:r>
    </w:p>
    <w:p w14:paraId="6E5D300A" w14:textId="77777777" w:rsidR="007065D0" w:rsidRPr="003300BC" w:rsidRDefault="007065D0" w:rsidP="008B6883">
      <w:pPr>
        <w:pStyle w:val="BodyText2"/>
      </w:pPr>
      <w:r>
        <w:t>Set up CORS on 06/11/2017.</w:t>
      </w:r>
    </w:p>
    <w:p w14:paraId="368E68E2" w14:textId="77777777" w:rsidR="00A539D4" w:rsidRDefault="00A539D4" w:rsidP="00A539D4">
      <w:pPr>
        <w:pStyle w:val="Heading5"/>
      </w:pPr>
      <w:r>
        <w:t>Plugins</w:t>
      </w:r>
    </w:p>
    <w:p w14:paraId="245EAD95" w14:textId="2B641D7D" w:rsidR="00A539D4" w:rsidRDefault="00A539D4" w:rsidP="00A539D4">
      <w:pPr>
        <w:pStyle w:val="Heading6"/>
      </w:pPr>
      <w:r>
        <w:t>Codeintel</w:t>
      </w:r>
    </w:p>
    <w:p w14:paraId="3ACC0C44" w14:textId="7F6F2C2B" w:rsidR="00A539D4" w:rsidRPr="00A539D4" w:rsidRDefault="00A539D4" w:rsidP="00A539D4">
      <w:pPr>
        <w:pStyle w:val="BodyText2"/>
      </w:pPr>
      <w:r>
        <w:t xml:space="preserve">From </w:t>
      </w:r>
      <w:hyperlink r:id="rId605" w:history="1">
        <w:r w:rsidRPr="00A539D4">
          <w:rPr>
            <w:rStyle w:val="Hyperlink"/>
          </w:rPr>
          <w:t>here</w:t>
        </w:r>
      </w:hyperlink>
      <w:r>
        <w:t xml:space="preserve">. Installed on the Penrose machine - see </w:t>
      </w:r>
      <w:hyperlink w:anchor="_CodeIntel" w:history="1">
        <w:r w:rsidRPr="00A539D4">
          <w:rPr>
            <w:rStyle w:val="Hyperlink"/>
          </w:rPr>
          <w:t>CodeIntel</w:t>
        </w:r>
      </w:hyperlink>
      <w:r>
        <w:t>.</w:t>
      </w:r>
    </w:p>
    <w:p w14:paraId="43772788" w14:textId="77777777" w:rsidR="00E05FB5" w:rsidRDefault="00E05FB5" w:rsidP="00E05FB5">
      <w:pPr>
        <w:pStyle w:val="Heading5"/>
      </w:pPr>
      <w:r>
        <w:t>Run Configurations</w:t>
      </w:r>
    </w:p>
    <w:p w14:paraId="4D3471DC" w14:textId="77777777" w:rsidR="00E05FB5" w:rsidRDefault="00E05FB5" w:rsidP="00E05FB5">
      <w:pPr>
        <w:pStyle w:val="Heading6"/>
      </w:pPr>
      <w:r>
        <w:t>Creating</w:t>
      </w:r>
    </w:p>
    <w:p w14:paraId="7000DC83" w14:textId="77777777" w:rsidR="00E05FB5" w:rsidRDefault="00E05FB5" w:rsidP="008B6883">
      <w:pPr>
        <w:pStyle w:val="BodyText2"/>
      </w:pPr>
      <w:r>
        <w:t>To create a new Run Configuration:</w:t>
      </w:r>
    </w:p>
    <w:p w14:paraId="6C187464" w14:textId="77777777" w:rsidR="00E05FB5" w:rsidRDefault="00E05FB5" w:rsidP="00E05FB5">
      <w:pPr>
        <w:pStyle w:val="ListBullet2"/>
      </w:pPr>
      <w:r>
        <w:t xml:space="preserve">Click on the + sign in the lower panel </w:t>
      </w:r>
    </w:p>
    <w:p w14:paraId="01360243" w14:textId="77777777" w:rsidR="00E05FB5" w:rsidRDefault="00E05FB5" w:rsidP="00E05FB5">
      <w:pPr>
        <w:pStyle w:val="ListBullet2"/>
      </w:pPr>
      <w:r>
        <w:t>Select New Run Configuration</w:t>
      </w:r>
    </w:p>
    <w:p w14:paraId="10018767" w14:textId="77777777" w:rsidR="00E05FB5" w:rsidRDefault="00E05FB5" w:rsidP="00E05FB5">
      <w:pPr>
        <w:pStyle w:val="ListBullet2"/>
      </w:pPr>
      <w:r>
        <w:t>Click on Runner: Auto and select New Runner</w:t>
      </w:r>
    </w:p>
    <w:p w14:paraId="25B443B3" w14:textId="77777777" w:rsidR="00E05FB5" w:rsidRPr="00707EC4" w:rsidRDefault="00E05FB5" w:rsidP="00E05FB5">
      <w:pPr>
        <w:pStyle w:val="ListBullet2"/>
      </w:pPr>
      <w:r>
        <w:t>Create the file and save it with a .run extension</w:t>
      </w:r>
    </w:p>
    <w:p w14:paraId="0F9601BC" w14:textId="77777777" w:rsidR="00E05FB5" w:rsidRDefault="00E05FB5" w:rsidP="00E05FB5">
      <w:pPr>
        <w:pStyle w:val="Heading6"/>
      </w:pPr>
      <w:r>
        <w:t>Examples</w:t>
      </w:r>
    </w:p>
    <w:p w14:paraId="08CD4102" w14:textId="77777777" w:rsidR="00E05FB5" w:rsidRDefault="00E05FB5" w:rsidP="00E05FB5">
      <w:pPr>
        <w:pStyle w:val="Heading7"/>
      </w:pPr>
      <w:r>
        <w:t>Apache2</w:t>
      </w:r>
    </w:p>
    <w:p w14:paraId="4543B24B" w14:textId="77777777" w:rsidR="00E05FB5" w:rsidRDefault="00E05FB5" w:rsidP="008B6883">
      <w:pPr>
        <w:pStyle w:val="BodyText2"/>
      </w:pPr>
      <w:r>
        <w:t xml:space="preserve">On the SSH workspace (Ubuntu 14.04) I have installed Apache and I am creating a Run configuration for it. Edit the Apache httpd runner from the web-apps workspace to see what it is doing. It is running the file </w:t>
      </w:r>
      <w:r w:rsidRPr="00510C4C">
        <w:t>/mnt/shared/bin/run-apache2</w:t>
      </w:r>
      <w:r>
        <w:t xml:space="preserve"> which </w:t>
      </w:r>
      <w:r>
        <w:lastRenderedPageBreak/>
        <w:t xml:space="preserve">doesn’t exist on the SSH workspace. Copying it over. Adding execute rights and editing the file so it works on the SSH workspace. </w:t>
      </w:r>
    </w:p>
    <w:p w14:paraId="511BD128" w14:textId="77777777" w:rsidR="00E05FB5" w:rsidRDefault="00E05FB5" w:rsidP="008B6883">
      <w:pPr>
        <w:pStyle w:val="BodyText2"/>
      </w:pPr>
      <w:r>
        <w:t>Runner:</w:t>
      </w:r>
    </w:p>
    <w:p w14:paraId="3333CEE3" w14:textId="77777777" w:rsidR="00E05FB5" w:rsidRDefault="00E05FB5" w:rsidP="00E05FB5">
      <w:pPr>
        <w:pStyle w:val="Code"/>
      </w:pPr>
      <w:r>
        <w:t>{</w:t>
      </w:r>
    </w:p>
    <w:p w14:paraId="6594AEC2" w14:textId="77777777" w:rsidR="00E05FB5" w:rsidRDefault="00E05FB5" w:rsidP="00E05FB5">
      <w:pPr>
        <w:pStyle w:val="Code"/>
      </w:pPr>
      <w:r>
        <w:t xml:space="preserve">  "cmd": [</w:t>
      </w:r>
    </w:p>
    <w:p w14:paraId="14012F95" w14:textId="77777777" w:rsidR="00E05FB5" w:rsidRDefault="00E05FB5" w:rsidP="00E05FB5">
      <w:pPr>
        <w:pStyle w:val="Code"/>
      </w:pPr>
      <w:r>
        <w:t xml:space="preserve">    "sudo","/home/a_cottam/run-apache2",</w:t>
      </w:r>
    </w:p>
    <w:p w14:paraId="0C8B1836" w14:textId="77777777" w:rsidR="00E05FB5" w:rsidRDefault="00E05FB5" w:rsidP="00E05FB5">
      <w:pPr>
        <w:pStyle w:val="Code"/>
      </w:pPr>
      <w:r>
        <w:t xml:space="preserve">    "${debug?debug}"</w:t>
      </w:r>
    </w:p>
    <w:p w14:paraId="4F2C821E" w14:textId="77777777" w:rsidR="00E05FB5" w:rsidRDefault="00E05FB5" w:rsidP="00E05FB5">
      <w:pPr>
        <w:pStyle w:val="Code"/>
      </w:pPr>
      <w:r>
        <w:t xml:space="preserve">  ],</w:t>
      </w:r>
    </w:p>
    <w:p w14:paraId="7988A312" w14:textId="77777777" w:rsidR="00E05FB5" w:rsidRDefault="00E05FB5" w:rsidP="00E05FB5">
      <w:pPr>
        <w:pStyle w:val="Code"/>
      </w:pPr>
      <w:r>
        <w:t xml:space="preserve">  "cmdStop": [</w:t>
      </w:r>
    </w:p>
    <w:p w14:paraId="09E4D225" w14:textId="77777777" w:rsidR="00E05FB5" w:rsidRDefault="00E05FB5" w:rsidP="00E05FB5">
      <w:pPr>
        <w:pStyle w:val="Code"/>
      </w:pPr>
      <w:r>
        <w:t xml:space="preserve">    "sudo /home/a_cottam/run-apache2",</w:t>
      </w:r>
    </w:p>
    <w:p w14:paraId="2A5E786F" w14:textId="77777777" w:rsidR="00E05FB5" w:rsidRDefault="00E05FB5" w:rsidP="00E05FB5">
      <w:pPr>
        <w:pStyle w:val="Code"/>
      </w:pPr>
      <w:r>
        <w:t xml:space="preserve">    "stop"</w:t>
      </w:r>
    </w:p>
    <w:p w14:paraId="053F0D80" w14:textId="77777777" w:rsidR="00E05FB5" w:rsidRDefault="00E05FB5" w:rsidP="00E05FB5">
      <w:pPr>
        <w:pStyle w:val="Code"/>
      </w:pPr>
      <w:r>
        <w:t xml:space="preserve">  ],</w:t>
      </w:r>
    </w:p>
    <w:p w14:paraId="5EF58C70" w14:textId="77777777" w:rsidR="00E05FB5" w:rsidRDefault="00E05FB5" w:rsidP="00E05FB5">
      <w:pPr>
        <w:pStyle w:val="Code"/>
      </w:pPr>
      <w:r>
        <w:t xml:space="preserve">  "debugger": "xdebug",</w:t>
      </w:r>
    </w:p>
    <w:p w14:paraId="0D199396" w14:textId="77777777" w:rsidR="00E05FB5" w:rsidRDefault="00E05FB5" w:rsidP="00E05FB5">
      <w:pPr>
        <w:pStyle w:val="Code"/>
      </w:pPr>
      <w:r>
        <w:t xml:space="preserve">  "debugport": 9000,</w:t>
      </w:r>
    </w:p>
    <w:p w14:paraId="293F8E60" w14:textId="77777777" w:rsidR="00E05FB5" w:rsidRDefault="00E05FB5" w:rsidP="00E05FB5">
      <w:pPr>
        <w:pStyle w:val="Code"/>
      </w:pPr>
      <w:r>
        <w:t xml:space="preserve">  "$debugDefaultState": false,</w:t>
      </w:r>
    </w:p>
    <w:p w14:paraId="0645CB26" w14:textId="77777777" w:rsidR="00E05FB5" w:rsidRDefault="00E05FB5" w:rsidP="00E05FB5">
      <w:pPr>
        <w:pStyle w:val="Code"/>
      </w:pPr>
      <w:r>
        <w:t xml:space="preserve">  "selector": "^.*\\.(php|phtml|html|shtml)$",</w:t>
      </w:r>
    </w:p>
    <w:p w14:paraId="3E8F3537" w14:textId="77777777" w:rsidR="00E05FB5" w:rsidRDefault="00E05FB5" w:rsidP="00E05FB5">
      <w:pPr>
        <w:pStyle w:val="Code"/>
      </w:pPr>
      <w:r>
        <w:t xml:space="preserve">  "env": {</w:t>
      </w:r>
    </w:p>
    <w:p w14:paraId="16F9529A" w14:textId="77777777" w:rsidR="00E05FB5" w:rsidRDefault="00E05FB5" w:rsidP="00E05FB5">
      <w:pPr>
        <w:pStyle w:val="Code"/>
      </w:pPr>
      <w:r>
        <w:t xml:space="preserve">    "XDEBUG_CONFIG": "xdebug.remote_enable=1 idekey=cloud9ide remote_host=localhost remote_port=9000 remote_mode=req"</w:t>
      </w:r>
    </w:p>
    <w:p w14:paraId="75E2ACB1" w14:textId="77777777" w:rsidR="00E05FB5" w:rsidRDefault="00E05FB5" w:rsidP="00E05FB5">
      <w:pPr>
        <w:pStyle w:val="Code"/>
      </w:pPr>
      <w:r>
        <w:t xml:space="preserve">  },</w:t>
      </w:r>
    </w:p>
    <w:p w14:paraId="1407FED6" w14:textId="77777777" w:rsidR="00E05FB5" w:rsidRDefault="00E05FB5" w:rsidP="00E05FB5">
      <w:pPr>
        <w:pStyle w:val="Code"/>
      </w:pPr>
      <w:r>
        <w:t xml:space="preserve">  "info": "Starting Apache httpd, serving \\033[01;34m$hostname_path\\033[00m."</w:t>
      </w:r>
    </w:p>
    <w:p w14:paraId="11C80706" w14:textId="77777777" w:rsidR="00E05FB5" w:rsidRDefault="00E05FB5" w:rsidP="00E05FB5">
      <w:pPr>
        <w:pStyle w:val="Code"/>
      </w:pPr>
      <w:r>
        <w:t>}</w:t>
      </w:r>
    </w:p>
    <w:p w14:paraId="41C23C42" w14:textId="77777777" w:rsidR="00E05FB5" w:rsidRDefault="00E05FB5" w:rsidP="008B6883">
      <w:pPr>
        <w:pStyle w:val="BodyText2"/>
      </w:pPr>
      <w:r>
        <w:t>/home/a_cottam/run-apache2 file:</w:t>
      </w:r>
    </w:p>
    <w:p w14:paraId="538E89F7" w14:textId="77777777" w:rsidR="00E05FB5" w:rsidRDefault="00E05FB5" w:rsidP="00E05FB5">
      <w:pPr>
        <w:pStyle w:val="Code"/>
      </w:pPr>
      <w:r>
        <w:t>#!/bin/bash</w:t>
      </w:r>
    </w:p>
    <w:p w14:paraId="1E4FA857" w14:textId="77777777" w:rsidR="00E05FB5" w:rsidRDefault="00E05FB5" w:rsidP="00E05FB5">
      <w:pPr>
        <w:pStyle w:val="Code"/>
      </w:pPr>
      <w:r>
        <w:t>set -e</w:t>
      </w:r>
    </w:p>
    <w:p w14:paraId="70F9E2C0" w14:textId="77777777" w:rsidR="00E05FB5" w:rsidRDefault="00E05FB5" w:rsidP="00E05FB5">
      <w:pPr>
        <w:pStyle w:val="Code"/>
      </w:pPr>
    </w:p>
    <w:p w14:paraId="3D7CD517" w14:textId="77777777" w:rsidR="00E05FB5" w:rsidRDefault="00E05FB5" w:rsidP="00E05FB5">
      <w:pPr>
        <w:pStyle w:val="Code"/>
      </w:pPr>
      <w:r>
        <w:t>source /etc/apache2/envvars || (echo "Error: envvars failed"; exit 1)</w:t>
      </w:r>
    </w:p>
    <w:p w14:paraId="79079836" w14:textId="77777777" w:rsidR="00E05FB5" w:rsidRDefault="00E05FB5" w:rsidP="00E05FB5">
      <w:pPr>
        <w:pStyle w:val="Code"/>
      </w:pPr>
    </w:p>
    <w:p w14:paraId="33674D0C" w14:textId="77777777" w:rsidR="00E05FB5" w:rsidRDefault="00E05FB5" w:rsidP="00E05FB5">
      <w:pPr>
        <w:pStyle w:val="Code"/>
      </w:pPr>
      <w:r>
        <w:t>get_pid() {</w:t>
      </w:r>
    </w:p>
    <w:p w14:paraId="1D03A1E6" w14:textId="77777777" w:rsidR="00E05FB5" w:rsidRDefault="00E05FB5" w:rsidP="00E05FB5">
      <w:pPr>
        <w:pStyle w:val="Code"/>
      </w:pPr>
      <w:r>
        <w:t xml:space="preserve">    pidof -s -o $$ apache2</w:t>
      </w:r>
    </w:p>
    <w:p w14:paraId="2F66B48B" w14:textId="77777777" w:rsidR="00E05FB5" w:rsidRDefault="00E05FB5" w:rsidP="00E05FB5">
      <w:pPr>
        <w:pStyle w:val="Code"/>
      </w:pPr>
      <w:r>
        <w:t>}</w:t>
      </w:r>
    </w:p>
    <w:p w14:paraId="122916FC" w14:textId="77777777" w:rsidR="00E05FB5" w:rsidRDefault="00E05FB5" w:rsidP="00E05FB5">
      <w:pPr>
        <w:pStyle w:val="Code"/>
      </w:pPr>
    </w:p>
    <w:p w14:paraId="4D6376E5" w14:textId="77777777" w:rsidR="00E05FB5" w:rsidRDefault="00E05FB5" w:rsidP="00E05FB5">
      <w:pPr>
        <w:pStyle w:val="Code"/>
      </w:pPr>
      <w:r>
        <w:t>kill_apache2() {</w:t>
      </w:r>
    </w:p>
    <w:p w14:paraId="7BD5159D" w14:textId="77777777" w:rsidR="00E05FB5" w:rsidRDefault="00E05FB5" w:rsidP="00E05FB5">
      <w:pPr>
        <w:pStyle w:val="Code"/>
      </w:pPr>
      <w:r>
        <w:t xml:space="preserve">    sudo service apache2 stop &amp;&gt;/dev/null || :</w:t>
      </w:r>
    </w:p>
    <w:p w14:paraId="38AB33DA" w14:textId="77777777" w:rsidR="00E05FB5" w:rsidRDefault="00E05FB5" w:rsidP="00E05FB5">
      <w:pPr>
        <w:pStyle w:val="Code"/>
      </w:pPr>
      <w:r>
        <w:t xml:space="preserve">    sudo chown -R a_cottam:a_cottam /usr/lib/apache2/</w:t>
      </w:r>
    </w:p>
    <w:p w14:paraId="1AF109F0" w14:textId="77777777" w:rsidR="00E05FB5" w:rsidRDefault="00E05FB5" w:rsidP="00E05FB5">
      <w:pPr>
        <w:pStyle w:val="Code"/>
      </w:pPr>
      <w:r>
        <w:t xml:space="preserve">    </w:t>
      </w:r>
    </w:p>
    <w:p w14:paraId="2C170A90" w14:textId="77777777" w:rsidR="00E05FB5" w:rsidRDefault="00E05FB5" w:rsidP="00E05FB5">
      <w:pPr>
        <w:pStyle w:val="Code"/>
      </w:pPr>
      <w:r>
        <w:t xml:space="preserve">    while get_pid &gt;/dev/null; do</w:t>
      </w:r>
    </w:p>
    <w:p w14:paraId="0AFD1001" w14:textId="77777777" w:rsidR="00E05FB5" w:rsidRDefault="00E05FB5" w:rsidP="00E05FB5">
      <w:pPr>
        <w:pStyle w:val="Code"/>
      </w:pPr>
      <w:r>
        <w:t xml:space="preserve">        killall apache2 &amp;&gt;/dev/null || :</w:t>
      </w:r>
    </w:p>
    <w:p w14:paraId="295BBA1A" w14:textId="77777777" w:rsidR="00E05FB5" w:rsidRDefault="00E05FB5" w:rsidP="00E05FB5">
      <w:pPr>
        <w:pStyle w:val="Code"/>
      </w:pPr>
      <w:r>
        <w:t xml:space="preserve">        sleep .3</w:t>
      </w:r>
    </w:p>
    <w:p w14:paraId="3EFF32B7" w14:textId="77777777" w:rsidR="00E05FB5" w:rsidRDefault="00E05FB5" w:rsidP="00E05FB5">
      <w:pPr>
        <w:pStyle w:val="Code"/>
      </w:pPr>
      <w:r>
        <w:t xml:space="preserve">        killall -9 apache2 &amp;&gt;/dev/null || :</w:t>
      </w:r>
    </w:p>
    <w:p w14:paraId="5F4963F4" w14:textId="77777777" w:rsidR="00E05FB5" w:rsidRDefault="00E05FB5" w:rsidP="00E05FB5">
      <w:pPr>
        <w:pStyle w:val="Code"/>
      </w:pPr>
      <w:r>
        <w:t xml:space="preserve">        sleep .3</w:t>
      </w:r>
    </w:p>
    <w:p w14:paraId="1D8C80CD" w14:textId="77777777" w:rsidR="00E05FB5" w:rsidRDefault="00E05FB5" w:rsidP="00E05FB5">
      <w:pPr>
        <w:pStyle w:val="Code"/>
      </w:pPr>
      <w:r>
        <w:t xml:space="preserve">        # Prefer not to try with sudo</w:t>
      </w:r>
    </w:p>
    <w:p w14:paraId="3236074C" w14:textId="77777777" w:rsidR="00E05FB5" w:rsidRDefault="00E05FB5" w:rsidP="00E05FB5">
      <w:pPr>
        <w:pStyle w:val="Code"/>
      </w:pPr>
      <w:r>
        <w:t xml:space="preserve">        get_pid &amp;&gt;/dev/null &amp;&amp; echo ok &amp;&amp; sudo killall -9 apache2 &amp;&gt;/dev/null || :</w:t>
      </w:r>
    </w:p>
    <w:p w14:paraId="5DC2CBBE" w14:textId="77777777" w:rsidR="00E05FB5" w:rsidRDefault="00E05FB5" w:rsidP="00E05FB5">
      <w:pPr>
        <w:pStyle w:val="Code"/>
      </w:pPr>
      <w:r>
        <w:t xml:space="preserve">    done</w:t>
      </w:r>
    </w:p>
    <w:p w14:paraId="150F2FC3" w14:textId="77777777" w:rsidR="00E05FB5" w:rsidRDefault="00E05FB5" w:rsidP="00E05FB5">
      <w:pPr>
        <w:pStyle w:val="Code"/>
      </w:pPr>
      <w:r>
        <w:t>}</w:t>
      </w:r>
    </w:p>
    <w:p w14:paraId="02A8095C" w14:textId="77777777" w:rsidR="00E05FB5" w:rsidRDefault="00E05FB5" w:rsidP="00E05FB5">
      <w:pPr>
        <w:pStyle w:val="Code"/>
      </w:pPr>
    </w:p>
    <w:p w14:paraId="037BC6C6" w14:textId="77777777" w:rsidR="00E05FB5" w:rsidRDefault="00E05FB5" w:rsidP="00E05FB5">
      <w:pPr>
        <w:pStyle w:val="Code"/>
      </w:pPr>
      <w:r>
        <w:t>tail_log() {</w:t>
      </w:r>
    </w:p>
    <w:p w14:paraId="3E853DD3" w14:textId="77777777" w:rsidR="00E05FB5" w:rsidRDefault="00E05FB5" w:rsidP="00E05FB5">
      <w:pPr>
        <w:pStyle w:val="Code"/>
      </w:pPr>
      <w:r>
        <w:t xml:space="preserve">    while ! PID=`get_pid`; do</w:t>
      </w:r>
    </w:p>
    <w:p w14:paraId="18A19259" w14:textId="77777777" w:rsidR="00E05FB5" w:rsidRDefault="00E05FB5" w:rsidP="00E05FB5">
      <w:pPr>
        <w:pStyle w:val="Code"/>
      </w:pPr>
      <w:r>
        <w:t xml:space="preserve">        sleep .2</w:t>
      </w:r>
    </w:p>
    <w:p w14:paraId="09782E90" w14:textId="77777777" w:rsidR="00E05FB5" w:rsidRDefault="00E05FB5" w:rsidP="00E05FB5">
      <w:pPr>
        <w:pStyle w:val="Code"/>
      </w:pPr>
      <w:r>
        <w:t xml:space="preserve">    done</w:t>
      </w:r>
    </w:p>
    <w:p w14:paraId="629EEFB3" w14:textId="77777777" w:rsidR="00E05FB5" w:rsidRDefault="00E05FB5" w:rsidP="00E05FB5">
      <w:pPr>
        <w:pStyle w:val="Code"/>
      </w:pPr>
      <w:r>
        <w:t xml:space="preserve">    tail -n 0 --pid=$PID -f $APACHE_LOG_DIR/{access,error}.log 2&gt;/dev/null \</w:t>
      </w:r>
    </w:p>
    <w:p w14:paraId="065E985F" w14:textId="77777777" w:rsidR="00E05FB5" w:rsidRDefault="00E05FB5" w:rsidP="00E05FB5">
      <w:pPr>
        <w:pStyle w:val="Code"/>
      </w:pPr>
      <w:r>
        <w:t xml:space="preserve">        | tail -n +4 \</w:t>
      </w:r>
    </w:p>
    <w:p w14:paraId="76082F07" w14:textId="77777777" w:rsidR="00E05FB5" w:rsidRDefault="00E05FB5" w:rsidP="00E05FB5">
      <w:pPr>
        <w:pStyle w:val="Code"/>
      </w:pPr>
      <w:r>
        <w:t xml:space="preserve">        | grep -v "Unclean shutdown of previous Apache"</w:t>
      </w:r>
    </w:p>
    <w:p w14:paraId="33011A6D" w14:textId="77777777" w:rsidR="00E05FB5" w:rsidRDefault="00E05FB5" w:rsidP="00E05FB5">
      <w:pPr>
        <w:pStyle w:val="Code"/>
      </w:pPr>
      <w:r>
        <w:t>}</w:t>
      </w:r>
    </w:p>
    <w:p w14:paraId="4C5F9D3E" w14:textId="77777777" w:rsidR="00E05FB5" w:rsidRDefault="00E05FB5" w:rsidP="00E05FB5">
      <w:pPr>
        <w:pStyle w:val="Code"/>
      </w:pPr>
    </w:p>
    <w:p w14:paraId="0B201E9B" w14:textId="77777777" w:rsidR="00E05FB5" w:rsidRDefault="00E05FB5" w:rsidP="00E05FB5">
      <w:pPr>
        <w:pStyle w:val="Code"/>
      </w:pPr>
      <w:r>
        <w:t>set_debug() {</w:t>
      </w:r>
    </w:p>
    <w:p w14:paraId="6A42D3EF" w14:textId="77777777" w:rsidR="00E05FB5" w:rsidRDefault="00E05FB5" w:rsidP="00E05FB5">
      <w:pPr>
        <w:pStyle w:val="Code"/>
      </w:pPr>
      <w:r>
        <w:t xml:space="preserve">    local XDEBUG_INI=/etc/php5/apache2/conf.d/20-xdebug.ini</w:t>
      </w:r>
    </w:p>
    <w:p w14:paraId="20C9576F" w14:textId="77777777" w:rsidR="00E05FB5" w:rsidRDefault="00E05FB5" w:rsidP="00E05FB5">
      <w:pPr>
        <w:pStyle w:val="Code"/>
      </w:pPr>
      <w:r>
        <w:t xml:space="preserve">    xdebug is not installed on very old workspaces</w:t>
      </w:r>
    </w:p>
    <w:p w14:paraId="672C0E78" w14:textId="77777777" w:rsidR="00E05FB5" w:rsidRDefault="00E05FB5" w:rsidP="00E05FB5">
      <w:pPr>
        <w:pStyle w:val="Code"/>
      </w:pPr>
      <w:r>
        <w:t xml:space="preserve">    if ! [ -e $XDEBUG_INI ] || ! [ -s $XDEBUG_INI ]; then</w:t>
      </w:r>
    </w:p>
    <w:p w14:paraId="203406EF" w14:textId="77777777" w:rsidR="00E05FB5" w:rsidRDefault="00E05FB5" w:rsidP="00E05FB5">
      <w:pPr>
        <w:pStyle w:val="Code"/>
      </w:pPr>
      <w:r>
        <w:t xml:space="preserve">        echo "Warning: can't enable debugging because xdebug plugin for php is not installed."</w:t>
      </w:r>
    </w:p>
    <w:p w14:paraId="06FAC38A" w14:textId="77777777" w:rsidR="00E05FB5" w:rsidRDefault="00E05FB5" w:rsidP="00E05FB5">
      <w:pPr>
        <w:pStyle w:val="Code"/>
      </w:pPr>
      <w:r>
        <w:t xml:space="preserve">        echo "see https://github.com/c9/c9.ide.run.debug.xdebug for details."</w:t>
      </w:r>
    </w:p>
    <w:p w14:paraId="5D2C27E6" w14:textId="77777777" w:rsidR="00E05FB5" w:rsidRDefault="00E05FB5" w:rsidP="00E05FB5">
      <w:pPr>
        <w:pStyle w:val="Code"/>
      </w:pPr>
      <w:r>
        <w:t xml:space="preserve">        echo</w:t>
      </w:r>
    </w:p>
    <w:p w14:paraId="02038730" w14:textId="77777777" w:rsidR="00E05FB5" w:rsidRDefault="00E05FB5" w:rsidP="00E05FB5">
      <w:pPr>
        <w:pStyle w:val="Code"/>
      </w:pPr>
      <w:r>
        <w:t xml:space="preserve">    elif ! grep '^\s*xdebug.remote_enable=1' $XDEBUG_INI &amp;&gt;/dev/null; then</w:t>
      </w:r>
    </w:p>
    <w:p w14:paraId="5C65EDBD" w14:textId="77777777" w:rsidR="00E05FB5" w:rsidRDefault="00E05FB5" w:rsidP="00E05FB5">
      <w:pPr>
        <w:pStyle w:val="Code"/>
      </w:pPr>
      <w:r>
        <w:t xml:space="preserve">        sudo sed -i -e '$axdebug.remote_enable=1' -e '/^\s*xdebug.remote_enable=.*/d;' $XDEBUG_INI</w:t>
      </w:r>
    </w:p>
    <w:p w14:paraId="4D5E596F" w14:textId="77777777" w:rsidR="00E05FB5" w:rsidRDefault="00E05FB5" w:rsidP="00E05FB5">
      <w:pPr>
        <w:pStyle w:val="Code"/>
      </w:pPr>
      <w:r>
        <w:t xml:space="preserve">        echo "Enabled xdebug.remote_enable"</w:t>
      </w:r>
    </w:p>
    <w:p w14:paraId="3799C5C6" w14:textId="77777777" w:rsidR="00E05FB5" w:rsidRDefault="00E05FB5" w:rsidP="00E05FB5">
      <w:pPr>
        <w:pStyle w:val="Code"/>
      </w:pPr>
      <w:r>
        <w:t xml:space="preserve">    fi</w:t>
      </w:r>
    </w:p>
    <w:p w14:paraId="21451D97" w14:textId="77777777" w:rsidR="00E05FB5" w:rsidRDefault="00E05FB5" w:rsidP="00E05FB5">
      <w:pPr>
        <w:pStyle w:val="Code"/>
      </w:pPr>
      <w:r>
        <w:t>}</w:t>
      </w:r>
    </w:p>
    <w:p w14:paraId="738CE977" w14:textId="77777777" w:rsidR="00E05FB5" w:rsidRDefault="00E05FB5" w:rsidP="00E05FB5">
      <w:pPr>
        <w:pStyle w:val="Code"/>
      </w:pPr>
    </w:p>
    <w:p w14:paraId="7FE58299" w14:textId="77777777" w:rsidR="00E05FB5" w:rsidRDefault="00E05FB5" w:rsidP="00E05FB5">
      <w:pPr>
        <w:pStyle w:val="Code"/>
      </w:pPr>
      <w:r>
        <w:t># if [ "$APACHE_RUN_USER" == "www-data" ]; then</w:t>
      </w:r>
    </w:p>
    <w:p w14:paraId="22D017E7" w14:textId="77777777" w:rsidR="00E05FB5" w:rsidRDefault="00E05FB5" w:rsidP="00E05FB5">
      <w:pPr>
        <w:pStyle w:val="Code"/>
      </w:pPr>
      <w:r>
        <w:t>#     echo "Warning: this is a legacy Cloud9 beta workspace." &gt;&amp;2</w:t>
      </w:r>
    </w:p>
    <w:p w14:paraId="2431B72F" w14:textId="77777777" w:rsidR="00E05FB5" w:rsidRDefault="00E05FB5" w:rsidP="00E05FB5">
      <w:pPr>
        <w:pStyle w:val="Code"/>
      </w:pPr>
      <w:r>
        <w:t>#     echo "Apache may not work as expected." &gt;&amp;2</w:t>
      </w:r>
    </w:p>
    <w:p w14:paraId="224D5DBE" w14:textId="77777777" w:rsidR="00E05FB5" w:rsidRDefault="00E05FB5" w:rsidP="00E05FB5">
      <w:pPr>
        <w:pStyle w:val="Code"/>
      </w:pPr>
      <w:r>
        <w:t>#     echo "If it exits with an error, please create a new Cloud9 workspace." &gt;&amp;2</w:t>
      </w:r>
    </w:p>
    <w:p w14:paraId="0D12096F" w14:textId="77777777" w:rsidR="00E05FB5" w:rsidRDefault="00E05FB5" w:rsidP="00E05FB5">
      <w:pPr>
        <w:pStyle w:val="Code"/>
      </w:pPr>
      <w:r>
        <w:t>#     echo</w:t>
      </w:r>
    </w:p>
    <w:p w14:paraId="08009EC6" w14:textId="77777777" w:rsidR="00E05FB5" w:rsidRDefault="00E05FB5" w:rsidP="00E05FB5">
      <w:pPr>
        <w:pStyle w:val="Code"/>
      </w:pPr>
      <w:r>
        <w:lastRenderedPageBreak/>
        <w:t># fi</w:t>
      </w:r>
    </w:p>
    <w:p w14:paraId="1AD7D54B" w14:textId="77777777" w:rsidR="00E05FB5" w:rsidRDefault="00E05FB5" w:rsidP="00E05FB5">
      <w:pPr>
        <w:pStyle w:val="Code"/>
      </w:pPr>
    </w:p>
    <w:p w14:paraId="651E5D09" w14:textId="77777777" w:rsidR="00E05FB5" w:rsidRDefault="00E05FB5" w:rsidP="00E05FB5">
      <w:pPr>
        <w:pStyle w:val="Code"/>
      </w:pPr>
    </w:p>
    <w:p w14:paraId="58E40459" w14:textId="77777777" w:rsidR="00E05FB5" w:rsidRDefault="00E05FB5" w:rsidP="00E05FB5">
      <w:pPr>
        <w:pStyle w:val="Code"/>
      </w:pPr>
      <w:r>
        <w:t>kill_apache2</w:t>
      </w:r>
    </w:p>
    <w:p w14:paraId="3E87C19E" w14:textId="77777777" w:rsidR="00E05FB5" w:rsidRDefault="00E05FB5" w:rsidP="00E05FB5">
      <w:pPr>
        <w:pStyle w:val="Code"/>
      </w:pPr>
      <w:r>
        <w:t>if [ "$1" == "stop" ]; then</w:t>
      </w:r>
    </w:p>
    <w:p w14:paraId="791BAAD4" w14:textId="77777777" w:rsidR="00E05FB5" w:rsidRDefault="00E05FB5" w:rsidP="00E05FB5">
      <w:pPr>
        <w:pStyle w:val="Code"/>
      </w:pPr>
      <w:r>
        <w:t xml:space="preserve">    echo "Stopped apache2"</w:t>
      </w:r>
    </w:p>
    <w:p w14:paraId="35757E74" w14:textId="77777777" w:rsidR="00E05FB5" w:rsidRDefault="00E05FB5" w:rsidP="00E05FB5">
      <w:pPr>
        <w:pStyle w:val="Code"/>
      </w:pPr>
      <w:r>
        <w:t xml:space="preserve">    exit 0</w:t>
      </w:r>
    </w:p>
    <w:p w14:paraId="7780F04B" w14:textId="77777777" w:rsidR="00E05FB5" w:rsidRDefault="00E05FB5" w:rsidP="00E05FB5">
      <w:pPr>
        <w:pStyle w:val="Code"/>
      </w:pPr>
      <w:r>
        <w:t>fi</w:t>
      </w:r>
    </w:p>
    <w:p w14:paraId="288F6A61" w14:textId="77777777" w:rsidR="00E05FB5" w:rsidRDefault="00E05FB5" w:rsidP="00E05FB5">
      <w:pPr>
        <w:pStyle w:val="Code"/>
      </w:pPr>
    </w:p>
    <w:p w14:paraId="20F0CBE7" w14:textId="77777777" w:rsidR="00E05FB5" w:rsidRDefault="00E05FB5" w:rsidP="00E05FB5">
      <w:pPr>
        <w:pStyle w:val="Code"/>
      </w:pPr>
      <w:r>
        <w:t>mysql-ctl start &amp;&gt;/dev/null || :</w:t>
      </w:r>
    </w:p>
    <w:p w14:paraId="50CB2D64" w14:textId="77777777" w:rsidR="00E05FB5" w:rsidRDefault="00E05FB5" w:rsidP="00E05FB5">
      <w:pPr>
        <w:pStyle w:val="Code"/>
      </w:pPr>
      <w:r>
        <w:t xml:space="preserve">if ! [ -e /etc/apache2/mods-enabled/rewrite.load ]; then </w:t>
      </w:r>
    </w:p>
    <w:p w14:paraId="1D993251" w14:textId="77777777" w:rsidR="00E05FB5" w:rsidRDefault="00E05FB5" w:rsidP="00E05FB5">
      <w:pPr>
        <w:pStyle w:val="Code"/>
      </w:pPr>
      <w:r>
        <w:t xml:space="preserve">    ( sudo a2enmod rewrite || : ) &amp;&gt;/dev/null</w:t>
      </w:r>
    </w:p>
    <w:p w14:paraId="192C10DD" w14:textId="77777777" w:rsidR="00E05FB5" w:rsidRDefault="00E05FB5" w:rsidP="00E05FB5">
      <w:pPr>
        <w:pStyle w:val="Code"/>
      </w:pPr>
      <w:r>
        <w:t>fi</w:t>
      </w:r>
    </w:p>
    <w:p w14:paraId="4A8FB40B" w14:textId="77777777" w:rsidR="00E05FB5" w:rsidRDefault="00E05FB5" w:rsidP="00E05FB5">
      <w:pPr>
        <w:pStyle w:val="Code"/>
      </w:pPr>
    </w:p>
    <w:p w14:paraId="05FAE7F6" w14:textId="77777777" w:rsidR="00E05FB5" w:rsidRDefault="00E05FB5" w:rsidP="00E05FB5">
      <w:pPr>
        <w:pStyle w:val="Code"/>
      </w:pPr>
      <w:r>
        <w:t>if [ "$1" == "debug" ]; then</w:t>
      </w:r>
    </w:p>
    <w:p w14:paraId="05A1734E" w14:textId="77777777" w:rsidR="00E05FB5" w:rsidRDefault="00E05FB5" w:rsidP="00E05FB5">
      <w:pPr>
        <w:pStyle w:val="Code"/>
      </w:pPr>
      <w:r>
        <w:t xml:space="preserve">    set_debug || :</w:t>
      </w:r>
    </w:p>
    <w:p w14:paraId="1DD12DE3" w14:textId="77777777" w:rsidR="00E05FB5" w:rsidRDefault="00E05FB5" w:rsidP="00E05FB5">
      <w:pPr>
        <w:pStyle w:val="Code"/>
      </w:pPr>
      <w:r>
        <w:t>fi</w:t>
      </w:r>
    </w:p>
    <w:p w14:paraId="7CDA19EE" w14:textId="77777777" w:rsidR="00E05FB5" w:rsidRDefault="00E05FB5" w:rsidP="00E05FB5">
      <w:pPr>
        <w:pStyle w:val="Code"/>
      </w:pPr>
    </w:p>
    <w:p w14:paraId="5621AFB4" w14:textId="77777777" w:rsidR="00E05FB5" w:rsidRDefault="00E05FB5" w:rsidP="00E05FB5">
      <w:pPr>
        <w:pStyle w:val="Code"/>
      </w:pPr>
      <w:r>
        <w:t>echo "Started apache2"</w:t>
      </w:r>
    </w:p>
    <w:p w14:paraId="655E6A20" w14:textId="77777777" w:rsidR="00E05FB5" w:rsidRDefault="00E05FB5" w:rsidP="00E05FB5">
      <w:pPr>
        <w:pStyle w:val="Code"/>
      </w:pPr>
      <w:r>
        <w:t>#sudo /usr/sbin/apache2  # this is what is in the hosted workspace run-apache2 file but doesnt work here</w:t>
      </w:r>
    </w:p>
    <w:p w14:paraId="721A3061" w14:textId="77777777" w:rsidR="00E05FB5" w:rsidRDefault="00E05FB5" w:rsidP="00E05FB5">
      <w:pPr>
        <w:pStyle w:val="Code"/>
      </w:pPr>
      <w:r>
        <w:t>sudo service apache2 start</w:t>
      </w:r>
    </w:p>
    <w:p w14:paraId="71BEE283" w14:textId="77777777" w:rsidR="00E05FB5" w:rsidRDefault="00E05FB5" w:rsidP="00E05FB5">
      <w:pPr>
        <w:pStyle w:val="Code"/>
      </w:pPr>
      <w:r>
        <w:t>tail_log</w:t>
      </w:r>
    </w:p>
    <w:p w14:paraId="43049D5F" w14:textId="77777777" w:rsidR="00E05FB5" w:rsidRDefault="00E05FB5" w:rsidP="008B6883">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23162100" w14:textId="77777777" w:rsidR="00E05FB5" w:rsidRPr="008F2E55" w:rsidRDefault="00E05FB5" w:rsidP="00E05FB5">
      <w:pPr>
        <w:pStyle w:val="Unix"/>
      </w:pPr>
      <w:r w:rsidRPr="0086422A">
        <w:t>blishten:~/workspace (gh-pages) $ sudo vi /etc/apache2/sites-enabled/001-cloud9.conf</w:t>
      </w:r>
    </w:p>
    <w:p w14:paraId="22FCCE86" w14:textId="77777777" w:rsidR="00E05FB5" w:rsidRDefault="00E05FB5" w:rsidP="00E05FB5">
      <w:pPr>
        <w:pStyle w:val="Heading7"/>
      </w:pPr>
      <w:r>
        <w:t>GeoServer</w:t>
      </w:r>
    </w:p>
    <w:p w14:paraId="578BB622" w14:textId="77777777" w:rsidR="00E05FB5" w:rsidRPr="00562214" w:rsidRDefault="00E05FB5" w:rsidP="00E05FB5">
      <w:pPr>
        <w:pStyle w:val="Code"/>
      </w:pPr>
      <w:r w:rsidRPr="00562214">
        <w:t>{</w:t>
      </w:r>
    </w:p>
    <w:p w14:paraId="25D70CD2" w14:textId="77777777" w:rsidR="00E05FB5" w:rsidRPr="00562214" w:rsidRDefault="00E05FB5" w:rsidP="00E05FB5">
      <w:pPr>
        <w:pStyle w:val="Code"/>
      </w:pPr>
      <w:r w:rsidRPr="00562214">
        <w:t xml:space="preserve">    "script" : ["cd /usr/share/geoserver/bin","sudo sh startup.sh"],</w:t>
      </w:r>
    </w:p>
    <w:p w14:paraId="46139F4B" w14:textId="77777777" w:rsidR="00E05FB5" w:rsidRPr="00562214" w:rsidRDefault="00E05FB5" w:rsidP="00E05FB5">
      <w:pPr>
        <w:pStyle w:val="Code"/>
      </w:pPr>
      <w:r w:rsidRPr="00562214">
        <w:t xml:space="preserve">    "info" : "Starting Geoserver 2.11.0 at \\033[01;34m$url:8081/geoserver/web/?0\\033[00m"</w:t>
      </w:r>
    </w:p>
    <w:p w14:paraId="79D2D343" w14:textId="77777777" w:rsidR="00E05FB5" w:rsidRDefault="00E05FB5" w:rsidP="00E05FB5">
      <w:pPr>
        <w:pStyle w:val="Code"/>
      </w:pPr>
      <w:r w:rsidRPr="00562214">
        <w:t>}</w:t>
      </w:r>
    </w:p>
    <w:p w14:paraId="27FFBB6F" w14:textId="77777777" w:rsidR="00E05FB5" w:rsidRDefault="00E05FB5" w:rsidP="008B6883">
      <w:pPr>
        <w:pStyle w:val="BodyText2"/>
      </w:pPr>
      <w:r>
        <w:t>I can’t get a Geoserver stop statement to work at the moment so have to stop it manually:</w:t>
      </w:r>
    </w:p>
    <w:p w14:paraId="18C6622D" w14:textId="77777777" w:rsidR="00E05FB5" w:rsidRDefault="00E05FB5" w:rsidP="00E05FB5">
      <w:pPr>
        <w:pStyle w:val="Unix"/>
      </w:pPr>
      <w:r w:rsidRPr="00CF2798">
        <w:t>blishten:~/workspace (master) $ cd /usr/share/geoserver/bin</w:t>
      </w:r>
    </w:p>
    <w:p w14:paraId="0DB10B74" w14:textId="77777777" w:rsidR="00E05FB5" w:rsidRPr="00562214" w:rsidRDefault="00E05FB5" w:rsidP="00E05FB5">
      <w:pPr>
        <w:pStyle w:val="Unix"/>
      </w:pPr>
      <w:r w:rsidRPr="00CF2798">
        <w:t>blishten:/usr/share/geoserver/bin $ sudo sh shutdown.sh</w:t>
      </w:r>
    </w:p>
    <w:p w14:paraId="5C110FF8" w14:textId="77777777" w:rsidR="00E05FB5" w:rsidRPr="00562214" w:rsidRDefault="00E05FB5" w:rsidP="00E05FB5">
      <w:pPr>
        <w:pStyle w:val="Heading7"/>
      </w:pPr>
      <w:r w:rsidRPr="00562214">
        <w:t>Google App Engine Development Server</w:t>
      </w:r>
    </w:p>
    <w:p w14:paraId="159E8B17" w14:textId="77777777" w:rsidR="00E05FB5" w:rsidRPr="00562214" w:rsidRDefault="00E05FB5" w:rsidP="00E05FB5">
      <w:pPr>
        <w:pStyle w:val="Code"/>
      </w:pPr>
      <w:r w:rsidRPr="00562214">
        <w:t>{</w:t>
      </w:r>
    </w:p>
    <w:p w14:paraId="7E4ABDB4" w14:textId="77777777" w:rsidR="00E05FB5" w:rsidRPr="00562214" w:rsidRDefault="00E05FB5" w:rsidP="00E05FB5">
      <w:pPr>
        <w:pStyle w:val="Code"/>
      </w:pPr>
      <w:r w:rsidRPr="00562214">
        <w:t xml:space="preserve">    "script" : ["cd /home/ubuntu/workspace/","dev_appserver.py --host $IP --port 8081 --admin_host $IP --admin_port 8082 geeImageServer"],</w:t>
      </w:r>
    </w:p>
    <w:p w14:paraId="145CA61E" w14:textId="77777777" w:rsidR="00E05FB5" w:rsidRPr="00562214" w:rsidRDefault="00E05FB5" w:rsidP="00E05FB5">
      <w:pPr>
        <w:pStyle w:val="Code"/>
      </w:pPr>
      <w:r w:rsidRPr="00562214">
        <w:t xml:space="preserve">    "info" : "dev_appserver now running geeImageServer at \\033[01;34m$url:8081/getCartTree\\033[00m"</w:t>
      </w:r>
    </w:p>
    <w:p w14:paraId="415D8CF6" w14:textId="77777777" w:rsidR="00E05FB5" w:rsidRPr="00562214" w:rsidRDefault="00E05FB5" w:rsidP="00E05FB5">
      <w:pPr>
        <w:pStyle w:val="Code"/>
      </w:pPr>
      <w:r w:rsidRPr="00562214">
        <w:t>}</w:t>
      </w:r>
    </w:p>
    <w:p w14:paraId="576D2698" w14:textId="77777777" w:rsidR="00C244CD" w:rsidRDefault="00C244CD" w:rsidP="00C244CD">
      <w:pPr>
        <w:pStyle w:val="Heading7"/>
      </w:pPr>
      <w:r>
        <w:t>Jupyter Notebooks</w:t>
      </w:r>
    </w:p>
    <w:p w14:paraId="116E7907" w14:textId="77777777" w:rsidR="00C244CD" w:rsidRDefault="00C244CD" w:rsidP="00C244CD">
      <w:pPr>
        <w:pStyle w:val="BodyText2"/>
      </w:pPr>
      <w:r>
        <w:t xml:space="preserve">By default Jupyter Notebooks run at the </w:t>
      </w:r>
      <w:r w:rsidRPr="005A0883">
        <w:t xml:space="preserve"> </w:t>
      </w:r>
      <w:hyperlink r:id="rId606" w:history="1">
        <w:r w:rsidRPr="006A0A80">
          <w:rPr>
            <w:rStyle w:val="Hyperlink"/>
          </w:rPr>
          <w:t>http://localhost:8888/</w:t>
        </w:r>
      </w:hyperlink>
      <w:r>
        <w:t xml:space="preserve"> url. To run them on 8081:</w:t>
      </w:r>
    </w:p>
    <w:p w14:paraId="5625B2EB" w14:textId="77777777" w:rsidR="00C244CD" w:rsidRDefault="00C244CD" w:rsidP="00C244CD">
      <w:pPr>
        <w:pStyle w:val="Unix"/>
      </w:pPr>
      <w:r w:rsidRPr="005A0883">
        <w:t>blishten:~/workspace (master) $ jupyter notebook --port 8081</w:t>
      </w:r>
    </w:p>
    <w:p w14:paraId="7F4DD61B" w14:textId="77777777" w:rsidR="00C244CD" w:rsidRDefault="00C244CD" w:rsidP="00C244CD">
      <w:pPr>
        <w:pStyle w:val="BodyText2"/>
      </w:pPr>
      <w:r>
        <w:t>Similar to the TensorBoard issue you have to put the full path into the Run Configuration:</w:t>
      </w:r>
    </w:p>
    <w:p w14:paraId="681BC9DC" w14:textId="77777777" w:rsidR="00C244CD" w:rsidRDefault="00C244CD" w:rsidP="00C244CD">
      <w:pPr>
        <w:pStyle w:val="Code"/>
      </w:pPr>
      <w:r>
        <w:t>{</w:t>
      </w:r>
    </w:p>
    <w:p w14:paraId="0D1BE719" w14:textId="77777777" w:rsidR="00C244CD" w:rsidRDefault="00C244CD" w:rsidP="00C244CD">
      <w:pPr>
        <w:pStyle w:val="Code"/>
      </w:pPr>
      <w:r>
        <w:t xml:space="preserve">    "script" : ["/home/ubuntu/anaconda2/bin/jupyter notebook --ip=0.0.0.0 --port 8080 --no-browser</w:t>
      </w:r>
      <w:r w:rsidRPr="002A0007">
        <w:t xml:space="preserve"> --NotebookApp.notebook_dir=/home/ubu</w:t>
      </w:r>
      <w:r>
        <w:t>ntu/workspace/jupyter/notebooks"],</w:t>
      </w:r>
    </w:p>
    <w:p w14:paraId="027D6C53" w14:textId="77777777" w:rsidR="00C244CD" w:rsidRDefault="00C244CD" w:rsidP="00C244CD">
      <w:pPr>
        <w:pStyle w:val="Code"/>
      </w:pPr>
      <w:r>
        <w:t xml:space="preserve">    "info" : "Jupyter Notebook now running at the token address below - click on the link to open"</w:t>
      </w:r>
    </w:p>
    <w:p w14:paraId="20B14F25" w14:textId="77777777" w:rsidR="00C244CD" w:rsidRPr="005A0883" w:rsidRDefault="00C244CD" w:rsidP="00C244CD">
      <w:pPr>
        <w:pStyle w:val="Code"/>
      </w:pPr>
      <w:r>
        <w:t>}</w:t>
      </w:r>
    </w:p>
    <w:p w14:paraId="3CF59ED2" w14:textId="77777777" w:rsidR="00E05FB5" w:rsidRPr="00562214" w:rsidRDefault="00E05FB5" w:rsidP="00E05FB5">
      <w:pPr>
        <w:pStyle w:val="Heading7"/>
      </w:pPr>
      <w:r w:rsidRPr="00562214">
        <w:t>PostGresql</w:t>
      </w:r>
    </w:p>
    <w:p w14:paraId="35DAB5E2" w14:textId="77777777" w:rsidR="00E05FB5" w:rsidRPr="00562214" w:rsidRDefault="00E05FB5" w:rsidP="00E05FB5">
      <w:pPr>
        <w:pStyle w:val="Code"/>
      </w:pPr>
      <w:r w:rsidRPr="00562214">
        <w:t>{</w:t>
      </w:r>
    </w:p>
    <w:p w14:paraId="22805F8B" w14:textId="77777777" w:rsidR="00E05FB5" w:rsidRPr="00562214" w:rsidRDefault="00E05FB5" w:rsidP="00E05FB5">
      <w:pPr>
        <w:pStyle w:val="Code"/>
      </w:pPr>
      <w:r w:rsidRPr="00562214">
        <w:t xml:space="preserve">    "script" : ["sudo service postgresql start"],</w:t>
      </w:r>
    </w:p>
    <w:p w14:paraId="31DE1311" w14:textId="77777777" w:rsidR="00E05FB5" w:rsidRPr="00562214" w:rsidRDefault="00E05FB5" w:rsidP="00E05FB5">
      <w:pPr>
        <w:pStyle w:val="Code"/>
      </w:pPr>
      <w:r w:rsidRPr="00562214">
        <w:t xml:space="preserve">    "info" : "Starting Postgresql 9.3"</w:t>
      </w:r>
    </w:p>
    <w:p w14:paraId="2F8E362A" w14:textId="77777777" w:rsidR="00E05FB5" w:rsidRPr="00562214" w:rsidRDefault="00E05FB5" w:rsidP="00E05FB5">
      <w:pPr>
        <w:pStyle w:val="Code"/>
      </w:pPr>
      <w:r w:rsidRPr="00562214">
        <w:t>}</w:t>
      </w:r>
    </w:p>
    <w:p w14:paraId="3F74563C" w14:textId="1B89E726" w:rsidR="00C244CD" w:rsidRDefault="00C244CD" w:rsidP="00C244CD">
      <w:pPr>
        <w:pStyle w:val="Heading7"/>
      </w:pPr>
      <w:r>
        <w:t>React Development Server</w:t>
      </w:r>
    </w:p>
    <w:p w14:paraId="2F1C7625" w14:textId="77777777" w:rsidR="00C244CD" w:rsidRPr="00562214" w:rsidRDefault="00C244CD" w:rsidP="00C244CD">
      <w:pPr>
        <w:pStyle w:val="Code"/>
      </w:pPr>
      <w:r w:rsidRPr="00562214">
        <w:t>{</w:t>
      </w:r>
    </w:p>
    <w:p w14:paraId="71ED25E8" w14:textId="0C858CD2" w:rsidR="00C244CD" w:rsidRPr="00562214" w:rsidRDefault="00C244CD" w:rsidP="00C244CD">
      <w:pPr>
        <w:pStyle w:val="Code"/>
      </w:pPr>
      <w:r w:rsidRPr="00562214">
        <w:t xml:space="preserve">    "script" : ["cd /home/ubuntu/workspace/</w:t>
      </w:r>
      <w:r w:rsidR="006A5E6B">
        <w:t>biopama-demo-react</w:t>
      </w:r>
      <w:r w:rsidRPr="00562214">
        <w:t>","</w:t>
      </w:r>
      <w:r w:rsidR="002370BA">
        <w:t>npm start</w:t>
      </w:r>
      <w:r w:rsidRPr="00562214">
        <w:t>"],</w:t>
      </w:r>
    </w:p>
    <w:p w14:paraId="31D42586" w14:textId="70550015" w:rsidR="00C244CD" w:rsidRPr="00562214" w:rsidRDefault="00C244CD" w:rsidP="00C244CD">
      <w:pPr>
        <w:pStyle w:val="Code"/>
      </w:pPr>
      <w:r w:rsidRPr="00562214">
        <w:t xml:space="preserve">    "info" : "</w:t>
      </w:r>
      <w:r w:rsidR="002370BA">
        <w:t>React Development Server</w:t>
      </w:r>
      <w:r w:rsidRPr="00562214">
        <w:t xml:space="preserve"> now running at \\033[01;34m$url:808</w:t>
      </w:r>
      <w:r w:rsidR="003753FB">
        <w:t>0</w:t>
      </w:r>
      <w:r w:rsidRPr="00562214">
        <w:t>/</w:t>
      </w:r>
      <w:r w:rsidR="006A5E6B">
        <w:t>biopama-demo-react</w:t>
      </w:r>
      <w:r w:rsidR="001644E5" w:rsidRPr="001644E5">
        <w:t>/</w:t>
      </w:r>
      <w:r w:rsidRPr="00562214">
        <w:t>\\033[00m"</w:t>
      </w:r>
    </w:p>
    <w:p w14:paraId="147568C9" w14:textId="07E4949A" w:rsidR="00C244CD" w:rsidRPr="00C244CD" w:rsidRDefault="00C244CD" w:rsidP="00C244CD">
      <w:pPr>
        <w:pStyle w:val="Code"/>
      </w:pPr>
      <w:r w:rsidRPr="00562214">
        <w:t>}</w:t>
      </w:r>
    </w:p>
    <w:p w14:paraId="7DC0AB91" w14:textId="77777777" w:rsidR="00E05FB5" w:rsidRPr="00562214" w:rsidRDefault="00E05FB5" w:rsidP="00E05FB5">
      <w:pPr>
        <w:pStyle w:val="Heading7"/>
      </w:pPr>
      <w:r w:rsidRPr="00562214">
        <w:lastRenderedPageBreak/>
        <w:t>TensorBoard</w:t>
      </w:r>
    </w:p>
    <w:p w14:paraId="6382D05C" w14:textId="77777777" w:rsidR="00E05FB5" w:rsidRDefault="00E05FB5" w:rsidP="008B6883">
      <w:pPr>
        <w:pStyle w:val="BodyText2"/>
      </w:pPr>
      <w:r>
        <w:t>The following worked on the python workspace but not on the tensor-flow workspace where it said ‘</w:t>
      </w:r>
      <w:r w:rsidRPr="009D22CE">
        <w:t>tensorboard: command not found</w:t>
      </w:r>
      <w:r>
        <w:t xml:space="preserve">’. </w:t>
      </w:r>
    </w:p>
    <w:p w14:paraId="2C804ED6" w14:textId="77777777" w:rsidR="00E05FB5" w:rsidRPr="00562214" w:rsidRDefault="00E05FB5" w:rsidP="00E05FB5">
      <w:pPr>
        <w:pStyle w:val="Code"/>
      </w:pPr>
      <w:r w:rsidRPr="00562214">
        <w:t>{</w:t>
      </w:r>
    </w:p>
    <w:p w14:paraId="515D336B" w14:textId="77777777" w:rsidR="00E05FB5" w:rsidRPr="00562214" w:rsidRDefault="00E05FB5" w:rsidP="00E05FB5">
      <w:pPr>
        <w:pStyle w:val="Code"/>
      </w:pPr>
      <w:r w:rsidRPr="00562214">
        <w:t xml:space="preserve">    "script" : </w:t>
      </w:r>
      <w:r w:rsidRPr="00825C90">
        <w:t>["/home/ubuntu/anaconda2/bin/tensorboard --logdir ./home/ubuntu/workspace/event_files --port 8081"],</w:t>
      </w:r>
    </w:p>
    <w:p w14:paraId="7F8A7B3D" w14:textId="77777777" w:rsidR="00E05FB5" w:rsidRPr="00562214" w:rsidRDefault="00E05FB5" w:rsidP="00E05FB5">
      <w:pPr>
        <w:pStyle w:val="Code"/>
      </w:pPr>
      <w:r w:rsidRPr="00562214">
        <w:t xml:space="preserve">    "info" : "TensorBoard now running at \\033[01;34m$url:8081\\033[00m"</w:t>
      </w:r>
    </w:p>
    <w:p w14:paraId="7EA6DE86" w14:textId="77777777" w:rsidR="00E05FB5" w:rsidRDefault="00E05FB5" w:rsidP="00E05FB5">
      <w:pPr>
        <w:pStyle w:val="Code"/>
      </w:pPr>
      <w:r w:rsidRPr="00562214">
        <w:t>}</w:t>
      </w:r>
    </w:p>
    <w:p w14:paraId="62B3B530" w14:textId="77777777" w:rsidR="00E05FB5" w:rsidRDefault="00E05FB5" w:rsidP="008B6883">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233ACBAE" w14:textId="77777777" w:rsidR="00E05FB5" w:rsidRDefault="00E05FB5" w:rsidP="008B6883">
      <w:pPr>
        <w:pStyle w:val="BodyText2"/>
      </w:pPr>
      <w:r>
        <w:t>In the tensor-flow workspace, tensorboard is installed in the ‘/home/ubuntu/anaconda2/bin’ folder and this path is not in the $PATH variable that the custom runners use (but it is in the $PATH variable for the terminal so can run from the cmd line). Therefore, update the custom runner to this on the tensor-flow workspace:</w:t>
      </w:r>
    </w:p>
    <w:p w14:paraId="21A49280" w14:textId="77777777" w:rsidR="00E05FB5" w:rsidRDefault="00E05FB5" w:rsidP="00E05FB5">
      <w:pPr>
        <w:pStyle w:val="Code"/>
      </w:pPr>
      <w:r>
        <w:t>{</w:t>
      </w:r>
    </w:p>
    <w:p w14:paraId="41950C7F" w14:textId="77777777" w:rsidR="00E05FB5" w:rsidRDefault="00E05FB5" w:rsidP="00E05FB5">
      <w:pPr>
        <w:pStyle w:val="Code"/>
      </w:pPr>
      <w:r>
        <w:t xml:space="preserve">    "script" : ["/home/ubuntu/anaconda2/bin/tensorboard --logdir /home/ubuntu/workspace/logs --port 8081"],</w:t>
      </w:r>
    </w:p>
    <w:p w14:paraId="0E0D2F5E" w14:textId="77777777" w:rsidR="00E05FB5" w:rsidRDefault="00E05FB5" w:rsidP="00E05FB5">
      <w:pPr>
        <w:pStyle w:val="Code"/>
      </w:pPr>
      <w:r>
        <w:t xml:space="preserve">    "info" : "TensorBoard now running at \\033[01;34m$url:8081\\033[00m"</w:t>
      </w:r>
    </w:p>
    <w:p w14:paraId="2ADEEAB6" w14:textId="77777777" w:rsidR="00E05FB5" w:rsidRDefault="00E05FB5" w:rsidP="00E05FB5">
      <w:pPr>
        <w:pStyle w:val="Code"/>
      </w:pPr>
      <w:r>
        <w:t>}</w:t>
      </w:r>
    </w:p>
    <w:p w14:paraId="468281F0" w14:textId="77777777" w:rsidR="00E05FB5" w:rsidRDefault="00E05FB5" w:rsidP="00E05FB5">
      <w:pPr>
        <w:pStyle w:val="Heading6"/>
      </w:pPr>
      <w:r>
        <w:t>Runner variables</w:t>
      </w:r>
    </w:p>
    <w:p w14:paraId="17BFBFB6" w14:textId="77777777" w:rsidR="00E05FB5" w:rsidRPr="00474C12" w:rsidRDefault="00E05FB5" w:rsidP="008B6883">
      <w:pPr>
        <w:pStyle w:val="BodyText2"/>
      </w:pPr>
      <w:r>
        <w:t xml:space="preserve">Documentation </w:t>
      </w:r>
      <w:hyperlink r:id="rId607" w:history="1">
        <w:r w:rsidRPr="00474C12">
          <w:rPr>
            <w:rStyle w:val="Hyperlink"/>
          </w:rPr>
          <w:t>here</w:t>
        </w:r>
      </w:hyperlink>
      <w:r>
        <w:t>.</w:t>
      </w:r>
    </w:p>
    <w:p w14:paraId="322A75B2" w14:textId="77777777" w:rsidR="00E05FB5" w:rsidRDefault="00E05FB5" w:rsidP="00E05FB5">
      <w:pPr>
        <w:pStyle w:val="Heading6"/>
      </w:pPr>
      <w:r>
        <w:t>Issues</w:t>
      </w:r>
    </w:p>
    <w:p w14:paraId="21F1F992" w14:textId="77777777" w:rsidR="00E05FB5" w:rsidRDefault="00E05FB5" w:rsidP="00E05FB5">
      <w:pPr>
        <w:pStyle w:val="Heading7"/>
      </w:pPr>
      <w:r>
        <w:t>Not updating</w:t>
      </w:r>
    </w:p>
    <w:p w14:paraId="5B000997" w14:textId="77777777" w:rsidR="00E05FB5" w:rsidRPr="00887B97" w:rsidRDefault="00E05FB5" w:rsidP="008B6883">
      <w:pPr>
        <w:pStyle w:val="BodyText2"/>
      </w:pPr>
      <w:r>
        <w:t>Custom runners do not always refresh in the IDE and you will have to reload the workspace for them to refresh properly.</w:t>
      </w:r>
    </w:p>
    <w:p w14:paraId="2B7CBE7F" w14:textId="77777777" w:rsidR="00E05FB5" w:rsidRDefault="00E05FB5" w:rsidP="00E05FB5">
      <w:pPr>
        <w:pStyle w:val="Heading5"/>
      </w:pPr>
      <w:r>
        <w:t>Tips</w:t>
      </w:r>
    </w:p>
    <w:p w14:paraId="6BA4E367" w14:textId="77777777" w:rsidR="00E05FB5" w:rsidRDefault="00E05FB5" w:rsidP="00E05FB5">
      <w:pPr>
        <w:pStyle w:val="ListBullet"/>
      </w:pPr>
      <w:r>
        <w:t>To get files from a url, use wget:</w:t>
      </w:r>
    </w:p>
    <w:p w14:paraId="2FB4DB62" w14:textId="77777777" w:rsidR="00E05FB5" w:rsidRDefault="00E05FB5" w:rsidP="00E05FB5">
      <w:pPr>
        <w:pStyle w:val="Unix"/>
      </w:pPr>
      <w:r>
        <w:t xml:space="preserve">wget </w:t>
      </w:r>
      <w:r w:rsidRPr="00C82F4C">
        <w:t>https://storage.googleapis.com/geeimageserver.appspot.com/vectorTileTestData.7z</w:t>
      </w:r>
    </w:p>
    <w:p w14:paraId="485106E8" w14:textId="77777777" w:rsidR="00E05FB5" w:rsidRDefault="00E05FB5" w:rsidP="00E05FB5">
      <w:pPr>
        <w:pStyle w:val="ListBullet"/>
      </w:pPr>
      <w:r>
        <w:t>To change the default editor associated with a file, click on the language specifier in the bottom right of the code editor and change it to what you want.</w:t>
      </w:r>
    </w:p>
    <w:p w14:paraId="6782D6FC" w14:textId="77777777" w:rsidR="00E05FB5" w:rsidRDefault="00E05FB5" w:rsidP="00E05FB5">
      <w:pPr>
        <w:pStyle w:val="ListBullet"/>
      </w:pPr>
      <w:r>
        <w:t>To see a list of packages enter</w:t>
      </w:r>
    </w:p>
    <w:p w14:paraId="217E602F" w14:textId="34B3D6A9" w:rsidR="00E05FB5" w:rsidRDefault="00E05FB5" w:rsidP="00E05FB5">
      <w:pPr>
        <w:pStyle w:val="Unix"/>
      </w:pPr>
      <w:r>
        <w:t>c9 list</w:t>
      </w:r>
    </w:p>
    <w:p w14:paraId="723EDF15" w14:textId="5FF527B4" w:rsidR="007F3004" w:rsidRPr="00B01B9E" w:rsidRDefault="007F3004" w:rsidP="008B3123">
      <w:pPr>
        <w:pStyle w:val="ListBullet"/>
      </w:pPr>
      <w:r>
        <w:t>To open files with a single click Enable the "Enable Preview On Tree Selection" option under Cloud9-&gt;Preferences-&gt;User Settings-&gt;Tree &amp; Navigate</w:t>
      </w:r>
    </w:p>
    <w:p w14:paraId="083CAE5D" w14:textId="77777777" w:rsidR="00E05FB5" w:rsidRDefault="00E05FB5" w:rsidP="00E05FB5">
      <w:pPr>
        <w:pStyle w:val="Heading5"/>
      </w:pPr>
      <w:r>
        <w:t>Workspace Types</w:t>
      </w:r>
    </w:p>
    <w:p w14:paraId="1AF9DD9C" w14:textId="77777777" w:rsidR="00E05FB5" w:rsidRDefault="00E05FB5" w:rsidP="00E05FB5">
      <w:pPr>
        <w:pStyle w:val="Heading6"/>
      </w:pPr>
      <w:r>
        <w:t>Details</w:t>
      </w:r>
    </w:p>
    <w:p w14:paraId="7EB76982" w14:textId="77777777" w:rsidR="00E05FB5" w:rsidRDefault="00E05FB5" w:rsidP="008B6883">
      <w:pPr>
        <w:pStyle w:val="BodyText2"/>
      </w:pPr>
      <w:r>
        <w:t>To get more information about the Cloud9 workspace, hover over a terminal tab and it will show the following information:</w:t>
      </w:r>
    </w:p>
    <w:p w14:paraId="5D579723" w14:textId="77777777" w:rsidR="00E05FB5" w:rsidRDefault="00E05FB5" w:rsidP="008B6883">
      <w:pPr>
        <w:pStyle w:val="Cloud9Tab"/>
      </w:pPr>
      <w:r>
        <w:t>&lt;user&gt;@&lt;Google Compute Engine VM name&gt;: ~/workspace</w:t>
      </w:r>
    </w:p>
    <w:p w14:paraId="044DFDC0" w14:textId="77777777" w:rsidR="00E05FB5" w:rsidRDefault="00E05FB5" w:rsidP="008B6883">
      <w:pPr>
        <w:pStyle w:val="BodyText2"/>
      </w:pPr>
      <w:r>
        <w:t>For a hosted workspace it will be like this:</w:t>
      </w:r>
    </w:p>
    <w:p w14:paraId="3F0C4EAB" w14:textId="77777777" w:rsidR="00E05FB5" w:rsidRDefault="00E05FB5" w:rsidP="008B6883">
      <w:pPr>
        <w:pStyle w:val="Cloud9Tab"/>
      </w:pPr>
      <w:r w:rsidRPr="00C13DF1">
        <w:t>ubuntu@blishten-db-server-4629705: ~/</w:t>
      </w:r>
      <w:r w:rsidRPr="00390FC9">
        <w:t>workspace</w:t>
      </w:r>
    </w:p>
    <w:p w14:paraId="5632DE7F" w14:textId="77777777" w:rsidR="00E05FB5" w:rsidRDefault="00E05FB5" w:rsidP="008B6883">
      <w:pPr>
        <w:pStyle w:val="BodyText2"/>
      </w:pPr>
      <w:r>
        <w:t>For an SSH workspace it will be like this:</w:t>
      </w:r>
    </w:p>
    <w:p w14:paraId="788E88F2" w14:textId="77777777" w:rsidR="00E05FB5" w:rsidRPr="00C13DF1" w:rsidRDefault="00E05FB5" w:rsidP="008B6883">
      <w:pPr>
        <w:pStyle w:val="Cloud9Tab"/>
      </w:pPr>
      <w:r>
        <w:t>Ubuntu14-04-micro</w:t>
      </w:r>
    </w:p>
    <w:p w14:paraId="0F28B1D0" w14:textId="77777777" w:rsidR="00E05FB5" w:rsidRDefault="00E05FB5" w:rsidP="00E05FB5">
      <w:pPr>
        <w:pStyle w:val="Heading6"/>
      </w:pPr>
      <w:r>
        <w:t>Google Cloud Platform</w:t>
      </w:r>
    </w:p>
    <w:p w14:paraId="273A42D1" w14:textId="77777777" w:rsidR="00E05FB5" w:rsidRPr="00B34FD8" w:rsidRDefault="00E05FB5" w:rsidP="008B6883">
      <w:pPr>
        <w:pStyle w:val="BodyText2"/>
      </w:pPr>
      <w:r>
        <w:t>When you create a new workspace using a Google Cloud Platform, the Google Cloud SDK is installed by default.</w:t>
      </w:r>
    </w:p>
    <w:p w14:paraId="012225FE" w14:textId="77777777" w:rsidR="00E05FB5" w:rsidRPr="00B86715" w:rsidRDefault="00E05FB5" w:rsidP="00E05FB5">
      <w:pPr>
        <w:pStyle w:val="Heading6"/>
      </w:pPr>
      <w:r>
        <w:t>Hosted Workspaces</w:t>
      </w:r>
    </w:p>
    <w:p w14:paraId="1618417D" w14:textId="77777777" w:rsidR="00E05FB5" w:rsidRDefault="00E05FB5" w:rsidP="00E05FB5">
      <w:pPr>
        <w:pStyle w:val="Heading7"/>
      </w:pPr>
      <w:r>
        <w:lastRenderedPageBreak/>
        <w:t>Workspace templates</w:t>
      </w:r>
    </w:p>
    <w:p w14:paraId="3B952570" w14:textId="77777777" w:rsidR="00E05FB5" w:rsidRPr="005852A1" w:rsidRDefault="00E05FB5" w:rsidP="008B6883">
      <w:pPr>
        <w:pStyle w:val="BodyText2"/>
      </w:pPr>
      <w:r>
        <w:t xml:space="preserve">The workspaces that are hosted on Cloud9 use these templates: </w:t>
      </w:r>
      <w:hyperlink r:id="rId608" w:history="1">
        <w:r w:rsidRPr="00944716">
          <w:rPr>
            <w:rStyle w:val="Hyperlink"/>
          </w:rPr>
          <w:t>https://github.com/c9/templates</w:t>
        </w:r>
      </w:hyperlink>
      <w:r>
        <w:t xml:space="preserve"> </w:t>
      </w:r>
    </w:p>
    <w:p w14:paraId="63CA1489" w14:textId="77777777" w:rsidR="00E05FB5" w:rsidRDefault="00E05FB5" w:rsidP="00E05FB5">
      <w:pPr>
        <w:pStyle w:val="Heading6"/>
      </w:pPr>
      <w:r>
        <w:t>Remote SSH Workspaces</w:t>
      </w:r>
    </w:p>
    <w:p w14:paraId="5F6DECBA" w14:textId="77777777" w:rsidR="008926BA" w:rsidRDefault="00E05FB5" w:rsidP="008B6883">
      <w:pPr>
        <w:pStyle w:val="BodyText2"/>
      </w:pPr>
      <w:r>
        <w:t xml:space="preserve">See here for instructions on connecting to your own </w:t>
      </w:r>
      <w:hyperlink r:id="rId609" w:history="1">
        <w:r w:rsidRPr="00B86715">
          <w:rPr>
            <w:rStyle w:val="Hyperlink"/>
          </w:rPr>
          <w:t>SSH</w:t>
        </w:r>
      </w:hyperlink>
      <w:r>
        <w:t xml:space="preserve"> workspace. </w:t>
      </w:r>
    </w:p>
    <w:p w14:paraId="65599254" w14:textId="6BB6C4EF" w:rsidR="00E05FB5" w:rsidRDefault="00E05FB5" w:rsidP="00E05FB5">
      <w:pPr>
        <w:pStyle w:val="Heading7"/>
      </w:pPr>
      <w:bookmarkStart w:id="130" w:name="_Connecting"/>
      <w:bookmarkEnd w:id="130"/>
      <w:r>
        <w:t>Connecting</w:t>
      </w:r>
    </w:p>
    <w:p w14:paraId="5DADE7E1" w14:textId="7C27EADF" w:rsidR="0056423D" w:rsidRDefault="0056423D" w:rsidP="0056423D">
      <w:pPr>
        <w:pStyle w:val="Heading8"/>
      </w:pPr>
      <w:r>
        <w:t>Using GCP as the backend</w:t>
      </w:r>
    </w:p>
    <w:p w14:paraId="226A64C0" w14:textId="4BEF11F5" w:rsidR="00E7178A" w:rsidRPr="00E7178A" w:rsidRDefault="00E7178A" w:rsidP="00E7178A">
      <w:pPr>
        <w:pStyle w:val="BodyText2"/>
      </w:pPr>
      <w:r>
        <w:t xml:space="preserve">I am going to connect to a Google Compute Engine VM Instance using the f1-micro free tier. See </w:t>
      </w:r>
      <w:hyperlink w:anchor="_Google_Compute_Engine" w:history="1">
        <w:r w:rsidRPr="00BE64BB">
          <w:rPr>
            <w:rStyle w:val="Hyperlink"/>
          </w:rPr>
          <w:t>Google Compute Engine</w:t>
        </w:r>
      </w:hyperlink>
      <w:r>
        <w:t>.</w:t>
      </w:r>
    </w:p>
    <w:p w14:paraId="384F84EC" w14:textId="7DD0FE11" w:rsidR="00E05FB5" w:rsidRPr="00B42E71" w:rsidRDefault="00E05FB5" w:rsidP="002578F7">
      <w:pPr>
        <w:pStyle w:val="ListNumber"/>
        <w:numPr>
          <w:ilvl w:val="0"/>
          <w:numId w:val="41"/>
        </w:numPr>
      </w:pPr>
      <w:r>
        <w:t xml:space="preserve">Configure the remote VM to allow connections from Cloud9. For GCP see </w:t>
      </w:r>
      <w:hyperlink w:anchor="_Using_Cloud9" w:history="1">
        <w:r w:rsidR="00D06358">
          <w:rPr>
            <w:rStyle w:val="Hyperlink"/>
          </w:rPr>
          <w:t>the GCP Connecting to using SSH from Cloud9 section</w:t>
        </w:r>
      </w:hyperlink>
      <w:r>
        <w:t xml:space="preserve">. </w:t>
      </w:r>
    </w:p>
    <w:p w14:paraId="5DAB147E" w14:textId="77777777" w:rsidR="00E05FB5" w:rsidRDefault="00E05FB5" w:rsidP="002578F7">
      <w:pPr>
        <w:pStyle w:val="ListNumber"/>
      </w:pPr>
      <w:r>
        <w:t xml:space="preserve">Create a new workspace in Cloud9 and enter the following information. </w:t>
      </w:r>
    </w:p>
    <w:p w14:paraId="073E1FE9" w14:textId="77777777" w:rsidR="00E05FB5" w:rsidRDefault="00E05FB5" w:rsidP="008B6883">
      <w:pPr>
        <w:pStyle w:val="BodyText2"/>
      </w:pPr>
      <w:r>
        <w:t>To get the Node.js binary path on a VM:</w:t>
      </w:r>
    </w:p>
    <w:p w14:paraId="755AE3F7" w14:textId="77777777" w:rsidR="00E05FB5" w:rsidRDefault="00E05FB5" w:rsidP="00E05FB5">
      <w:pPr>
        <w:pStyle w:val="Unix"/>
      </w:pPr>
      <w:r>
        <w:t>a_cottam@postgresql-1-vm:~$ which node</w:t>
      </w:r>
    </w:p>
    <w:p w14:paraId="3AE86F05" w14:textId="77777777" w:rsidR="00E05FB5" w:rsidRDefault="00E05FB5" w:rsidP="00E05FB5">
      <w:pPr>
        <w:pStyle w:val="Unix"/>
      </w:pPr>
      <w:r>
        <w:t>/home/a_cottam/.nvm/versions/node/v8.1.0/bin/node</w:t>
      </w:r>
    </w:p>
    <w:p w14:paraId="01F7E910" w14:textId="77777777" w:rsidR="00E05FB5" w:rsidRDefault="00E05FB5" w:rsidP="008B6883">
      <w:pPr>
        <w:pStyle w:val="BodyText2"/>
      </w:pPr>
      <w:r>
        <w:t xml:space="preserve">The username must match the username that is part of the SSH key defined in </w:t>
      </w:r>
      <w:hyperlink w:anchor="_Add_Cloud9_SSH" w:history="1">
        <w:r w:rsidRPr="008B4B34">
          <w:rPr>
            <w:rStyle w:val="Hyperlink"/>
          </w:rPr>
          <w:t>Add Cloud9 SSH Key</w:t>
        </w:r>
      </w:hyperlink>
      <w:r>
        <w:t>.</w:t>
      </w:r>
    </w:p>
    <w:p w14:paraId="1EB4C0EA" w14:textId="77777777" w:rsidR="00E05FB5" w:rsidRDefault="00E05FB5" w:rsidP="008B6883">
      <w:pPr>
        <w:pStyle w:val="BodyText2"/>
      </w:pPr>
      <w:r>
        <w:rPr>
          <w:noProof/>
          <w:lang w:bidi="ar-SA"/>
        </w:rPr>
        <w:drawing>
          <wp:inline distT="0" distB="0" distL="0" distR="0" wp14:anchorId="098D4108" wp14:editId="0B048A17">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17598A09" w14:textId="77777777" w:rsidR="00E05FB5" w:rsidRDefault="00E05FB5" w:rsidP="008B6883">
      <w:pPr>
        <w:pStyle w:val="BodyText2"/>
      </w:pPr>
      <w:r>
        <w:t>Then click ‘Create workspace’ and it will show the following:</w:t>
      </w:r>
    </w:p>
    <w:p w14:paraId="61112826" w14:textId="77777777" w:rsidR="00E05FB5" w:rsidRDefault="00E05FB5" w:rsidP="008B6883">
      <w:pPr>
        <w:pStyle w:val="BodyText2"/>
      </w:pPr>
      <w:r>
        <w:rPr>
          <w:noProof/>
          <w:lang w:bidi="ar-SA"/>
        </w:rPr>
        <w:lastRenderedPageBreak/>
        <w:drawing>
          <wp:inline distT="0" distB="0" distL="0" distR="0" wp14:anchorId="48325CB3" wp14:editId="4F1B1408">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3A98A39F" w14:textId="2B19B6D1" w:rsidR="00283EB3" w:rsidRDefault="00283EB3" w:rsidP="00283EB3">
      <w:pPr>
        <w:pStyle w:val="Heading8"/>
      </w:pPr>
      <w:r>
        <w:t>Using any virtual machine as the backend</w:t>
      </w:r>
    </w:p>
    <w:p w14:paraId="14874546" w14:textId="2B88E624" w:rsidR="00283EB3" w:rsidRDefault="00283EB3" w:rsidP="00283EB3">
      <w:pPr>
        <w:pStyle w:val="BodyText2"/>
      </w:pPr>
      <w:r>
        <w:t xml:space="preserve">I am also going to connect to the Penrose hosted machine (for the ssh details see </w:t>
      </w:r>
      <w:hyperlink w:anchor="_Connections" w:history="1">
        <w:r w:rsidRPr="00283EB3">
          <w:rPr>
            <w:rStyle w:val="Hyperlink"/>
          </w:rPr>
          <w:t>here</w:t>
        </w:r>
      </w:hyperlink>
      <w:r>
        <w:t>).</w:t>
      </w:r>
    </w:p>
    <w:p w14:paraId="3DF1C6C6" w14:textId="0541A98B" w:rsidR="002942A6" w:rsidRDefault="00814446" w:rsidP="002578F7">
      <w:pPr>
        <w:pStyle w:val="ListNumber"/>
        <w:numPr>
          <w:ilvl w:val="0"/>
          <w:numId w:val="47"/>
        </w:numPr>
      </w:pPr>
      <w:r>
        <w:t>I already have a connection from Codeanywhere</w:t>
      </w:r>
      <w:r w:rsidR="002B045B">
        <w:t xml:space="preserve"> that allows me to add the Cloud9 ssh key to the Penrose machine</w:t>
      </w:r>
    </w:p>
    <w:p w14:paraId="4311E661" w14:textId="3113BDEA" w:rsidR="00896D47" w:rsidRDefault="00896D47" w:rsidP="002578F7">
      <w:pPr>
        <w:pStyle w:val="ListNumber"/>
        <w:numPr>
          <w:ilvl w:val="0"/>
          <w:numId w:val="47"/>
        </w:numPr>
      </w:pPr>
      <w:r>
        <w:t>Create a new Workspace in Cloud9 and copy the ssh key</w:t>
      </w:r>
      <w:r w:rsidR="005909BF">
        <w:t xml:space="preserve"> to the backend (here the Penrose machine):</w:t>
      </w:r>
    </w:p>
    <w:p w14:paraId="680A4314" w14:textId="7F324714" w:rsidR="005909BF" w:rsidRDefault="003A098B" w:rsidP="005909BF">
      <w:pPr>
        <w:pStyle w:val="Unix"/>
      </w:pPr>
      <w:r w:rsidRPr="003A098B">
        <w:t xml:space="preserve">biopama@Ubuntu-1710-artful-64-minimal:/$ </w:t>
      </w:r>
      <w:r>
        <w:t xml:space="preserve">sudo </w:t>
      </w:r>
      <w:r w:rsidRPr="003A098B">
        <w:t>vi .ssh/authorized_keys</w:t>
      </w:r>
    </w:p>
    <w:p w14:paraId="16B225B7" w14:textId="6B30DD8F" w:rsidR="00BF5EA4" w:rsidRDefault="003A098B" w:rsidP="003A098B">
      <w:pPr>
        <w:pStyle w:val="BodyText2"/>
      </w:pPr>
      <w:r>
        <w:t>Then ESC;:;x RETURN.</w:t>
      </w:r>
      <w:r w:rsidR="00BF5EA4">
        <w:t xml:space="preserve"> Make sure you have entered the key correctly as you will get permission denied errors.</w:t>
      </w:r>
      <w:r w:rsidR="00B06C32">
        <w:t xml:space="preserve"> Then enter the following and it should connect:</w:t>
      </w:r>
    </w:p>
    <w:p w14:paraId="1DCA32F3" w14:textId="082E0F16" w:rsidR="00B06C32" w:rsidRPr="00283EB3" w:rsidRDefault="00B06C32" w:rsidP="003A098B">
      <w:pPr>
        <w:pStyle w:val="BodyText2"/>
      </w:pPr>
      <w:r>
        <w:rPr>
          <w:noProof/>
          <w:lang w:bidi="ar-SA"/>
        </w:rPr>
        <w:drawing>
          <wp:inline distT="0" distB="0" distL="0" distR="0" wp14:anchorId="57CE9F21" wp14:editId="721E0F45">
            <wp:extent cx="2552920" cy="2317266"/>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2565568" cy="2328747"/>
                    </a:xfrm>
                    <a:prstGeom prst="rect">
                      <a:avLst/>
                    </a:prstGeom>
                    <a:noFill/>
                    <a:ln>
                      <a:noFill/>
                    </a:ln>
                  </pic:spPr>
                </pic:pic>
              </a:graphicData>
            </a:graphic>
          </wp:inline>
        </w:drawing>
      </w:r>
    </w:p>
    <w:p w14:paraId="6A3E3270" w14:textId="6FEEE373" w:rsidR="00E05FB5" w:rsidRDefault="00E05FB5" w:rsidP="00E05FB5">
      <w:pPr>
        <w:pStyle w:val="Heading7"/>
      </w:pPr>
      <w:r>
        <w:t>Configuring</w:t>
      </w:r>
    </w:p>
    <w:p w14:paraId="6F21DD75" w14:textId="77777777" w:rsidR="00E05FB5" w:rsidRDefault="00E05FB5" w:rsidP="008B6883">
      <w:pPr>
        <w:pStyle w:val="BodyText2"/>
      </w:pPr>
      <w:r>
        <w:t>To see what processes are running on the VM as there is no System Info tab in SSH workspaces:</w:t>
      </w:r>
    </w:p>
    <w:p w14:paraId="0139CB7E" w14:textId="77777777" w:rsidR="00E05FB5" w:rsidRDefault="00E05FB5" w:rsidP="00E05FB5">
      <w:pPr>
        <w:pStyle w:val="Unix"/>
      </w:pPr>
      <w:r w:rsidRPr="003D3E89">
        <w:t>a_cottam@postgresql-1-vm:~$ ps -A</w:t>
      </w:r>
    </w:p>
    <w:p w14:paraId="21404929" w14:textId="77777777" w:rsidR="00E05FB5" w:rsidRDefault="00E05FB5" w:rsidP="00E05FB5">
      <w:pPr>
        <w:pStyle w:val="Heading8"/>
      </w:pPr>
      <w:r>
        <w:t>Using Cloud9 install script</w:t>
      </w:r>
    </w:p>
    <w:p w14:paraId="3A438010" w14:textId="77777777" w:rsidR="00E05FB5" w:rsidRDefault="00E05FB5" w:rsidP="008B6883">
      <w:pPr>
        <w:pStyle w:val="BodyText2"/>
      </w:pPr>
      <w:r>
        <w:t xml:space="preserve">Available here: </w:t>
      </w:r>
      <w:hyperlink r:id="rId613" w:history="1">
        <w:r w:rsidRPr="00510A5D">
          <w:rPr>
            <w:rStyle w:val="Hyperlink"/>
          </w:rPr>
          <w:t>https://github.com/c9/install</w:t>
        </w:r>
      </w:hyperlink>
      <w:r>
        <w:t xml:space="preserve"> </w:t>
      </w:r>
    </w:p>
    <w:p w14:paraId="4A94C6CF" w14:textId="77777777" w:rsidR="00E05FB5" w:rsidRDefault="00E05FB5" w:rsidP="00E05FB5">
      <w:pPr>
        <w:pStyle w:val="Unix"/>
      </w:pPr>
      <w:r w:rsidRPr="00F76772">
        <w:t>a_cottam@ubuntu14-04-micro:~$ sudo apt-get install build-essential</w:t>
      </w:r>
    </w:p>
    <w:p w14:paraId="489BBF07" w14:textId="77777777" w:rsidR="00E05FB5" w:rsidRDefault="00E05FB5" w:rsidP="00E05FB5">
      <w:pPr>
        <w:pStyle w:val="Unix"/>
      </w:pPr>
      <w:r w:rsidRPr="00F76772">
        <w:t>a_cottam@ubuntu14-04-micro:~$ curl -L https://raw.githubusercontent.com/c9/install/master/install.sh | bash</w:t>
      </w:r>
    </w:p>
    <w:p w14:paraId="19FC427E" w14:textId="77777777" w:rsidR="00E05FB5" w:rsidRPr="003D3E89" w:rsidRDefault="00E05FB5" w:rsidP="008B6883">
      <w:pPr>
        <w:pStyle w:val="BodyText2"/>
      </w:pPr>
      <w:r>
        <w:t>Still no node installation but it does install other things.</w:t>
      </w:r>
    </w:p>
    <w:p w14:paraId="2D78A4F3" w14:textId="77777777" w:rsidR="0042022B" w:rsidRDefault="0042022B" w:rsidP="0042022B">
      <w:pPr>
        <w:pStyle w:val="Heading7"/>
      </w:pPr>
      <w:r>
        <w:t>Issues</w:t>
      </w:r>
    </w:p>
    <w:p w14:paraId="169E6610" w14:textId="069E68DD" w:rsidR="0042022B" w:rsidRDefault="0042022B" w:rsidP="0042022B">
      <w:pPr>
        <w:pStyle w:val="Heading8"/>
      </w:pPr>
      <w:bookmarkStart w:id="131" w:name="_Errors"/>
      <w:bookmarkEnd w:id="131"/>
      <w:r>
        <w:t>Errors</w:t>
      </w:r>
    </w:p>
    <w:p w14:paraId="1D10CE8C" w14:textId="5AD58B9C" w:rsidR="0042022B" w:rsidRDefault="0042022B" w:rsidP="0042022B">
      <w:pPr>
        <w:pStyle w:val="BodyText2"/>
      </w:pPr>
      <w:r>
        <w:lastRenderedPageBreak/>
        <w:t>On 20/03/18 on loading the gce-ubuntu-14-04-micro workspace I got the following error:</w:t>
      </w:r>
    </w:p>
    <w:p w14:paraId="4D59D53C" w14:textId="6D24D98A" w:rsidR="0042022B" w:rsidRDefault="0042022B" w:rsidP="0042022B">
      <w:pPr>
        <w:pStyle w:val="BodyText2"/>
      </w:pPr>
      <w:r>
        <w:rPr>
          <w:noProof/>
          <w:lang w:bidi="ar-SA"/>
        </w:rPr>
        <w:drawing>
          <wp:inline distT="0" distB="0" distL="0" distR="0" wp14:anchorId="0B631CA4" wp14:editId="118E4B7A">
            <wp:extent cx="2470245" cy="1223233"/>
            <wp:effectExtent l="0" t="0" r="635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4">
                      <a:extLst>
                        <a:ext uri="{28A0092B-C50C-407E-A947-70E740481C1C}">
                          <a14:useLocalDpi xmlns:a14="http://schemas.microsoft.com/office/drawing/2010/main" val="0"/>
                        </a:ext>
                      </a:extLst>
                    </a:blip>
                    <a:srcRect/>
                    <a:stretch>
                      <a:fillRect/>
                    </a:stretch>
                  </pic:blipFill>
                  <pic:spPr bwMode="auto">
                    <a:xfrm>
                      <a:off x="0" y="0"/>
                      <a:ext cx="2488904" cy="1232473"/>
                    </a:xfrm>
                    <a:prstGeom prst="rect">
                      <a:avLst/>
                    </a:prstGeom>
                    <a:noFill/>
                    <a:ln>
                      <a:noFill/>
                    </a:ln>
                  </pic:spPr>
                </pic:pic>
              </a:graphicData>
            </a:graphic>
          </wp:inline>
        </w:drawing>
      </w:r>
    </w:p>
    <w:p w14:paraId="39BA71CD" w14:textId="2940E916" w:rsidR="0042022B" w:rsidRDefault="0042022B" w:rsidP="0042022B">
      <w:pPr>
        <w:pStyle w:val="BodyText2"/>
      </w:pPr>
      <w:r>
        <w:t xml:space="preserve">If you click on Update it fails to install. See </w:t>
      </w:r>
      <w:hyperlink r:id="rId615" w:history="1">
        <w:r w:rsidRPr="0042022B">
          <w:rPr>
            <w:rStyle w:val="Hyperlink"/>
          </w:rPr>
          <w:t>here</w:t>
        </w:r>
      </w:hyperlink>
      <w:r>
        <w:t xml:space="preserve"> for the solution. Basically you need to run the install script from </w:t>
      </w:r>
      <w:hyperlink r:id="rId616" w:history="1">
        <w:r w:rsidRPr="0042022B">
          <w:rPr>
            <w:rStyle w:val="Hyperlink"/>
          </w:rPr>
          <w:t>here</w:t>
        </w:r>
      </w:hyperlink>
      <w:r>
        <w:t xml:space="preserve"> in </w:t>
      </w:r>
      <w:r w:rsidR="00786595">
        <w:t>the Google Cloud Console and close and reopen the workspace in c9.</w:t>
      </w:r>
    </w:p>
    <w:p w14:paraId="38EBD5CC" w14:textId="422F5063" w:rsidR="00037D3C" w:rsidRPr="0042022B" w:rsidRDefault="00037D3C" w:rsidP="00037D3C">
      <w:pPr>
        <w:pStyle w:val="Unix"/>
      </w:pPr>
      <w:r w:rsidRPr="00037D3C">
        <w:t>curl -L https://raw.githubusercontent.com/c9/install/master/install.sh | bash</w:t>
      </w:r>
    </w:p>
    <w:p w14:paraId="7D8F922B" w14:textId="77777777" w:rsidR="00E05FB5" w:rsidRDefault="00E05FB5" w:rsidP="00E05FB5">
      <w:pPr>
        <w:pStyle w:val="Heading7"/>
      </w:pPr>
      <w:r>
        <w:t>Differences between SSH Workspaces and Hosted Workspaces</w:t>
      </w:r>
    </w:p>
    <w:p w14:paraId="07E776E2" w14:textId="77777777" w:rsidR="00E05FB5" w:rsidRDefault="00E05FB5" w:rsidP="00E05FB5">
      <w:pPr>
        <w:pStyle w:val="Heading8"/>
      </w:pPr>
      <w:r>
        <w:t>Installations</w:t>
      </w:r>
    </w:p>
    <w:p w14:paraId="55C867EF" w14:textId="77777777" w:rsidR="00E05FB5" w:rsidRPr="00237368" w:rsidRDefault="00E05FB5" w:rsidP="008B6883">
      <w:pPr>
        <w:pStyle w:val="BodyText2"/>
      </w:pPr>
      <w:r>
        <w:t xml:space="preserve">There is no Apache installed on </w:t>
      </w:r>
    </w:p>
    <w:p w14:paraId="04481FA2" w14:textId="77777777" w:rsidR="00E05FB5" w:rsidRDefault="00E05FB5" w:rsidP="00E05FB5">
      <w:pPr>
        <w:pStyle w:val="Heading8"/>
      </w:pPr>
      <w:r>
        <w:t>Runners</w:t>
      </w:r>
    </w:p>
    <w:p w14:paraId="5DF23B3A" w14:textId="77777777" w:rsidR="00E05FB5" w:rsidRDefault="00E05FB5" w:rsidP="008B6883">
      <w:pPr>
        <w:pStyle w:val="BodyText2"/>
      </w:pPr>
      <w:r>
        <w:t>There are far fewer runners in the SSH workspaces - on the left is an SSH workspace (GCE ‘</w:t>
      </w:r>
      <w:r w:rsidRPr="003A4D1B">
        <w:t>postgresql-1-vm</w:t>
      </w:r>
      <w:r>
        <w:t>’ instance) and on the right is the db-server hosted workspace:</w:t>
      </w:r>
    </w:p>
    <w:p w14:paraId="30D714CF" w14:textId="77777777" w:rsidR="00E05FB5" w:rsidRDefault="00E05FB5" w:rsidP="008B6883">
      <w:pPr>
        <w:pStyle w:val="BodyText2"/>
      </w:pPr>
      <w:r>
        <w:rPr>
          <w:noProof/>
          <w:lang w:bidi="ar-SA"/>
        </w:rPr>
        <w:drawing>
          <wp:inline distT="0" distB="0" distL="0" distR="0" wp14:anchorId="5CDC66B3" wp14:editId="0E5CBB2B">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7">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464622E3" w14:textId="77777777" w:rsidR="00E05FB5" w:rsidRPr="003A4D1B" w:rsidRDefault="00E05FB5" w:rsidP="008B6883">
      <w:pPr>
        <w:pStyle w:val="BodyText2"/>
      </w:pPr>
      <w:r>
        <w:t xml:space="preserve">Installing Apache on GCE (see </w:t>
      </w:r>
      <w:hyperlink w:anchor="_Apache2" w:history="1">
        <w:r w:rsidRPr="00F52F1C">
          <w:rPr>
            <w:rStyle w:val="Hyperlink"/>
          </w:rPr>
          <w:t>Apache2</w:t>
        </w:r>
      </w:hyperlink>
      <w:r>
        <w:t>).</w:t>
      </w:r>
    </w:p>
    <w:p w14:paraId="0BB54891" w14:textId="77777777" w:rsidR="00E05FB5" w:rsidRDefault="00E05FB5" w:rsidP="00E05FB5">
      <w:pPr>
        <w:pStyle w:val="Heading8"/>
      </w:pPr>
      <w:r>
        <w:t>System information tab</w:t>
      </w:r>
    </w:p>
    <w:p w14:paraId="44AD9DF2" w14:textId="77777777" w:rsidR="00E05FB5" w:rsidRPr="00803511" w:rsidRDefault="00E05FB5" w:rsidP="008B6883">
      <w:pPr>
        <w:pStyle w:val="BodyText2"/>
      </w:pPr>
      <w:r>
        <w:t>The Cloud9 tab that shows the processes, memory and available hard drive space is not available in ssh workspaces.</w:t>
      </w:r>
    </w:p>
    <w:p w14:paraId="53911A64" w14:textId="77777777" w:rsidR="00E05FB5" w:rsidRDefault="00E05FB5" w:rsidP="00E05FB5">
      <w:pPr>
        <w:pStyle w:val="Heading8"/>
      </w:pPr>
      <w:r>
        <w:lastRenderedPageBreak/>
        <w:t>No https</w:t>
      </w:r>
      <w:r>
        <w:tab/>
      </w:r>
    </w:p>
    <w:p w14:paraId="00AE4121" w14:textId="77777777" w:rsidR="00E05FB5" w:rsidRPr="00960C06" w:rsidRDefault="00E05FB5" w:rsidP="008B6883">
      <w:pPr>
        <w:pStyle w:val="BodyText2"/>
      </w:pPr>
      <w:r>
        <w:t xml:space="preserve">This is an issue for previewing html files and is documented </w:t>
      </w:r>
      <w:hyperlink r:id="rId618" w:history="1">
        <w:r w:rsidRPr="00960C06">
          <w:rPr>
            <w:rStyle w:val="Hyperlink"/>
          </w:rPr>
          <w:t>here</w:t>
        </w:r>
      </w:hyperlink>
      <w:r>
        <w:t>.</w:t>
      </w:r>
    </w:p>
    <w:p w14:paraId="38053773" w14:textId="77777777" w:rsidR="00E05FB5" w:rsidRDefault="00E05FB5" w:rsidP="008B6883">
      <w:pPr>
        <w:pStyle w:val="BodyText2"/>
      </w:pPr>
      <w:r>
        <w:t xml:space="preserve">Someone clever used Docker on their own server here: </w:t>
      </w:r>
      <w:hyperlink r:id="rId619" w:history="1">
        <w:r w:rsidRPr="00510A5D">
          <w:rPr>
            <w:rStyle w:val="Hyperlink"/>
          </w:rPr>
          <w:t>https://yayprogramming.com/cloud9-with-ruby-on-rails-in-docker/</w:t>
        </w:r>
      </w:hyperlink>
      <w:r>
        <w:t xml:space="preserve"> </w:t>
      </w:r>
    </w:p>
    <w:p w14:paraId="3B2D13EA" w14:textId="77777777" w:rsidR="00E05FB5" w:rsidRDefault="00E05FB5" w:rsidP="008B6883">
      <w:pPr>
        <w:pStyle w:val="BodyText2"/>
      </w:pPr>
      <w:r>
        <w:t>Cloud9 have their own SSL certificate for all of their servers and therefore all sites support SSL - this is not the case for VMs running on GCE as they will only have self-signed certificates.</w:t>
      </w:r>
    </w:p>
    <w:p w14:paraId="4B61D4D8" w14:textId="77777777" w:rsidR="00E05FB5" w:rsidRDefault="00E05FB5" w:rsidP="00E05FB5">
      <w:pPr>
        <w:pStyle w:val="Heading7"/>
      </w:pPr>
      <w:r>
        <w:t>Using Cloud9 Docker Workspace Images</w:t>
      </w:r>
    </w:p>
    <w:p w14:paraId="032F3E56" w14:textId="77777777" w:rsidR="00E05FB5" w:rsidRPr="00827200" w:rsidRDefault="00E05FB5" w:rsidP="008B6883">
      <w:pPr>
        <w:pStyle w:val="BodyText2"/>
      </w:pPr>
      <w:r>
        <w:t>Spent 2 days on this and no luck!!! 21/6/17</w:t>
      </w:r>
    </w:p>
    <w:p w14:paraId="467710E1" w14:textId="77777777" w:rsidR="00E05FB5" w:rsidRDefault="00E05FB5" w:rsidP="008B6883">
      <w:pPr>
        <w:pStyle w:val="BodyText2"/>
      </w:pPr>
      <w:r>
        <w:t xml:space="preserve">After I </w:t>
      </w:r>
      <w:hyperlink r:id="rId620" w:history="1">
        <w:r w:rsidRPr="00BA6565">
          <w:rPr>
            <w:rStyle w:val="Hyperlink"/>
          </w:rPr>
          <w:t>posted</w:t>
        </w:r>
      </w:hyperlink>
      <w:r>
        <w:t xml:space="preserve"> a question of the Cloud9 Community about creating custom images that contain the Cloud9 features, they replied pointing to the Docker </w:t>
      </w:r>
      <w:hyperlink r:id="rId621" w:history="1">
        <w:r w:rsidRPr="00BA6565">
          <w:rPr>
            <w:rStyle w:val="Hyperlink"/>
          </w:rPr>
          <w:t>workspace images</w:t>
        </w:r>
      </w:hyperlink>
      <w:r>
        <w:t xml:space="preserve">. I requested access to the alpha release of </w:t>
      </w:r>
      <w:hyperlink r:id="rId622" w:history="1">
        <w:r w:rsidRPr="00BA6565">
          <w:rPr>
            <w:rStyle w:val="Hyperlink"/>
          </w:rPr>
          <w:t>Deploying Docker Containers on Compute Engine</w:t>
        </w:r>
      </w:hyperlink>
      <w:r>
        <w:t xml:space="preserve"> on 19/6/17 and was granted access 1 day later. </w:t>
      </w:r>
    </w:p>
    <w:p w14:paraId="60CF64F3" w14:textId="77777777" w:rsidR="00E05FB5" w:rsidRDefault="00E05FB5" w:rsidP="00E05FB5">
      <w:pPr>
        <w:pStyle w:val="Heading8"/>
      </w:pPr>
      <w:r>
        <w:t>With new instances</w:t>
      </w:r>
    </w:p>
    <w:p w14:paraId="0F60ADA0" w14:textId="77777777" w:rsidR="00E05FB5" w:rsidRDefault="00E05FB5" w:rsidP="00E05FB5">
      <w:pPr>
        <w:pStyle w:val="Heading9"/>
      </w:pPr>
      <w:r>
        <w:t>Creating Instance Groups</w:t>
      </w:r>
    </w:p>
    <w:p w14:paraId="0AF18375" w14:textId="77777777" w:rsidR="00E05FB5" w:rsidRDefault="00E05FB5" w:rsidP="008B6883">
      <w:pPr>
        <w:pStyle w:val="BodyText2"/>
      </w:pPr>
      <w:r>
        <w:t>Create a new Instance Group which uses an Instance Template with the following information:</w:t>
      </w:r>
    </w:p>
    <w:p w14:paraId="6E4CD90C" w14:textId="77777777" w:rsidR="00E05FB5" w:rsidRDefault="00E05FB5" w:rsidP="008B6883">
      <w:pPr>
        <w:pStyle w:val="BodyText2"/>
      </w:pPr>
      <w:r>
        <w:rPr>
          <w:noProof/>
          <w:lang w:bidi="ar-SA"/>
        </w:rPr>
        <w:drawing>
          <wp:inline distT="0" distB="0" distL="0" distR="0" wp14:anchorId="168527CE" wp14:editId="0D54D2BF">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3">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52F8E62" w14:textId="77777777" w:rsidR="00E05FB5" w:rsidRPr="00BA6565" w:rsidRDefault="00E05FB5" w:rsidP="008B6883">
      <w:pPr>
        <w:pStyle w:val="BodyText2"/>
      </w:pPr>
      <w:r>
        <w:t xml:space="preserve">The Container image comes from Cloud9 images on </w:t>
      </w:r>
      <w:hyperlink r:id="rId624" w:history="1">
        <w:r w:rsidRPr="004E490E">
          <w:rPr>
            <w:rStyle w:val="Hyperlink"/>
          </w:rPr>
          <w:t>DockerHub</w:t>
        </w:r>
      </w:hyperlink>
      <w:r>
        <w:t xml:space="preserve"> (goto Details | Docker Pull Command). When you create the Instance Group it creates a single VM with this new template. The Boot Disk is ‘</w:t>
      </w:r>
      <w:r>
        <w:rPr>
          <w:rFonts w:ascii="Arial" w:hAnsi="Arial" w:cs="Arial"/>
          <w:sz w:val="17"/>
          <w:szCs w:val="17"/>
          <w:shd w:val="clear" w:color="auto" w:fill="FFFFFF"/>
        </w:rPr>
        <w:t xml:space="preserve">Container-Optimized OS 59-9460.64.0 stable’ (cos-stable-59-9460-64-0). See the docs on this operating system: </w:t>
      </w:r>
      <w:hyperlink r:id="rId625" w:history="1">
        <w:r w:rsidRPr="00510A5D">
          <w:rPr>
            <w:rStyle w:val="Hyperlink"/>
            <w:rFonts w:ascii="Arial" w:hAnsi="Arial" w:cs="Arial"/>
            <w:sz w:val="17"/>
            <w:szCs w:val="17"/>
            <w:shd w:val="clear" w:color="auto" w:fill="FFFFFF"/>
          </w:rPr>
          <w:t>https://cloud.google.com/container-optimized-os/docs/</w:t>
        </w:r>
      </w:hyperlink>
      <w:r>
        <w:rPr>
          <w:rFonts w:ascii="Arial" w:hAnsi="Arial" w:cs="Arial"/>
          <w:sz w:val="17"/>
          <w:szCs w:val="17"/>
          <w:shd w:val="clear" w:color="auto" w:fill="FFFFFF"/>
        </w:rPr>
        <w:t xml:space="preserve"> . This doesn’t allow apt-get or yum (see </w:t>
      </w:r>
      <w:hyperlink r:id="rId626" w:anchor="what_is_the_software_package_manager_for_container-optimized_os" w:history="1">
        <w:r w:rsidRPr="00B927CC">
          <w:rPr>
            <w:rStyle w:val="Hyperlink"/>
            <w:rFonts w:ascii="Arial" w:hAnsi="Arial" w:cs="Arial"/>
            <w:sz w:val="17"/>
            <w:szCs w:val="17"/>
            <w:shd w:val="clear" w:color="auto" w:fill="FFFFFF"/>
          </w:rPr>
          <w:t>here</w:t>
        </w:r>
      </w:hyperlink>
      <w:r>
        <w:rPr>
          <w:rFonts w:ascii="Arial" w:hAnsi="Arial" w:cs="Arial"/>
          <w:sz w:val="17"/>
          <w:szCs w:val="17"/>
          <w:shd w:val="clear" w:color="auto" w:fill="FFFFFF"/>
        </w:rPr>
        <w:t>).</w:t>
      </w:r>
    </w:p>
    <w:p w14:paraId="5C76042A" w14:textId="77777777" w:rsidR="00E05FB5" w:rsidRDefault="00E05FB5" w:rsidP="00E05FB5">
      <w:pPr>
        <w:pStyle w:val="Heading8"/>
      </w:pPr>
      <w:r>
        <w:t>With existing instances</w:t>
      </w:r>
    </w:p>
    <w:p w14:paraId="368AB2CC" w14:textId="77777777" w:rsidR="00E05FB5" w:rsidRPr="002E683C" w:rsidRDefault="00E05FB5" w:rsidP="008B6883">
      <w:pPr>
        <w:pStyle w:val="BodyText2"/>
      </w:pPr>
      <w:r>
        <w:t>I am now trying to install Docker on my existing GCP Ubuntu 14.04 instance.</w:t>
      </w:r>
    </w:p>
    <w:p w14:paraId="01FA1966" w14:textId="77777777" w:rsidR="00E05FB5" w:rsidRDefault="00E05FB5" w:rsidP="00E05FB5">
      <w:pPr>
        <w:pStyle w:val="Heading9"/>
      </w:pPr>
      <w:r>
        <w:t>Pulling Docker image from DockerHub</w:t>
      </w:r>
    </w:p>
    <w:p w14:paraId="72AD16FF" w14:textId="77777777" w:rsidR="00E05FB5" w:rsidRPr="00FF40BC" w:rsidRDefault="00E05FB5" w:rsidP="00E05FB5">
      <w:pPr>
        <w:pStyle w:val="Unix"/>
      </w:pPr>
      <w:r w:rsidRPr="00FF40BC">
        <w:t>a_cottam@ubuntu14-04-micro:~$ docker pull cloud9/ws-html5</w:t>
      </w:r>
    </w:p>
    <w:p w14:paraId="40525B03" w14:textId="48DCA08C" w:rsidR="00B779DA" w:rsidRDefault="00B779DA" w:rsidP="00B779DA">
      <w:pPr>
        <w:pStyle w:val="Heading4"/>
      </w:pPr>
      <w:r>
        <w:lastRenderedPageBreak/>
        <w:t>Command Line Interface (CLI)</w:t>
      </w:r>
    </w:p>
    <w:p w14:paraId="53080961" w14:textId="5CB9093C" w:rsidR="00B779DA" w:rsidRPr="00B779DA" w:rsidRDefault="00B779DA" w:rsidP="008B6883">
      <w:pPr>
        <w:pStyle w:val="BodyText2"/>
      </w:pPr>
      <w:r>
        <w:t xml:space="preserve">Docs </w:t>
      </w:r>
      <w:hyperlink r:id="rId627" w:history="1">
        <w:r w:rsidRPr="00B779DA">
          <w:rPr>
            <w:rStyle w:val="Hyperlink"/>
          </w:rPr>
          <w:t>here</w:t>
        </w:r>
      </w:hyperlink>
      <w:r>
        <w:t>.</w:t>
      </w:r>
    </w:p>
    <w:p w14:paraId="06F848C7" w14:textId="40DA50D4" w:rsidR="00B779DA" w:rsidRDefault="00B779DA" w:rsidP="00B779DA">
      <w:pPr>
        <w:pStyle w:val="Heading5"/>
      </w:pPr>
      <w:r>
        <w:t>Installing</w:t>
      </w:r>
    </w:p>
    <w:p w14:paraId="611F242E" w14:textId="4A177C12" w:rsidR="00B779DA" w:rsidRDefault="00B779DA" w:rsidP="00B779DA">
      <w:pPr>
        <w:pStyle w:val="Heading6"/>
      </w:pPr>
      <w:r>
        <w:t>Windows</w:t>
      </w:r>
    </w:p>
    <w:p w14:paraId="01FFA4AC" w14:textId="199CECE9" w:rsidR="00B779DA" w:rsidRDefault="00B779DA" w:rsidP="008B6883">
      <w:pPr>
        <w:pStyle w:val="BodyText2"/>
      </w:pPr>
      <w:r>
        <w:t xml:space="preserve">Following instructions </w:t>
      </w:r>
      <w:hyperlink r:id="rId628" w:history="1">
        <w:r w:rsidRPr="00B779DA">
          <w:rPr>
            <w:rStyle w:val="Hyperlink"/>
          </w:rPr>
          <w:t>here</w:t>
        </w:r>
      </w:hyperlink>
      <w:r>
        <w:t>. Not enough privelages to use the *.msi. But installing with pip:</w:t>
      </w:r>
    </w:p>
    <w:p w14:paraId="03D02917" w14:textId="71B0000F" w:rsidR="00B779DA" w:rsidRDefault="00B779DA" w:rsidP="00B779DA">
      <w:pPr>
        <w:pStyle w:val="Unix"/>
      </w:pPr>
      <w:r w:rsidRPr="00B779DA">
        <w:t>pip install awscli --upgrade --user</w:t>
      </w:r>
    </w:p>
    <w:p w14:paraId="54CE439A" w14:textId="19AF551D" w:rsidR="00B779DA" w:rsidRPr="00B779DA" w:rsidRDefault="00B779DA" w:rsidP="008B6883">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0306F2A2" w14:textId="77777777" w:rsidR="00B82F57" w:rsidRDefault="00B82F57" w:rsidP="00B82F57">
      <w:pPr>
        <w:pStyle w:val="Heading4"/>
      </w:pPr>
      <w:r>
        <w:t>EC2</w:t>
      </w:r>
    </w:p>
    <w:p w14:paraId="780DCF6F" w14:textId="5CEABD2B" w:rsidR="00B82F57" w:rsidRDefault="00B82F57" w:rsidP="00B82F57">
      <w:pPr>
        <w:pStyle w:val="Heading5"/>
      </w:pPr>
      <w:r>
        <w:t>AMIs</w:t>
      </w:r>
    </w:p>
    <w:p w14:paraId="34681594" w14:textId="7F1C81EA" w:rsidR="00B82F57" w:rsidRPr="00B82F57" w:rsidRDefault="00B82F57" w:rsidP="00B82F57">
      <w:pPr>
        <w:pStyle w:val="BodyText2"/>
      </w:pPr>
      <w:r>
        <w:t>There are some ESRI ones.</w:t>
      </w:r>
    </w:p>
    <w:p w14:paraId="7AC0804C" w14:textId="49808CCC" w:rsidR="00B779DA" w:rsidRDefault="00B779DA" w:rsidP="00B779DA">
      <w:pPr>
        <w:pStyle w:val="Heading4"/>
      </w:pPr>
      <w:r>
        <w:t>Services</w:t>
      </w:r>
    </w:p>
    <w:p w14:paraId="1E744176" w14:textId="496ADDC9" w:rsidR="00B779DA" w:rsidRDefault="00B779DA" w:rsidP="00B779DA">
      <w:pPr>
        <w:pStyle w:val="Heading5"/>
      </w:pPr>
      <w:r>
        <w:t>S3</w:t>
      </w:r>
    </w:p>
    <w:p w14:paraId="23CB56EA" w14:textId="6F5E0358" w:rsidR="00B779DA" w:rsidRPr="00B779DA" w:rsidRDefault="00B779DA" w:rsidP="008B6883">
      <w:pPr>
        <w:pStyle w:val="BodyText2"/>
      </w:pPr>
      <w:r>
        <w:t>Created a new bucket blishten-default-bucket on 8/9/17</w:t>
      </w:r>
      <w:r w:rsidR="008F4C76">
        <w:t>.</w:t>
      </w:r>
    </w:p>
    <w:p w14:paraId="649DECDD" w14:textId="77777777" w:rsidR="000304A0" w:rsidRDefault="000304A0" w:rsidP="000304A0">
      <w:pPr>
        <w:pStyle w:val="Heading3"/>
      </w:pPr>
      <w:r>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8B6883">
      <w:pPr>
        <w:pStyle w:val="BodyText2"/>
      </w:pPr>
      <w:r>
        <w:t xml:space="preserve">There is a developer API for the forecast.io project </w:t>
      </w:r>
      <w:hyperlink r:id="rId629"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17741852" w:rsidR="000304A0" w:rsidRPr="000304A0" w:rsidRDefault="002672AE" w:rsidP="008B6883">
      <w:pPr>
        <w:pStyle w:val="BodyText2"/>
      </w:pPr>
      <w:r>
        <w:t>APIs a</w:t>
      </w:r>
      <w:r w:rsidR="000304A0">
        <w:t xml:space="preserve">vailable </w:t>
      </w:r>
      <w:hyperlink r:id="rId630" w:history="1">
        <w:r w:rsidR="000304A0" w:rsidRPr="000304A0">
          <w:rPr>
            <w:rStyle w:val="Hyperlink"/>
          </w:rPr>
          <w:t>here</w:t>
        </w:r>
      </w:hyperlink>
      <w:r w:rsidR="000304A0">
        <w:t xml:space="preserve">. </w:t>
      </w:r>
      <w:r w:rsidR="003D22E6">
        <w:t xml:space="preserve">Documentation available </w:t>
      </w:r>
      <w:hyperlink r:id="rId631" w:anchor="introduction" w:history="1">
        <w:r w:rsidR="003D22E6" w:rsidRPr="003D22E6">
          <w:rPr>
            <w:rStyle w:val="Hyperlink"/>
          </w:rPr>
          <w:t>here</w:t>
        </w:r>
      </w:hyperlink>
      <w:r w:rsidR="003D22E6">
        <w:t>.</w:t>
      </w:r>
    </w:p>
    <w:p w14:paraId="7218FB19" w14:textId="77777777" w:rsidR="008B3E2A" w:rsidRDefault="008B3E2A" w:rsidP="008B3E2A">
      <w:pPr>
        <w:pStyle w:val="Heading4"/>
      </w:pPr>
      <w:r>
        <w:t>InforMEA</w:t>
      </w:r>
    </w:p>
    <w:p w14:paraId="4365EA2A" w14:textId="77777777" w:rsidR="008B3E2A" w:rsidRPr="00460850" w:rsidRDefault="008B3E2A" w:rsidP="008B3E2A">
      <w:pPr>
        <w:pStyle w:val="BodyText2"/>
      </w:pPr>
      <w:r>
        <w:t xml:space="preserve">API is documented </w:t>
      </w:r>
      <w:hyperlink r:id="rId632" w:history="1">
        <w:r w:rsidRPr="00460850">
          <w:rPr>
            <w:rStyle w:val="Hyperlink"/>
          </w:rPr>
          <w:t>here</w:t>
        </w:r>
      </w:hyperlink>
      <w:r>
        <w:t>.</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3A531B05" w:rsidR="003618AE" w:rsidRDefault="003618AE" w:rsidP="008B6883">
      <w:pPr>
        <w:pStyle w:val="BodyText2"/>
      </w:pPr>
      <w:r>
        <w:t xml:space="preserve">There are </w:t>
      </w:r>
      <w:r w:rsidR="00487929">
        <w:t>lots of</w:t>
      </w:r>
      <w:r>
        <w:t xml:space="preserve"> APIs available from Elsevier</w:t>
      </w:r>
      <w:r w:rsidR="00487929">
        <w:t xml:space="preserve">. See </w:t>
      </w:r>
      <w:hyperlink r:id="rId633" w:history="1">
        <w:r w:rsidR="00487929" w:rsidRPr="00487929">
          <w:rPr>
            <w:rStyle w:val="Hyperlink"/>
          </w:rPr>
          <w:t>this</w:t>
        </w:r>
      </w:hyperlink>
      <w:r w:rsidR="00487929">
        <w:t xml:space="preserve"> page. </w:t>
      </w:r>
      <w:r>
        <w:t xml:space="preserve">There is a </w:t>
      </w:r>
      <w:hyperlink r:id="rId634" w:history="1">
        <w:r w:rsidRPr="00716AC1">
          <w:rPr>
            <w:rStyle w:val="Hyperlink"/>
          </w:rPr>
          <w:t>Python SDK</w:t>
        </w:r>
      </w:hyperlink>
      <w:r>
        <w:t xml:space="preserve"> but it needs Python 3.0.</w:t>
      </w:r>
    </w:p>
    <w:p w14:paraId="7097FF85" w14:textId="77777777" w:rsidR="00D54B15" w:rsidRDefault="00D54B15" w:rsidP="00D54B15">
      <w:pPr>
        <w:pStyle w:val="Heading6"/>
      </w:pPr>
      <w:r>
        <w:t>Issues</w:t>
      </w:r>
    </w:p>
    <w:p w14:paraId="12327ABE" w14:textId="77777777" w:rsidR="00D54B15" w:rsidRDefault="00D54B15" w:rsidP="00D54B15">
      <w:pPr>
        <w:pStyle w:val="Heading7"/>
      </w:pPr>
      <w:r>
        <w:t>Errors</w:t>
      </w:r>
    </w:p>
    <w:p w14:paraId="359B9461" w14:textId="77777777" w:rsidR="00D54B15" w:rsidRDefault="00D54B15" w:rsidP="00D54B15">
      <w:pPr>
        <w:pStyle w:val="Heading8"/>
      </w:pPr>
      <w:r w:rsidRPr="000B13C3">
        <w:t>Your request could not be processed</w:t>
      </w:r>
    </w:p>
    <w:p w14:paraId="2C982069" w14:textId="6DE11C1A" w:rsidR="00D54B15" w:rsidRPr="000B13C3" w:rsidRDefault="00D54B15" w:rsidP="008B6883">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38640590" w14:textId="77777777" w:rsidR="003618AE" w:rsidRDefault="003618AE" w:rsidP="003618AE">
      <w:pPr>
        <w:pStyle w:val="Heading6"/>
      </w:pPr>
      <w:r>
        <w:t>Python SDK</w:t>
      </w:r>
    </w:p>
    <w:p w14:paraId="7036375B" w14:textId="77777777" w:rsidR="003618AE" w:rsidRPr="00076573" w:rsidRDefault="003618AE" w:rsidP="008B6883">
      <w:pPr>
        <w:pStyle w:val="BodyText2"/>
      </w:pPr>
      <w:r>
        <w:lastRenderedPageBreak/>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0E8CAA5" w:rsidR="003618AE" w:rsidRDefault="003618AE" w:rsidP="008B6883">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635"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636" w:history="1">
        <w:r w:rsidRPr="00AF4E17">
          <w:rPr>
            <w:rStyle w:val="Hyperlink"/>
          </w:rPr>
          <w:t>here</w:t>
        </w:r>
      </w:hyperlink>
      <w:r>
        <w:t>.</w:t>
      </w:r>
    </w:p>
    <w:p w14:paraId="2DB31660" w14:textId="0E5CDAB9" w:rsidR="002D2C56" w:rsidRDefault="002D2C56" w:rsidP="002D2C56">
      <w:pPr>
        <w:pStyle w:val="Heading7"/>
      </w:pPr>
      <w:r>
        <w:t>Search</w:t>
      </w:r>
    </w:p>
    <w:p w14:paraId="67DA8DDE" w14:textId="41B440E8" w:rsidR="002D2C56" w:rsidRDefault="002D2C56" w:rsidP="008B6883">
      <w:pPr>
        <w:pStyle w:val="BodyText2"/>
      </w:pPr>
      <w:r>
        <w:t>Example call for ScienceDirect Search:</w:t>
      </w:r>
    </w:p>
    <w:p w14:paraId="3B2AD4C1" w14:textId="0FDFD938" w:rsidR="00901A51" w:rsidRDefault="00237F98" w:rsidP="008B6883">
      <w:pPr>
        <w:pStyle w:val="BodyText2"/>
      </w:pPr>
      <w:hyperlink r:id="rId637" w:history="1">
        <w:r w:rsidR="00901A51" w:rsidRPr="00901A51">
          <w:rPr>
            <w:rStyle w:val="Hyperlink"/>
          </w:rPr>
          <w:t>https://api.elsevier.com/content/search/scidir?query=water&amp;apiKey=700793c78c8fb1d736eb7030bb874bda&amp;httpAccept=application/json</w:t>
        </w:r>
      </w:hyperlink>
    </w:p>
    <w:p w14:paraId="72BD1A16" w14:textId="77777777" w:rsidR="003618AE" w:rsidRDefault="003618AE" w:rsidP="003618AE">
      <w:pPr>
        <w:pStyle w:val="Heading6"/>
      </w:pPr>
      <w:r>
        <w:t>Scopus</w:t>
      </w:r>
    </w:p>
    <w:p w14:paraId="0164F9C9" w14:textId="11FEBCB4" w:rsidR="0083409B" w:rsidRDefault="0083409B" w:rsidP="0083409B">
      <w:pPr>
        <w:pStyle w:val="Heading7"/>
      </w:pPr>
      <w:r>
        <w:t>Abstract</w:t>
      </w:r>
    </w:p>
    <w:p w14:paraId="749A0F1E" w14:textId="189F5042" w:rsidR="0083409B" w:rsidRDefault="0083409B" w:rsidP="008B6883">
      <w:pPr>
        <w:pStyle w:val="BodyText2"/>
      </w:pPr>
      <w:r>
        <w:t>Example call</w:t>
      </w:r>
      <w:r w:rsidR="00B20A6F">
        <w:t>s</w:t>
      </w:r>
      <w:r>
        <w:t xml:space="preserve"> for Scopus Abstract (for our water paper):</w:t>
      </w:r>
    </w:p>
    <w:p w14:paraId="71B967BE" w14:textId="2D700BA2" w:rsidR="0083409B" w:rsidRDefault="00237F98" w:rsidP="008B6883">
      <w:pPr>
        <w:pStyle w:val="BodyText2"/>
      </w:pPr>
      <w:hyperlink r:id="rId638" w:history="1">
        <w:r w:rsidR="0083409B" w:rsidRPr="0083409B">
          <w:rPr>
            <w:rStyle w:val="Hyperlink"/>
          </w:rPr>
          <w:t>https://api.elsevier.com/content/abstract/doi/10.1038/nature20584?apiKey=700793c78c8fb1d736eb7030bb874bda&amp;httpAccept=application/json</w:t>
        </w:r>
      </w:hyperlink>
    </w:p>
    <w:p w14:paraId="3E7B0E75" w14:textId="410D1AA8" w:rsidR="00B20A6F" w:rsidRPr="0083409B" w:rsidRDefault="00237F98" w:rsidP="008B6883">
      <w:pPr>
        <w:pStyle w:val="BodyText2"/>
      </w:pPr>
      <w:hyperlink r:id="rId639" w:history="1">
        <w:r w:rsidR="00B20A6F" w:rsidRPr="00B20A6F">
          <w:rPr>
            <w:rStyle w:val="Hyperlink"/>
          </w:rPr>
          <w:t>https://api.elsevier.com/content/abstract/scopus_id/85010648872?apiKey=700793c78c8fb1d736eb7030bb874bda&amp;httpAccept=application/json</w:t>
        </w:r>
      </w:hyperlink>
    </w:p>
    <w:p w14:paraId="51D1B620" w14:textId="4CF9B0FE" w:rsidR="00B20A6F" w:rsidRDefault="00B20A6F" w:rsidP="00B20A6F">
      <w:pPr>
        <w:pStyle w:val="Heading7"/>
      </w:pPr>
      <w:r>
        <w:t>Author</w:t>
      </w:r>
    </w:p>
    <w:p w14:paraId="2207E4FB" w14:textId="34E8245C" w:rsidR="00B20A6F" w:rsidRDefault="00B20A6F" w:rsidP="008B6883">
      <w:pPr>
        <w:pStyle w:val="BodyText2"/>
      </w:pPr>
      <w:r>
        <w:t>Example call for Author Retrieval:</w:t>
      </w:r>
    </w:p>
    <w:p w14:paraId="48C7B2C4" w14:textId="4391E10B" w:rsidR="00B20A6F" w:rsidRPr="00B20A6F" w:rsidRDefault="00237F98" w:rsidP="008B6883">
      <w:pPr>
        <w:pStyle w:val="BodyText2"/>
      </w:pPr>
      <w:hyperlink r:id="rId640" w:history="1">
        <w:r w:rsidR="00B20A6F" w:rsidRPr="00B20A6F">
          <w:rPr>
            <w:rStyle w:val="Hyperlink"/>
          </w:rPr>
          <w:t>https://api.elsevier.com/content/author/author_id/55344624600?apiKey=700793c78c8fb1d736eb7030bb874bda&amp;httpAccept=application/json</w:t>
        </w:r>
      </w:hyperlink>
    </w:p>
    <w:p w14:paraId="73AB9A9F" w14:textId="4BA08885" w:rsidR="000C2C47" w:rsidRDefault="000C2C47" w:rsidP="000C2C47">
      <w:pPr>
        <w:pStyle w:val="Heading7"/>
      </w:pPr>
      <w:r>
        <w:t>Search</w:t>
      </w:r>
    </w:p>
    <w:p w14:paraId="730403D9" w14:textId="67E59C44" w:rsidR="00487929" w:rsidRDefault="00487929" w:rsidP="008B6883">
      <w:pPr>
        <w:pStyle w:val="BodyText2"/>
      </w:pPr>
      <w:r>
        <w:t xml:space="preserve">Example call for Scopus Search: </w:t>
      </w:r>
    </w:p>
    <w:p w14:paraId="6EA8C826" w14:textId="022324E0" w:rsidR="00295C1B" w:rsidRDefault="00237F98" w:rsidP="008B6883">
      <w:pPr>
        <w:pStyle w:val="BodyText2"/>
      </w:pPr>
      <w:hyperlink r:id="rId641"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5B9EC3D0" w14:textId="6C6F0958" w:rsidR="003618AE" w:rsidRDefault="003618AE" w:rsidP="008B6883">
      <w:pPr>
        <w:pStyle w:val="BodyText2"/>
      </w:pPr>
      <w:r>
        <w:t xml:space="preserve">These are the fields that are supposed to be returned using the Scopus search API (from </w:t>
      </w:r>
      <w:hyperlink r:id="rId642"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4F73A1A9" w:rsidR="003618AE" w:rsidRPr="00A426D6" w:rsidRDefault="003618AE" w:rsidP="003618AE">
            <w:pPr>
              <w:pStyle w:val="TableTextHeader"/>
            </w:pPr>
            <w:bookmarkStart w:id="132" w:name="RANGE!A1:D53"/>
            <w:r w:rsidRPr="00A426D6">
              <w:rPr>
                <w:lang w:val="en-GB"/>
              </w:rPr>
              <w:t>Field</w:t>
            </w:r>
            <w:bookmarkEnd w:id="132"/>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lastRenderedPageBreak/>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8B6883">
      <w:pPr>
        <w:pStyle w:val="BodyText2"/>
      </w:pPr>
    </w:p>
    <w:p w14:paraId="74D7C6CF" w14:textId="09DE4614" w:rsidR="000C2C47" w:rsidRDefault="000C2C47" w:rsidP="000C2C47">
      <w:pPr>
        <w:pStyle w:val="Heading7"/>
      </w:pPr>
      <w:r>
        <w:t>Serial</w:t>
      </w:r>
    </w:p>
    <w:p w14:paraId="2F332876" w14:textId="4C6AB1DE" w:rsidR="000C2C47" w:rsidRPr="000C2C47" w:rsidRDefault="000C2C47" w:rsidP="008B6883">
      <w:pPr>
        <w:pStyle w:val="BodyText2"/>
      </w:pPr>
      <w:r>
        <w:t xml:space="preserve">Used for getting Journal metrics. </w:t>
      </w:r>
      <w:hyperlink r:id="rId643" w:history="1">
        <w:r w:rsidRPr="000C2C47">
          <w:rPr>
            <w:rStyle w:val="Hyperlink"/>
          </w:rPr>
          <w:t>Here</w:t>
        </w:r>
      </w:hyperlink>
      <w:r>
        <w:t xml:space="preserve"> is an example call for Nature.</w:t>
      </w:r>
    </w:p>
    <w:p w14:paraId="5D0A0105" w14:textId="77777777" w:rsidR="003618AE" w:rsidRDefault="003618AE" w:rsidP="003618AE">
      <w:pPr>
        <w:pStyle w:val="Heading6"/>
      </w:pPr>
      <w:r>
        <w:t>Quotas</w:t>
      </w:r>
    </w:p>
    <w:p w14:paraId="63D5F29C" w14:textId="77777777" w:rsidR="003618AE" w:rsidRPr="00F66F55" w:rsidRDefault="003618AE" w:rsidP="008B6883">
      <w:pPr>
        <w:pStyle w:val="BodyText2"/>
      </w:pPr>
      <w:r>
        <w:t xml:space="preserve">There are limits on the number of queries that you can make every week and the number of results that can be returned. See this page: </w:t>
      </w:r>
      <w:hyperlink r:id="rId644" w:history="1">
        <w:r w:rsidRPr="00F93921">
          <w:rPr>
            <w:rStyle w:val="Hyperlink"/>
          </w:rPr>
          <w:t>https://dev.elsevier.com/api_key_settings.html</w:t>
        </w:r>
      </w:hyperlink>
      <w:r>
        <w:t xml:space="preserve"> </w:t>
      </w:r>
    </w:p>
    <w:p w14:paraId="55807D82" w14:textId="072D3CF9" w:rsidR="002E5A35" w:rsidRDefault="002E5A35" w:rsidP="002E5A35">
      <w:pPr>
        <w:pStyle w:val="Heading4"/>
      </w:pPr>
      <w:r>
        <w:t>Mapbox</w:t>
      </w:r>
    </w:p>
    <w:p w14:paraId="3D5BCB2E" w14:textId="77777777" w:rsidR="002E5A35" w:rsidRDefault="002E5A35" w:rsidP="002E5A35">
      <w:pPr>
        <w:pStyle w:val="Heading5"/>
      </w:pPr>
      <w:r>
        <w:t>Documentation</w:t>
      </w:r>
    </w:p>
    <w:p w14:paraId="058E6D38" w14:textId="77777777" w:rsidR="002E5A35" w:rsidRPr="00EA50D3" w:rsidRDefault="002E5A35" w:rsidP="008B6883">
      <w:pPr>
        <w:pStyle w:val="BodyText2"/>
      </w:pPr>
      <w:r>
        <w:t xml:space="preserve">Is </w:t>
      </w:r>
      <w:hyperlink r:id="rId645" w:history="1">
        <w:r w:rsidRPr="00EA50D3">
          <w:rPr>
            <w:rStyle w:val="Hyperlink"/>
          </w:rPr>
          <w:t>here</w:t>
        </w:r>
      </w:hyperlink>
      <w:r>
        <w:t>.</w:t>
      </w:r>
    </w:p>
    <w:p w14:paraId="4400B816" w14:textId="77777777" w:rsidR="002E5A35" w:rsidRDefault="002E5A35" w:rsidP="002E5A35">
      <w:pPr>
        <w:pStyle w:val="Heading5"/>
      </w:pPr>
      <w:r>
        <w:t>Tokens</w:t>
      </w:r>
    </w:p>
    <w:p w14:paraId="6AA30D6A" w14:textId="64E73550" w:rsidR="002E5A35" w:rsidRDefault="002E5A35" w:rsidP="008B6883">
      <w:pPr>
        <w:pStyle w:val="BodyText2"/>
        <w:rPr>
          <w:rStyle w:val="MapBoxAccessKey"/>
        </w:rPr>
      </w:pPr>
      <w:r>
        <w:t xml:space="preserve">Access tokens are required to use the MapBox API but the Default Public Token does not have sufficient scope to use most of the API. You will need to create a new token with greater scopes to be able to use the API. I have created a new key called mapbox-api which has scopes for everything: </w:t>
      </w:r>
      <w:r w:rsidRPr="00280C57">
        <w:rPr>
          <w:rStyle w:val="MapBoxAccessKey"/>
        </w:rPr>
        <w:t>sk.eyJ1IjoiYmxpc2h0ZW4iLCJhIjoiY2o3YmxzdW82MG1odzJxcDcycTlhczJidyJ9.El7Ykc6eiwl8fPc1OCtOMA</w:t>
      </w:r>
      <w:r>
        <w:rPr>
          <w:rStyle w:val="MapBoxAccessKey"/>
        </w:rPr>
        <w:t>.</w:t>
      </w:r>
    </w:p>
    <w:p w14:paraId="429788DB" w14:textId="04C6B26C" w:rsidR="00CC06EE" w:rsidRDefault="00CC06EE" w:rsidP="008B6883">
      <w:pPr>
        <w:pStyle w:val="BodyText2"/>
      </w:pPr>
      <w:r>
        <w:t>Another one on 14/12/17 called mapboxPythonClient which has scopes for anything:</w:t>
      </w:r>
    </w:p>
    <w:p w14:paraId="55B796F9" w14:textId="6E9B9B3A" w:rsidR="00CC06EE" w:rsidRPr="00CC06EE" w:rsidRDefault="00CC06EE" w:rsidP="008B6883">
      <w:pPr>
        <w:pStyle w:val="BodyText2"/>
        <w:rPr>
          <w:rStyle w:val="MapBoxAccessKey"/>
        </w:rPr>
      </w:pPr>
      <w:r w:rsidRPr="00CC06EE">
        <w:rPr>
          <w:rStyle w:val="MapBoxAccessKey"/>
        </w:rPr>
        <w:t>sk.eyJ1IjoiYmxpc2h0ZW4iLCJhIjoiY2piNm1tOGwxMG9lajMzcXBlZDR4aWVjdiJ9.Z1Jq4UAgGpXukvnUReLO1g</w:t>
      </w:r>
    </w:p>
    <w:p w14:paraId="0C468B28" w14:textId="77777777" w:rsidR="002E5A35" w:rsidRDefault="002E5A35" w:rsidP="002E5A35">
      <w:pPr>
        <w:pStyle w:val="Heading5"/>
      </w:pPr>
      <w:r>
        <w:t>Uploads API</w:t>
      </w:r>
    </w:p>
    <w:p w14:paraId="707F1E77" w14:textId="667958D1" w:rsidR="009421FD" w:rsidRDefault="009421FD" w:rsidP="009421FD">
      <w:pPr>
        <w:pStyle w:val="Heading6"/>
      </w:pPr>
      <w:r>
        <w:t>Using cUrl</w:t>
      </w:r>
    </w:p>
    <w:p w14:paraId="09552360" w14:textId="6954AD09" w:rsidR="002E5A35" w:rsidRDefault="002E5A35" w:rsidP="008B6883">
      <w:pPr>
        <w:pStyle w:val="BodyText2"/>
      </w:pPr>
      <w:r>
        <w:t xml:space="preserve">Uploading the Intact Forest Landscapes (using instructions </w:t>
      </w:r>
      <w:hyperlink r:id="rId646" w:history="1">
        <w:r w:rsidRPr="008F4C76">
          <w:rPr>
            <w:rStyle w:val="Hyperlink"/>
          </w:rPr>
          <w:t>here</w:t>
        </w:r>
      </w:hyperlink>
      <w:r>
        <w:t>):</w:t>
      </w:r>
    </w:p>
    <w:p w14:paraId="223AC2F0" w14:textId="77777777" w:rsidR="002E5A35" w:rsidRDefault="002E5A35" w:rsidP="009421FD">
      <w:pPr>
        <w:pStyle w:val="Heading7"/>
      </w:pPr>
      <w:r>
        <w:t>Getting credentials to stage the data to S3</w:t>
      </w:r>
    </w:p>
    <w:p w14:paraId="43553958" w14:textId="77777777" w:rsidR="002E5A35" w:rsidRDefault="002E5A35" w:rsidP="002E5A35">
      <w:pPr>
        <w:pStyle w:val="Unix"/>
      </w:pPr>
      <w:r w:rsidRPr="00EA50D3">
        <w:t xml:space="preserve">curl -X POST </w:t>
      </w:r>
      <w:r w:rsidRPr="0029733F">
        <w:t>https://api.mapbox.com/uploads/v1/blishten/credentials?access_token=sk.eyJ1IjoiYmxpc2h0ZW4iLCJhIjoiY2o3YmxzdW82MG1odzJxcDcycTlhczJidyJ9.El7Ykc6eiwl8fPc1OCtOMA</w:t>
      </w:r>
    </w:p>
    <w:p w14:paraId="3785BBBD" w14:textId="77777777" w:rsidR="002E5A35" w:rsidRDefault="002E5A35" w:rsidP="002E5A35">
      <w:pPr>
        <w:pStyle w:val="Unix"/>
      </w:pPr>
      <w:r>
        <w:t>{</w:t>
      </w:r>
    </w:p>
    <w:p w14:paraId="2080022D" w14:textId="77777777" w:rsidR="002E5A35" w:rsidRDefault="002E5A35" w:rsidP="002E5A35">
      <w:pPr>
        <w:pStyle w:val="Unix"/>
      </w:pPr>
      <w:r>
        <w:t>"bucket":"tilestream-tilesets-production",</w:t>
      </w:r>
    </w:p>
    <w:p w14:paraId="69E03AE2" w14:textId="77777777" w:rsidR="002E5A35" w:rsidRDefault="002E5A35" w:rsidP="002E5A35">
      <w:pPr>
        <w:pStyle w:val="Unix"/>
      </w:pPr>
      <w:r>
        <w:lastRenderedPageBreak/>
        <w:t>"key":"</w:t>
      </w:r>
      <w:r w:rsidRPr="008F4C76">
        <w:rPr>
          <w:color w:val="FF0000"/>
        </w:rPr>
        <w:t>88/_pending/tkoy41jt8ow2wno00klxlb7jc/blishten</w:t>
      </w:r>
      <w:r>
        <w:t>",</w:t>
      </w:r>
    </w:p>
    <w:p w14:paraId="5A3FD554" w14:textId="77777777" w:rsidR="002E5A35" w:rsidRDefault="002E5A35" w:rsidP="002E5A35">
      <w:pPr>
        <w:pStyle w:val="Unix"/>
      </w:pPr>
      <w:r>
        <w:t>"accessKeyId":"ASIAIAPD7AEKAI47MA7Q",</w:t>
      </w:r>
    </w:p>
    <w:p w14:paraId="5DE7E090" w14:textId="77777777" w:rsidR="002E5A35" w:rsidRDefault="002E5A35" w:rsidP="002E5A35">
      <w:pPr>
        <w:pStyle w:val="Unix"/>
      </w:pPr>
      <w:r>
        <w:t>"secretAccessKey":"tyFfYrfreujgK62da+27waO7w57vaD5L9Di3GD8p",</w:t>
      </w:r>
    </w:p>
    <w:p w14:paraId="239EE77B" w14:textId="77777777" w:rsidR="002E5A35" w:rsidRDefault="002E5A35" w:rsidP="002E5A35">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22231421" w14:textId="77777777" w:rsidR="002E5A35" w:rsidRDefault="002E5A35" w:rsidP="002E5A35">
      <w:pPr>
        <w:pStyle w:val="Unix"/>
      </w:pPr>
      <w:r>
        <w:t>"url":"https://tilestream-tilesets-production.s3.amazonaws.com/88/_pending/tkoy41jt8ow2wno00klxlb7jc/blishten"</w:t>
      </w:r>
    </w:p>
    <w:p w14:paraId="36C8038A" w14:textId="77777777" w:rsidR="002E5A35" w:rsidRDefault="002E5A35" w:rsidP="002E5A35">
      <w:pPr>
        <w:pStyle w:val="Unix"/>
      </w:pPr>
      <w:r>
        <w:t>}</w:t>
      </w:r>
    </w:p>
    <w:p w14:paraId="323C9EE6" w14:textId="77777777" w:rsidR="002E5A35" w:rsidRPr="0029733F" w:rsidRDefault="002E5A35" w:rsidP="008B6883">
      <w:pPr>
        <w:pStyle w:val="BodyText2"/>
      </w:pPr>
      <w:r>
        <w:t xml:space="preserve">If you get </w:t>
      </w:r>
      <w:r w:rsidRPr="0029733F">
        <w:t>"message":"Not Found"</w:t>
      </w:r>
      <w:r>
        <w:t xml:space="preserve"> then your access token is incorrect.</w:t>
      </w:r>
    </w:p>
    <w:p w14:paraId="5AA8A842" w14:textId="77777777" w:rsidR="002E5A35" w:rsidRDefault="002E5A35" w:rsidP="009421FD">
      <w:pPr>
        <w:pStyle w:val="Heading7"/>
      </w:pPr>
      <w:r>
        <w:t>Uploading to S3</w:t>
      </w:r>
    </w:p>
    <w:p w14:paraId="134BC97D" w14:textId="77777777" w:rsidR="002E5A35" w:rsidRDefault="002E5A35" w:rsidP="008B6883">
      <w:pPr>
        <w:pStyle w:val="BodyText2"/>
      </w:pPr>
      <w:r>
        <w:t>Setting credentials:</w:t>
      </w:r>
    </w:p>
    <w:p w14:paraId="5D7D8E42" w14:textId="77777777" w:rsidR="002E5A35" w:rsidRDefault="002E5A35" w:rsidP="002E5A35">
      <w:pPr>
        <w:pStyle w:val="Unix"/>
      </w:pPr>
      <w:r>
        <w:t>aws configure set aws_access_key_id ASIAIAPD7AEKAI47MA7Q</w:t>
      </w:r>
    </w:p>
    <w:p w14:paraId="34C76F9D" w14:textId="77777777" w:rsidR="002E5A35" w:rsidRDefault="002E5A35" w:rsidP="002E5A35">
      <w:pPr>
        <w:pStyle w:val="Unix"/>
      </w:pPr>
      <w:r>
        <w:t>aws configure set aws_secret_access_key tyFfYrfreujgK62da+27waO7w57vaD5L9Di3GD8p</w:t>
      </w:r>
    </w:p>
    <w:p w14:paraId="6211BA9E" w14:textId="77777777" w:rsidR="002E5A35" w:rsidRDefault="002E5A35" w:rsidP="002E5A35">
      <w:pPr>
        <w:pStyle w:val="Unix"/>
      </w:pPr>
      <w:r>
        <w:t>aws configure set aws_session_token FQoDYXdzEIr………</w:t>
      </w:r>
    </w:p>
    <w:p w14:paraId="5D311E68" w14:textId="77777777" w:rsidR="002E5A35" w:rsidRDefault="002E5A35" w:rsidP="002E5A35">
      <w:pPr>
        <w:pStyle w:val="Unix"/>
      </w:pPr>
      <w:r>
        <w:t>aws configure set default.region us-east-1</w:t>
      </w:r>
    </w:p>
    <w:p w14:paraId="406861E9" w14:textId="77777777" w:rsidR="002E5A35" w:rsidRDefault="002E5A35" w:rsidP="008B6883">
      <w:pPr>
        <w:pStyle w:val="BodyText2"/>
      </w:pPr>
      <w:r>
        <w:t>Now putting these into the aws copy:</w:t>
      </w:r>
    </w:p>
    <w:p w14:paraId="7F80F138" w14:textId="77777777" w:rsidR="002E5A35" w:rsidRDefault="002E5A35" w:rsidP="002E5A35">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10B2FFC9" w14:textId="77777777" w:rsidR="002E5A35" w:rsidRDefault="002E5A35" w:rsidP="002E5A35">
      <w:pPr>
        <w:pStyle w:val="Unix"/>
      </w:pPr>
      <w:r w:rsidRPr="008F4C76">
        <w:t>upload: E:\cottaan\Documents\ArcGIS\Datasets\Intact Forest Landscapes\IFL_2013\ifl_2013_pacific.geojson to s3://tilestream-tilesets-production/95/_pending/p290wny77p2392n0rgxjob7jc/blishten</w:t>
      </w:r>
    </w:p>
    <w:p w14:paraId="3E0B8109" w14:textId="77777777" w:rsidR="002E5A35" w:rsidRDefault="002E5A35" w:rsidP="009421FD">
      <w:pPr>
        <w:pStyle w:val="Heading7"/>
      </w:pPr>
      <w:r>
        <w:t>Upload the MapBox</w:t>
      </w:r>
    </w:p>
    <w:p w14:paraId="5A6206E4" w14:textId="77777777" w:rsidR="002E5A35" w:rsidRDefault="002E5A35" w:rsidP="002E5A35">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73647961" w14:textId="6E118C79" w:rsidR="009421FD" w:rsidRDefault="002E5A35" w:rsidP="009421FD">
      <w:pPr>
        <w:pStyle w:val="Unix"/>
      </w:pPr>
      <w:r>
        <w:t>curl: (1) Protocol "'https" not supported or disabled in libcurl</w:t>
      </w:r>
    </w:p>
    <w:p w14:paraId="24EC7534" w14:textId="7B270D8E" w:rsidR="007216D5" w:rsidRDefault="007216D5" w:rsidP="007216D5">
      <w:pPr>
        <w:pStyle w:val="Heading6"/>
      </w:pPr>
      <w:r>
        <w:t>Using Python SDK</w:t>
      </w:r>
    </w:p>
    <w:p w14:paraId="24400224" w14:textId="77777777" w:rsidR="007216D5" w:rsidRPr="007216D5" w:rsidRDefault="007216D5" w:rsidP="008B6883">
      <w:pPr>
        <w:pStyle w:val="BodyText2"/>
      </w:pPr>
    </w:p>
    <w:p w14:paraId="6D887AE3" w14:textId="77777777" w:rsidR="003618AE" w:rsidRDefault="003618AE" w:rsidP="003618AE">
      <w:pPr>
        <w:pStyle w:val="Heading4"/>
      </w:pPr>
      <w:r>
        <w:t>Photo services</w:t>
      </w:r>
    </w:p>
    <w:p w14:paraId="27DF3733" w14:textId="77777777" w:rsidR="003618AE" w:rsidRDefault="003618AE" w:rsidP="008B6883">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8B6883">
      <w:pPr>
        <w:pStyle w:val="BodyText2"/>
      </w:pPr>
      <w:r>
        <w:t xml:space="preserve">5° 7' 37.17" N  116° 55' 46.25" E (which is </w:t>
      </w:r>
      <w:r w:rsidRPr="008621E0">
        <w:t>5.1269</w:t>
      </w:r>
      <w:r>
        <w:t xml:space="preserve">, </w:t>
      </w:r>
      <w:r w:rsidRPr="008621E0">
        <w:t>116.9295</w:t>
      </w:r>
      <w:r>
        <w:t xml:space="preserve"> using </w:t>
      </w:r>
      <w:hyperlink r:id="rId647"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8B6883">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8B6883">
      <w:pPr>
        <w:pStyle w:val="BodyText2"/>
      </w:pPr>
      <w:r>
        <w:t xml:space="preserve">Yahoo account: </w:t>
      </w:r>
      <w:r w:rsidRPr="00D92F0D">
        <w:t>andrewcottam36</w:t>
      </w:r>
    </w:p>
    <w:p w14:paraId="18DE1AE3" w14:textId="77777777" w:rsidR="003618AE" w:rsidRPr="00D92F0D" w:rsidRDefault="003618AE" w:rsidP="008B6883">
      <w:pPr>
        <w:pStyle w:val="BodyText2"/>
      </w:pPr>
      <w:r>
        <w:t>Password: &lt;usual&gt;</w:t>
      </w:r>
    </w:p>
    <w:p w14:paraId="1BBA37CE" w14:textId="77777777" w:rsidR="003618AE" w:rsidRDefault="003618AE" w:rsidP="003618AE">
      <w:pPr>
        <w:pStyle w:val="Heading6"/>
      </w:pPr>
      <w:r>
        <w:t>Example return</w:t>
      </w:r>
    </w:p>
    <w:p w14:paraId="51FB9C4C" w14:textId="77777777" w:rsidR="003618AE" w:rsidRPr="00E54201" w:rsidRDefault="003618AE" w:rsidP="008B6883">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8B6883">
      <w:pPr>
        <w:pStyle w:val="BodyText2"/>
      </w:pPr>
      <w:r>
        <w:t>Example:</w:t>
      </w:r>
    </w:p>
    <w:p w14:paraId="430C26B7" w14:textId="77777777" w:rsidR="003618AE" w:rsidRDefault="00237F98" w:rsidP="008B6883">
      <w:pPr>
        <w:pStyle w:val="BodyText2"/>
        <w:rPr>
          <w:rStyle w:val="Hyperlink"/>
        </w:rPr>
      </w:pPr>
      <w:hyperlink r:id="rId648"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8B6883">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8B6883">
      <w:pPr>
        <w:pStyle w:val="BodyText2"/>
      </w:pPr>
      <w:r>
        <w:t xml:space="preserve">3600 queries per hour from </w:t>
      </w:r>
      <w:hyperlink r:id="rId649"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8B6883">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8B6883">
      <w:pPr>
        <w:pStyle w:val="BodyText2"/>
      </w:pPr>
      <w:r>
        <w:t>There are many issues with the quality of Flickr images.</w:t>
      </w:r>
    </w:p>
    <w:p w14:paraId="0EE8AAAD" w14:textId="77777777" w:rsidR="003618AE" w:rsidRDefault="003618AE" w:rsidP="003618AE">
      <w:pPr>
        <w:pStyle w:val="Heading8"/>
      </w:pPr>
      <w:r>
        <w:t>Georeferencing</w:t>
      </w:r>
    </w:p>
    <w:p w14:paraId="0EE8634D" w14:textId="77777777" w:rsidR="003618AE" w:rsidRPr="00B5782D" w:rsidRDefault="003618AE" w:rsidP="008B6883">
      <w:pPr>
        <w:pStyle w:val="BodyText2"/>
      </w:pPr>
      <w:r>
        <w:t xml:space="preserve">Many images are incorrectly georeferenced and it is not </w:t>
      </w:r>
    </w:p>
    <w:p w14:paraId="4FB440C5" w14:textId="77777777" w:rsidR="00C0164E" w:rsidRDefault="00C0164E" w:rsidP="00C0164E">
      <w:pPr>
        <w:pStyle w:val="Heading5"/>
      </w:pPr>
      <w:r>
        <w:t>Google Places API</w:t>
      </w:r>
    </w:p>
    <w:p w14:paraId="084FC8D5" w14:textId="0E56575C" w:rsidR="00C0164E" w:rsidRDefault="00C0164E" w:rsidP="00C0164E">
      <w:pPr>
        <w:pStyle w:val="Heading6"/>
      </w:pPr>
      <w:r>
        <w:t>Credentials</w:t>
      </w:r>
    </w:p>
    <w:p w14:paraId="21620F0F" w14:textId="07E8797F" w:rsidR="00C0164E" w:rsidRDefault="00C0164E" w:rsidP="008B6883">
      <w:pPr>
        <w:pStyle w:val="BodyText2"/>
      </w:pPr>
      <w:r>
        <w:t xml:space="preserve">Key: </w:t>
      </w:r>
      <w:r w:rsidRPr="00C0164E">
        <w:t>AIzaSyDTxDpwaFu7qVsS-EeptGHgYMeeTEfzWzg</w:t>
      </w:r>
    </w:p>
    <w:p w14:paraId="3A822B8D" w14:textId="7C6FF4C7" w:rsidR="00FF40EE" w:rsidRPr="00C0164E" w:rsidRDefault="00C0164E" w:rsidP="008B6883">
      <w:pPr>
        <w:pStyle w:val="BodyText2"/>
      </w:pPr>
      <w:r>
        <w:t>Restri</w:t>
      </w:r>
      <w:r w:rsidR="00346BBB">
        <w:t>cted to Cloud9 web apps domain.</w:t>
      </w:r>
    </w:p>
    <w:p w14:paraId="7AC1E0AE" w14:textId="1BD28975" w:rsidR="00FF40EE" w:rsidRDefault="00FF40EE" w:rsidP="00FF40EE">
      <w:pPr>
        <w:pStyle w:val="Heading6"/>
      </w:pPr>
      <w:r>
        <w:t>Using</w:t>
      </w:r>
    </w:p>
    <w:p w14:paraId="76F0149C" w14:textId="79B19658" w:rsidR="00FF40EE" w:rsidRDefault="00FF40EE" w:rsidP="008B6883">
      <w:pPr>
        <w:pStyle w:val="BodyText2"/>
      </w:pPr>
      <w:r>
        <w:t>Restricting to the cloud9 domain I get the following:</w:t>
      </w:r>
    </w:p>
    <w:p w14:paraId="4EA38249" w14:textId="77777777" w:rsidR="00FF40EE" w:rsidRPr="00FF40EE" w:rsidRDefault="00FF40EE" w:rsidP="00FF40EE">
      <w:pPr>
        <w:pStyle w:val="Code"/>
      </w:pPr>
      <w:r w:rsidRPr="00FF40EE">
        <w:t>{</w:t>
      </w:r>
    </w:p>
    <w:p w14:paraId="71CA19A3" w14:textId="77777777" w:rsidR="00FF40EE" w:rsidRPr="00FF40EE" w:rsidRDefault="00FF40EE" w:rsidP="00FF40EE">
      <w:pPr>
        <w:pStyle w:val="Code"/>
      </w:pPr>
      <w:r w:rsidRPr="00FF40EE">
        <w:t xml:space="preserve">   "error_message" : "Browser API keys cannot have referer restrictions when used with this API.",</w:t>
      </w:r>
    </w:p>
    <w:p w14:paraId="71466A5D" w14:textId="77777777" w:rsidR="00FF40EE" w:rsidRPr="00FF40EE" w:rsidRDefault="00FF40EE" w:rsidP="00FF40EE">
      <w:pPr>
        <w:pStyle w:val="Code"/>
      </w:pPr>
      <w:r w:rsidRPr="00FF40EE">
        <w:t xml:space="preserve">   "html_attributions" : [],</w:t>
      </w:r>
    </w:p>
    <w:p w14:paraId="356B5E35" w14:textId="77777777" w:rsidR="00FF40EE" w:rsidRPr="00FF40EE" w:rsidRDefault="00FF40EE" w:rsidP="00FF40EE">
      <w:pPr>
        <w:pStyle w:val="Code"/>
      </w:pPr>
      <w:r w:rsidRPr="00FF40EE">
        <w:t xml:space="preserve">   "results" : [],</w:t>
      </w:r>
    </w:p>
    <w:p w14:paraId="7309EACC" w14:textId="77777777" w:rsidR="00FF40EE" w:rsidRPr="00FF40EE" w:rsidRDefault="00FF40EE" w:rsidP="00FF40EE">
      <w:pPr>
        <w:pStyle w:val="Code"/>
      </w:pPr>
      <w:r w:rsidRPr="00FF40EE">
        <w:t xml:space="preserve">   "status" : "REQUEST_DENIED"</w:t>
      </w:r>
    </w:p>
    <w:p w14:paraId="297406B2" w14:textId="77777777" w:rsidR="00FF40EE" w:rsidRDefault="00FF40EE" w:rsidP="00FF40EE">
      <w:pPr>
        <w:pStyle w:val="Code"/>
        <w:rPr>
          <w:caps/>
        </w:rPr>
      </w:pPr>
      <w:r w:rsidRPr="00FF40EE">
        <w:t>}</w:t>
      </w:r>
    </w:p>
    <w:p w14:paraId="00CF8031" w14:textId="1C88A22F" w:rsidR="00FF40EE" w:rsidRDefault="00AB1985" w:rsidP="008B6883">
      <w:pPr>
        <w:pStyle w:val="BodyText2"/>
      </w:pPr>
      <w:r>
        <w:t>Turing off the http restriction it works, but there is very little content - it’s the photos for guesthouses and hotels and restaurants etc. and not the photos at the bottom of Google Maps.</w:t>
      </w:r>
    </w:p>
    <w:p w14:paraId="043645A6" w14:textId="672490AF" w:rsidR="003618AE" w:rsidRDefault="003618AE" w:rsidP="00FF40EE">
      <w:pPr>
        <w:pStyle w:val="Heading5"/>
      </w:pPr>
      <w:r>
        <w:t>Panoramio</w:t>
      </w:r>
    </w:p>
    <w:p w14:paraId="311AA3C5" w14:textId="77777777" w:rsidR="003618AE" w:rsidRDefault="003618AE" w:rsidP="008B6883">
      <w:pPr>
        <w:pStyle w:val="BodyText2"/>
      </w:pPr>
      <w:r>
        <w:t>Written Python wrappers to access the Panoramio imagery in IPython Notebook. Written Javascript one in the web services mash up. Here is a call for a bounding box:</w:t>
      </w:r>
    </w:p>
    <w:p w14:paraId="66099012" w14:textId="77777777" w:rsidR="003618AE" w:rsidRDefault="00237F98" w:rsidP="008B6883">
      <w:pPr>
        <w:pStyle w:val="BodyText2"/>
      </w:pPr>
      <w:hyperlink r:id="rId650"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8B6883">
      <w:pPr>
        <w:pStyle w:val="BodyText2"/>
      </w:pPr>
      <w:r>
        <w:t>Here is an example response:</w:t>
      </w:r>
    </w:p>
    <w:p w14:paraId="60C078BB" w14:textId="77777777" w:rsidR="003618AE" w:rsidRDefault="003618AE" w:rsidP="008B6883">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w:t>
      </w:r>
      <w:r w:rsidRPr="004C51A7">
        <w:lastRenderedPageBreak/>
        <w:t>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8B6883">
      <w:pPr>
        <w:pStyle w:val="BodyText2"/>
      </w:pPr>
      <w:r>
        <w:t xml:space="preserve">I am writing a service to harvest all Panoramio points. It is </w:t>
      </w:r>
      <w:hyperlink r:id="rId651"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8B6883">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8B6883">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8B6883">
      <w:pPr>
        <w:pStyle w:val="BodyText2"/>
      </w:pPr>
      <w:r>
        <w:t xml:space="preserve">API is now part of Google Photos – docs </w:t>
      </w:r>
      <w:hyperlink r:id="rId652" w:history="1">
        <w:r w:rsidRPr="005C2541">
          <w:rPr>
            <w:rStyle w:val="Hyperlink"/>
          </w:rPr>
          <w:t>here</w:t>
        </w:r>
      </w:hyperlink>
      <w:r>
        <w:t>. There doesn’t seem to be a Javascript API.</w:t>
      </w:r>
    </w:p>
    <w:p w14:paraId="5F4BA22E" w14:textId="3A7BFA26" w:rsidR="0015315A" w:rsidRDefault="0015315A" w:rsidP="0015315A">
      <w:pPr>
        <w:pStyle w:val="Heading5"/>
      </w:pPr>
      <w:r>
        <w:t>GettyImages</w:t>
      </w:r>
    </w:p>
    <w:p w14:paraId="4138558D" w14:textId="05EB88F4" w:rsidR="0015315A" w:rsidRPr="0015315A" w:rsidRDefault="00237F98" w:rsidP="008B6883">
      <w:pPr>
        <w:pStyle w:val="BodyText2"/>
      </w:pPr>
      <w:hyperlink r:id="rId653" w:history="1">
        <w:r w:rsidR="0015315A" w:rsidRPr="00787D59">
          <w:rPr>
            <w:rStyle w:val="Hyperlink"/>
          </w:rPr>
          <w:t>https://developer.gettyimages.com</w:t>
        </w:r>
      </w:hyperlink>
      <w:r w:rsidR="0015315A">
        <w:t xml:space="preserve"> </w:t>
      </w:r>
    </w:p>
    <w:p w14:paraId="0DA1AA8D" w14:textId="1B200561" w:rsidR="0015315A" w:rsidRDefault="0015315A" w:rsidP="0015315A">
      <w:pPr>
        <w:pStyle w:val="Heading6"/>
      </w:pPr>
      <w:r>
        <w:t>Credentials</w:t>
      </w:r>
    </w:p>
    <w:p w14:paraId="07419C79" w14:textId="4D50A25E" w:rsidR="0015315A" w:rsidRPr="0015315A" w:rsidRDefault="00237F98" w:rsidP="008B6883">
      <w:pPr>
        <w:pStyle w:val="BodyText2"/>
      </w:pPr>
      <w:hyperlink r:id="rId654" w:history="1">
        <w:r w:rsidR="0015315A" w:rsidRPr="00787D59">
          <w:rPr>
            <w:rStyle w:val="Hyperlink"/>
          </w:rPr>
          <w:t>a.cottam@gmail.com</w:t>
        </w:r>
      </w:hyperlink>
      <w:r w:rsidR="0015315A">
        <w:t xml:space="preserve"> </w:t>
      </w:r>
      <w:r w:rsidR="008A3E24">
        <w:t>thargal88 user: blishten2</w:t>
      </w:r>
    </w:p>
    <w:p w14:paraId="5BFB6C3C" w14:textId="64E2D2D2" w:rsidR="00AD18F4" w:rsidRDefault="00AD18F4" w:rsidP="00AD18F4">
      <w:pPr>
        <w:pStyle w:val="Heading5"/>
      </w:pPr>
      <w:r>
        <w:t>Instagram</w:t>
      </w:r>
    </w:p>
    <w:p w14:paraId="3E94BF6B" w14:textId="57705423" w:rsidR="00AD18F4" w:rsidRDefault="00AD18F4" w:rsidP="00AD18F4">
      <w:pPr>
        <w:pStyle w:val="Heading6"/>
      </w:pPr>
      <w:r>
        <w:t>Credentials</w:t>
      </w:r>
    </w:p>
    <w:p w14:paraId="55C33926" w14:textId="42417AFF" w:rsidR="00AD18F4" w:rsidRDefault="00237F98" w:rsidP="008B6883">
      <w:pPr>
        <w:pStyle w:val="BodyText2"/>
      </w:pPr>
      <w:hyperlink r:id="rId655" w:history="1">
        <w:r w:rsidR="00AD18F4" w:rsidRPr="00787D59">
          <w:rPr>
            <w:rStyle w:val="Hyperlink"/>
          </w:rPr>
          <w:t>a.cottam@gmail.com</w:t>
        </w:r>
      </w:hyperlink>
      <w:r w:rsidR="00AD18F4">
        <w:t xml:space="preserve"> </w:t>
      </w:r>
      <w:r w:rsidR="00AD18F4">
        <w:tab/>
        <w:t>thargaL88$</w:t>
      </w:r>
      <w:r w:rsidR="00F06E4C">
        <w:tab/>
        <w:t>blishten</w:t>
      </w:r>
    </w:p>
    <w:p w14:paraId="0B58AF97" w14:textId="6CBACFCF" w:rsidR="00AD18F4" w:rsidRPr="00AD18F4" w:rsidRDefault="00AD18F4" w:rsidP="008B6883">
      <w:pPr>
        <w:pStyle w:val="BodyText2"/>
      </w:pPr>
      <w:r>
        <w:t xml:space="preserve">Client ID: </w:t>
      </w:r>
      <w:r w:rsidRPr="00AD18F4">
        <w:tab/>
        <w:t>90ef3cd955984062996299b54c078adf</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8B6883">
      <w:pPr>
        <w:pStyle w:val="BodyText2"/>
      </w:pPr>
      <w:r>
        <w:t>Example using WFS:</w:t>
      </w:r>
    </w:p>
    <w:p w14:paraId="00D2FFEA" w14:textId="77777777" w:rsidR="003618AE" w:rsidRDefault="00237F98" w:rsidP="008B6883">
      <w:pPr>
        <w:pStyle w:val="BodyText2"/>
      </w:pPr>
      <w:hyperlink r:id="rId656"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237F98" w:rsidP="008B6883">
      <w:pPr>
        <w:pStyle w:val="BodyText2"/>
      </w:pPr>
      <w:hyperlink r:id="rId657"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8B6883">
      <w:pPr>
        <w:pStyle w:val="BodyText2"/>
      </w:pPr>
      <w:r>
        <w:t>Or using REST:</w:t>
      </w:r>
    </w:p>
    <w:p w14:paraId="7D5980A1" w14:textId="77777777" w:rsidR="003618AE" w:rsidRDefault="00237F98" w:rsidP="008B6883">
      <w:pPr>
        <w:pStyle w:val="BodyText2"/>
      </w:pPr>
      <w:hyperlink r:id="rId658"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t>});</w:t>
      </w:r>
    </w:p>
    <w:p w14:paraId="25F571A7" w14:textId="77777777" w:rsidR="003618AE" w:rsidRDefault="003618AE" w:rsidP="003618AE">
      <w:pPr>
        <w:pStyle w:val="Heading5"/>
      </w:pPr>
      <w:r>
        <w:t>WDPA API</w:t>
      </w:r>
    </w:p>
    <w:p w14:paraId="5415E8B6" w14:textId="77777777" w:rsidR="003618AE" w:rsidRPr="002E6967" w:rsidRDefault="003618AE" w:rsidP="008B6883">
      <w:pPr>
        <w:pStyle w:val="BodyText2"/>
      </w:pPr>
      <w:r>
        <w:t xml:space="preserve">Documentation </w:t>
      </w:r>
      <w:hyperlink r:id="rId659" w:history="1">
        <w:r w:rsidRPr="002E6967">
          <w:rPr>
            <w:rStyle w:val="Hyperlink"/>
          </w:rPr>
          <w:t>here</w:t>
        </w:r>
      </w:hyperlink>
      <w:r>
        <w:t>.</w:t>
      </w:r>
    </w:p>
    <w:p w14:paraId="3B211611" w14:textId="77777777" w:rsidR="003618AE" w:rsidRDefault="003618AE" w:rsidP="003618AE">
      <w:pPr>
        <w:pStyle w:val="Heading4"/>
      </w:pPr>
      <w:r>
        <w:lastRenderedPageBreak/>
        <w:t>Search</w:t>
      </w:r>
    </w:p>
    <w:p w14:paraId="7F586F07" w14:textId="77777777" w:rsidR="003618AE" w:rsidRDefault="003618AE" w:rsidP="003618AE">
      <w:pPr>
        <w:pStyle w:val="Heading5"/>
      </w:pPr>
      <w:bookmarkStart w:id="133" w:name="_Ref364152256"/>
      <w:r>
        <w:t>Bing search API</w:t>
      </w:r>
      <w:bookmarkEnd w:id="133"/>
    </w:p>
    <w:p w14:paraId="7EA84C1C" w14:textId="77777777" w:rsidR="003618AE" w:rsidRDefault="003618AE" w:rsidP="008B6883">
      <w:pPr>
        <w:pStyle w:val="BodyText2"/>
      </w:pPr>
      <w:r>
        <w:t>You can use the Bing Search API to do a search for web, images etc. and there is a limit of 5000 queries a day. Details here:</w:t>
      </w:r>
    </w:p>
    <w:p w14:paraId="197CD605" w14:textId="77777777" w:rsidR="003618AE" w:rsidRDefault="00237F98" w:rsidP="008B6883">
      <w:pPr>
        <w:pStyle w:val="BodyText2"/>
      </w:pPr>
      <w:hyperlink r:id="rId660"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661"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8B6883">
      <w:pPr>
        <w:pStyle w:val="BodyText2"/>
      </w:pPr>
      <w:r>
        <w:t>Once you have this then you can use the search API.</w:t>
      </w:r>
    </w:p>
    <w:p w14:paraId="4D8D13CD" w14:textId="346D29FC" w:rsidR="003618AE" w:rsidRDefault="003618AE" w:rsidP="003618AE">
      <w:pPr>
        <w:pStyle w:val="Heading4"/>
      </w:pPr>
      <w:bookmarkStart w:id="134" w:name="_Ref377374102"/>
      <w:r>
        <w:t>Species services</w:t>
      </w:r>
      <w:bookmarkEnd w:id="134"/>
    </w:p>
    <w:p w14:paraId="383D7411" w14:textId="77777777" w:rsidR="003618AE" w:rsidRDefault="003618AE" w:rsidP="003618AE">
      <w:pPr>
        <w:pStyle w:val="Heading5"/>
      </w:pPr>
      <w:bookmarkStart w:id="135"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8B6883">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t>ECat</w:t>
      </w:r>
    </w:p>
    <w:p w14:paraId="3B48563F" w14:textId="77777777" w:rsidR="003618AE" w:rsidRDefault="003618AE" w:rsidP="008B6883">
      <w:pPr>
        <w:pStyle w:val="BodyText2"/>
      </w:pPr>
      <w:r>
        <w:t>The new API seems better. For example, the following call returns the taxonID of a taxon using the GBIF nub:</w:t>
      </w:r>
    </w:p>
    <w:p w14:paraId="61218859" w14:textId="77777777" w:rsidR="003618AE" w:rsidRDefault="00237F98" w:rsidP="008B6883">
      <w:pPr>
        <w:pStyle w:val="BodyText2"/>
      </w:pPr>
      <w:hyperlink r:id="rId662" w:history="1">
        <w:r w:rsidR="003618AE" w:rsidRPr="008A55F1">
          <w:rPr>
            <w:rStyle w:val="Hyperlink"/>
          </w:rPr>
          <w:t>http://ecat-dev.gbif.org/ws/usage/?q=Panthera%20leo&amp;rkey=1</w:t>
        </w:r>
      </w:hyperlink>
    </w:p>
    <w:p w14:paraId="5E78B9E3" w14:textId="77777777" w:rsidR="003618AE" w:rsidRDefault="003618AE" w:rsidP="008B6883">
      <w:pPr>
        <w:pStyle w:val="BodyText2"/>
      </w:pPr>
      <w:r>
        <w:t>Then you can get all of the vernacular names using the following. But this only gets the vernacular names from that particular checklist – haven’t found a way to get all vernacular names.</w:t>
      </w:r>
    </w:p>
    <w:p w14:paraId="58802775" w14:textId="77777777" w:rsidR="003618AE" w:rsidRDefault="00237F98" w:rsidP="008B6883">
      <w:pPr>
        <w:pStyle w:val="BodyText2"/>
      </w:pPr>
      <w:hyperlink r:id="rId663" w:history="1">
        <w:r w:rsidR="003618AE" w:rsidRPr="00F02C5D">
          <w:rPr>
            <w:rStyle w:val="Hyperlink"/>
          </w:rPr>
          <w:t>http://ecat-dev.gbif.org/ws/usage/?id=116596410&amp;showVernaculars=en</w:t>
        </w:r>
      </w:hyperlink>
    </w:p>
    <w:p w14:paraId="4776A638" w14:textId="77777777" w:rsidR="003618AE" w:rsidRDefault="003618AE" w:rsidP="008B6883">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8B6883">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lastRenderedPageBreak/>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8B6883">
      <w:pPr>
        <w:pStyle w:val="BodyText2"/>
      </w:pPr>
      <w:r>
        <w:t xml:space="preserve">There is an R wrapper for the GBIF API available here </w:t>
      </w:r>
      <w:hyperlink r:id="rId664" w:anchor="rgbif" w:history="1">
        <w:r>
          <w:rPr>
            <w:rStyle w:val="Hyperlink"/>
          </w:rPr>
          <w:t>https://github.com/ropensci/rgbif/tree/newapi#rgbif</w:t>
        </w:r>
      </w:hyperlink>
      <w:r>
        <w:t>.</w:t>
      </w:r>
    </w:p>
    <w:p w14:paraId="0B606A74" w14:textId="77777777" w:rsidR="003618AE" w:rsidRDefault="003618AE" w:rsidP="003618AE">
      <w:pPr>
        <w:pStyle w:val="Heading6"/>
      </w:pPr>
      <w:bookmarkStart w:id="136" w:name="_Ref377472793"/>
      <w:r>
        <w:t>API v0.9</w:t>
      </w:r>
      <w:bookmarkEnd w:id="136"/>
    </w:p>
    <w:p w14:paraId="0CE08A48" w14:textId="77777777" w:rsidR="003618AE" w:rsidRDefault="003618AE" w:rsidP="008B6883">
      <w:pPr>
        <w:pStyle w:val="BodyText2"/>
      </w:pPr>
      <w:r>
        <w:t xml:space="preserve">The GBIF API is available here: </w:t>
      </w:r>
      <w:hyperlink r:id="rId665" w:history="1">
        <w:r>
          <w:rPr>
            <w:rStyle w:val="Hyperlink"/>
          </w:rPr>
          <w:t>http://www.gbif.org/developer/summary</w:t>
        </w:r>
      </w:hyperlink>
    </w:p>
    <w:p w14:paraId="1D25B118" w14:textId="77777777" w:rsidR="003618AE" w:rsidRDefault="003618AE" w:rsidP="008B6883">
      <w:pPr>
        <w:pStyle w:val="BodyText2"/>
      </w:pPr>
      <w:r>
        <w:t xml:space="preserve">Here is the url for all observations in Kinabalu area from the GBIF website: </w:t>
      </w:r>
    </w:p>
    <w:p w14:paraId="4A079D64" w14:textId="77777777" w:rsidR="003618AE" w:rsidRDefault="00237F98" w:rsidP="008B6883">
      <w:pPr>
        <w:pStyle w:val="BodyText2"/>
      </w:pPr>
      <w:hyperlink r:id="rId666"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8B6883">
      <w:pPr>
        <w:pStyle w:val="BodyText2"/>
      </w:pPr>
      <w:r>
        <w:t>There is a record for Argusianus argus from the GBIF website:</w:t>
      </w:r>
    </w:p>
    <w:p w14:paraId="779AE901" w14:textId="77777777" w:rsidR="003618AE" w:rsidRDefault="00237F98" w:rsidP="008B6883">
      <w:pPr>
        <w:pStyle w:val="BodyText2"/>
      </w:pPr>
      <w:hyperlink r:id="rId667"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8B6883">
      <w:pPr>
        <w:pStyle w:val="BodyText2"/>
      </w:pPr>
      <w:r>
        <w:t>You can retrieve the data from the API using:</w:t>
      </w:r>
    </w:p>
    <w:p w14:paraId="019A9B30" w14:textId="77777777" w:rsidR="003618AE" w:rsidRDefault="00237F98" w:rsidP="008B6883">
      <w:pPr>
        <w:pStyle w:val="BodyText2"/>
      </w:pPr>
      <w:hyperlink r:id="rId668"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8B6883">
      <w:pPr>
        <w:pStyle w:val="BodyText2"/>
      </w:pPr>
      <w:r>
        <w:t>To get the taxon key the following gets all instances of Argusianus argus:</w:t>
      </w:r>
    </w:p>
    <w:p w14:paraId="6E8DA6C7" w14:textId="77777777" w:rsidR="003618AE" w:rsidRDefault="00237F98" w:rsidP="008B6883">
      <w:pPr>
        <w:pStyle w:val="BodyText2"/>
      </w:pPr>
      <w:hyperlink r:id="rId669" w:history="1">
        <w:r w:rsidR="003618AE">
          <w:rPr>
            <w:rStyle w:val="Hyperlink"/>
          </w:rPr>
          <w:t>http://api.gbif.org/v0.9/species/match?name=Argusianus%20argus</w:t>
        </w:r>
      </w:hyperlink>
    </w:p>
    <w:p w14:paraId="4B440BB4" w14:textId="77777777" w:rsidR="003618AE" w:rsidRDefault="003618AE" w:rsidP="008B6883">
      <w:pPr>
        <w:pStyle w:val="BodyText2"/>
      </w:pPr>
      <w:r>
        <w:t>And the following gets the instance of Argusianus argus on the GBIF backbone:</w:t>
      </w:r>
    </w:p>
    <w:p w14:paraId="0C81CDBD" w14:textId="77777777" w:rsidR="003618AE" w:rsidRDefault="00237F98" w:rsidP="008B6883">
      <w:pPr>
        <w:pStyle w:val="BodyText2"/>
      </w:pPr>
      <w:hyperlink r:id="rId670"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8B6883">
      <w:pPr>
        <w:pStyle w:val="BodyText2"/>
      </w:pPr>
      <w:r>
        <w:t>Get the nub key for a species:</w:t>
      </w:r>
    </w:p>
    <w:p w14:paraId="287C5AC3" w14:textId="77777777" w:rsidR="003618AE" w:rsidRDefault="00237F98" w:rsidP="008B6883">
      <w:pPr>
        <w:pStyle w:val="BodyText2"/>
      </w:pPr>
      <w:hyperlink r:id="rId671" w:history="1">
        <w:r w:rsidR="003618AE">
          <w:rPr>
            <w:rStyle w:val="Hyperlink"/>
          </w:rPr>
          <w:t>http://api.gbif.org/v0.9/species?name=Pongo%20pygmaeus&amp;datasetKey=d7dddbf4-2cf0-4f39-9b2a-bb099caae36c</w:t>
        </w:r>
      </w:hyperlink>
    </w:p>
    <w:p w14:paraId="45B2A296" w14:textId="77777777" w:rsidR="003618AE" w:rsidRDefault="003618AE" w:rsidP="008B6883">
      <w:pPr>
        <w:pStyle w:val="BodyText2"/>
      </w:pPr>
      <w:r>
        <w:t>This gets all vernacular names for a species using the nub key (here for orang utan):</w:t>
      </w:r>
    </w:p>
    <w:p w14:paraId="711433B9" w14:textId="77777777" w:rsidR="003618AE" w:rsidRDefault="00237F98" w:rsidP="008B6883">
      <w:pPr>
        <w:pStyle w:val="BodyText2"/>
      </w:pPr>
      <w:hyperlink r:id="rId672" w:history="1">
        <w:r w:rsidR="003618AE">
          <w:rPr>
            <w:rStyle w:val="Hyperlink"/>
          </w:rPr>
          <w:t>http://api.gbif.org/v0.9/species/5219532/vernacular_names</w:t>
        </w:r>
      </w:hyperlink>
    </w:p>
    <w:p w14:paraId="2F113B3E" w14:textId="77777777" w:rsidR="003618AE" w:rsidRDefault="003618AE" w:rsidP="008B6883">
      <w:pPr>
        <w:pStyle w:val="BodyText2"/>
      </w:pPr>
      <w:r>
        <w:t>But the jsonp parameter does not seem to be support on all calls. e.g. the following call works:</w:t>
      </w:r>
    </w:p>
    <w:p w14:paraId="431A76E4" w14:textId="77777777" w:rsidR="003618AE" w:rsidRDefault="00237F98" w:rsidP="008B6883">
      <w:pPr>
        <w:pStyle w:val="BodyText2"/>
      </w:pPr>
      <w:hyperlink r:id="rId673"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8B6883">
      <w:pPr>
        <w:pStyle w:val="BodyText2"/>
      </w:pPr>
      <w:r>
        <w:t>but the following doesn’t:</w:t>
      </w:r>
    </w:p>
    <w:p w14:paraId="375BBB71" w14:textId="77777777" w:rsidR="003618AE" w:rsidRDefault="00237F98" w:rsidP="008B6883">
      <w:pPr>
        <w:pStyle w:val="BodyText2"/>
      </w:pPr>
      <w:hyperlink r:id="rId674"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8B6883">
      <w:pPr>
        <w:pStyle w:val="BodyText2"/>
        <w:rPr>
          <w:rStyle w:val="Hyperlink"/>
        </w:rPr>
      </w:pPr>
      <w:r>
        <w:t xml:space="preserve">This issue is logged with their atlassian system </w:t>
      </w:r>
      <w:hyperlink r:id="rId675" w:history="1">
        <w:r w:rsidRPr="00232C97">
          <w:rPr>
            <w:rStyle w:val="Hyperlink"/>
          </w:rPr>
          <w:t>here</w:t>
        </w:r>
      </w:hyperlink>
    </w:p>
    <w:p w14:paraId="15B15868" w14:textId="77777777" w:rsidR="003618AE" w:rsidRDefault="003618AE" w:rsidP="003618AE">
      <w:pPr>
        <w:pStyle w:val="Heading7"/>
      </w:pPr>
      <w:r>
        <w:t>Dates</w:t>
      </w:r>
    </w:p>
    <w:p w14:paraId="4F995DA7" w14:textId="77777777" w:rsidR="003618AE" w:rsidRPr="005557FD" w:rsidRDefault="003618AE" w:rsidP="008B6883">
      <w:pPr>
        <w:pStyle w:val="BodyText2"/>
      </w:pPr>
      <w:r>
        <w:t xml:space="preserve">Dates are provided in </w:t>
      </w:r>
      <w:r w:rsidRPr="005557FD">
        <w:t>ISO 8601</w:t>
      </w:r>
      <w:r>
        <w:t xml:space="preserve"> (from </w:t>
      </w:r>
      <w:hyperlink r:id="rId676"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t>Common Names</w:t>
      </w:r>
    </w:p>
    <w:p w14:paraId="36D34842" w14:textId="77777777" w:rsidR="003618AE" w:rsidRDefault="003618AE" w:rsidP="008B6883">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8B6883">
      <w:pPr>
        <w:pStyle w:val="BodyText2"/>
      </w:pPr>
      <w:r>
        <w:lastRenderedPageBreak/>
        <w:t>First attempt was not unique iucn_species_ids so there were duplicates. Trying again with distinct. Now 114429.</w:t>
      </w:r>
    </w:p>
    <w:bookmarkEnd w:id="135"/>
    <w:p w14:paraId="0F12FC6F" w14:textId="77777777" w:rsidR="003618AE" w:rsidRDefault="003618AE" w:rsidP="003618AE">
      <w:pPr>
        <w:pStyle w:val="Heading6"/>
      </w:pPr>
      <w:r>
        <w:t>API v1</w:t>
      </w:r>
    </w:p>
    <w:p w14:paraId="666AE4A5" w14:textId="77777777" w:rsidR="003618AE" w:rsidRPr="00285707" w:rsidRDefault="003618AE" w:rsidP="008B6883">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8B6883">
      <w:pPr>
        <w:pStyle w:val="BodyText2"/>
      </w:pPr>
      <w:r>
        <w:t xml:space="preserve">The IUCN Red List is available as a separate checklist from GBIF using </w:t>
      </w:r>
      <w:hyperlink r:id="rId677"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8B6883">
      <w:pPr>
        <w:pStyle w:val="BodyText2"/>
      </w:pPr>
      <w:r>
        <w:t>IUCN publish their species data through an API which allows you to retrieve the common name. This is the Documentation Start page:</w:t>
      </w:r>
    </w:p>
    <w:p w14:paraId="50DBFEEA" w14:textId="77777777" w:rsidR="003618AE" w:rsidRDefault="00237F98" w:rsidP="008B6883">
      <w:pPr>
        <w:pStyle w:val="BodyText2"/>
        <w:rPr>
          <w:rStyle w:val="Hyperlink"/>
        </w:rPr>
      </w:pPr>
      <w:hyperlink r:id="rId678" w:history="1">
        <w:r w:rsidR="003618AE" w:rsidRPr="005A63FB">
          <w:rPr>
            <w:rStyle w:val="Hyperlink"/>
          </w:rPr>
          <w:t>https://www.assembla.com/spaces/sis/wiki/Red_List_API</w:t>
        </w:r>
      </w:hyperlink>
    </w:p>
    <w:p w14:paraId="22CF41C8" w14:textId="77777777" w:rsidR="003618AE" w:rsidRDefault="003618AE" w:rsidP="008B6883">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679" w:history="1">
        <w:r w:rsidRPr="0036755F">
          <w:rPr>
            <w:rStyle w:val="Hyperlink"/>
          </w:rPr>
          <w:t>Orang Utan</w:t>
        </w:r>
      </w:hyperlink>
      <w:r>
        <w:t xml:space="preserve"> does.</w:t>
      </w:r>
    </w:p>
    <w:p w14:paraId="041B6948" w14:textId="77777777" w:rsidR="003618AE" w:rsidRDefault="003618AE" w:rsidP="008B6883">
      <w:pPr>
        <w:pStyle w:val="BodyText2"/>
      </w:pPr>
      <w:r>
        <w:t xml:space="preserve">Wrote a Python </w:t>
      </w:r>
      <w:hyperlink r:id="rId680" w:history="1">
        <w:r w:rsidRPr="00141BF7">
          <w:rPr>
            <w:rStyle w:val="Hyperlink"/>
          </w:rPr>
          <w:t>script</w:t>
        </w:r>
      </w:hyperlink>
      <w:r>
        <w:t xml:space="preserve"> to use this to get common names and </w:t>
      </w:r>
      <w:hyperlink r:id="rId681" w:history="1">
        <w:r w:rsidRPr="00141BF7">
          <w:rPr>
            <w:rStyle w:val="Hyperlink"/>
          </w:rPr>
          <w:t>populate</w:t>
        </w:r>
      </w:hyperlink>
      <w:r>
        <w:t xml:space="preserve"> an Access 97 database.</w:t>
      </w:r>
    </w:p>
    <w:p w14:paraId="2AA2978B" w14:textId="77777777" w:rsidR="003618AE" w:rsidRDefault="003618AE" w:rsidP="008B6883">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t>strXML = objWeb.responsetext</w:t>
      </w:r>
    </w:p>
    <w:p w14:paraId="1658CEE8" w14:textId="77777777" w:rsidR="003618AE" w:rsidRDefault="003618AE" w:rsidP="008B6883">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8B6883">
      <w:pPr>
        <w:pStyle w:val="BodyText2"/>
      </w:pPr>
      <w:r>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8B6883">
      <w:pPr>
        <w:pStyle w:val="BodyText2"/>
      </w:pPr>
      <w:r>
        <w:t xml:space="preserve">There is no API for retrieving a list of countries for a PA from the Species Information System (SIS). I had to write a Python </w:t>
      </w:r>
      <w:hyperlink r:id="rId682"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8B6883">
      <w:pPr>
        <w:pStyle w:val="BodyText2"/>
      </w:pPr>
      <w:r>
        <w:t xml:space="preserve">v2 API described </w:t>
      </w:r>
      <w:hyperlink r:id="rId683"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8B6883">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684"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8B6883">
      <w:pPr>
        <w:pStyle w:val="BodyText2"/>
      </w:pPr>
      <w:r>
        <w:t xml:space="preserve">Account: </w:t>
      </w:r>
      <w:r>
        <w:tab/>
        <w:t>andrewcottam</w:t>
      </w:r>
    </w:p>
    <w:p w14:paraId="5CC3C528" w14:textId="77777777" w:rsidR="003618AE" w:rsidRPr="00D120CD" w:rsidRDefault="003618AE" w:rsidP="008B6883">
      <w:pPr>
        <w:pStyle w:val="BodyText2"/>
      </w:pPr>
      <w:r>
        <w:t xml:space="preserve">Application: </w:t>
      </w:r>
      <w:r>
        <w:tab/>
        <w:t>JRC Dev account</w:t>
      </w:r>
    </w:p>
    <w:p w14:paraId="519047B7" w14:textId="639368BA" w:rsidR="00E0003B" w:rsidRPr="0034374E" w:rsidRDefault="00E0003B" w:rsidP="0034374E">
      <w:pPr>
        <w:pStyle w:val="Heading3"/>
      </w:pPr>
      <w:r>
        <w:t>Developer Tools</w:t>
      </w:r>
    </w:p>
    <w:p w14:paraId="29041013" w14:textId="77777777" w:rsidR="00A860D1" w:rsidRDefault="00A860D1" w:rsidP="00A860D1">
      <w:pPr>
        <w:pStyle w:val="Heading4"/>
      </w:pPr>
      <w:r>
        <w:t>Comparison</w:t>
      </w:r>
    </w:p>
    <w:p w14:paraId="1BE97B40" w14:textId="77777777" w:rsidR="00A860D1" w:rsidRPr="00B9026B" w:rsidRDefault="00A860D1" w:rsidP="008B6883">
      <w:pPr>
        <w:pStyle w:val="BodyText2"/>
      </w:pPr>
      <w:r>
        <w:t>These are for the VMs that come with each package - ssh connections obviously will be different for the machine limits.</w:t>
      </w:r>
    </w:p>
    <w:tbl>
      <w:tblPr>
        <w:tblStyle w:val="ListTable3-Accent11"/>
        <w:tblW w:w="0" w:type="auto"/>
        <w:tblLook w:val="04A0" w:firstRow="1" w:lastRow="0" w:firstColumn="1" w:lastColumn="0" w:noHBand="0" w:noVBand="1"/>
      </w:tblPr>
      <w:tblGrid>
        <w:gridCol w:w="1870"/>
        <w:gridCol w:w="1134"/>
        <w:gridCol w:w="1134"/>
        <w:gridCol w:w="1134"/>
      </w:tblGrid>
      <w:tr w:rsidR="00A860D1" w14:paraId="03BF6443" w14:textId="77777777" w:rsidTr="00A860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672A11A0" w14:textId="77777777" w:rsidR="00A860D1" w:rsidRDefault="00A860D1" w:rsidP="00A860D1">
            <w:pPr>
              <w:pStyle w:val="TableTextHeader"/>
            </w:pPr>
            <w:r>
              <w:t>Feature</w:t>
            </w:r>
          </w:p>
        </w:tc>
        <w:tc>
          <w:tcPr>
            <w:tcW w:w="1134" w:type="dxa"/>
          </w:tcPr>
          <w:p w14:paraId="53F31CFC" w14:textId="77777777" w:rsidR="00A860D1" w:rsidRDefault="00A860D1" w:rsidP="00A860D1">
            <w:pPr>
              <w:pStyle w:val="TableTextHeader"/>
              <w:cnfStyle w:val="100000000000" w:firstRow="1" w:lastRow="0" w:firstColumn="0" w:lastColumn="0" w:oddVBand="0" w:evenVBand="0" w:oddHBand="0" w:evenHBand="0" w:firstRowFirstColumn="0" w:firstRowLastColumn="0" w:lastRowFirstColumn="0" w:lastRowLastColumn="0"/>
            </w:pPr>
            <w:r>
              <w:t>Cloud9</w:t>
            </w:r>
          </w:p>
        </w:tc>
        <w:tc>
          <w:tcPr>
            <w:tcW w:w="1134" w:type="dxa"/>
          </w:tcPr>
          <w:p w14:paraId="705067AE" w14:textId="1EB32546" w:rsidR="00A860D1" w:rsidRDefault="00A860D1" w:rsidP="00A860D1">
            <w:pPr>
              <w:pStyle w:val="TableTextHeader"/>
              <w:cnfStyle w:val="100000000000" w:firstRow="1" w:lastRow="0" w:firstColumn="0" w:lastColumn="0" w:oddVBand="0" w:evenVBand="0" w:oddHBand="0" w:evenHBand="0" w:firstRowFirstColumn="0" w:firstRowLastColumn="0" w:lastRowFirstColumn="0" w:lastRowLastColumn="0"/>
            </w:pPr>
            <w:r>
              <w:t>AWS Cloud9</w:t>
            </w:r>
          </w:p>
        </w:tc>
        <w:tc>
          <w:tcPr>
            <w:tcW w:w="1134" w:type="dxa"/>
          </w:tcPr>
          <w:p w14:paraId="30ABE509" w14:textId="2F1FC189" w:rsidR="00A860D1" w:rsidRDefault="00A860D1" w:rsidP="00A860D1">
            <w:pPr>
              <w:pStyle w:val="TableTextHeader"/>
              <w:cnfStyle w:val="100000000000" w:firstRow="1" w:lastRow="0" w:firstColumn="0" w:lastColumn="0" w:oddVBand="0" w:evenVBand="0" w:oddHBand="0" w:evenHBand="0" w:firstRowFirstColumn="0" w:firstRowLastColumn="0" w:lastRowFirstColumn="0" w:lastRowLastColumn="0"/>
            </w:pPr>
            <w:r>
              <w:t>CodeAnywhere</w:t>
            </w:r>
          </w:p>
        </w:tc>
      </w:tr>
      <w:tr w:rsidR="00A860D1" w:rsidRPr="00B9026B" w14:paraId="1945804E"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0761D5A" w14:textId="77777777" w:rsidR="00A860D1" w:rsidRPr="00B9026B" w:rsidRDefault="00A860D1" w:rsidP="00A860D1">
            <w:pPr>
              <w:pStyle w:val="TableText"/>
              <w:rPr>
                <w:b w:val="0"/>
              </w:rPr>
            </w:pPr>
            <w:r w:rsidRPr="00B9026B">
              <w:rPr>
                <w:b w:val="0"/>
              </w:rPr>
              <w:lastRenderedPageBreak/>
              <w:t>Debugging</w:t>
            </w:r>
          </w:p>
        </w:tc>
        <w:tc>
          <w:tcPr>
            <w:tcW w:w="1134" w:type="dxa"/>
          </w:tcPr>
          <w:p w14:paraId="2E50FCAF"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Y</w:t>
            </w:r>
          </w:p>
        </w:tc>
        <w:tc>
          <w:tcPr>
            <w:tcW w:w="1134" w:type="dxa"/>
          </w:tcPr>
          <w:p w14:paraId="24BA8ED1" w14:textId="4E61C5F1"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73FA8A21" w14:textId="57A65FEB"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N</w:t>
            </w:r>
          </w:p>
        </w:tc>
      </w:tr>
      <w:tr w:rsidR="00A860D1" w:rsidRPr="00A7341D" w14:paraId="35BA7E1F"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A57EEE7" w14:textId="77777777" w:rsidR="00A860D1" w:rsidRPr="00A7341D" w:rsidRDefault="00A860D1" w:rsidP="00A860D1">
            <w:pPr>
              <w:pStyle w:val="TableText"/>
              <w:rPr>
                <w:b w:val="0"/>
              </w:rPr>
            </w:pPr>
            <w:r w:rsidRPr="00A7341D">
              <w:rPr>
                <w:b w:val="0"/>
              </w:rPr>
              <w:t>ssh connect</w:t>
            </w:r>
          </w:p>
        </w:tc>
        <w:tc>
          <w:tcPr>
            <w:tcW w:w="1134" w:type="dxa"/>
          </w:tcPr>
          <w:p w14:paraId="3A74E11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0A3B0126" w14:textId="682D5DCC"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30EC3301" w14:textId="2405B69A"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r>
      <w:tr w:rsidR="00A860D1" w:rsidRPr="00A7341D" w14:paraId="71EF1EF7"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E854ACB" w14:textId="77777777" w:rsidR="00A860D1" w:rsidRPr="00A7341D" w:rsidRDefault="00A860D1" w:rsidP="00A860D1">
            <w:pPr>
              <w:pStyle w:val="TableText"/>
              <w:rPr>
                <w:b w:val="0"/>
              </w:rPr>
            </w:pPr>
            <w:r w:rsidRPr="00A7341D">
              <w:rPr>
                <w:b w:val="0"/>
              </w:rPr>
              <w:t>Memory max</w:t>
            </w:r>
          </w:p>
        </w:tc>
        <w:tc>
          <w:tcPr>
            <w:tcW w:w="1134" w:type="dxa"/>
          </w:tcPr>
          <w:p w14:paraId="6A933E4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02CC7638" w14:textId="1E87651F"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2DC96FFB" w14:textId="14A7C20F"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1.24G</w:t>
            </w:r>
          </w:p>
        </w:tc>
      </w:tr>
      <w:tr w:rsidR="00A860D1" w:rsidRPr="00A7341D" w14:paraId="55F640F3"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D83E2F6" w14:textId="77777777" w:rsidR="00A860D1" w:rsidRPr="00A7341D" w:rsidRDefault="00A860D1" w:rsidP="00A860D1">
            <w:pPr>
              <w:pStyle w:val="TableText"/>
              <w:rPr>
                <w:b w:val="0"/>
              </w:rPr>
            </w:pPr>
            <w:r w:rsidRPr="00A7341D">
              <w:rPr>
                <w:b w:val="0"/>
              </w:rPr>
              <w:t>Storage max</w:t>
            </w:r>
          </w:p>
        </w:tc>
        <w:tc>
          <w:tcPr>
            <w:tcW w:w="1134" w:type="dxa"/>
          </w:tcPr>
          <w:p w14:paraId="47A6F3AC"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44AF5667" w14:textId="57C5FCC4"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6ADEF482" w14:textId="78E001BB"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5G</w:t>
            </w:r>
          </w:p>
        </w:tc>
      </w:tr>
      <w:tr w:rsidR="00A860D1" w:rsidRPr="00A7341D" w14:paraId="07AF2C7F"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3267BA6" w14:textId="77777777" w:rsidR="00A860D1" w:rsidRPr="00A7341D" w:rsidRDefault="00A860D1" w:rsidP="00A860D1">
            <w:pPr>
              <w:pStyle w:val="TableText"/>
              <w:rPr>
                <w:b w:val="0"/>
              </w:rPr>
            </w:pPr>
            <w:r w:rsidRPr="00A7341D">
              <w:rPr>
                <w:b w:val="0"/>
              </w:rPr>
              <w:t>Runners</w:t>
            </w:r>
          </w:p>
        </w:tc>
        <w:tc>
          <w:tcPr>
            <w:tcW w:w="1134" w:type="dxa"/>
          </w:tcPr>
          <w:p w14:paraId="5662732F"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2E87613D" w14:textId="5083DEAB"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9E9B0C9" w14:textId="15927461"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7341D" w14:paraId="1423659B"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664AC459" w14:textId="77777777" w:rsidR="00A860D1" w:rsidRPr="00A7341D" w:rsidRDefault="00A860D1" w:rsidP="00A860D1">
            <w:pPr>
              <w:pStyle w:val="TableText"/>
              <w:rPr>
                <w:b w:val="0"/>
              </w:rPr>
            </w:pPr>
            <w:r w:rsidRPr="00A7341D">
              <w:rPr>
                <w:b w:val="0"/>
              </w:rPr>
              <w:t>Code outline</w:t>
            </w:r>
          </w:p>
        </w:tc>
        <w:tc>
          <w:tcPr>
            <w:tcW w:w="1134" w:type="dxa"/>
          </w:tcPr>
          <w:p w14:paraId="5D5B7DB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c>
          <w:tcPr>
            <w:tcW w:w="1134" w:type="dxa"/>
          </w:tcPr>
          <w:p w14:paraId="0FFC7CCC" w14:textId="05EA5250"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t>Y</w:t>
            </w:r>
          </w:p>
        </w:tc>
        <w:tc>
          <w:tcPr>
            <w:tcW w:w="1134" w:type="dxa"/>
          </w:tcPr>
          <w:p w14:paraId="19F2F18F" w14:textId="1AAA3D40"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N</w:t>
            </w:r>
          </w:p>
        </w:tc>
      </w:tr>
      <w:tr w:rsidR="00A860D1" w:rsidRPr="00A7341D" w14:paraId="5C13FD28"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CFDAB73" w14:textId="77777777" w:rsidR="00A860D1" w:rsidRPr="00A7341D" w:rsidRDefault="00A860D1" w:rsidP="00A860D1">
            <w:pPr>
              <w:pStyle w:val="TableText"/>
              <w:rPr>
                <w:b w:val="0"/>
              </w:rPr>
            </w:pPr>
            <w:r w:rsidRPr="00A7341D">
              <w:rPr>
                <w:b w:val="0"/>
              </w:rPr>
              <w:t>Group chat</w:t>
            </w:r>
          </w:p>
        </w:tc>
        <w:tc>
          <w:tcPr>
            <w:tcW w:w="1134" w:type="dxa"/>
          </w:tcPr>
          <w:p w14:paraId="1AA720D7"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5D89C8AF" w14:textId="584618FB"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8A38537" w14:textId="644C4898"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860D1" w14:paraId="5863F2B3"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042A7324" w14:textId="36B1BDF5" w:rsidR="00A860D1" w:rsidRPr="00A860D1" w:rsidRDefault="00A860D1" w:rsidP="00A860D1">
            <w:pPr>
              <w:pStyle w:val="TableText"/>
              <w:rPr>
                <w:b w:val="0"/>
              </w:rPr>
            </w:pPr>
            <w:r w:rsidRPr="00A860D1">
              <w:rPr>
                <w:b w:val="0"/>
              </w:rPr>
              <w:t>GitHub integration</w:t>
            </w:r>
          </w:p>
        </w:tc>
        <w:tc>
          <w:tcPr>
            <w:tcW w:w="1134" w:type="dxa"/>
          </w:tcPr>
          <w:p w14:paraId="6B8FE300" w14:textId="1F8ECCD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Y</w:t>
            </w:r>
          </w:p>
        </w:tc>
        <w:tc>
          <w:tcPr>
            <w:tcW w:w="1134" w:type="dxa"/>
          </w:tcPr>
          <w:p w14:paraId="26446B33" w14:textId="3E5AAD5D"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c>
          <w:tcPr>
            <w:tcW w:w="1134" w:type="dxa"/>
          </w:tcPr>
          <w:p w14:paraId="0A045650" w14:textId="5E488544"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r>
    </w:tbl>
    <w:p w14:paraId="2A05F7A5" w14:textId="3E5A6AB5" w:rsidR="002E76ED" w:rsidRDefault="002E76ED" w:rsidP="002E76ED">
      <w:pPr>
        <w:pStyle w:val="Heading4"/>
      </w:pPr>
      <w:r>
        <w:t>Cloud9</w:t>
      </w:r>
    </w:p>
    <w:p w14:paraId="2DBC7E71" w14:textId="75853C3F" w:rsidR="002E76ED" w:rsidRPr="002E76ED" w:rsidRDefault="002E76ED" w:rsidP="008B6883">
      <w:pPr>
        <w:pStyle w:val="BodyText2"/>
      </w:pPr>
      <w:r>
        <w:t xml:space="preserve">See </w:t>
      </w:r>
      <w:hyperlink w:anchor="_Cloud9" w:history="1">
        <w:r w:rsidRPr="002E76ED">
          <w:rPr>
            <w:rStyle w:val="Hyperlink"/>
          </w:rPr>
          <w:t>Cloud9</w:t>
        </w:r>
      </w:hyperlink>
      <w:r>
        <w:t>.</w:t>
      </w:r>
    </w:p>
    <w:p w14:paraId="1084299E" w14:textId="7F32CABC" w:rsidR="00463F8E" w:rsidRDefault="00463F8E" w:rsidP="00463F8E">
      <w:pPr>
        <w:pStyle w:val="Heading4"/>
      </w:pPr>
      <w:r>
        <w:t>CodeAnywhere</w:t>
      </w:r>
    </w:p>
    <w:p w14:paraId="3B158E56" w14:textId="24DE41F5" w:rsidR="00463F8E" w:rsidRPr="00463F8E" w:rsidRDefault="00237F98" w:rsidP="008B6883">
      <w:pPr>
        <w:pStyle w:val="BodyText2"/>
      </w:pPr>
      <w:hyperlink r:id="rId685" w:history="1">
        <w:r w:rsidR="00463F8E" w:rsidRPr="008A25BD">
          <w:rPr>
            <w:rStyle w:val="Hyperlink"/>
          </w:rPr>
          <w:t>a.cottam@gmail.com</w:t>
        </w:r>
      </w:hyperlink>
      <w:r w:rsidR="00463F8E">
        <w:tab/>
        <w:t>thargal88</w:t>
      </w:r>
    </w:p>
    <w:p w14:paraId="29231A14" w14:textId="72692C16" w:rsidR="00831D98" w:rsidRDefault="00934C98" w:rsidP="00831D98">
      <w:pPr>
        <w:pStyle w:val="Heading5"/>
      </w:pPr>
      <w:r>
        <w:t xml:space="preserve">SSH </w:t>
      </w:r>
      <w:r w:rsidR="00831D98">
        <w:t>Connections</w:t>
      </w:r>
    </w:p>
    <w:p w14:paraId="47CD4AD1" w14:textId="012D4203" w:rsidR="008B3E2A" w:rsidRPr="008B3E2A" w:rsidRDefault="008B3E2A" w:rsidP="008B3E2A">
      <w:pPr>
        <w:pStyle w:val="BodyText2"/>
      </w:pPr>
      <w:r>
        <w:t>1 free ssh connection is included in the starter package.</w:t>
      </w:r>
    </w:p>
    <w:p w14:paraId="70F5A41C" w14:textId="438341CA" w:rsidR="007D57FA" w:rsidRDefault="007D57FA" w:rsidP="007D57FA">
      <w:pPr>
        <w:pStyle w:val="Heading6"/>
      </w:pPr>
      <w:bookmarkStart w:id="137" w:name="_Configuring"/>
      <w:bookmarkEnd w:id="137"/>
      <w:r>
        <w:t>My SSH connections</w:t>
      </w:r>
    </w:p>
    <w:p w14:paraId="62A7EBA1" w14:textId="5805C8CF" w:rsidR="007D57FA" w:rsidRDefault="007D57FA" w:rsidP="007D57FA">
      <w:pPr>
        <w:pStyle w:val="Heading7"/>
      </w:pPr>
      <w:r>
        <w:t>Google Cloud Platform</w:t>
      </w:r>
    </w:p>
    <w:p w14:paraId="5F07670A" w14:textId="77777777" w:rsidR="007D57FA" w:rsidRDefault="007D57FA" w:rsidP="007D57FA">
      <w:pPr>
        <w:pStyle w:val="BodyText2"/>
      </w:pPr>
      <w:r>
        <w:t xml:space="preserve">To connect to Google Cloud Platform using SSH keys see </w:t>
      </w:r>
      <w:hyperlink w:anchor="_Using_Codeanywhere" w:history="1">
        <w:r w:rsidRPr="00934C98">
          <w:rPr>
            <w:rStyle w:val="Hyperlink"/>
          </w:rPr>
          <w:t>Using Codeanywhere</w:t>
        </w:r>
      </w:hyperlink>
      <w:r>
        <w:t xml:space="preserve">. </w:t>
      </w:r>
    </w:p>
    <w:p w14:paraId="3A08C586" w14:textId="77777777" w:rsidR="007D57FA" w:rsidRDefault="007D57FA" w:rsidP="007D57FA">
      <w:pPr>
        <w:pStyle w:val="Heading7"/>
      </w:pPr>
      <w:r>
        <w:t>Penrose Virtual Machine</w:t>
      </w:r>
    </w:p>
    <w:p w14:paraId="7D8E65D1" w14:textId="66A92C4E" w:rsidR="007D57FA" w:rsidRDefault="007D57FA" w:rsidP="007D57FA">
      <w:pPr>
        <w:pStyle w:val="BodyText2"/>
      </w:pPr>
      <w:r>
        <w:t xml:space="preserve">Connecting to the Penrose machine see </w:t>
      </w:r>
      <w:hyperlink w:anchor="_Connections" w:history="1">
        <w:r w:rsidR="002B045B">
          <w:rPr>
            <w:rStyle w:val="Hyperlink"/>
          </w:rPr>
          <w:t>here for the connection information</w:t>
        </w:r>
      </w:hyperlink>
      <w:r>
        <w:t>:</w:t>
      </w:r>
    </w:p>
    <w:p w14:paraId="5AE4EF59" w14:textId="46613DA7" w:rsidR="007D57FA" w:rsidRDefault="00237F98" w:rsidP="007D57FA">
      <w:pPr>
        <w:pStyle w:val="BodyText2"/>
      </w:pPr>
      <w:hyperlink r:id="rId686" w:history="1">
        <w:r w:rsidR="007D57FA" w:rsidRPr="009E4FEF">
          <w:rPr>
            <w:rStyle w:val="Hyperlink"/>
          </w:rPr>
          <w:t>www.biopama.org</w:t>
        </w:r>
      </w:hyperlink>
      <w:r w:rsidR="007D57FA">
        <w:t xml:space="preserve"> </w:t>
      </w:r>
      <w:r w:rsidR="007D57FA">
        <w:tab/>
      </w:r>
      <w:r w:rsidR="007D57FA">
        <w:tab/>
        <w:t>points to /home/biopama/pub</w:t>
      </w:r>
      <w:r w:rsidR="008B3DB4">
        <w:t>lic_html/index.html</w:t>
      </w:r>
    </w:p>
    <w:p w14:paraId="1BBEFCE1" w14:textId="1B956262" w:rsidR="007D57FA" w:rsidRDefault="00237F98" w:rsidP="007D57FA">
      <w:pPr>
        <w:pStyle w:val="BodyText2"/>
      </w:pPr>
      <w:hyperlink r:id="rId687" w:history="1">
        <w:r w:rsidR="007D57FA" w:rsidRPr="008B3DB4">
          <w:rPr>
            <w:rStyle w:val="Hyperlink"/>
          </w:rPr>
          <w:t>beta.biopama.org</w:t>
        </w:r>
      </w:hyperlink>
      <w:r w:rsidR="007D57FA">
        <w:t xml:space="preserve"> </w:t>
      </w:r>
      <w:r w:rsidR="007D57FA">
        <w:tab/>
      </w:r>
      <w:r w:rsidR="007D57FA">
        <w:tab/>
        <w:t>points to /home/biopama/pub</w:t>
      </w:r>
      <w:r w:rsidR="008B3DB4">
        <w:t>lic_html/beta/index.html</w:t>
      </w:r>
    </w:p>
    <w:p w14:paraId="4CEC07CB" w14:textId="7801A729" w:rsidR="002B4E11" w:rsidRDefault="002B4E11" w:rsidP="007D57FA">
      <w:pPr>
        <w:pStyle w:val="BodyText2"/>
      </w:pPr>
      <w:r>
        <w:t>Connect using a password</w:t>
      </w:r>
      <w:r w:rsidR="00660D3A">
        <w:t xml:space="preserve"> and enter the user password as in the connection information. </w:t>
      </w:r>
    </w:p>
    <w:p w14:paraId="0BACFCE2" w14:textId="6162E765" w:rsidR="00D361D8" w:rsidRPr="00D361D8" w:rsidRDefault="00D361D8" w:rsidP="00D361D8">
      <w:pPr>
        <w:pStyle w:val="Heading6"/>
      </w:pPr>
      <w:r>
        <w:t>Configuring</w:t>
      </w:r>
    </w:p>
    <w:p w14:paraId="1F9FAC69" w14:textId="0D9973AC" w:rsidR="00EF6457" w:rsidRDefault="00831D98" w:rsidP="008B6883">
      <w:pPr>
        <w:pStyle w:val="BodyText2"/>
      </w:pPr>
      <w:r>
        <w:t xml:space="preserve">You can connect to remote servers through ssh. </w:t>
      </w:r>
      <w:hyperlink r:id="rId688" w:history="1">
        <w:r w:rsidRPr="00831D98">
          <w:rPr>
            <w:rStyle w:val="Hyperlink"/>
          </w:rPr>
          <w:t>Here</w:t>
        </w:r>
      </w:hyperlink>
      <w:r>
        <w:t xml:space="preserve"> are the instructions how.</w:t>
      </w:r>
      <w:r w:rsidR="00934C98">
        <w:t xml:space="preserve"> </w:t>
      </w:r>
    </w:p>
    <w:p w14:paraId="19EA8E7C" w14:textId="22445823" w:rsidR="0043780C" w:rsidRDefault="00814446" w:rsidP="008B6883">
      <w:pPr>
        <w:pStyle w:val="BodyText2"/>
      </w:pPr>
      <w:r>
        <w:t xml:space="preserve">In the ssh configuration settings, </w:t>
      </w:r>
      <w:r w:rsidR="0043780C">
        <w:t xml:space="preserve">the 'Initial Dir' parameter will set the default folder that the </w:t>
      </w:r>
      <w:r w:rsidR="004262B9">
        <w:t>File Explorer goes to.</w:t>
      </w:r>
      <w:r w:rsidR="00846B68">
        <w:t xml:space="preserve"> For the beta.biopama.org website this is /home/bio</w:t>
      </w:r>
      <w:r w:rsidR="002B4E11">
        <w:t>pama/public_html/beta</w:t>
      </w:r>
      <w:r w:rsidR="00846B68">
        <w:t>.</w:t>
      </w:r>
    </w:p>
    <w:p w14:paraId="74EC8909" w14:textId="77777777" w:rsidR="00CF7FE9" w:rsidRPr="0009078E" w:rsidRDefault="00CF7FE9" w:rsidP="00CF7FE9">
      <w:pPr>
        <w:pStyle w:val="BodyText2"/>
        <w:rPr>
          <w:rStyle w:val="Emphasis"/>
        </w:rPr>
      </w:pPr>
      <w:r w:rsidRPr="0009078E">
        <w:rPr>
          <w:rStyle w:val="Emphasis"/>
        </w:rPr>
        <w:t>mysql access</w:t>
      </w:r>
    </w:p>
    <w:p w14:paraId="31520DD7" w14:textId="77777777" w:rsidR="00CF7FE9" w:rsidRDefault="00CF7FE9" w:rsidP="00CF7FE9">
      <w:pPr>
        <w:pStyle w:val="BodyText2"/>
      </w:pPr>
      <w:r>
        <w:t>1. make sure you create virtual host like this:</w:t>
      </w:r>
    </w:p>
    <w:p w14:paraId="33E9B66A" w14:textId="77777777" w:rsidR="00CF7FE9" w:rsidRDefault="00CF7FE9" w:rsidP="00CF7FE9">
      <w:pPr>
        <w:pStyle w:val="BodyText2"/>
      </w:pPr>
      <w:r>
        <w:t>195.201.0.30 db.newhtml.biopama.org</w:t>
      </w:r>
    </w:p>
    <w:p w14:paraId="506A38D7" w14:textId="77777777" w:rsidR="00CF7FE9" w:rsidRDefault="00CF7FE9" w:rsidP="00CF7FE9">
      <w:pPr>
        <w:pStyle w:val="BodyText2"/>
      </w:pPr>
      <w:r>
        <w:t>2. access http://db.newhtml.biopama.org</w:t>
      </w:r>
    </w:p>
    <w:p w14:paraId="01F3D92B" w14:textId="77777777" w:rsidR="00CF7FE9" w:rsidRDefault="00CF7FE9" w:rsidP="00CF7FE9">
      <w:pPr>
        <w:pStyle w:val="BodyText2"/>
      </w:pPr>
      <w:r>
        <w:t>3. login details</w:t>
      </w:r>
    </w:p>
    <w:p w14:paraId="3E10CF8F" w14:textId="77777777" w:rsidR="00CF7FE9" w:rsidRDefault="00CF7FE9" w:rsidP="00CF7FE9">
      <w:pPr>
        <w:pStyle w:val="BodyText2"/>
      </w:pPr>
      <w:r>
        <w:t>user: biopama_team</w:t>
      </w:r>
    </w:p>
    <w:p w14:paraId="25F78354" w14:textId="77777777" w:rsidR="00CF7FE9" w:rsidRDefault="00CF7FE9" w:rsidP="00CF7FE9">
      <w:pPr>
        <w:pStyle w:val="BodyText2"/>
      </w:pPr>
      <w:r>
        <w:t>pass: CCXsejxjg5ErC0dM</w:t>
      </w:r>
    </w:p>
    <w:p w14:paraId="1BA6F191" w14:textId="7DF74E6A" w:rsidR="00CF7FE9" w:rsidRDefault="00CF7FE9" w:rsidP="00CF7FE9">
      <w:pPr>
        <w:pStyle w:val="BodyText2"/>
      </w:pPr>
      <w:r>
        <w:t>(local access: just use localhost if you connect from local machine)</w:t>
      </w:r>
    </w:p>
    <w:p w14:paraId="361C7FCE" w14:textId="1918D3A8" w:rsidR="00D361D8" w:rsidRDefault="00D361D8" w:rsidP="00D361D8">
      <w:pPr>
        <w:pStyle w:val="Heading6"/>
      </w:pPr>
      <w:r>
        <w:t>Web Applications</w:t>
      </w:r>
    </w:p>
    <w:p w14:paraId="687C8C00" w14:textId="72AE36D6" w:rsidR="00D361D8" w:rsidRDefault="00D361D8" w:rsidP="008B6883">
      <w:pPr>
        <w:pStyle w:val="BodyText2"/>
      </w:pPr>
      <w:r>
        <w:t>To setup and use web applications on an ssh connection, you need to put the code in the web root on the server, configure the ssh connection and then start Apache on the server.</w:t>
      </w:r>
    </w:p>
    <w:p w14:paraId="207AA6CE" w14:textId="3B9B7DE3" w:rsidR="006632E0" w:rsidRDefault="006632E0" w:rsidP="006632E0">
      <w:pPr>
        <w:pStyle w:val="Heading7"/>
      </w:pPr>
      <w:r>
        <w:t>Cloning code to the web root</w:t>
      </w:r>
    </w:p>
    <w:p w14:paraId="57393924" w14:textId="4DAFF96B" w:rsidR="006632E0" w:rsidRDefault="006632E0" w:rsidP="008B6883">
      <w:pPr>
        <w:pStyle w:val="BodyText2"/>
      </w:pPr>
      <w:r>
        <w:t xml:space="preserve">In Ubuntu 14.04 the web root is at </w:t>
      </w:r>
      <w:r w:rsidRPr="006632E0">
        <w:t>/var/www/html/</w:t>
      </w:r>
      <w:r w:rsidR="00F471D5">
        <w:t>. The following is on the GCP:</w:t>
      </w:r>
    </w:p>
    <w:p w14:paraId="23ECE1C4" w14:textId="15CB4D93" w:rsidR="00F471D5" w:rsidRDefault="00F471D5" w:rsidP="00F471D5">
      <w:pPr>
        <w:pStyle w:val="Unix"/>
      </w:pPr>
      <w:r w:rsidRPr="00F471D5">
        <w:t xml:space="preserve">codeanywhere@ubuntu14-04:/var/www/html$ sudo git clone </w:t>
      </w:r>
      <w:hyperlink r:id="rId689" w:history="1">
        <w:r w:rsidRPr="00C839AD">
          <w:rPr>
            <w:rStyle w:val="Hyperlink"/>
          </w:rPr>
          <w:t>https://github.com/andrewcottam/web_apps.git</w:t>
        </w:r>
      </w:hyperlink>
    </w:p>
    <w:p w14:paraId="003C05A1" w14:textId="5867BF1A" w:rsidR="00F471D5" w:rsidRDefault="00F471D5" w:rsidP="00F471D5">
      <w:pPr>
        <w:pStyle w:val="Heading7"/>
      </w:pPr>
      <w:r>
        <w:lastRenderedPageBreak/>
        <w:t>Configure the ssh connection</w:t>
      </w:r>
    </w:p>
    <w:p w14:paraId="191E59EC" w14:textId="77777777" w:rsidR="00F471D5" w:rsidRDefault="00F471D5" w:rsidP="008B6883">
      <w:pPr>
        <w:pStyle w:val="BodyText2"/>
      </w:pPr>
      <w:r>
        <w:t>In the ssh connection settings, set the following values:</w:t>
      </w:r>
    </w:p>
    <w:p w14:paraId="1F1B4068" w14:textId="28608AEA" w:rsidR="00F471D5" w:rsidRDefault="00F471D5" w:rsidP="00F471D5">
      <w:pPr>
        <w:pStyle w:val="ListBullet"/>
      </w:pPr>
      <w:r>
        <w:t xml:space="preserve">Root Directory = </w:t>
      </w:r>
      <w:r w:rsidRPr="006632E0">
        <w:t>/var/www/html/</w:t>
      </w:r>
      <w:r w:rsidR="009E16AF">
        <w:t xml:space="preserve"> (or whatever it was in the previous step)</w:t>
      </w:r>
    </w:p>
    <w:p w14:paraId="043A485D" w14:textId="001CD64E" w:rsidR="00F471D5" w:rsidRDefault="00F471D5" w:rsidP="00F471D5">
      <w:pPr>
        <w:pStyle w:val="ListBullet"/>
      </w:pPr>
      <w:r>
        <w:t>Initial dir = /</w:t>
      </w:r>
    </w:p>
    <w:p w14:paraId="6D562F39" w14:textId="7DE26545" w:rsidR="00F471D5" w:rsidRDefault="00F471D5" w:rsidP="00F471D5">
      <w:pPr>
        <w:pStyle w:val="ListBullet"/>
      </w:pPr>
      <w:r>
        <w:t xml:space="preserve">Web URL = </w:t>
      </w:r>
      <w:hyperlink r:id="rId690" w:history="1">
        <w:r w:rsidRPr="00C839AD">
          <w:rPr>
            <w:rStyle w:val="Hyperlink"/>
          </w:rPr>
          <w:t>https://104.196.59.136/</w:t>
        </w:r>
      </w:hyperlink>
      <w:r>
        <w:t xml:space="preserve"> (i.e. the external IP address of the GCP VM)</w:t>
      </w:r>
    </w:p>
    <w:p w14:paraId="71541348" w14:textId="7A00F997" w:rsidR="00D05E05" w:rsidRDefault="00D05E05" w:rsidP="00D05E05">
      <w:pPr>
        <w:pStyle w:val="Heading7"/>
      </w:pPr>
      <w:r>
        <w:t>Start Apache</w:t>
      </w:r>
    </w:p>
    <w:p w14:paraId="127402BB" w14:textId="79E62685" w:rsidR="00D05E05" w:rsidRPr="00D05E05" w:rsidRDefault="00D05E05" w:rsidP="008B6883">
      <w:pPr>
        <w:pStyle w:val="BodyText2"/>
      </w:pPr>
      <w:r>
        <w:t>On GCP Ubuntu 14.04:</w:t>
      </w:r>
    </w:p>
    <w:p w14:paraId="73D76E64" w14:textId="2BE81031" w:rsidR="00D05E05" w:rsidRPr="00D05E05" w:rsidRDefault="00D05E05" w:rsidP="00D05E05">
      <w:pPr>
        <w:pStyle w:val="Unix"/>
      </w:pPr>
      <w:r w:rsidRPr="00D05E05">
        <w:t>codea</w:t>
      </w:r>
      <w:r w:rsidR="007E5A90">
        <w:t>nywhere@ubuntu14-04:/</w:t>
      </w:r>
      <w:r w:rsidRPr="00D05E05">
        <w:t>$ sudo /etc/init.d/apache2 restart</w:t>
      </w:r>
    </w:p>
    <w:p w14:paraId="5B41CE70" w14:textId="1B0B2226" w:rsidR="00B34C5A" w:rsidRDefault="00B34C5A" w:rsidP="00B34C5A">
      <w:pPr>
        <w:pStyle w:val="Heading4"/>
      </w:pPr>
      <w:r>
        <w:t>CodeTasty</w:t>
      </w:r>
    </w:p>
    <w:p w14:paraId="1529C98C" w14:textId="636F8EDB" w:rsidR="00F723A1" w:rsidRPr="00F723A1" w:rsidRDefault="00F723A1" w:rsidP="008B6883">
      <w:pPr>
        <w:pStyle w:val="BodyText2"/>
      </w:pPr>
      <w:r>
        <w:t>Cheaper version of Cloud9.</w:t>
      </w:r>
    </w:p>
    <w:p w14:paraId="0DD0BF3B" w14:textId="77777777" w:rsidR="00472767" w:rsidRDefault="00472767" w:rsidP="0034374E">
      <w:pPr>
        <w:pStyle w:val="Heading3"/>
      </w:pPr>
      <w:r>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8B6883">
      <w:pPr>
        <w:pStyle w:val="BodyText2"/>
      </w:pPr>
      <w:r>
        <w:t xml:space="preserve">Followed instructions </w:t>
      </w:r>
      <w:hyperlink r:id="rId691"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38" w:name="_Connecting_and_running"/>
      <w:bookmarkEnd w:id="138"/>
      <w:r>
        <w:t>Connecting</w:t>
      </w:r>
      <w:r w:rsidR="005414D3">
        <w:t xml:space="preserve"> and running</w:t>
      </w:r>
    </w:p>
    <w:p w14:paraId="2EB34645" w14:textId="623347E8" w:rsidR="0004542B" w:rsidRDefault="0004542B" w:rsidP="008B6883">
      <w:pPr>
        <w:pStyle w:val="BodyText2"/>
      </w:pPr>
      <w:r>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2">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t>My Datalabs</w:t>
      </w:r>
    </w:p>
    <w:p w14:paraId="73002FED" w14:textId="6810D048" w:rsidR="00B90406" w:rsidRPr="00B90406" w:rsidRDefault="00B90406" w:rsidP="008B6883">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4B440294" w14:textId="31E316EA" w:rsidR="0050563E" w:rsidRDefault="00DB4D78" w:rsidP="003B2344">
      <w:pPr>
        <w:pStyle w:val="Heading4"/>
      </w:pPr>
      <w:r>
        <w:t xml:space="preserve">Google </w:t>
      </w:r>
      <w:r w:rsidR="0050563E">
        <w:t>Cloud Shell</w:t>
      </w:r>
    </w:p>
    <w:p w14:paraId="70F78803" w14:textId="0DD24F00" w:rsidR="0050563E" w:rsidRPr="0050563E" w:rsidRDefault="0050563E" w:rsidP="008B6883">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3">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8B6883">
      <w:pPr>
        <w:pStyle w:val="BodyText2"/>
      </w:pPr>
      <w:r>
        <w:t xml:space="preserve">Old PC: Download from this page </w:t>
      </w:r>
      <w:hyperlink r:id="rId694"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8B6883">
      <w:pPr>
        <w:pStyle w:val="BodyText2"/>
      </w:pPr>
      <w:r>
        <w:lastRenderedPageBreak/>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95"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8B6883">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8B6883">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39" w:name="_On_Ubuntu_14.04"/>
      <w:bookmarkEnd w:id="139"/>
      <w:r>
        <w:t>On Ubuntu 14.04</w:t>
      </w:r>
    </w:p>
    <w:p w14:paraId="3FD2EB86" w14:textId="77777777" w:rsidR="0050563E" w:rsidRDefault="0050563E" w:rsidP="008B6883">
      <w:pPr>
        <w:pStyle w:val="BodyText2"/>
      </w:pPr>
      <w:r>
        <w:t xml:space="preserve">Installing on Ubuntu on Cloud9. Following instructions </w:t>
      </w:r>
      <w:hyperlink r:id="rId696"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8B6883">
      <w:pPr>
        <w:pStyle w:val="BodyText2"/>
      </w:pPr>
      <w:r>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8B6883">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t>gcloud</w:t>
      </w:r>
    </w:p>
    <w:p w14:paraId="5119FC4A" w14:textId="77777777" w:rsidR="0050563E" w:rsidRDefault="0050563E" w:rsidP="008B6883">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8B6883">
      <w:pPr>
        <w:pStyle w:val="BodyText2"/>
      </w:pPr>
      <w:r>
        <w:t>To see whats installed:</w:t>
      </w:r>
    </w:p>
    <w:p w14:paraId="4ED8A486" w14:textId="001DC51D" w:rsidR="0050563E" w:rsidRDefault="0050563E" w:rsidP="0050563E">
      <w:pPr>
        <w:pStyle w:val="Unix"/>
      </w:pPr>
      <w:r>
        <w:t>gcloud version</w:t>
      </w:r>
    </w:p>
    <w:p w14:paraId="6174B0CD" w14:textId="77777777" w:rsidR="0050563E" w:rsidRDefault="0050563E" w:rsidP="008B6883">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t>Products and Services</w:t>
      </w:r>
    </w:p>
    <w:p w14:paraId="1C44EB84" w14:textId="118FC5D8" w:rsidR="00472767" w:rsidRDefault="00472767" w:rsidP="0050563E">
      <w:pPr>
        <w:pStyle w:val="Heading5"/>
      </w:pPr>
      <w:r>
        <w:t>App Engine</w:t>
      </w:r>
    </w:p>
    <w:p w14:paraId="1B0BD975" w14:textId="77777777" w:rsidR="00472767" w:rsidRDefault="00472767" w:rsidP="008B6883">
      <w:pPr>
        <w:pStyle w:val="BodyText2"/>
      </w:pPr>
      <w:r>
        <w:t xml:space="preserve">We can use Google App Engine to build a web application that communicates with GEE. Following the instructions from </w:t>
      </w:r>
      <w:hyperlink r:id="rId697" w:history="1">
        <w:r w:rsidRPr="00BB42BF">
          <w:rPr>
            <w:rStyle w:val="Hyperlink"/>
          </w:rPr>
          <w:t>here</w:t>
        </w:r>
      </w:hyperlink>
      <w:r>
        <w:t xml:space="preserve">. </w:t>
      </w:r>
    </w:p>
    <w:p w14:paraId="30A22151" w14:textId="77777777" w:rsidR="00472767" w:rsidRDefault="00472767" w:rsidP="008B6883">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40" w:name="_Ref448923250"/>
      <w:r>
        <w:t>Creating a new project and service account</w:t>
      </w:r>
      <w:bookmarkEnd w:id="140"/>
    </w:p>
    <w:p w14:paraId="7878F4B4" w14:textId="77777777" w:rsidR="00472767" w:rsidRDefault="00472767" w:rsidP="0050563E">
      <w:pPr>
        <w:pStyle w:val="ListBullet"/>
      </w:pPr>
      <w:r>
        <w:t xml:space="preserve">Went to the Google Credentials Page </w:t>
      </w:r>
      <w:hyperlink r:id="rId698"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8B6883">
      <w:pPr>
        <w:pStyle w:val="BodyText2"/>
      </w:pPr>
      <w:r>
        <w:rPr>
          <w:noProof/>
          <w:lang w:bidi="ar-SA"/>
        </w:rPr>
        <w:lastRenderedPageBreak/>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9">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8B6883">
      <w:pPr>
        <w:pStyle w:val="BodyText2"/>
      </w:pPr>
      <w:r>
        <w:t xml:space="preserve">Google no longer includes the Google App Engine SDK for Python as part of the Google Cloud SDK so downloading it from this page </w:t>
      </w:r>
      <w:hyperlink r:id="rId700"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8B6883">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t>[webuser@h05-dev-vm3 server-auth]$ export PATH=$PATH:/home/webuser/google_appengine/</w:t>
      </w:r>
    </w:p>
    <w:p w14:paraId="1826E377" w14:textId="77777777" w:rsidR="00472767" w:rsidRDefault="00472767" w:rsidP="008B6883">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8B6883">
      <w:pPr>
        <w:pStyle w:val="BodyText2"/>
      </w:pPr>
      <w:r>
        <w:t xml:space="preserve">Downloading from this page </w:t>
      </w:r>
      <w:hyperlink r:id="rId701"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t>Using</w:t>
      </w:r>
    </w:p>
    <w:p w14:paraId="1C3D29A4" w14:textId="77777777" w:rsidR="00472767" w:rsidRPr="00D17568" w:rsidRDefault="00472767" w:rsidP="008B6883">
      <w:pPr>
        <w:pStyle w:val="BodyText2"/>
      </w:pPr>
      <w:r>
        <w:t xml:space="preserve">The documentation is available </w:t>
      </w:r>
      <w:hyperlink r:id="rId702"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8B6883">
      <w:pPr>
        <w:pStyle w:val="BodyText2"/>
      </w:pPr>
      <w:r>
        <w:t xml:space="preserve">Following the instructions here </w:t>
      </w:r>
      <w:hyperlink r:id="rId703"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lastRenderedPageBreak/>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8B6883">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8B6883">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8B6883">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t>Building the app</w:t>
      </w:r>
    </w:p>
    <w:p w14:paraId="4306A75F" w14:textId="77777777" w:rsidR="00472767" w:rsidRDefault="00472767" w:rsidP="008B6883">
      <w:pPr>
        <w:pStyle w:val="BodyText2"/>
      </w:pPr>
      <w:r>
        <w:t xml:space="preserve">I am up to the line where you </w:t>
      </w:r>
      <w:hyperlink r:id="rId704"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8B6883">
      <w:pPr>
        <w:pStyle w:val="BodyText2"/>
      </w:pPr>
      <w:r>
        <w:t xml:space="preserve">This is available from this repo </w:t>
      </w:r>
      <w:hyperlink r:id="rId705"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t>oauth2client</w:t>
      </w:r>
    </w:p>
    <w:p w14:paraId="76254A48" w14:textId="77777777" w:rsidR="00472767" w:rsidRPr="008F0B96" w:rsidRDefault="00472767" w:rsidP="008B6883">
      <w:pPr>
        <w:pStyle w:val="BodyText2"/>
      </w:pPr>
      <w:r>
        <w:t xml:space="preserve">This is available from </w:t>
      </w:r>
      <w:hyperlink r:id="rId706"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8B6883">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8B6883">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8B6883">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lastRenderedPageBreak/>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8B6883">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8B6883">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8B6883">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8B6883">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8B6883">
      <w:pPr>
        <w:pStyle w:val="BodyText2"/>
      </w:pPr>
      <w:r>
        <w:t xml:space="preserve">Go to </w:t>
      </w:r>
      <w:hyperlink r:id="rId707"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8B6883">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8B6883">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8B6883">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8B6883">
      <w:pPr>
        <w:pStyle w:val="BodyText2"/>
      </w:pPr>
      <w:r w:rsidRPr="007A5A0C">
        <w:t xml:space="preserve">The full URL for your application is </w:t>
      </w:r>
      <w:hyperlink r:id="rId708"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8B6883">
      <w:pPr>
        <w:pStyle w:val="BodyText2"/>
      </w:pPr>
      <w:r>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8B6883">
      <w:pPr>
        <w:pStyle w:val="BodyText2"/>
      </w:pPr>
      <w:r>
        <w:t xml:space="preserve">Following instructions </w:t>
      </w:r>
      <w:hyperlink r:id="rId709" w:anchor="2-set-up-credentials" w:history="1">
        <w:r w:rsidRPr="00341B8D">
          <w:rPr>
            <w:rStyle w:val="Hyperlink"/>
          </w:rPr>
          <w:t>here</w:t>
        </w:r>
      </w:hyperlink>
      <w:r>
        <w:t>.</w:t>
      </w:r>
    </w:p>
    <w:p w14:paraId="62077B89" w14:textId="77777777" w:rsidR="00472767" w:rsidRDefault="00472767" w:rsidP="0050563E">
      <w:pPr>
        <w:pStyle w:val="Heading8"/>
      </w:pPr>
      <w:r>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lastRenderedPageBreak/>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8B6883">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8B6883">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8B6883">
      <w:pPr>
        <w:pStyle w:val="BodyText2"/>
      </w:pPr>
      <w:r>
        <w:t xml:space="preserve">Follow the instructions </w:t>
      </w:r>
      <w:hyperlink r:id="rId710"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8B6883">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8B6883">
      <w:pPr>
        <w:pStyle w:val="BodyText2"/>
      </w:pPr>
      <w:r>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8B6883">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8B6883">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8B6883">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8B6883">
      <w:pPr>
        <w:pStyle w:val="BodyText2"/>
      </w:pPr>
      <w:r>
        <w:t>On 19/4/16 I tried to upload the geeImageServer app from PyDev and it failed and went to the following website:</w:t>
      </w:r>
    </w:p>
    <w:p w14:paraId="409DD9EC" w14:textId="77777777" w:rsidR="00472767" w:rsidRDefault="00472767" w:rsidP="008B6883">
      <w:pPr>
        <w:pStyle w:val="BodyText2"/>
      </w:pPr>
      <w:r>
        <w:rPr>
          <w:noProof/>
          <w:lang w:bidi="ar-SA"/>
        </w:rPr>
        <w:lastRenderedPageBreak/>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1">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8B6883">
      <w:pPr>
        <w:pStyle w:val="BodyText2"/>
      </w:pPr>
      <w:r>
        <w:t xml:space="preserve">It was logged in as </w:t>
      </w:r>
      <w:hyperlink r:id="rId712" w:history="1">
        <w:r w:rsidRPr="00BF7AD8">
          <w:rPr>
            <w:rStyle w:val="Hyperlink"/>
          </w:rPr>
          <w:t>a.cottam@gmail.com</w:t>
        </w:r>
      </w:hyperlink>
      <w:r>
        <w:t xml:space="preserve"> and so the service account was still failing to upload. Trying to go to the consent page on </w:t>
      </w:r>
      <w:hyperlink r:id="rId713"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8B6883">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8B6883">
      <w:pPr>
        <w:pStyle w:val="BodyText2"/>
      </w:pPr>
      <w:r>
        <w:t xml:space="preserve">They are available online! </w:t>
      </w:r>
      <w:hyperlink r:id="rId714" w:history="1">
        <w:r w:rsidRPr="00317961">
          <w:rPr>
            <w:rStyle w:val="Hyperlink"/>
          </w:rPr>
          <w:t>https://console.cloud.google.com/logs/</w:t>
        </w:r>
      </w:hyperlink>
      <w:r>
        <w:t xml:space="preserve"> </w:t>
      </w:r>
    </w:p>
    <w:p w14:paraId="48C3FB0C" w14:textId="77777777" w:rsidR="00472767" w:rsidRDefault="00472767" w:rsidP="0050563E">
      <w:pPr>
        <w:pStyle w:val="Heading6"/>
      </w:pPr>
      <w:r>
        <w:t>Issues</w:t>
      </w:r>
    </w:p>
    <w:p w14:paraId="2182C624" w14:textId="77777777" w:rsidR="00472767" w:rsidRDefault="00472767" w:rsidP="0050563E">
      <w:pPr>
        <w:pStyle w:val="Heading7"/>
      </w:pPr>
      <w:r>
        <w:t>Url length</w:t>
      </w:r>
    </w:p>
    <w:p w14:paraId="30F81132" w14:textId="77777777" w:rsidR="00472767" w:rsidRPr="0086394D" w:rsidRDefault="00472767" w:rsidP="008B6883">
      <w:pPr>
        <w:pStyle w:val="BodyText2"/>
      </w:pPr>
      <w:r>
        <w:t xml:space="preserve">There is a max limit on the url length that can be passed to Google App Engine of 2048 characters (see </w:t>
      </w:r>
      <w:hyperlink r:id="rId715"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8B6883">
      <w:pPr>
        <w:pStyle w:val="BodyText2"/>
      </w:pPr>
      <w:r>
        <w:t xml:space="preserve">This occurred sometimes after calling </w:t>
      </w:r>
      <w:hyperlink r:id="rId716" w:history="1">
        <w:r w:rsidRPr="00AA1700">
          <w:rPr>
            <w:rStyle w:val="Hyperlink"/>
          </w:rPr>
          <w:t>this</w:t>
        </w:r>
      </w:hyperlink>
      <w:r>
        <w:t xml:space="preserve"> url. The full error was:</w:t>
      </w:r>
    </w:p>
    <w:p w14:paraId="0FEEDB34" w14:textId="36974AF0" w:rsidR="00A75824" w:rsidRDefault="00A75824" w:rsidP="008B6883">
      <w:pPr>
        <w:pStyle w:val="LoggingCritical"/>
      </w:pPr>
      <w:r>
        <w:t>10:16:59.934</w:t>
      </w:r>
      <w:r>
        <w:tab/>
        <w:t>Exceeded soft private memory limit of 128 MB with 139 MB after servicing 102 requests total</w:t>
      </w:r>
    </w:p>
    <w:p w14:paraId="6522BBA4" w14:textId="53724524" w:rsidR="00915AF1" w:rsidRDefault="00915AF1" w:rsidP="008B6883">
      <w:pPr>
        <w:pStyle w:val="BodyText2"/>
      </w:pPr>
      <w:r>
        <w:t xml:space="preserve">You can scale your apps memory to give you more either manually or automatically using a Standard or Flexible environment (see </w:t>
      </w:r>
      <w:hyperlink r:id="rId717" w:history="1">
        <w:r w:rsidRPr="00915AF1">
          <w:rPr>
            <w:rStyle w:val="Hyperlink"/>
          </w:rPr>
          <w:t>here</w:t>
        </w:r>
      </w:hyperlink>
      <w:r>
        <w:t>).</w:t>
      </w:r>
      <w:r w:rsidR="00243663">
        <w:t xml:space="preserve"> In the Standard environment, the scaling is specified in the *.yaml file according to </w:t>
      </w:r>
      <w:hyperlink r:id="rId718"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A2101E5" w14:textId="77777777" w:rsidR="007310AE" w:rsidRDefault="007310AE" w:rsidP="007310AE">
      <w:pPr>
        <w:pStyle w:val="Heading5"/>
      </w:pPr>
      <w:r>
        <w:t>Compute Engine</w:t>
      </w:r>
    </w:p>
    <w:p w14:paraId="1F528F27" w14:textId="77777777" w:rsidR="007310AE" w:rsidRDefault="007310AE" w:rsidP="008B6883">
      <w:pPr>
        <w:pStyle w:val="BodyText2"/>
      </w:pPr>
      <w:r>
        <w:t>I created an instance of a micro with Postgresql on it. Set up ssh at home now setting up at work. The VM instance details are:</w:t>
      </w:r>
    </w:p>
    <w:p w14:paraId="3D4A804B" w14:textId="77777777" w:rsidR="007310AE" w:rsidRDefault="007310AE" w:rsidP="008B6883">
      <w:pPr>
        <w:pStyle w:val="BodyText2"/>
      </w:pPr>
      <w:r>
        <w:t xml:space="preserve">Name: </w:t>
      </w:r>
      <w:r>
        <w:tab/>
      </w:r>
      <w:r w:rsidRPr="002D508A">
        <w:t>postgresql-1-vm</w:t>
      </w:r>
    </w:p>
    <w:p w14:paraId="6E288EC4" w14:textId="77777777" w:rsidR="007310AE" w:rsidRPr="00117311" w:rsidRDefault="007310AE" w:rsidP="008B6883">
      <w:pPr>
        <w:pStyle w:val="BodyText2"/>
      </w:pPr>
      <w:r>
        <w:t>IP:</w:t>
      </w:r>
      <w:r>
        <w:tab/>
      </w:r>
      <w:r w:rsidRPr="002D508A">
        <w:t>104.197.203.181</w:t>
      </w:r>
    </w:p>
    <w:p w14:paraId="24F9E705" w14:textId="77777777" w:rsidR="007310AE" w:rsidRDefault="007310AE" w:rsidP="007310AE">
      <w:pPr>
        <w:pStyle w:val="Heading6"/>
      </w:pPr>
      <w:r>
        <w:t>Connecting to using SSH</w:t>
      </w:r>
    </w:p>
    <w:p w14:paraId="2220815C" w14:textId="77777777" w:rsidR="007310AE" w:rsidRDefault="007310AE" w:rsidP="007310AE">
      <w:pPr>
        <w:pStyle w:val="Heading7"/>
      </w:pPr>
      <w:r>
        <w:t>Using Putty</w:t>
      </w:r>
    </w:p>
    <w:p w14:paraId="540F7864" w14:textId="77777777" w:rsidR="007310AE" w:rsidRPr="00A36D27" w:rsidRDefault="007310AE" w:rsidP="008B6883">
      <w:pPr>
        <w:pStyle w:val="BodyText2"/>
      </w:pPr>
      <w:r>
        <w:t xml:space="preserve">In Windows I am following the instructions </w:t>
      </w:r>
      <w:hyperlink r:id="rId719" w:anchor="standardssh" w:history="1">
        <w:r w:rsidRPr="00A36D27">
          <w:rPr>
            <w:rStyle w:val="Hyperlink"/>
          </w:rPr>
          <w:t>here</w:t>
        </w:r>
      </w:hyperlink>
      <w:r>
        <w:t xml:space="preserve"> to connect using Putty. Using puttygen to generate a new key for my windows pc. The ssh ports are blocked at the JRC level now (20/9/16).</w:t>
      </w:r>
    </w:p>
    <w:p w14:paraId="708A8997" w14:textId="77777777" w:rsidR="007310AE" w:rsidRDefault="007310AE" w:rsidP="007310AE">
      <w:pPr>
        <w:pStyle w:val="Heading7"/>
      </w:pPr>
      <w:r>
        <w:t>Using the Web Browser</w:t>
      </w:r>
    </w:p>
    <w:p w14:paraId="0DCD49F7" w14:textId="77777777" w:rsidR="007310AE" w:rsidRPr="001D24EA" w:rsidRDefault="007310AE" w:rsidP="008B6883">
      <w:pPr>
        <w:pStyle w:val="BodyText2"/>
      </w:pPr>
      <w:r>
        <w:t>Once the VM is started from the Console, you can click on Connect | SSH | Open in Browser Window to see your VM.</w:t>
      </w:r>
    </w:p>
    <w:p w14:paraId="179B2F9F" w14:textId="77777777" w:rsidR="007310AE" w:rsidRDefault="007310AE" w:rsidP="007310AE">
      <w:pPr>
        <w:pStyle w:val="Heading7"/>
      </w:pPr>
      <w:bookmarkStart w:id="141" w:name="_Using_Cloud9"/>
      <w:bookmarkEnd w:id="141"/>
      <w:r>
        <w:t>Using Cloud9</w:t>
      </w:r>
    </w:p>
    <w:p w14:paraId="377EA4A7" w14:textId="77777777" w:rsidR="007310AE" w:rsidRDefault="007310AE" w:rsidP="008B6883">
      <w:pPr>
        <w:pStyle w:val="BodyText2"/>
      </w:pPr>
      <w:r>
        <w:lastRenderedPageBreak/>
        <w:t>The following steps are prerequisites to be able to connect from Cloud9.</w:t>
      </w:r>
    </w:p>
    <w:p w14:paraId="107F75DC" w14:textId="77777777" w:rsidR="007310AE" w:rsidRPr="009C5102" w:rsidRDefault="007310AE" w:rsidP="007310AE">
      <w:pPr>
        <w:pStyle w:val="Heading8"/>
      </w:pPr>
      <w:r>
        <w:t>Install Node.js</w:t>
      </w:r>
    </w:p>
    <w:p w14:paraId="04D92E93" w14:textId="77777777" w:rsidR="007310AE" w:rsidRDefault="007310AE" w:rsidP="008B6883">
      <w:pPr>
        <w:pStyle w:val="BodyText2"/>
      </w:pPr>
      <w:r>
        <w:t>Checking I have Node.js  version greater than 0.6.16 on my Compute Engine VM:</w:t>
      </w:r>
    </w:p>
    <w:p w14:paraId="1ADC72FB" w14:textId="77777777" w:rsidR="007310AE" w:rsidRDefault="007310AE" w:rsidP="007310AE">
      <w:pPr>
        <w:pStyle w:val="Unix"/>
      </w:pPr>
      <w:r>
        <w:t>a_cottam@postgresql-1-vm:~$ node -v</w:t>
      </w:r>
    </w:p>
    <w:p w14:paraId="1633B5CB" w14:textId="77777777" w:rsidR="007310AE" w:rsidRDefault="007310AE" w:rsidP="007310AE">
      <w:pPr>
        <w:pStyle w:val="Unix"/>
      </w:pPr>
      <w:r>
        <w:t>-bash: node: command not found</w:t>
      </w:r>
    </w:p>
    <w:p w14:paraId="58D1DF79" w14:textId="77777777" w:rsidR="007310AE" w:rsidRDefault="007310AE" w:rsidP="008B6883">
      <w:pPr>
        <w:pStyle w:val="BodyText2"/>
      </w:pPr>
      <w:r>
        <w:t xml:space="preserve">Installing Node.js. See </w:t>
      </w:r>
      <w:hyperlink w:anchor="_Node.js" w:history="1">
        <w:r w:rsidRPr="00117D75">
          <w:rPr>
            <w:rStyle w:val="Hyperlink"/>
          </w:rPr>
          <w:t>Node.js</w:t>
        </w:r>
      </w:hyperlink>
      <w:r>
        <w:t>. Now we get:</w:t>
      </w:r>
    </w:p>
    <w:p w14:paraId="0676FDAD" w14:textId="77777777" w:rsidR="007310AE" w:rsidRDefault="007310AE" w:rsidP="007310AE">
      <w:pPr>
        <w:pStyle w:val="Unix"/>
      </w:pPr>
      <w:r>
        <w:t>a_cottam@postgresql-1-vm:~$ node -v</w:t>
      </w:r>
    </w:p>
    <w:p w14:paraId="1DEE8BB9" w14:textId="77777777" w:rsidR="007310AE" w:rsidRDefault="007310AE" w:rsidP="007310AE">
      <w:pPr>
        <w:pStyle w:val="Unix"/>
      </w:pPr>
      <w:r>
        <w:t>v8.1.0</w:t>
      </w:r>
    </w:p>
    <w:p w14:paraId="637302AF" w14:textId="77777777" w:rsidR="007310AE" w:rsidRDefault="007310AE" w:rsidP="007310AE">
      <w:pPr>
        <w:pStyle w:val="Heading8"/>
      </w:pPr>
      <w:bookmarkStart w:id="142" w:name="_Add_Cloud9_SSH"/>
      <w:bookmarkEnd w:id="142"/>
      <w:r>
        <w:t>Add Cloud9 SSH Key</w:t>
      </w:r>
    </w:p>
    <w:p w14:paraId="4E3AE28B" w14:textId="25091CE7" w:rsidR="007310AE" w:rsidRDefault="007310AE" w:rsidP="008B6883">
      <w:pPr>
        <w:pStyle w:val="BodyText2"/>
      </w:pPr>
      <w:r>
        <w:t>The format of the Cloud9 Public Key is different depending on whether you add it to the ‘</w:t>
      </w:r>
      <w:r w:rsidRPr="009C5102">
        <w:t>authorized_keys</w:t>
      </w:r>
      <w:r>
        <w:t>’ file or whether you add it to the VM instance as metadata using gcloud.</w:t>
      </w:r>
      <w:r w:rsidR="00194DF6">
        <w:t xml:space="preserve"> You can also add it directly using the GCP </w:t>
      </w:r>
      <w:r w:rsidR="007B14A1">
        <w:t>C</w:t>
      </w:r>
      <w:r w:rsidR="00194DF6">
        <w:t>onsole.</w:t>
      </w:r>
    </w:p>
    <w:p w14:paraId="4411C8B6" w14:textId="77777777" w:rsidR="007310AE" w:rsidRDefault="007310AE" w:rsidP="008B6883">
      <w:pPr>
        <w:pStyle w:val="BodyText2"/>
      </w:pPr>
      <w:r>
        <w:t>For the ‘</w:t>
      </w:r>
      <w:r w:rsidRPr="009C5102">
        <w:t>authorized_keys</w:t>
      </w:r>
      <w:r>
        <w:t>’ file, the format is exactly as is shown in the add new workspace dialog in Cloud9:</w:t>
      </w:r>
    </w:p>
    <w:p w14:paraId="794DBC44"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720" w:history="1">
        <w:r w:rsidRPr="00944716">
          <w:rPr>
            <w:rStyle w:val="Hyperlink"/>
          </w:rPr>
          <w:t>a.cottam@gmail.com</w:t>
        </w:r>
      </w:hyperlink>
    </w:p>
    <w:p w14:paraId="363C67DA" w14:textId="77777777" w:rsidR="007310AE" w:rsidRDefault="007310AE" w:rsidP="008B6883">
      <w:pPr>
        <w:pStyle w:val="BodyText2"/>
      </w:pPr>
      <w:r>
        <w:t xml:space="preserve">For the VM instance as metadata using gcloud you must prepend and append the username ‘a_cottam’ as described </w:t>
      </w:r>
      <w:hyperlink r:id="rId721" w:anchor="sshkeyformat" w:history="1">
        <w:r w:rsidRPr="00217534">
          <w:rPr>
            <w:rStyle w:val="Hyperlink"/>
          </w:rPr>
          <w:t>here</w:t>
        </w:r>
      </w:hyperlink>
      <w:r>
        <w:t>:</w:t>
      </w:r>
    </w:p>
    <w:p w14:paraId="4668E672"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415D6B7F" w14:textId="193DEE8C" w:rsidR="007310AE" w:rsidRPr="00E56AE9" w:rsidRDefault="007310AE" w:rsidP="007310AE">
      <w:pPr>
        <w:pStyle w:val="Heading9"/>
      </w:pPr>
      <w:r>
        <w:t xml:space="preserve">Manually in </w:t>
      </w:r>
      <w:r w:rsidR="00150ED6">
        <w:t xml:space="preserve">the </w:t>
      </w:r>
      <w:r w:rsidRPr="009C5102">
        <w:t>authorized_keys</w:t>
      </w:r>
      <w:r>
        <w:t xml:space="preserve"> file</w:t>
      </w:r>
    </w:p>
    <w:p w14:paraId="37F1B6F0" w14:textId="77777777" w:rsidR="007310AE" w:rsidRDefault="007310AE" w:rsidP="007310AE">
      <w:pPr>
        <w:pStyle w:val="Unix"/>
      </w:pPr>
      <w:r w:rsidRPr="009C5102">
        <w:t>a_cottam@postgresql-1-vm:~$ vi ~/.ssh/authorized_keys</w:t>
      </w:r>
    </w:p>
    <w:p w14:paraId="4F03D9D2" w14:textId="77777777" w:rsidR="007310AE" w:rsidRDefault="007310AE" w:rsidP="008B6883">
      <w:pPr>
        <w:pStyle w:val="BodyText2"/>
      </w:pPr>
      <w:r>
        <w:t>Then ‘I’ for Insert and pasted my Cloud9 public key as above. Then ‘Esc, :wq’ to save changes and exit vi.</w:t>
      </w:r>
    </w:p>
    <w:p w14:paraId="61C835D0" w14:textId="77777777" w:rsidR="007310AE" w:rsidRDefault="007310AE" w:rsidP="008B6883">
      <w:pPr>
        <w:pStyle w:val="BodyText2"/>
      </w:pPr>
      <w:r>
        <w:t>NOTE: This ssh key will be removed if you restart the GCE VM as they are mananged by daemons and you will need to recreate it.</w:t>
      </w:r>
    </w:p>
    <w:p w14:paraId="58C55550" w14:textId="77777777" w:rsidR="007310AE" w:rsidRDefault="007310AE" w:rsidP="007310AE">
      <w:pPr>
        <w:pStyle w:val="Heading9"/>
      </w:pPr>
      <w:r>
        <w:t xml:space="preserve">Using gcloud </w:t>
      </w:r>
    </w:p>
    <w:p w14:paraId="2566B55B" w14:textId="77777777" w:rsidR="007310AE" w:rsidRDefault="007310AE" w:rsidP="008B6883">
      <w:pPr>
        <w:pStyle w:val="BodyText2"/>
      </w:pPr>
      <w:r>
        <w:t xml:space="preserve">This method is persistent unlike the manual method and if you restart the VM the key will still be present (see </w:t>
      </w:r>
      <w:hyperlink r:id="rId722" w:history="1">
        <w:r w:rsidRPr="00E56AE9">
          <w:rPr>
            <w:rStyle w:val="Hyperlink"/>
          </w:rPr>
          <w:t>here</w:t>
        </w:r>
      </w:hyperlink>
      <w:r>
        <w:t xml:space="preserve">). </w:t>
      </w:r>
    </w:p>
    <w:p w14:paraId="70482EFC" w14:textId="138D6C80" w:rsidR="007310AE" w:rsidRDefault="007310AE" w:rsidP="008B6883">
      <w:pPr>
        <w:pStyle w:val="BodyText2"/>
      </w:pPr>
      <w:r>
        <w:t>The metadata value that you need to set is ‘</w:t>
      </w:r>
      <w:r w:rsidRPr="00891FCA">
        <w:t>ssh-keys</w:t>
      </w:r>
      <w:r>
        <w:t>’. To use gcloud on a VM you either need to set the API access when you create the VM (in which case you won</w:t>
      </w:r>
      <w:r w:rsidR="00150ED6">
        <w:t>'</w:t>
      </w:r>
      <w:r>
        <w:t xml:space="preserve">t need to log in with the following command), or you can run </w:t>
      </w:r>
      <w:r w:rsidRPr="008A422A">
        <w:t>gcloud auth login</w:t>
      </w:r>
      <w:r>
        <w:t xml:space="preserve"> and follow the instructions: </w:t>
      </w:r>
    </w:p>
    <w:p w14:paraId="1C3F6BF7" w14:textId="77777777" w:rsidR="007310AE" w:rsidRPr="002348D9" w:rsidRDefault="007310AE" w:rsidP="007310AE">
      <w:pPr>
        <w:pStyle w:val="Unix"/>
      </w:pPr>
      <w:r w:rsidRPr="00356E46">
        <w:t>a_cottam@postgresql-1-vm:~$ gcloud auth login</w:t>
      </w:r>
    </w:p>
    <w:p w14:paraId="481DA44B" w14:textId="03BB3AEB" w:rsidR="007310AE" w:rsidRDefault="007310AE" w:rsidP="008B6883">
      <w:pPr>
        <w:pStyle w:val="BodyText2"/>
      </w:pPr>
      <w:r>
        <w:t xml:space="preserve">Then save the key above </w:t>
      </w:r>
      <w:r w:rsidR="008B7E8F">
        <w:t xml:space="preserve">(with the </w:t>
      </w:r>
      <w:hyperlink r:id="rId723" w:history="1">
        <w:r w:rsidR="00855A7B" w:rsidRPr="00854397">
          <w:rPr>
            <w:rStyle w:val="Hyperlink"/>
          </w:rPr>
          <w:t>a.cottam@gmail.com</w:t>
        </w:r>
      </w:hyperlink>
      <w:r w:rsidR="00855A7B">
        <w:t xml:space="preserve"> replaced with </w:t>
      </w:r>
      <w:r w:rsidR="008B7E8F" w:rsidRPr="00217534">
        <w:t>a_cottam</w:t>
      </w:r>
      <w:r w:rsidR="008B7E8F">
        <w:t xml:space="preserve">) </w:t>
      </w:r>
      <w:r>
        <w:t>to a file (e.g. key.pub) and then use this file in the gcloud command:</w:t>
      </w:r>
    </w:p>
    <w:p w14:paraId="43D25649" w14:textId="28BA7BC7" w:rsidR="00150ED6" w:rsidRDefault="00150ED6" w:rsidP="007310AE">
      <w:pPr>
        <w:pStyle w:val="Unix"/>
      </w:pPr>
      <w:r w:rsidRPr="00150ED6">
        <w:t>a_cottam@</w:t>
      </w:r>
      <w:r w:rsidRPr="00692907">
        <w:t>postgresql-1-vm</w:t>
      </w:r>
      <w:r w:rsidRPr="00150ED6">
        <w:t>:~$ touch key.pub</w:t>
      </w:r>
    </w:p>
    <w:p w14:paraId="152B54EA" w14:textId="058ED926" w:rsidR="00150ED6" w:rsidRDefault="00150ED6" w:rsidP="007310AE">
      <w:pPr>
        <w:pStyle w:val="Unix"/>
      </w:pPr>
      <w:r w:rsidRPr="00150ED6">
        <w:t>a_cottam@</w:t>
      </w:r>
      <w:r w:rsidRPr="00692907">
        <w:t>postgresql-1-vm</w:t>
      </w:r>
      <w:r w:rsidRPr="00150ED6">
        <w:t xml:space="preserve">:~$ </w:t>
      </w:r>
      <w:r>
        <w:t>vi key.pub</w:t>
      </w:r>
    </w:p>
    <w:p w14:paraId="542D4B83" w14:textId="750F9A98" w:rsidR="00150ED6" w:rsidRDefault="00150ED6" w:rsidP="00150ED6">
      <w:pPr>
        <w:pStyle w:val="BodyText2"/>
      </w:pPr>
      <w:r>
        <w:t>ESC,:w,:x</w:t>
      </w:r>
    </w:p>
    <w:p w14:paraId="3434A89D" w14:textId="60374802"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633560EE" w14:textId="77777777" w:rsidR="007310AE" w:rsidRDefault="007310AE" w:rsidP="007310AE">
      <w:pPr>
        <w:pStyle w:val="Unix"/>
      </w:pPr>
      <w:r>
        <w:t>..</w:t>
      </w:r>
    </w:p>
    <w:p w14:paraId="11D478C2" w14:textId="77777777" w:rsidR="007310AE" w:rsidRDefault="007310AE" w:rsidP="007310AE">
      <w:pPr>
        <w:pStyle w:val="Unix"/>
      </w:pPr>
      <w:r w:rsidRPr="00692907">
        <w:t>Updated [https://www.googleapis.com/compute/v1/projects/geeimageserver/zones/us-central1-f/instances/postgresql-1-vm].</w:t>
      </w:r>
    </w:p>
    <w:p w14:paraId="1F296C57" w14:textId="2D4161C3" w:rsidR="007310AE" w:rsidRDefault="007310AE" w:rsidP="008B6883">
      <w:pPr>
        <w:pStyle w:val="BodyText2"/>
      </w:pPr>
      <w:r>
        <w:t>After a while you will be able to see this SSH key on the VM instance details in the ‘SSH Keys’ section.</w:t>
      </w:r>
    </w:p>
    <w:p w14:paraId="40504C3C" w14:textId="4E3A95EE" w:rsidR="00651060" w:rsidRDefault="00651060" w:rsidP="008B6883">
      <w:pPr>
        <w:pStyle w:val="BodyText2"/>
      </w:pPr>
      <w:r>
        <w:t>On 27/03/2018 I couldn’t connect from C9 after I added the ssh key using gcloud and looking at the VM details I now see an error:</w:t>
      </w:r>
    </w:p>
    <w:p w14:paraId="3896A753" w14:textId="0CD389AD" w:rsidR="00651060" w:rsidRDefault="00651060" w:rsidP="008B6883">
      <w:pPr>
        <w:pStyle w:val="BodyText2"/>
      </w:pPr>
      <w:r>
        <w:rPr>
          <w:noProof/>
          <w:lang w:bidi="ar-SA"/>
        </w:rPr>
        <w:lastRenderedPageBreak/>
        <w:drawing>
          <wp:inline distT="0" distB="0" distL="0" distR="0" wp14:anchorId="3FD9D93D" wp14:editId="38CF20EE">
            <wp:extent cx="2799830" cy="1671850"/>
            <wp:effectExtent l="0" t="0" r="635" b="508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24">
                      <a:extLst>
                        <a:ext uri="{28A0092B-C50C-407E-A947-70E740481C1C}">
                          <a14:useLocalDpi xmlns:a14="http://schemas.microsoft.com/office/drawing/2010/main" val="0"/>
                        </a:ext>
                      </a:extLst>
                    </a:blip>
                    <a:srcRect/>
                    <a:stretch>
                      <a:fillRect/>
                    </a:stretch>
                  </pic:blipFill>
                  <pic:spPr bwMode="auto">
                    <a:xfrm>
                      <a:off x="0" y="0"/>
                      <a:ext cx="2816540" cy="1681828"/>
                    </a:xfrm>
                    <a:prstGeom prst="rect">
                      <a:avLst/>
                    </a:prstGeom>
                    <a:noFill/>
                    <a:ln>
                      <a:noFill/>
                    </a:ln>
                  </pic:spPr>
                </pic:pic>
              </a:graphicData>
            </a:graphic>
          </wp:inline>
        </w:drawing>
      </w:r>
    </w:p>
    <w:p w14:paraId="2A556194" w14:textId="6C93404E" w:rsidR="00716D93" w:rsidRDefault="00716D93" w:rsidP="008B6883">
      <w:pPr>
        <w:pStyle w:val="BodyText2"/>
      </w:pPr>
      <w:r>
        <w:t>Instead of using gcloud I used the GCP Console to add the ssh key - see the next section.</w:t>
      </w:r>
    </w:p>
    <w:p w14:paraId="78502503" w14:textId="055F2896" w:rsidR="00716D93" w:rsidRDefault="00716D93" w:rsidP="00716D93">
      <w:pPr>
        <w:pStyle w:val="Heading9"/>
      </w:pPr>
      <w:r>
        <w:t>Using the GCP Console</w:t>
      </w:r>
    </w:p>
    <w:p w14:paraId="2EA4B8D1" w14:textId="5B5A0DA2" w:rsidR="00716D93" w:rsidRPr="00716D93" w:rsidRDefault="00716D93" w:rsidP="00716D93">
      <w:pPr>
        <w:pStyle w:val="BodyText2"/>
      </w:pPr>
      <w:r>
        <w:t>Paste the key in directly in the VM instance details ssh section.</w:t>
      </w:r>
    </w:p>
    <w:p w14:paraId="15346215" w14:textId="38A9A4C4" w:rsidR="00716D93" w:rsidRPr="00716D93" w:rsidRDefault="00716D93" w:rsidP="00716D93">
      <w:pPr>
        <w:pStyle w:val="BodyText2"/>
      </w:pPr>
      <w:r>
        <w:rPr>
          <w:noProof/>
          <w:lang w:bidi="ar-SA"/>
        </w:rPr>
        <w:drawing>
          <wp:inline distT="0" distB="0" distL="0" distR="0" wp14:anchorId="6FFEF37E" wp14:editId="044CCA16">
            <wp:extent cx="2688609" cy="1193060"/>
            <wp:effectExtent l="0" t="0" r="0" b="762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25">
                      <a:extLst>
                        <a:ext uri="{28A0092B-C50C-407E-A947-70E740481C1C}">
                          <a14:useLocalDpi xmlns:a14="http://schemas.microsoft.com/office/drawing/2010/main" val="0"/>
                        </a:ext>
                      </a:extLst>
                    </a:blip>
                    <a:srcRect/>
                    <a:stretch>
                      <a:fillRect/>
                    </a:stretch>
                  </pic:blipFill>
                  <pic:spPr bwMode="auto">
                    <a:xfrm>
                      <a:off x="0" y="0"/>
                      <a:ext cx="2721160" cy="1207504"/>
                    </a:xfrm>
                    <a:prstGeom prst="rect">
                      <a:avLst/>
                    </a:prstGeom>
                    <a:noFill/>
                    <a:ln>
                      <a:noFill/>
                    </a:ln>
                  </pic:spPr>
                </pic:pic>
              </a:graphicData>
            </a:graphic>
          </wp:inline>
        </w:drawing>
      </w:r>
    </w:p>
    <w:p w14:paraId="31EC04CD" w14:textId="77777777" w:rsidR="00716D93" w:rsidRDefault="00716D93" w:rsidP="008B6883">
      <w:pPr>
        <w:pStyle w:val="BodyText2"/>
      </w:pPr>
    </w:p>
    <w:p w14:paraId="132E127C" w14:textId="77777777" w:rsidR="007310AE" w:rsidRDefault="007310AE" w:rsidP="007310AE">
      <w:pPr>
        <w:pStyle w:val="Heading8"/>
      </w:pPr>
      <w:r>
        <w:t>Set permission on the root folder</w:t>
      </w:r>
    </w:p>
    <w:p w14:paraId="6987E075" w14:textId="77777777" w:rsidR="007310AE" w:rsidRPr="009D4AFE" w:rsidRDefault="007310AE" w:rsidP="007310AE">
      <w:pPr>
        <w:pStyle w:val="Unix"/>
      </w:pPr>
      <w:r w:rsidRPr="009D4AFE">
        <w:t>a_cottam@postgresql-1-vm:~$ chmod 755 ~</w:t>
      </w:r>
    </w:p>
    <w:p w14:paraId="293902A1" w14:textId="1C72874E" w:rsidR="00A76000" w:rsidRPr="000B7F24" w:rsidRDefault="000B7F24" w:rsidP="00A76000">
      <w:pPr>
        <w:pStyle w:val="Heading7"/>
      </w:pPr>
      <w:bookmarkStart w:id="143" w:name="_Using_Codeanywhere"/>
      <w:bookmarkEnd w:id="143"/>
      <w:r>
        <w:t>Using Codeanywhere</w:t>
      </w:r>
    </w:p>
    <w:p w14:paraId="0E4044B3" w14:textId="6F34434F" w:rsidR="00A76000" w:rsidRDefault="00A76000" w:rsidP="00A76000">
      <w:pPr>
        <w:pStyle w:val="Heading8"/>
      </w:pPr>
      <w:r>
        <w:t>Generate SSH Key</w:t>
      </w:r>
    </w:p>
    <w:p w14:paraId="32085CCF" w14:textId="77777777" w:rsidR="00A76000" w:rsidRDefault="00A76000" w:rsidP="00A76000">
      <w:pPr>
        <w:pStyle w:val="ListBullet"/>
      </w:pPr>
      <w:r>
        <w:t xml:space="preserve">Generate a new ssh key on the Windows Workstation using PuTTY Key Generator as described </w:t>
      </w:r>
      <w:hyperlink r:id="rId726" w:anchor="createsshkeys" w:history="1">
        <w:r w:rsidRPr="002C40B6">
          <w:rPr>
            <w:rStyle w:val="Hyperlink"/>
          </w:rPr>
          <w:t>here</w:t>
        </w:r>
      </w:hyperlink>
    </w:p>
    <w:p w14:paraId="05DD3C48" w14:textId="77777777" w:rsidR="00A76000" w:rsidRDefault="00A76000" w:rsidP="00A76000">
      <w:pPr>
        <w:pStyle w:val="ListBullet"/>
      </w:pPr>
      <w:r>
        <w:t xml:space="preserve">Save the private key to a file </w:t>
      </w:r>
    </w:p>
    <w:p w14:paraId="4307329F" w14:textId="3484E1FE" w:rsidR="00A76000" w:rsidRPr="00A76000" w:rsidRDefault="00A76000" w:rsidP="00A76000">
      <w:pPr>
        <w:pStyle w:val="ListBullet"/>
      </w:pPr>
      <w:r>
        <w:t>Copy the public key from the top of the PuTTY Key Generator and paste into a public key file *.ppk</w:t>
      </w:r>
    </w:p>
    <w:p w14:paraId="0BB2B8CC" w14:textId="7C66346F" w:rsidR="00A76000" w:rsidRDefault="00A76000" w:rsidP="00A76000">
      <w:pPr>
        <w:pStyle w:val="Heading8"/>
      </w:pPr>
      <w:r>
        <w:t>Add SSH Key to Project</w:t>
      </w:r>
    </w:p>
    <w:p w14:paraId="0E2E85E0" w14:textId="6C8048B5" w:rsidR="00A76000" w:rsidRDefault="00A76000" w:rsidP="00A76000">
      <w:pPr>
        <w:pStyle w:val="ListBullet"/>
      </w:pPr>
      <w:r>
        <w:t xml:space="preserve">Edit the project metadata (geeimageserver) to allow access from Codeanywhere as described </w:t>
      </w:r>
      <w:hyperlink r:id="rId727" w:anchor="project-wide" w:history="1">
        <w:r w:rsidRPr="002C40B6">
          <w:rPr>
            <w:rStyle w:val="Hyperlink"/>
          </w:rPr>
          <w:t>here</w:t>
        </w:r>
      </w:hyperlink>
    </w:p>
    <w:p w14:paraId="29D2AD9B" w14:textId="77777777" w:rsidR="00A76000" w:rsidRDefault="00A76000" w:rsidP="00A76000">
      <w:pPr>
        <w:pStyle w:val="ListBullet"/>
      </w:pPr>
      <w:r>
        <w:t>Goto Compute Engine | Metadata | SSH Keys</w:t>
      </w:r>
    </w:p>
    <w:p w14:paraId="125AD4E0" w14:textId="504D12F1" w:rsidR="00A76000" w:rsidRDefault="00A76000" w:rsidP="00A76000">
      <w:pPr>
        <w:pStyle w:val="ListBullet"/>
      </w:pPr>
      <w:r>
        <w:t>Click Edit and paste in the public ssh key and click Save</w:t>
      </w:r>
    </w:p>
    <w:p w14:paraId="77F67451" w14:textId="3A0157D0" w:rsidR="00A76000" w:rsidRDefault="00A76000" w:rsidP="00A76000">
      <w:pPr>
        <w:pStyle w:val="Heading8"/>
      </w:pPr>
      <w:r>
        <w:t>Connect using Codeanywhere</w:t>
      </w:r>
    </w:p>
    <w:p w14:paraId="6092A605" w14:textId="24F1869C" w:rsidR="00A76000" w:rsidRPr="00A76000" w:rsidRDefault="00A76000" w:rsidP="008B6883">
      <w:pPr>
        <w:pStyle w:val="BodyText2"/>
      </w:pPr>
      <w:r>
        <w:t>Enter the data as follows - you do not need to put a password in and the username is the username from the private key.</w:t>
      </w:r>
      <w:r w:rsidR="00386FBC">
        <w:t xml:space="preserve"> Sometimes when a connection is refused it is because the private key value has been cleared.</w:t>
      </w:r>
    </w:p>
    <w:p w14:paraId="52A1E95A" w14:textId="63086BDF" w:rsidR="00A76000" w:rsidRPr="00A76000" w:rsidRDefault="001207B3" w:rsidP="008B6883">
      <w:pPr>
        <w:pStyle w:val="BodyText2"/>
      </w:pPr>
      <w:r>
        <w:rPr>
          <w:noProof/>
          <w:lang w:bidi="ar-SA"/>
        </w:rPr>
        <w:lastRenderedPageBreak/>
        <w:drawing>
          <wp:inline distT="0" distB="0" distL="0" distR="0" wp14:anchorId="0314EEBE" wp14:editId="4875699A">
            <wp:extent cx="3686861" cy="2633697"/>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28">
                      <a:extLst>
                        <a:ext uri="{28A0092B-C50C-407E-A947-70E740481C1C}">
                          <a14:useLocalDpi xmlns:a14="http://schemas.microsoft.com/office/drawing/2010/main" val="0"/>
                        </a:ext>
                      </a:extLst>
                    </a:blip>
                    <a:srcRect/>
                    <a:stretch>
                      <a:fillRect/>
                    </a:stretch>
                  </pic:blipFill>
                  <pic:spPr bwMode="auto">
                    <a:xfrm>
                      <a:off x="0" y="0"/>
                      <a:ext cx="3690617" cy="2636380"/>
                    </a:xfrm>
                    <a:prstGeom prst="rect">
                      <a:avLst/>
                    </a:prstGeom>
                    <a:noFill/>
                    <a:ln>
                      <a:noFill/>
                    </a:ln>
                  </pic:spPr>
                </pic:pic>
              </a:graphicData>
            </a:graphic>
          </wp:inline>
        </w:drawing>
      </w:r>
    </w:p>
    <w:p w14:paraId="3A9E972D" w14:textId="77777777" w:rsidR="00673594" w:rsidRDefault="00673594" w:rsidP="00673594">
      <w:pPr>
        <w:pStyle w:val="Heading6"/>
      </w:pPr>
      <w:r>
        <w:t>Disks</w:t>
      </w:r>
    </w:p>
    <w:p w14:paraId="711A59C9" w14:textId="77777777" w:rsidR="00673594" w:rsidRDefault="00673594" w:rsidP="00673594">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1AF355F4" w14:textId="77777777" w:rsidR="00673594" w:rsidRPr="007951D2" w:rsidRDefault="00673594" w:rsidP="00673594">
      <w:pPr>
        <w:pStyle w:val="BodyText2"/>
      </w:pPr>
      <w:r>
        <w:t xml:space="preserve">You can, however, connect to GCS from your VMs, see </w:t>
      </w:r>
      <w:hyperlink r:id="rId729" w:history="1">
        <w:r w:rsidRPr="005629AD">
          <w:rPr>
            <w:rStyle w:val="Hyperlink"/>
          </w:rPr>
          <w:t>here</w:t>
        </w:r>
      </w:hyperlink>
      <w:r>
        <w:t>.</w:t>
      </w:r>
    </w:p>
    <w:p w14:paraId="043534B5" w14:textId="77777777" w:rsidR="00673594" w:rsidRDefault="00673594" w:rsidP="00673594">
      <w:pPr>
        <w:pStyle w:val="Heading7"/>
      </w:pPr>
      <w:bookmarkStart w:id="144" w:name="_Adding_additional_disks"/>
      <w:bookmarkEnd w:id="144"/>
      <w:r>
        <w:t>Adding additional disks</w:t>
      </w:r>
    </w:p>
    <w:p w14:paraId="0833A6AD" w14:textId="77777777" w:rsidR="00673594" w:rsidRDefault="00673594" w:rsidP="00673594">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730" w:anchor="formatting" w:history="1">
        <w:r w:rsidRPr="007A43E2">
          <w:rPr>
            <w:rStyle w:val="Hyperlink"/>
          </w:rPr>
          <w:t>here</w:t>
        </w:r>
      </w:hyperlink>
      <w:r>
        <w:t>. Its not always possible to create a new disk as sometimes there are none free.</w:t>
      </w:r>
    </w:p>
    <w:p w14:paraId="408DE0B0" w14:textId="77777777" w:rsidR="00673594" w:rsidRDefault="00673594" w:rsidP="00673594">
      <w:pPr>
        <w:pStyle w:val="Unix"/>
      </w:pPr>
      <w:r w:rsidRPr="002C4133">
        <w:t>sudo lsblk</w:t>
      </w:r>
    </w:p>
    <w:p w14:paraId="1DF18F5D" w14:textId="77777777" w:rsidR="00673594" w:rsidRDefault="00673594" w:rsidP="00673594">
      <w:pPr>
        <w:pStyle w:val="Unix"/>
      </w:pPr>
      <w:r w:rsidRPr="002C4133">
        <w:t>sudo mkfs.ext4 -m 0 -F -E lazy_itable_init=0,lazy_journal_init=0,discard /dev/sdb</w:t>
      </w:r>
    </w:p>
    <w:p w14:paraId="5715AAF1" w14:textId="77777777" w:rsidR="00673594" w:rsidRPr="00025623" w:rsidRDefault="00673594" w:rsidP="00673594">
      <w:pPr>
        <w:pStyle w:val="BodyText2"/>
      </w:pPr>
      <w:r w:rsidRPr="00025623">
        <w:t>Or if you want to create an extra large number of inodes to resolve this problem when creating vector tiles</w:t>
      </w:r>
    </w:p>
    <w:p w14:paraId="754BB651" w14:textId="77777777" w:rsidR="00673594" w:rsidRDefault="00673594" w:rsidP="0067359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749E284D" w14:textId="77777777" w:rsidR="00673594" w:rsidRDefault="00673594" w:rsidP="00673594">
      <w:pPr>
        <w:pStyle w:val="BodyText2"/>
      </w:pPr>
      <w:r>
        <w:t>Then:</w:t>
      </w:r>
    </w:p>
    <w:p w14:paraId="727CFAF2" w14:textId="77777777" w:rsidR="00673594" w:rsidRDefault="00673594" w:rsidP="00673594">
      <w:pPr>
        <w:pStyle w:val="Unix"/>
      </w:pPr>
      <w:r>
        <w:t>sudo mkdir -p /mnt/disks/new_10</w:t>
      </w:r>
      <w:r w:rsidRPr="00BE7F3A">
        <w:t>0gb_drive</w:t>
      </w:r>
    </w:p>
    <w:p w14:paraId="3FB40230" w14:textId="77777777" w:rsidR="00673594" w:rsidRDefault="00673594" w:rsidP="00673594">
      <w:pPr>
        <w:pStyle w:val="Unix"/>
      </w:pPr>
      <w:r w:rsidRPr="00BE7F3A">
        <w:t>sudo mount -o discard,de</w:t>
      </w:r>
      <w:r>
        <w:t>faults /dev/sdb /mnt/disks/new_10</w:t>
      </w:r>
      <w:r w:rsidRPr="00BE7F3A">
        <w:t>0gb_drive</w:t>
      </w:r>
    </w:p>
    <w:p w14:paraId="77C4B10B" w14:textId="77777777" w:rsidR="00673594" w:rsidRDefault="00673594" w:rsidP="00673594">
      <w:pPr>
        <w:pStyle w:val="Unix"/>
      </w:pPr>
      <w:r w:rsidRPr="00BE7F3A">
        <w:t>sudo chmod a+w /mnt/</w:t>
      </w:r>
      <w:r>
        <w:t>disks/new_10</w:t>
      </w:r>
      <w:r w:rsidRPr="00BE7F3A">
        <w:t>0gb_drive/</w:t>
      </w:r>
    </w:p>
    <w:p w14:paraId="4FC8E962" w14:textId="77777777" w:rsidR="00673594" w:rsidRDefault="00673594" w:rsidP="00673594">
      <w:pPr>
        <w:pStyle w:val="BodyText2"/>
      </w:pPr>
      <w:r>
        <w:t>To check the mounted drive:</w:t>
      </w:r>
    </w:p>
    <w:p w14:paraId="69AE2E23" w14:textId="77777777" w:rsidR="00673594" w:rsidRDefault="00673594" w:rsidP="00673594">
      <w:pPr>
        <w:pStyle w:val="Unix"/>
      </w:pPr>
      <w:r w:rsidRPr="00BE7F3A">
        <w:t>a_cottam@ubuntu14-04:~$ df -h</w:t>
      </w:r>
    </w:p>
    <w:p w14:paraId="5A2CF73D" w14:textId="77777777" w:rsidR="00673594" w:rsidRDefault="00673594" w:rsidP="00673594">
      <w:pPr>
        <w:pStyle w:val="Unix"/>
      </w:pPr>
      <w:r>
        <w:t>Filesystem      Size  Used Avail Use% Mounted on</w:t>
      </w:r>
    </w:p>
    <w:p w14:paraId="0A15C90A" w14:textId="77777777" w:rsidR="00673594" w:rsidRDefault="00673594" w:rsidP="00673594">
      <w:pPr>
        <w:pStyle w:val="Unix"/>
      </w:pPr>
      <w:r>
        <w:t>..</w:t>
      </w:r>
    </w:p>
    <w:p w14:paraId="00CE2B00" w14:textId="77777777" w:rsidR="00673594" w:rsidRDefault="00673594" w:rsidP="00673594">
      <w:pPr>
        <w:pStyle w:val="Unix"/>
      </w:pPr>
      <w:r>
        <w:t>/dev/sdb         50G   52M   50G   1% /mnt/disks/new_50gb_drive</w:t>
      </w:r>
    </w:p>
    <w:p w14:paraId="0054527B" w14:textId="77777777" w:rsidR="00673594" w:rsidRDefault="00673594" w:rsidP="00673594">
      <w:pPr>
        <w:pStyle w:val="BodyText2"/>
      </w:pPr>
      <w:r>
        <w:t>If you restart the VM you will need to remount the additional disk that you have added.</w:t>
      </w:r>
    </w:p>
    <w:p w14:paraId="3DECE3FE" w14:textId="77777777" w:rsidR="00673594" w:rsidRDefault="00673594" w:rsidP="00673594">
      <w:pPr>
        <w:pStyle w:val="Heading7"/>
      </w:pPr>
      <w:r>
        <w:t>Deleting additional disks</w:t>
      </w:r>
    </w:p>
    <w:p w14:paraId="43F36C2A" w14:textId="77777777" w:rsidR="00673594" w:rsidRPr="0020322B" w:rsidRDefault="00673594" w:rsidP="00673594">
      <w:pPr>
        <w:pStyle w:val="BodyText2"/>
      </w:pPr>
      <w:r>
        <w:t>To delete additional disks, first you need to detach them from all VM instances that are using them. Then you can go in and delete them from the Disks section.</w:t>
      </w:r>
    </w:p>
    <w:p w14:paraId="6C895003" w14:textId="77777777" w:rsidR="00673594" w:rsidRDefault="00673594" w:rsidP="00673594">
      <w:pPr>
        <w:pStyle w:val="Heading7"/>
      </w:pPr>
      <w:r>
        <w:t>Resizing boot disk</w:t>
      </w:r>
    </w:p>
    <w:p w14:paraId="6ACF6B3D" w14:textId="77777777" w:rsidR="00673594" w:rsidRPr="00E247C2" w:rsidRDefault="00673594" w:rsidP="00673594">
      <w:pPr>
        <w:pStyle w:val="BodyText2"/>
      </w:pPr>
      <w:r>
        <w:t>You can resize a boot disk whenever you want but you will have to restart the VM for the size change to be seen. Also the size is persistent so you can't later reduce the size.</w:t>
      </w:r>
    </w:p>
    <w:p w14:paraId="3251EF95" w14:textId="77777777" w:rsidR="00673594" w:rsidRDefault="00673594" w:rsidP="00673594">
      <w:pPr>
        <w:pStyle w:val="Heading7"/>
      </w:pPr>
      <w:r>
        <w:t>Seeing how much space is available</w:t>
      </w:r>
    </w:p>
    <w:p w14:paraId="0C60FAAD" w14:textId="77777777" w:rsidR="00673594" w:rsidRDefault="00673594" w:rsidP="00673594">
      <w:pPr>
        <w:pStyle w:val="Unix"/>
      </w:pPr>
      <w:r>
        <w:lastRenderedPageBreak/>
        <w:t>a_cottam@ubuntu14-04:~$ df -h /boot/</w:t>
      </w:r>
    </w:p>
    <w:p w14:paraId="7F7D86A0" w14:textId="77777777" w:rsidR="00673594" w:rsidRDefault="00673594" w:rsidP="00673594">
      <w:pPr>
        <w:pStyle w:val="Unix"/>
      </w:pPr>
      <w:r>
        <w:t>Filesystem      Size  Used Avail Use% Mounted on</w:t>
      </w:r>
    </w:p>
    <w:p w14:paraId="0DA2A8C8" w14:textId="77777777" w:rsidR="00673594" w:rsidRDefault="00673594" w:rsidP="00673594">
      <w:pPr>
        <w:pStyle w:val="Unix"/>
      </w:pPr>
      <w:r>
        <w:t>/dev/sda1       9.9G  5.7G  3.7G  61% /</w:t>
      </w:r>
    </w:p>
    <w:p w14:paraId="1CBAD84D" w14:textId="77777777" w:rsidR="007310AE" w:rsidRDefault="007310AE" w:rsidP="007310AE">
      <w:pPr>
        <w:pStyle w:val="Heading6"/>
      </w:pPr>
      <w:r>
        <w:t>Installations</w:t>
      </w:r>
    </w:p>
    <w:p w14:paraId="4708B5BF" w14:textId="77777777" w:rsidR="007310AE" w:rsidRDefault="007310AE" w:rsidP="007310AE">
      <w:pPr>
        <w:pStyle w:val="Heading7"/>
      </w:pPr>
      <w:bookmarkStart w:id="145" w:name="_Node.js"/>
      <w:bookmarkEnd w:id="145"/>
      <w:r>
        <w:t>Apache</w:t>
      </w:r>
    </w:p>
    <w:p w14:paraId="34314DEF" w14:textId="77777777" w:rsidR="007310AE" w:rsidRPr="00501D81" w:rsidRDefault="007310AE" w:rsidP="008B6883">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628792BA" w14:textId="77777777" w:rsidR="007310AE" w:rsidRDefault="007310AE" w:rsidP="007310AE">
      <w:pPr>
        <w:pStyle w:val="Heading7"/>
      </w:pPr>
      <w:r>
        <w:t>Node</w:t>
      </w:r>
    </w:p>
    <w:p w14:paraId="0614DFA9" w14:textId="77777777" w:rsidR="007310AE" w:rsidRPr="00501D81" w:rsidRDefault="007310AE" w:rsidP="008B6883">
      <w:pPr>
        <w:pStyle w:val="BodyText2"/>
      </w:pPr>
      <w:r>
        <w:t xml:space="preserve">See </w:t>
      </w:r>
      <w:hyperlink w:anchor="_Node.js_1" w:history="1">
        <w:r w:rsidRPr="00501D81">
          <w:rPr>
            <w:rStyle w:val="Hyperlink"/>
          </w:rPr>
          <w:t>Node.js</w:t>
        </w:r>
      </w:hyperlink>
      <w:r>
        <w:t>.</w:t>
      </w:r>
    </w:p>
    <w:p w14:paraId="3D5D061A" w14:textId="77777777" w:rsidR="00147640" w:rsidRDefault="00147640" w:rsidP="00147640">
      <w:pPr>
        <w:pStyle w:val="Heading6"/>
      </w:pPr>
      <w:r>
        <w:t>Issues</w:t>
      </w:r>
    </w:p>
    <w:p w14:paraId="34BFD78E" w14:textId="77777777" w:rsidR="00147640" w:rsidRDefault="00147640" w:rsidP="00147640">
      <w:pPr>
        <w:pStyle w:val="Heading7"/>
      </w:pPr>
      <w:r>
        <w:t>External IP Addresses</w:t>
      </w:r>
    </w:p>
    <w:p w14:paraId="3EBD40B2" w14:textId="77777777" w:rsidR="00147640" w:rsidRPr="009C5559" w:rsidRDefault="00147640" w:rsidP="00147640">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731"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7D67CBE5" w14:textId="77777777" w:rsidR="00147640" w:rsidRDefault="00147640" w:rsidP="00147640">
      <w:pPr>
        <w:pStyle w:val="Heading7"/>
      </w:pPr>
      <w:r>
        <w:t>https protocol</w:t>
      </w:r>
    </w:p>
    <w:p w14:paraId="12060B3A" w14:textId="77777777" w:rsidR="00147640" w:rsidRDefault="00147640" w:rsidP="00147640">
      <w:pPr>
        <w:pStyle w:val="BodyText2"/>
      </w:pPr>
      <w:r>
        <w:t>If you try to connect to a VM with https you get an error:</w:t>
      </w:r>
    </w:p>
    <w:p w14:paraId="0CE96D71" w14:textId="77777777" w:rsidR="00147640" w:rsidRDefault="00147640" w:rsidP="00147640">
      <w:pPr>
        <w:pStyle w:val="BodyText2"/>
      </w:pPr>
      <w:r>
        <w:rPr>
          <w:noProof/>
          <w:lang w:bidi="ar-SA"/>
        </w:rPr>
        <w:drawing>
          <wp:inline distT="0" distB="0" distL="0" distR="0" wp14:anchorId="545DD492" wp14:editId="2EB0D728">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2">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72183275" w14:textId="77777777" w:rsidR="00147640" w:rsidRDefault="00147640" w:rsidP="00147640">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2554AB5D" w14:textId="77777777" w:rsidR="00147640" w:rsidRDefault="00147640" w:rsidP="00147640">
      <w:pPr>
        <w:pStyle w:val="BodyText2"/>
      </w:pPr>
      <w:r>
        <w:t>Now I get:</w:t>
      </w:r>
    </w:p>
    <w:p w14:paraId="3C3EE82D" w14:textId="77777777" w:rsidR="00147640" w:rsidRDefault="00147640" w:rsidP="00147640">
      <w:pPr>
        <w:pStyle w:val="BodyText2"/>
      </w:pPr>
      <w:r>
        <w:rPr>
          <w:noProof/>
          <w:lang w:bidi="ar-SA"/>
        </w:rPr>
        <w:drawing>
          <wp:inline distT="0" distB="0" distL="0" distR="0" wp14:anchorId="513AE582" wp14:editId="5B838D1C">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3">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69D5140F" w14:textId="3AEC1A21" w:rsidR="007310AE" w:rsidRDefault="007310AE" w:rsidP="007310AE">
      <w:pPr>
        <w:pStyle w:val="Heading6"/>
      </w:pPr>
      <w:r>
        <w:t>V</w:t>
      </w:r>
      <w:r w:rsidR="00673594">
        <w:t>M Instances</w:t>
      </w:r>
    </w:p>
    <w:p w14:paraId="2E6F7019" w14:textId="77777777" w:rsidR="007310AE" w:rsidRDefault="007310AE" w:rsidP="007310AE">
      <w:pPr>
        <w:pStyle w:val="Heading7"/>
      </w:pPr>
      <w:r>
        <w:t>Operating Systems</w:t>
      </w:r>
    </w:p>
    <w:p w14:paraId="042C3119" w14:textId="77777777" w:rsidR="007310AE" w:rsidRPr="0075567B" w:rsidRDefault="007310AE" w:rsidP="008B6883">
      <w:pPr>
        <w:pStyle w:val="BodyText2"/>
      </w:pPr>
      <w:r>
        <w:t>To see what operating system a specific VM is using, go to the GCE Cloud Launcher and click on the VM - in the left hand pane it says the operating system, e.g. for the PostgreSQL VM provided by Bitnami it is Debian 8.</w:t>
      </w:r>
    </w:p>
    <w:p w14:paraId="2E644089" w14:textId="77777777" w:rsidR="007310AE" w:rsidRDefault="007310AE" w:rsidP="007310AE">
      <w:pPr>
        <w:pStyle w:val="Heading7"/>
      </w:pPr>
      <w:r>
        <w:t>Creating</w:t>
      </w:r>
    </w:p>
    <w:p w14:paraId="570C80F0" w14:textId="77777777" w:rsidR="007310AE" w:rsidRDefault="007310AE" w:rsidP="007310AE">
      <w:pPr>
        <w:pStyle w:val="ListBullet"/>
      </w:pPr>
      <w:r>
        <w:t>Click on VM Instances | Create</w:t>
      </w:r>
    </w:p>
    <w:p w14:paraId="15BB67BC" w14:textId="77777777" w:rsidR="007310AE" w:rsidRDefault="007310AE" w:rsidP="007310AE">
      <w:pPr>
        <w:pStyle w:val="ListBullet"/>
      </w:pPr>
      <w:r>
        <w:t>Enter a name, select the Machine Type, select the OS, select the API access and allow http and https traffic</w:t>
      </w:r>
    </w:p>
    <w:p w14:paraId="51874407" w14:textId="77777777" w:rsidR="007310AE" w:rsidRDefault="007310AE" w:rsidP="008B6883">
      <w:pPr>
        <w:pStyle w:val="BodyText2"/>
      </w:pPr>
      <w:r>
        <w:t xml:space="preserve">I selected Europe and it failed to create a VM saying there weren’t enough resources. </w:t>
      </w:r>
    </w:p>
    <w:p w14:paraId="01836D23" w14:textId="37421E57" w:rsidR="007310AE" w:rsidRDefault="00F94539" w:rsidP="007310AE">
      <w:pPr>
        <w:pStyle w:val="Heading7"/>
      </w:pPr>
      <w:r>
        <w:lastRenderedPageBreak/>
        <w:t>geeImageServer project</w:t>
      </w:r>
    </w:p>
    <w:p w14:paraId="71AFC1A1" w14:textId="26F49680" w:rsidR="00736BF6" w:rsidRPr="00736BF6" w:rsidRDefault="007310AE" w:rsidP="00736BF6">
      <w:pPr>
        <w:pStyle w:val="Heading8"/>
      </w:pPr>
      <w:r>
        <w:t>ubuntu14-04</w:t>
      </w:r>
    </w:p>
    <w:p w14:paraId="273F90AE" w14:textId="77777777" w:rsidR="007310AE" w:rsidRDefault="007310AE" w:rsidP="007310AE">
      <w:pPr>
        <w:pStyle w:val="Heading9"/>
      </w:pPr>
      <w:r>
        <w:t>GDAL</w:t>
      </w:r>
    </w:p>
    <w:p w14:paraId="4C9E2ABB" w14:textId="77777777" w:rsidR="007310AE" w:rsidRPr="001E1ECE" w:rsidRDefault="007310AE" w:rsidP="008B6883">
      <w:pPr>
        <w:pStyle w:val="BodyText2"/>
      </w:pPr>
      <w:r>
        <w:t xml:space="preserve">See </w:t>
      </w:r>
      <w:hyperlink w:anchor="_GDAL_1" w:history="1">
        <w:r w:rsidRPr="001E1ECE">
          <w:rPr>
            <w:rStyle w:val="Hyperlink"/>
          </w:rPr>
          <w:t>GDAL</w:t>
        </w:r>
      </w:hyperlink>
      <w:r>
        <w:t>.</w:t>
      </w:r>
    </w:p>
    <w:p w14:paraId="6ADA1D03" w14:textId="77777777" w:rsidR="007310AE" w:rsidRDefault="007310AE" w:rsidP="007310AE">
      <w:pPr>
        <w:pStyle w:val="Heading9"/>
      </w:pPr>
      <w:r>
        <w:t>Postgresql</w:t>
      </w:r>
    </w:p>
    <w:p w14:paraId="4C97F2C7" w14:textId="77777777" w:rsidR="007310AE" w:rsidRDefault="007310AE" w:rsidP="008B6883">
      <w:pPr>
        <w:pStyle w:val="BodyText2"/>
      </w:pPr>
      <w:r>
        <w:t xml:space="preserve">Installed Postgresql then (see </w:t>
      </w:r>
      <w:hyperlink w:anchor="_On_Ubuntu_14.04_1" w:history="1">
        <w:r w:rsidRPr="004B32E1">
          <w:rPr>
            <w:rStyle w:val="Hyperlink"/>
          </w:rPr>
          <w:t>Ubuntu 14.04</w:t>
        </w:r>
      </w:hyperlink>
      <w:r>
        <w:t>).</w:t>
      </w:r>
    </w:p>
    <w:p w14:paraId="7C498B57" w14:textId="77777777" w:rsidR="007310AE" w:rsidRDefault="007310AE" w:rsidP="008B6883">
      <w:pPr>
        <w:pStyle w:val="BodyText2"/>
      </w:pPr>
      <w:r>
        <w:t xml:space="preserve">Configured users as in Cloud9 db-server workspace (see </w:t>
      </w:r>
      <w:hyperlink w:anchor="_Postgresql" w:history="1">
        <w:r w:rsidRPr="00C90BE4">
          <w:rPr>
            <w:rStyle w:val="Hyperlink"/>
          </w:rPr>
          <w:t>Postgresql</w:t>
        </w:r>
      </w:hyperlink>
      <w:r>
        <w:t>).</w:t>
      </w:r>
    </w:p>
    <w:p w14:paraId="2C737AA6" w14:textId="77777777" w:rsidR="007310AE" w:rsidRDefault="007310AE" w:rsidP="007310AE">
      <w:pPr>
        <w:pStyle w:val="Heading9"/>
      </w:pPr>
      <w:r>
        <w:t>phpPgAdmin</w:t>
      </w:r>
    </w:p>
    <w:p w14:paraId="6534F776" w14:textId="77777777" w:rsidR="007310AE" w:rsidRPr="00B7449F" w:rsidRDefault="007310AE" w:rsidP="008B6883">
      <w:pPr>
        <w:pStyle w:val="BodyText2"/>
      </w:pPr>
      <w:r>
        <w:t xml:space="preserve">Installed phpPgAdmin (see </w:t>
      </w:r>
      <w:hyperlink w:anchor="_Installation" w:history="1">
        <w:r w:rsidRPr="004B32E1">
          <w:rPr>
            <w:rStyle w:val="Hyperlink"/>
          </w:rPr>
          <w:t>Installation</w:t>
        </w:r>
      </w:hyperlink>
      <w:r>
        <w:t>).</w:t>
      </w:r>
    </w:p>
    <w:p w14:paraId="3C065CCF" w14:textId="77777777" w:rsidR="007310AE" w:rsidRDefault="007310AE" w:rsidP="008B6883">
      <w:pPr>
        <w:pStyle w:val="BodyText2"/>
      </w:pPr>
      <w:r>
        <w:t xml:space="preserve">Configured Apache by following instructions </w:t>
      </w:r>
      <w:hyperlink r:id="rId734" w:history="1">
        <w:r w:rsidRPr="00C90BE4">
          <w:rPr>
            <w:rStyle w:val="Hyperlink"/>
          </w:rPr>
          <w:t>here</w:t>
        </w:r>
      </w:hyperlink>
      <w:r>
        <w:t>.</w:t>
      </w:r>
    </w:p>
    <w:p w14:paraId="5B233D1A" w14:textId="77777777" w:rsidR="007310AE" w:rsidRDefault="007310AE" w:rsidP="007310AE">
      <w:pPr>
        <w:pStyle w:val="Unix"/>
      </w:pPr>
      <w:r w:rsidRPr="00B7449F">
        <w:t>a_cottam@ubuntu14-04:~$ sudo vi /etc/apache2/apache2.conf</w:t>
      </w:r>
    </w:p>
    <w:p w14:paraId="71EBE85B" w14:textId="77777777" w:rsidR="007310AE" w:rsidRDefault="007310AE" w:rsidP="007310AE">
      <w:pPr>
        <w:pStyle w:val="Unix"/>
      </w:pPr>
      <w:r w:rsidRPr="00B7449F">
        <w:t>a_cottam@ubuntu14-04:~$ sudo vi /etc/apache2/conf.d/phppgadmin</w:t>
      </w:r>
    </w:p>
    <w:p w14:paraId="023DEA11" w14:textId="77777777" w:rsidR="007310AE" w:rsidRPr="00B7449F" w:rsidRDefault="007310AE" w:rsidP="007310AE">
      <w:pPr>
        <w:pStyle w:val="Unix"/>
      </w:pPr>
      <w:r w:rsidRPr="00B7449F">
        <w:t>a_cottam@ubuntu14-04:~$ sudo service apache2 reload</w:t>
      </w:r>
    </w:p>
    <w:p w14:paraId="1C493D29" w14:textId="77777777" w:rsidR="007310AE" w:rsidRDefault="007310AE" w:rsidP="007310AE">
      <w:pPr>
        <w:pStyle w:val="Heading9"/>
      </w:pPr>
      <w:r>
        <w:t>Python REST Server</w:t>
      </w:r>
    </w:p>
    <w:p w14:paraId="40BBFD1A" w14:textId="77777777" w:rsidR="007310AE" w:rsidRDefault="007310AE" w:rsidP="002578F7">
      <w:pPr>
        <w:pStyle w:val="ListNumber"/>
        <w:numPr>
          <w:ilvl w:val="0"/>
          <w:numId w:val="42"/>
        </w:numPr>
      </w:pPr>
      <w:r>
        <w:t>Install git, configure and pull the Python REST Server</w:t>
      </w:r>
    </w:p>
    <w:p w14:paraId="06E9A990" w14:textId="77777777" w:rsidR="007310AE" w:rsidRDefault="007310AE" w:rsidP="007310AE">
      <w:pPr>
        <w:pStyle w:val="Unix"/>
      </w:pPr>
      <w:r w:rsidRPr="0017088D">
        <w:t>a_cottam@ubuntu14-04:~$ sudo apt-get install git-all</w:t>
      </w:r>
    </w:p>
    <w:p w14:paraId="4D1AA7FE" w14:textId="77777777" w:rsidR="007310AE" w:rsidRDefault="007310AE" w:rsidP="007310AE">
      <w:pPr>
        <w:pStyle w:val="Unix"/>
      </w:pPr>
      <w:r w:rsidRPr="0017088D">
        <w:t>a_cottam@ubuntu14-04:~$ git config --global user.name "</w:t>
      </w:r>
      <w:r>
        <w:t>Andrew Cottam</w:t>
      </w:r>
      <w:r w:rsidRPr="0017088D">
        <w:t>"</w:t>
      </w:r>
    </w:p>
    <w:p w14:paraId="12AB9B56" w14:textId="77777777" w:rsidR="007310AE" w:rsidRDefault="007310AE" w:rsidP="007310AE">
      <w:pPr>
        <w:pStyle w:val="Unix"/>
      </w:pPr>
      <w:r w:rsidRPr="0017088D">
        <w:t xml:space="preserve">a_cottam@ubuntu14-04:~$ git config --global user.email </w:t>
      </w:r>
      <w:hyperlink r:id="rId735" w:history="1">
        <w:r w:rsidRPr="00510A5D">
          <w:rPr>
            <w:rStyle w:val="Hyperlink"/>
          </w:rPr>
          <w:t>a.cottam@gmail.com</w:t>
        </w:r>
      </w:hyperlink>
    </w:p>
    <w:p w14:paraId="5C72E079" w14:textId="77777777" w:rsidR="007310AE" w:rsidRDefault="007310AE" w:rsidP="007310AE">
      <w:pPr>
        <w:pStyle w:val="Unix"/>
      </w:pPr>
      <w:r w:rsidRPr="0017088D">
        <w:t>a_cottam@ubuntu14-04:~$ git clone https://github.com/andrewcottam/python-rest-server.git</w:t>
      </w:r>
    </w:p>
    <w:p w14:paraId="3E1A5E92" w14:textId="77777777" w:rsidR="007310AE" w:rsidRDefault="007310AE" w:rsidP="002578F7">
      <w:pPr>
        <w:pStyle w:val="ListNumber"/>
        <w:numPr>
          <w:ilvl w:val="0"/>
          <w:numId w:val="42"/>
        </w:numPr>
      </w:pPr>
      <w:r>
        <w:t xml:space="preserve">Install Python (see </w:t>
      </w:r>
      <w:hyperlink w:anchor="_Ubuntu_14.04_4" w:history="1">
        <w:r w:rsidRPr="00304A12">
          <w:rPr>
            <w:rStyle w:val="Hyperlink"/>
          </w:rPr>
          <w:t>Ubuntu 14.04</w:t>
        </w:r>
      </w:hyperlink>
      <w:r>
        <w:t>)</w:t>
      </w:r>
    </w:p>
    <w:p w14:paraId="14AACE00" w14:textId="77777777" w:rsidR="007310AE" w:rsidRDefault="007310AE" w:rsidP="002578F7">
      <w:pPr>
        <w:pStyle w:val="ListNumber"/>
        <w:numPr>
          <w:ilvl w:val="0"/>
          <w:numId w:val="42"/>
        </w:numPr>
      </w:pPr>
      <w:r>
        <w:t xml:space="preserve">Install Pip </w:t>
      </w:r>
    </w:p>
    <w:p w14:paraId="77AD89FF" w14:textId="77777777" w:rsidR="007310AE" w:rsidRDefault="007310AE" w:rsidP="007310AE">
      <w:pPr>
        <w:pStyle w:val="Unix"/>
      </w:pPr>
      <w:r w:rsidRPr="00371075">
        <w:t>a_cottam@ubuntu14-04:~$ wget https://bootstrap.pypa.io/get-pip.py</w:t>
      </w:r>
      <w:r>
        <w:t xml:space="preserve"> </w:t>
      </w:r>
    </w:p>
    <w:p w14:paraId="5793FE16" w14:textId="77777777" w:rsidR="007310AE" w:rsidRDefault="007310AE" w:rsidP="007310AE">
      <w:pPr>
        <w:pStyle w:val="Unix"/>
      </w:pPr>
      <w:r w:rsidRPr="00371075">
        <w:t>a_cottam@ubuntu14-04:~$ sudo python get-pip.py</w:t>
      </w:r>
    </w:p>
    <w:p w14:paraId="638774F8" w14:textId="77777777" w:rsidR="007310AE" w:rsidRDefault="007310AE" w:rsidP="002578F7">
      <w:pPr>
        <w:pStyle w:val="ListNumber"/>
      </w:pPr>
      <w:r>
        <w:t>Install Python dependencies (blue are extra libraries required c/w the Cloud9 install)</w:t>
      </w:r>
    </w:p>
    <w:p w14:paraId="5E9F4C45"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203DEEC6" w14:textId="77777777" w:rsidR="007310AE" w:rsidRPr="00110E9B" w:rsidRDefault="007310AE" w:rsidP="007310AE">
      <w:pPr>
        <w:pStyle w:val="Unix"/>
        <w:rPr>
          <w:color w:val="009DD9" w:themeColor="accent2"/>
        </w:rPr>
      </w:pPr>
      <w:r w:rsidRPr="00110E9B">
        <w:rPr>
          <w:color w:val="009DD9" w:themeColor="accent2"/>
        </w:rPr>
        <w:t>blishten:~/workspace $ sudo apt-get install libxml2-dev libxslt1-dev</w:t>
      </w:r>
    </w:p>
    <w:p w14:paraId="02FDF780" w14:textId="77777777" w:rsidR="007310AE" w:rsidRDefault="007310AE" w:rsidP="007310AE">
      <w:pPr>
        <w:pStyle w:val="Unix"/>
        <w:rPr>
          <w:color w:val="009DD9" w:themeColor="accent2"/>
        </w:rPr>
      </w:pPr>
      <w:r w:rsidRPr="00110E9B">
        <w:rPr>
          <w:color w:val="009DD9" w:themeColor="accent2"/>
        </w:rPr>
        <w:t>blishten:~/workspace $ sudo apt-get install python-libxml2</w:t>
      </w:r>
    </w:p>
    <w:p w14:paraId="640CAD9C"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556D17C8"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553649E4" w14:textId="77777777" w:rsidR="007310AE" w:rsidRDefault="007310AE" w:rsidP="007310AE">
      <w:pPr>
        <w:pStyle w:val="Unix"/>
      </w:pPr>
      <w:r>
        <w:t>blishten:~/workspace $ sudo easy_install flup==1.0.3.dev-20110405</w:t>
      </w:r>
    </w:p>
    <w:p w14:paraId="1EBDA1CC" w14:textId="77777777" w:rsidR="007310AE" w:rsidRDefault="007310AE" w:rsidP="007310AE">
      <w:pPr>
        <w:pStyle w:val="Unix"/>
      </w:pPr>
      <w:r>
        <w:t>blishten:~/workspace $ sudo easy_install psycopg2</w:t>
      </w:r>
    </w:p>
    <w:p w14:paraId="6BF4CD26" w14:textId="77777777" w:rsidR="007310AE" w:rsidRDefault="007310AE" w:rsidP="007310AE">
      <w:pPr>
        <w:pStyle w:val="Unix"/>
      </w:pPr>
      <w:r>
        <w:t>blishten:~/workspace $ sudo easy_install pdfkit</w:t>
      </w:r>
    </w:p>
    <w:p w14:paraId="296F13EE" w14:textId="77777777" w:rsidR="007310AE" w:rsidRDefault="007310AE" w:rsidP="007310AE">
      <w:pPr>
        <w:pStyle w:val="Unix"/>
      </w:pPr>
      <w:r>
        <w:t>blishten:~/workspace $ sudo pip install lxml</w:t>
      </w:r>
    </w:p>
    <w:p w14:paraId="255C654F" w14:textId="77777777" w:rsidR="007310AE" w:rsidRDefault="007310AE" w:rsidP="007310AE">
      <w:pPr>
        <w:pStyle w:val="Unix"/>
      </w:pPr>
      <w:r>
        <w:t>blishten:~/workspace $ sudo easy_install web.py</w:t>
      </w:r>
    </w:p>
    <w:p w14:paraId="64A744FD" w14:textId="77777777" w:rsidR="007310AE" w:rsidRDefault="007310AE" w:rsidP="002578F7">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000E8E15" w14:textId="77777777" w:rsidR="007310AE" w:rsidRDefault="007310AE" w:rsidP="002578F7">
      <w:pPr>
        <w:pStyle w:val="ListNumber"/>
        <w:numPr>
          <w:ilvl w:val="0"/>
          <w:numId w:val="42"/>
        </w:numPr>
      </w:pPr>
      <w:r>
        <w:t>Login and create a ‘roadless’ database in phpPgAdmin with UTF-8 encoding</w:t>
      </w:r>
    </w:p>
    <w:p w14:paraId="496D6BE2" w14:textId="77777777" w:rsidR="007310AE" w:rsidRDefault="007310AE" w:rsidP="002578F7">
      <w:pPr>
        <w:pStyle w:val="ListNumber"/>
        <w:numPr>
          <w:ilvl w:val="0"/>
          <w:numId w:val="42"/>
        </w:numPr>
      </w:pPr>
      <w:r>
        <w:t xml:space="preserve">Run </w:t>
      </w:r>
      <w:hyperlink r:id="rId736" w:history="1">
        <w:r w:rsidRPr="00041E77">
          <w:rPr>
            <w:rStyle w:val="Hyperlink"/>
          </w:rPr>
          <w:t>database_objects</w:t>
        </w:r>
      </w:hyperlink>
      <w:r>
        <w:t xml:space="preserve"> in phpPgAdmin</w:t>
      </w:r>
    </w:p>
    <w:p w14:paraId="05D0960C" w14:textId="77777777" w:rsidR="007310AE" w:rsidRDefault="007310AE" w:rsidP="002578F7">
      <w:pPr>
        <w:pStyle w:val="ListNumber"/>
        <w:numPr>
          <w:ilvl w:val="0"/>
          <w:numId w:val="42"/>
        </w:numPr>
      </w:pPr>
      <w:r>
        <w:t>Create the resources.py file with the database connections (copied from C9 db-server workspace)</w:t>
      </w:r>
    </w:p>
    <w:p w14:paraId="2E18FC6A" w14:textId="77777777" w:rsidR="007310AE" w:rsidRDefault="007310AE" w:rsidP="007310AE">
      <w:pPr>
        <w:pStyle w:val="Unix"/>
      </w:pPr>
      <w:r w:rsidRPr="005C77FF">
        <w:t>a_cottam@ubuntu14-04:~$ sudo vi ~/python-rest-server/cgi-bin/resources.py</w:t>
      </w:r>
    </w:p>
    <w:p w14:paraId="0F982EE0" w14:textId="77777777" w:rsidR="007310AE" w:rsidRDefault="007310AE" w:rsidP="002578F7">
      <w:pPr>
        <w:pStyle w:val="ListNumber"/>
      </w:pPr>
      <w:r>
        <w:t>Configure Apache for CGI scripts</w:t>
      </w:r>
    </w:p>
    <w:p w14:paraId="5C4AFBF9" w14:textId="77777777" w:rsidR="007310AE" w:rsidRDefault="007310AE" w:rsidP="007310AE">
      <w:pPr>
        <w:pStyle w:val="Unix"/>
      </w:pPr>
      <w:r w:rsidRPr="00015390">
        <w:t>a_cottam@ubuntu14-04:~$ sudo a2enmod cgi</w:t>
      </w:r>
    </w:p>
    <w:p w14:paraId="43B16CED" w14:textId="77777777" w:rsidR="007310AE" w:rsidRDefault="007310AE" w:rsidP="007310AE">
      <w:pPr>
        <w:pStyle w:val="Unix"/>
      </w:pPr>
      <w:r w:rsidRPr="00015390">
        <w:t>a_cottam@ubuntu14-04:~$ sudo vi /etc/apache2/conf-available/serve-cgi-bin.conf</w:t>
      </w:r>
    </w:p>
    <w:p w14:paraId="08ACA867" w14:textId="77777777" w:rsidR="007310AE" w:rsidRDefault="007310AE" w:rsidP="007310AE">
      <w:pPr>
        <w:pStyle w:val="Code"/>
      </w:pPr>
      <w:r>
        <w:t>ScriptAlias /cgi-bin/ /home/a_cottam/python-rest-server/cgi-bin/</w:t>
      </w:r>
    </w:p>
    <w:p w14:paraId="62C524E6" w14:textId="77777777" w:rsidR="007310AE" w:rsidRDefault="007310AE" w:rsidP="007310AE">
      <w:pPr>
        <w:pStyle w:val="Code"/>
      </w:pPr>
      <w:r>
        <w:t xml:space="preserve">                &lt;Directory "/home/</w:t>
      </w:r>
      <w:r w:rsidRPr="00E5365C">
        <w:t xml:space="preserve"> </w:t>
      </w:r>
      <w:r>
        <w:t>a_cottam/python-rest-server/cgi-bin"&gt;</w:t>
      </w:r>
    </w:p>
    <w:p w14:paraId="40256F36" w14:textId="77777777" w:rsidR="007310AE" w:rsidRDefault="007310AE" w:rsidP="007310AE">
      <w:pPr>
        <w:pStyle w:val="Code"/>
      </w:pPr>
      <w:r>
        <w:t xml:space="preserve">                        AllowOverride None</w:t>
      </w:r>
    </w:p>
    <w:p w14:paraId="7728346B" w14:textId="77777777" w:rsidR="007310AE" w:rsidRDefault="007310AE" w:rsidP="007310AE">
      <w:pPr>
        <w:pStyle w:val="Code"/>
      </w:pPr>
      <w:r>
        <w:t xml:space="preserve">                        Options +ExecCGI -MultiViews +SymLinksIfOwnerMatch</w:t>
      </w:r>
    </w:p>
    <w:p w14:paraId="5C6FE9DA" w14:textId="77777777" w:rsidR="007310AE" w:rsidRDefault="007310AE" w:rsidP="007310AE">
      <w:pPr>
        <w:pStyle w:val="Code"/>
      </w:pPr>
      <w:r>
        <w:t xml:space="preserve">                        AddHandler cgi-script .cgi .py</w:t>
      </w:r>
    </w:p>
    <w:p w14:paraId="4C6B2922" w14:textId="77777777" w:rsidR="007310AE" w:rsidRDefault="007310AE" w:rsidP="007310AE">
      <w:pPr>
        <w:pStyle w:val="Code"/>
      </w:pPr>
      <w:r>
        <w:t xml:space="preserve">                        Require all granted</w:t>
      </w:r>
    </w:p>
    <w:p w14:paraId="4615EE7E" w14:textId="77777777" w:rsidR="007310AE" w:rsidRDefault="007310AE" w:rsidP="007310AE">
      <w:pPr>
        <w:pStyle w:val="Code"/>
      </w:pPr>
      <w:r>
        <w:t xml:space="preserve">                &lt;/Directory&gt;</w:t>
      </w:r>
    </w:p>
    <w:p w14:paraId="526B3C40" w14:textId="77777777" w:rsidR="007310AE" w:rsidRDefault="007310AE" w:rsidP="007310AE">
      <w:pPr>
        <w:pStyle w:val="Unix"/>
      </w:pPr>
      <w:r w:rsidRPr="00C97B52">
        <w:lastRenderedPageBreak/>
        <w:t>a_cottam@ubuntu14-04:~$ sudo chmod +x -R /home/a_cottam/python-rest-server/cgi-bin</w:t>
      </w:r>
    </w:p>
    <w:p w14:paraId="76F35357" w14:textId="77777777" w:rsidR="007310AE" w:rsidRDefault="007310AE" w:rsidP="007310AE">
      <w:pPr>
        <w:pStyle w:val="Unix"/>
      </w:pPr>
      <w:r w:rsidRPr="009015A3">
        <w:t>a_cottam@ubuntu14-04:~$ sudo service apache2 restart</w:t>
      </w:r>
    </w:p>
    <w:p w14:paraId="6FD1269D" w14:textId="77777777" w:rsidR="007310AE" w:rsidRDefault="007310AE" w:rsidP="002578F7">
      <w:pPr>
        <w:pStyle w:val="ListNumber"/>
      </w:pPr>
      <w:r>
        <w:t>Point to the htmldocs folder</w:t>
      </w:r>
    </w:p>
    <w:p w14:paraId="45C35889" w14:textId="77777777" w:rsidR="007310AE" w:rsidRDefault="007310AE" w:rsidP="008B6883">
      <w:pPr>
        <w:pStyle w:val="BodyText2"/>
      </w:pPr>
      <w:r>
        <w:t>Either you can move the htmldocs folder to the /var/www/html folder (or wherever is the Apache DocumentRoot) or you can create an Alias to the htmldocs folder:</w:t>
      </w:r>
    </w:p>
    <w:p w14:paraId="72285137" w14:textId="77777777" w:rsidR="007310AE" w:rsidRDefault="007310AE" w:rsidP="007310AE">
      <w:pPr>
        <w:pStyle w:val="Unix"/>
      </w:pPr>
      <w:r w:rsidRPr="00CD5B59">
        <w:t>a_cottam@ubuntu14-04:~/python-rest-server/htmldocs$ sudo vi /etc/apache2/sites-enabled/000-default.conf</w:t>
      </w:r>
    </w:p>
    <w:p w14:paraId="0FC095D5" w14:textId="77777777" w:rsidR="007310AE" w:rsidRDefault="007310AE" w:rsidP="007310AE">
      <w:pPr>
        <w:pStyle w:val="Code"/>
      </w:pPr>
      <w:r>
        <w:t xml:space="preserve">        Alias /htmldocs /home/a_cottam/python-rest-server/htmldocs</w:t>
      </w:r>
    </w:p>
    <w:p w14:paraId="6A40C0C0" w14:textId="77777777" w:rsidR="007310AE" w:rsidRDefault="007310AE" w:rsidP="007310AE">
      <w:pPr>
        <w:pStyle w:val="Code"/>
      </w:pPr>
      <w:r>
        <w:t xml:space="preserve">        &lt;Directory "/home/a_cottam/python-rest-server/htmldocs"&gt;</w:t>
      </w:r>
    </w:p>
    <w:p w14:paraId="512F84AE" w14:textId="77777777" w:rsidR="007310AE" w:rsidRDefault="007310AE" w:rsidP="007310AE">
      <w:pPr>
        <w:pStyle w:val="Code"/>
      </w:pPr>
      <w:r>
        <w:t xml:space="preserve">                Require all granted</w:t>
      </w:r>
    </w:p>
    <w:p w14:paraId="2701D583" w14:textId="77777777" w:rsidR="007310AE" w:rsidRDefault="007310AE" w:rsidP="007310AE">
      <w:pPr>
        <w:pStyle w:val="Code"/>
      </w:pPr>
      <w:r>
        <w:t xml:space="preserve">        &lt;/Directory&gt;</w:t>
      </w:r>
    </w:p>
    <w:p w14:paraId="0C68D550" w14:textId="77777777" w:rsidR="007310AE" w:rsidRDefault="007310AE" w:rsidP="007310AE">
      <w:pPr>
        <w:pStyle w:val="Unix"/>
      </w:pPr>
      <w:r w:rsidRPr="00CD5B59">
        <w:t>a_cottam@ubuntu14-04:~/python-rest-server/htmldocs$ sudo service apache2 reload</w:t>
      </w:r>
    </w:p>
    <w:p w14:paraId="2CCC25EC" w14:textId="77777777" w:rsidR="007310AE" w:rsidRDefault="007310AE" w:rsidP="007310AE">
      <w:pPr>
        <w:pStyle w:val="Unix"/>
      </w:pPr>
      <w:r w:rsidRPr="009015A3">
        <w:t>a_cottam@ubuntu14-04:~$ sudo service apache2 restart</w:t>
      </w:r>
    </w:p>
    <w:p w14:paraId="2ED789A1" w14:textId="77777777" w:rsidR="007310AE" w:rsidRPr="00015390" w:rsidRDefault="007310AE" w:rsidP="008B6883">
      <w:pPr>
        <w:pStyle w:val="BodyText2"/>
      </w:pPr>
      <w:r>
        <w:t xml:space="preserve">Available here: </w:t>
      </w:r>
      <w:hyperlink r:id="rId737" w:history="1">
        <w:r w:rsidRPr="00510A5D">
          <w:rPr>
            <w:rStyle w:val="Hyperlink"/>
          </w:rPr>
          <w:t>http://104.196.59.136/cgi-bin/services.py/</w:t>
        </w:r>
      </w:hyperlink>
      <w:r>
        <w:t xml:space="preserve"> </w:t>
      </w:r>
    </w:p>
    <w:p w14:paraId="1DC7B67D" w14:textId="77777777" w:rsidR="007310AE" w:rsidRDefault="007310AE" w:rsidP="007310AE">
      <w:pPr>
        <w:pStyle w:val="Heading9"/>
      </w:pPr>
      <w:r>
        <w:t>Tippecanoe</w:t>
      </w:r>
    </w:p>
    <w:p w14:paraId="11B09A73" w14:textId="77777777" w:rsidR="007310AE" w:rsidRPr="00436E53" w:rsidRDefault="007310AE" w:rsidP="008B6883">
      <w:pPr>
        <w:pStyle w:val="BodyText2"/>
      </w:pPr>
      <w:r>
        <w:t xml:space="preserve">See </w:t>
      </w:r>
      <w:hyperlink w:anchor="_Tippecanoe" w:history="1">
        <w:r w:rsidRPr="00C277E0">
          <w:rPr>
            <w:rStyle w:val="Hyperlink"/>
          </w:rPr>
          <w:t>Tippecanoe</w:t>
        </w:r>
      </w:hyperlink>
    </w:p>
    <w:p w14:paraId="6D7698E8" w14:textId="7A868F30" w:rsidR="00A70ABD" w:rsidRDefault="00A70ABD" w:rsidP="00A70ABD">
      <w:pPr>
        <w:pStyle w:val="Heading8"/>
      </w:pPr>
      <w:r>
        <w:t>wdpa-vector-tiles</w:t>
      </w:r>
    </w:p>
    <w:p w14:paraId="0CCDB528" w14:textId="47597206" w:rsidR="0043381C" w:rsidRDefault="0043381C" w:rsidP="0043381C">
      <w:pPr>
        <w:pStyle w:val="Heading9"/>
      </w:pPr>
      <w:r>
        <w:t>Configuration</w:t>
      </w:r>
    </w:p>
    <w:p w14:paraId="1AFD55F5" w14:textId="68DD4C87" w:rsidR="005D3FC7" w:rsidRDefault="00AE1020" w:rsidP="00AE1020">
      <w:pPr>
        <w:pStyle w:val="BodyText2"/>
      </w:pPr>
      <w:r>
        <w:t xml:space="preserve">Installing pre-requisites to be able to connect from Cloud9. See </w:t>
      </w:r>
      <w:hyperlink w:anchor="_Using_Cloud9" w:history="1">
        <w:r w:rsidRPr="00AE1020">
          <w:rPr>
            <w:rStyle w:val="Hyperlink"/>
          </w:rPr>
          <w:t>Using Cloud9</w:t>
        </w:r>
      </w:hyperlink>
      <w:r>
        <w:t>.</w:t>
      </w:r>
      <w:r w:rsidR="00FC4E28">
        <w:t xml:space="preserve"> </w:t>
      </w:r>
    </w:p>
    <w:p w14:paraId="17301642" w14:textId="04145494" w:rsidR="00AE1020" w:rsidRDefault="00FC4E28" w:rsidP="00AE1020">
      <w:pPr>
        <w:pStyle w:val="BodyText2"/>
      </w:pPr>
      <w:r>
        <w:t>This is the line to add the data from the ssh key to the VM metadata:</w:t>
      </w:r>
    </w:p>
    <w:p w14:paraId="2BEF1411" w14:textId="7651E4A1" w:rsidR="00A70ABD" w:rsidRPr="00A70ABD" w:rsidRDefault="00FC4E28" w:rsidP="006D4BA3">
      <w:pPr>
        <w:pStyle w:val="Unix"/>
      </w:pPr>
      <w:r w:rsidRPr="00FC4E28">
        <w:t>gcloud compute instances add-metadata wdpa-vector-tiles --metadata-from-file ssh-keys=key.pub</w:t>
      </w:r>
    </w:p>
    <w:p w14:paraId="53422710" w14:textId="2ABD419C" w:rsidR="0035376A" w:rsidRDefault="0035376A" w:rsidP="0035376A">
      <w:pPr>
        <w:pStyle w:val="Heading9"/>
      </w:pPr>
      <w:r>
        <w:t>Installations</w:t>
      </w:r>
    </w:p>
    <w:p w14:paraId="398ABB0A" w14:textId="224B7555" w:rsidR="0035376A" w:rsidRPr="0035376A" w:rsidRDefault="0035376A" w:rsidP="0035376A">
      <w:pPr>
        <w:pStyle w:val="BodyText2"/>
      </w:pPr>
      <w:r>
        <w:t xml:space="preserve">GDAL - see </w:t>
      </w:r>
      <w:hyperlink w:anchor="_Node.js_1" w:history="1">
        <w:r w:rsidRPr="0035376A">
          <w:rPr>
            <w:rStyle w:val="Hyperlink"/>
          </w:rPr>
          <w:t>GDAL</w:t>
        </w:r>
      </w:hyperlink>
      <w:r>
        <w:t>.</w:t>
      </w:r>
    </w:p>
    <w:p w14:paraId="0C4F55C9" w14:textId="04A72A07" w:rsidR="00F94539" w:rsidRDefault="00F94539" w:rsidP="00F94539">
      <w:pPr>
        <w:pStyle w:val="Heading7"/>
      </w:pPr>
      <w:r>
        <w:t>biopama project</w:t>
      </w:r>
    </w:p>
    <w:p w14:paraId="004DAB94" w14:textId="50F8D8D1" w:rsidR="00F94539" w:rsidRDefault="007E69F6" w:rsidP="00F94539">
      <w:pPr>
        <w:pStyle w:val="Heading8"/>
      </w:pPr>
      <w:r>
        <w:t>drupal-ris</w:t>
      </w:r>
      <w:r w:rsidR="00F94539">
        <w:t>-vm</w:t>
      </w:r>
    </w:p>
    <w:p w14:paraId="382E2C42" w14:textId="12427AA8" w:rsidR="005D6E60" w:rsidRPr="005D6E60" w:rsidRDefault="005D6E60" w:rsidP="005D6E60">
      <w:pPr>
        <w:pStyle w:val="BodyText2"/>
      </w:pPr>
      <w:r>
        <w:t xml:space="preserve">Click install of Drupal </w:t>
      </w:r>
      <w:r w:rsidR="003B017C">
        <w:t>(8.3.8)</w:t>
      </w:r>
    </w:p>
    <w:p w14:paraId="38F42BBA" w14:textId="51CD00F6" w:rsidR="00A35ED8" w:rsidRDefault="00A35ED8" w:rsidP="00A35ED8">
      <w:pPr>
        <w:pStyle w:val="BodyText2"/>
      </w:pPr>
      <w:r>
        <w:t>Site address</w:t>
      </w:r>
      <w:r>
        <w:tab/>
      </w:r>
      <w:r>
        <w:tab/>
      </w:r>
      <w:r>
        <w:tab/>
      </w:r>
      <w:hyperlink r:id="rId738" w:history="1">
        <w:r w:rsidR="00BB47DC" w:rsidRPr="00C839AD">
          <w:rPr>
            <w:rStyle w:val="Hyperlink"/>
          </w:rPr>
          <w:t>http://35.224.90.47/</w:t>
        </w:r>
      </w:hyperlink>
      <w:r w:rsidR="00BB47DC">
        <w:t xml:space="preserve"> </w:t>
      </w:r>
    </w:p>
    <w:p w14:paraId="12F55B4A" w14:textId="4494B08C" w:rsidR="00A35ED8" w:rsidRDefault="00A35ED8" w:rsidP="00A35ED8">
      <w:pPr>
        <w:pStyle w:val="BodyText2"/>
      </w:pPr>
      <w:r>
        <w:t>Admin URL</w:t>
      </w:r>
      <w:r>
        <w:tab/>
      </w:r>
      <w:r>
        <w:tab/>
      </w:r>
      <w:r>
        <w:tab/>
      </w:r>
      <w:hyperlink r:id="rId739" w:history="1">
        <w:r w:rsidR="00BB47DC" w:rsidRPr="00C839AD">
          <w:rPr>
            <w:rStyle w:val="Hyperlink"/>
          </w:rPr>
          <w:t>http://35.224.90.47/user/login</w:t>
        </w:r>
      </w:hyperlink>
      <w:r w:rsidR="00BB47DC">
        <w:t xml:space="preserve"> </w:t>
      </w:r>
    </w:p>
    <w:p w14:paraId="6585FBFD" w14:textId="3335F33B" w:rsidR="00A35ED8" w:rsidRDefault="00A35ED8" w:rsidP="00A35ED8">
      <w:pPr>
        <w:pStyle w:val="BodyText2"/>
      </w:pPr>
      <w:r>
        <w:t>Drupal MySQL user</w:t>
      </w:r>
      <w:r>
        <w:tab/>
      </w:r>
      <w:r>
        <w:tab/>
      </w:r>
      <w:r>
        <w:tab/>
        <w:t>drupal</w:t>
      </w:r>
    </w:p>
    <w:p w14:paraId="3E42D7D4" w14:textId="6648056C" w:rsidR="00535F26" w:rsidRDefault="00A35ED8" w:rsidP="00A35ED8">
      <w:pPr>
        <w:pStyle w:val="BodyText2"/>
      </w:pPr>
      <w:r>
        <w:t>Drupal MySQL password (Temporary)</w:t>
      </w:r>
      <w:r>
        <w:tab/>
      </w:r>
      <w:r w:rsidR="00BB47DC" w:rsidRPr="00BB47DC">
        <w:t>pXyVA7uX</w:t>
      </w:r>
    </w:p>
    <w:p w14:paraId="47ABB3DC" w14:textId="7932A7EC" w:rsidR="00A35ED8" w:rsidRDefault="00A35ED8" w:rsidP="00A35ED8">
      <w:pPr>
        <w:pStyle w:val="BodyText2"/>
      </w:pPr>
      <w:r>
        <w:t>Instance</w:t>
      </w:r>
      <w:r>
        <w:tab/>
      </w:r>
      <w:r>
        <w:tab/>
      </w:r>
      <w:r>
        <w:tab/>
      </w:r>
      <w:r>
        <w:tab/>
        <w:t>drupal-</w:t>
      </w:r>
      <w:r w:rsidR="00BB47DC">
        <w:t>3</w:t>
      </w:r>
      <w:r>
        <w:t>-vm</w:t>
      </w:r>
    </w:p>
    <w:p w14:paraId="5D10AAEB" w14:textId="72505C98" w:rsidR="00A35ED8" w:rsidRDefault="00A35ED8" w:rsidP="00A35ED8">
      <w:pPr>
        <w:pStyle w:val="BodyText2"/>
      </w:pPr>
      <w:r>
        <w:t>Instance zone</w:t>
      </w:r>
      <w:r>
        <w:tab/>
      </w:r>
      <w:r>
        <w:tab/>
      </w:r>
      <w:r>
        <w:tab/>
        <w:t>us-central1-f</w:t>
      </w:r>
    </w:p>
    <w:p w14:paraId="537D723A" w14:textId="01B808E7" w:rsidR="00A35ED8" w:rsidRDefault="00A35ED8" w:rsidP="00A35ED8">
      <w:pPr>
        <w:pStyle w:val="BodyText2"/>
      </w:pPr>
      <w:r>
        <w:t>Instance machine type</w:t>
      </w:r>
      <w:r>
        <w:tab/>
      </w:r>
      <w:r>
        <w:tab/>
        <w:t>g1-small</w:t>
      </w:r>
    </w:p>
    <w:p w14:paraId="6099D89D" w14:textId="444397AE" w:rsidR="00A35ED8" w:rsidRDefault="00A35ED8" w:rsidP="00A35ED8">
      <w:pPr>
        <w:pStyle w:val="BodyText2"/>
      </w:pPr>
      <w:r>
        <w:t>Drupal MySQL database</w:t>
      </w:r>
      <w:r>
        <w:tab/>
      </w:r>
      <w:r>
        <w:tab/>
        <w:t>drupal</w:t>
      </w:r>
    </w:p>
    <w:p w14:paraId="76310923" w14:textId="53072108" w:rsidR="00A35ED8" w:rsidRDefault="00A35ED8" w:rsidP="00A35ED8">
      <w:pPr>
        <w:pStyle w:val="BodyText2"/>
      </w:pPr>
      <w:r>
        <w:t>Operating system</w:t>
      </w:r>
      <w:r>
        <w:tab/>
      </w:r>
      <w:r>
        <w:tab/>
      </w:r>
      <w:r>
        <w:tab/>
        <w:t>Debian (9)</w:t>
      </w:r>
    </w:p>
    <w:p w14:paraId="6C493619" w14:textId="7400164A" w:rsidR="00A35ED8" w:rsidRDefault="00A35ED8" w:rsidP="00A35ED8">
      <w:pPr>
        <w:pStyle w:val="BodyText2"/>
      </w:pPr>
      <w:r>
        <w:t>Software</w:t>
      </w:r>
      <w:r>
        <w:tab/>
        <w:t>Apache (2.4.25), MySQL (5.7.20), PHP (7.0.19)</w:t>
      </w:r>
    </w:p>
    <w:p w14:paraId="4264196E" w14:textId="44133EA3" w:rsidR="00BB47DC" w:rsidRDefault="003B017C" w:rsidP="00A35ED8">
      <w:pPr>
        <w:pStyle w:val="BodyText2"/>
      </w:pPr>
      <w:r>
        <w:t>Site:</w:t>
      </w:r>
      <w:r>
        <w:tab/>
        <w:t>biopama ris development</w:t>
      </w:r>
    </w:p>
    <w:p w14:paraId="6139C80B" w14:textId="48F79B05" w:rsidR="00BB47DC" w:rsidRPr="00A35ED8" w:rsidRDefault="00BB47DC" w:rsidP="00A35ED8">
      <w:pPr>
        <w:pStyle w:val="BodyText2"/>
      </w:pPr>
      <w:r>
        <w:t>password Manager.2013</w:t>
      </w:r>
    </w:p>
    <w:p w14:paraId="37B874E5" w14:textId="7026120B" w:rsidR="00472767" w:rsidRDefault="00472767" w:rsidP="0050563E">
      <w:pPr>
        <w:pStyle w:val="Heading5"/>
      </w:pPr>
      <w:r>
        <w:t xml:space="preserve">Cloud Storage </w:t>
      </w:r>
    </w:p>
    <w:p w14:paraId="3A6944D7" w14:textId="77777777" w:rsidR="00472767" w:rsidRDefault="00472767" w:rsidP="008B6883">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43CF7D8" w:rsidR="00472767" w:rsidRPr="00E43913" w:rsidRDefault="00F93724" w:rsidP="008B6883">
      <w:pPr>
        <w:pStyle w:val="BodyText2"/>
      </w:pPr>
      <w:r>
        <w:t xml:space="preserve">In the Console, Click on Products and Services | Storage | Browser and then click on the </w:t>
      </w:r>
      <w:r w:rsidR="00B23A54">
        <w:t>bucket</w:t>
      </w:r>
      <w:r>
        <w:t>.</w:t>
      </w:r>
    </w:p>
    <w:p w14:paraId="03076B42" w14:textId="77777777" w:rsidR="00472767" w:rsidRDefault="00472767" w:rsidP="0050563E">
      <w:pPr>
        <w:pStyle w:val="Heading6"/>
      </w:pPr>
      <w:r>
        <w:lastRenderedPageBreak/>
        <w:t>Client Libraries</w:t>
      </w:r>
    </w:p>
    <w:p w14:paraId="4EAA81FE" w14:textId="77777777" w:rsidR="00472767" w:rsidRPr="005D143A" w:rsidRDefault="00472767" w:rsidP="008B6883">
      <w:pPr>
        <w:pStyle w:val="BodyText2"/>
      </w:pPr>
      <w:r>
        <w:t xml:space="preserve">There are several client libraries for accessing GCS and the differences are described </w:t>
      </w:r>
      <w:hyperlink r:id="rId740"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8B6883">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8B6883">
      <w:pPr>
        <w:pStyle w:val="BodyText2"/>
      </w:pPr>
      <w:r>
        <w:t xml:space="preserve">To install the client library in App Engine (following instructions </w:t>
      </w:r>
      <w:hyperlink r:id="rId741"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8B6883">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237F98" w:rsidP="008B6883">
      <w:pPr>
        <w:pStyle w:val="BodyText2"/>
      </w:pPr>
      <w:hyperlink r:id="rId742"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46" w:name="_Installing_1"/>
      <w:bookmarkEnd w:id="146"/>
      <w:r>
        <w:t>Installing</w:t>
      </w:r>
    </w:p>
    <w:p w14:paraId="55FB620F" w14:textId="77777777" w:rsidR="00472767" w:rsidRDefault="00237F98" w:rsidP="008B6883">
      <w:pPr>
        <w:pStyle w:val="BodyText2"/>
      </w:pPr>
      <w:hyperlink r:id="rId743"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t>pip install --upgrade google-cloud-storage</w:t>
      </w:r>
    </w:p>
    <w:p w14:paraId="63B67E8E" w14:textId="77777777" w:rsidR="00472767" w:rsidRPr="009B6FA1" w:rsidRDefault="00472767" w:rsidP="008B6883">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8B6883">
      <w:pPr>
        <w:pStyle w:val="BodyText2"/>
      </w:pPr>
      <w:r>
        <w:t xml:space="preserve">Following instructions </w:t>
      </w:r>
      <w:hyperlink r:id="rId744" w:history="1">
        <w:r w:rsidRPr="00E37641">
          <w:rPr>
            <w:rStyle w:val="Hyperlink"/>
          </w:rPr>
          <w:t>he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lastRenderedPageBreak/>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8B6883">
      <w:pPr>
        <w:pStyle w:val="BodyText2"/>
      </w:pPr>
      <w:r>
        <w:t>I am using this in the tool to get all the water datasets from a bucket and downloading them.</w:t>
      </w:r>
    </w:p>
    <w:p w14:paraId="16D28D4C" w14:textId="44B5A5B3" w:rsidR="002125FE" w:rsidRDefault="002125FE" w:rsidP="002125FE">
      <w:pPr>
        <w:pStyle w:val="Heading6"/>
      </w:pPr>
      <w:r>
        <w:t>gsutil</w:t>
      </w:r>
    </w:p>
    <w:p w14:paraId="07A2A510" w14:textId="1FD50B0B" w:rsidR="002125FE" w:rsidRPr="002125FE" w:rsidRDefault="002125FE" w:rsidP="008B6883">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54B65F64" w14:textId="77777777" w:rsidR="00322A8C" w:rsidRDefault="00322A8C" w:rsidP="00322A8C">
      <w:pPr>
        <w:pStyle w:val="Heading7"/>
      </w:pPr>
      <w:r>
        <w:t>ACLs</w:t>
      </w:r>
    </w:p>
    <w:p w14:paraId="737668AD" w14:textId="77777777" w:rsidR="00322A8C" w:rsidRDefault="00322A8C" w:rsidP="008B6883">
      <w:pPr>
        <w:pStyle w:val="BodyText2"/>
      </w:pPr>
      <w:r>
        <w:t>To set ACL rights to all users for a particular bucket, you can use the gcloud command:</w:t>
      </w:r>
    </w:p>
    <w:p w14:paraId="209A9D86" w14:textId="77777777" w:rsidR="00322A8C" w:rsidRDefault="00322A8C" w:rsidP="00322A8C">
      <w:pPr>
        <w:pStyle w:val="Unix"/>
      </w:pPr>
      <w:r>
        <w:t>Andrews-MacBook-Air:~ andrewcottam$ gcloud auth login                                                       --------------this will open a browser and let you login ---- then -&gt;</w:t>
      </w:r>
    </w:p>
    <w:p w14:paraId="6699EE13" w14:textId="77777777" w:rsidR="00322A8C" w:rsidRDefault="00322A8C" w:rsidP="00322A8C">
      <w:pPr>
        <w:pStyle w:val="Unix"/>
      </w:pPr>
      <w:r>
        <w:t>Andrews-MacBook-Air:~ andrewcottam$ gsutil setdefacl public-read gs://staging.geeimageserver.appspot.com</w:t>
      </w:r>
    </w:p>
    <w:p w14:paraId="3A4F4B49" w14:textId="77777777" w:rsidR="00322A8C" w:rsidRDefault="00322A8C" w:rsidP="00322A8C">
      <w:pPr>
        <w:pStyle w:val="Unix"/>
      </w:pPr>
      <w:r>
        <w:t>Andrews-MacBook-Air:~ andrewcottam$ gsutil setdefacl public-read gs://geeimageserver.appspot.com</w:t>
      </w:r>
    </w:p>
    <w:p w14:paraId="0F07F714" w14:textId="77777777" w:rsidR="00322A8C" w:rsidRDefault="00322A8C" w:rsidP="008B6883">
      <w:pPr>
        <w:pStyle w:val="BodyText2"/>
      </w:pPr>
      <w:r>
        <w:t>To change acls for buckets:</w:t>
      </w:r>
    </w:p>
    <w:p w14:paraId="3F9E7FA6"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2CA7F6AB" w14:textId="77777777" w:rsidR="00322A8C" w:rsidRDefault="00322A8C" w:rsidP="00322A8C">
      <w:pPr>
        <w:pStyle w:val="Heading7"/>
      </w:pPr>
      <w:r>
        <w:t>Copying files to GCS</w:t>
      </w:r>
    </w:p>
    <w:p w14:paraId="42AECC45" w14:textId="77777777" w:rsidR="00322A8C" w:rsidRDefault="00322A8C" w:rsidP="008B6883">
      <w:pPr>
        <w:pStyle w:val="BodyText2"/>
      </w:pPr>
      <w:r>
        <w:t>To move a whole directory of files to a bucket in a parallel way:</w:t>
      </w:r>
    </w:p>
    <w:p w14:paraId="46DF5E37" w14:textId="77777777" w:rsidR="00322A8C" w:rsidRDefault="00322A8C" w:rsidP="00322A8C">
      <w:pPr>
        <w:pStyle w:val="Unix"/>
      </w:pPr>
      <w:r w:rsidRPr="00B76DDB">
        <w:t>blishten:~/workspace (master) $ gsutil -m cp -r "/home/ubuntu/workspace/tiles/wdpa_africa/" gs://geeimageserver.appspot.com</w:t>
      </w:r>
    </w:p>
    <w:p w14:paraId="05211BF1" w14:textId="19A7B12E" w:rsidR="00322A8C" w:rsidRDefault="00322A8C" w:rsidP="00322A8C">
      <w:pPr>
        <w:pStyle w:val="Heading7"/>
      </w:pPr>
      <w:r>
        <w:t>Deleting files</w:t>
      </w:r>
    </w:p>
    <w:p w14:paraId="022E3415" w14:textId="5B4BC713" w:rsidR="00322A8C" w:rsidRDefault="00322A8C" w:rsidP="008B6883">
      <w:pPr>
        <w:pStyle w:val="BodyText2"/>
      </w:pPr>
      <w:r>
        <w:t>To delete a whole directory of files in a parallel way:</w:t>
      </w:r>
    </w:p>
    <w:p w14:paraId="4190C3C6" w14:textId="77777777" w:rsidR="00322A8C" w:rsidRDefault="00322A8C" w:rsidP="00322A8C">
      <w:pPr>
        <w:pStyle w:val="Unix"/>
      </w:pPr>
      <w:r w:rsidRPr="008D1CCE">
        <w:t>a_cottam@geeimageserver:~$ gsutil -m rm -r gs://geeimageserver.appspot.com/vectorTiles/wdpa_africa</w:t>
      </w:r>
    </w:p>
    <w:p w14:paraId="1E36B1BA" w14:textId="77777777" w:rsidR="002125FE" w:rsidRDefault="002125FE" w:rsidP="002125FE">
      <w:pPr>
        <w:pStyle w:val="Heading7"/>
      </w:pPr>
      <w:r>
        <w:t>CORS</w:t>
      </w:r>
    </w:p>
    <w:p w14:paraId="334CE24C" w14:textId="77777777" w:rsidR="002125FE" w:rsidRDefault="002125FE" w:rsidP="002125FE">
      <w:pPr>
        <w:pStyle w:val="Heading8"/>
      </w:pPr>
      <w:r>
        <w:t>Configuring</w:t>
      </w:r>
    </w:p>
    <w:p w14:paraId="15DBADF4" w14:textId="077A5A28" w:rsidR="00F81285" w:rsidRDefault="002125FE" w:rsidP="008B6883">
      <w:pPr>
        <w:pStyle w:val="BodyText2"/>
      </w:pPr>
      <w:r>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0BEF8C96" w14:textId="097E43C6" w:rsidR="00F81285" w:rsidRDefault="00F81285" w:rsidP="00F81285">
      <w:pPr>
        <w:pStyle w:val="Heading9"/>
      </w:pPr>
      <w:r>
        <w:t xml:space="preserve">On </w:t>
      </w:r>
      <w:r w:rsidRPr="00A24619">
        <w:t>gs://geeimageserver.appspot.com</w:t>
      </w:r>
    </w:p>
    <w:p w14:paraId="27923A27" w14:textId="557F33B5" w:rsidR="002125FE" w:rsidRDefault="002125FE" w:rsidP="008B6883">
      <w:pPr>
        <w:pStyle w:val="BodyText2"/>
      </w:pPr>
      <w:r>
        <w:t>Updating the following bucket:</w:t>
      </w:r>
    </w:p>
    <w:p w14:paraId="2FCDBB04" w14:textId="77777777" w:rsidR="002125FE" w:rsidRDefault="00237F98" w:rsidP="008B6883">
      <w:pPr>
        <w:pStyle w:val="BodyText2"/>
      </w:pPr>
      <w:hyperlink r:id="rId745" w:history="1">
        <w:r w:rsidR="002125FE" w:rsidRPr="00235194">
          <w:rPr>
            <w:rStyle w:val="Hyperlink"/>
          </w:rPr>
          <w:t>https://console.cloud.google.com/storage/browser/geeimageserver.appspot.com/</w:t>
        </w:r>
      </w:hyperlink>
      <w:r w:rsidR="002125FE">
        <w:t xml:space="preserve"> </w:t>
      </w:r>
    </w:p>
    <w:p w14:paraId="028C61EC"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5E954990" w14:textId="77777777" w:rsidR="002125FE" w:rsidRDefault="002125FE" w:rsidP="008B6883">
      <w:pPr>
        <w:pStyle w:val="BodyText2"/>
      </w:pPr>
      <w:r>
        <w:t>The json file looks like this:</w:t>
      </w:r>
    </w:p>
    <w:p w14:paraId="20340750" w14:textId="77777777" w:rsidR="002125FE" w:rsidRDefault="002125FE" w:rsidP="002125FE">
      <w:pPr>
        <w:pStyle w:val="Code"/>
      </w:pPr>
      <w:r>
        <w:t>[</w:t>
      </w:r>
    </w:p>
    <w:p w14:paraId="0709450F" w14:textId="77777777" w:rsidR="002125FE" w:rsidRDefault="002125FE" w:rsidP="002125FE">
      <w:pPr>
        <w:pStyle w:val="Code"/>
      </w:pPr>
      <w:r>
        <w:t xml:space="preserve">    {</w:t>
      </w:r>
    </w:p>
    <w:p w14:paraId="09AAFE62" w14:textId="77777777" w:rsidR="002125FE" w:rsidRDefault="002125FE" w:rsidP="002125FE">
      <w:pPr>
        <w:pStyle w:val="Code"/>
      </w:pPr>
      <w:r>
        <w:t xml:space="preserve">      "origin": ["https://mapzen.com/","https://web-apps-blishten.c9users.io/","https://andrewcottam.github.io/"],</w:t>
      </w:r>
    </w:p>
    <w:p w14:paraId="7FEDB656" w14:textId="77777777" w:rsidR="002125FE" w:rsidRDefault="002125FE" w:rsidP="002125FE">
      <w:pPr>
        <w:pStyle w:val="Code"/>
      </w:pPr>
      <w:r>
        <w:t xml:space="preserve">      "responseHeader": ["Content-Type"],</w:t>
      </w:r>
    </w:p>
    <w:p w14:paraId="5D78FF0C" w14:textId="77777777" w:rsidR="002125FE" w:rsidRDefault="002125FE" w:rsidP="002125FE">
      <w:pPr>
        <w:pStyle w:val="Code"/>
      </w:pPr>
      <w:r>
        <w:t xml:space="preserve">      "method": ["GET"],</w:t>
      </w:r>
    </w:p>
    <w:p w14:paraId="05DD484E" w14:textId="77777777" w:rsidR="002125FE" w:rsidRDefault="002125FE" w:rsidP="002125FE">
      <w:pPr>
        <w:pStyle w:val="Code"/>
      </w:pPr>
      <w:r>
        <w:t xml:space="preserve">      "maxAgeSeconds": 3600</w:t>
      </w:r>
    </w:p>
    <w:p w14:paraId="152B7CC1" w14:textId="77777777" w:rsidR="002125FE" w:rsidRDefault="002125FE" w:rsidP="002125FE">
      <w:pPr>
        <w:pStyle w:val="Code"/>
      </w:pPr>
      <w:r>
        <w:t xml:space="preserve">    }</w:t>
      </w:r>
    </w:p>
    <w:p w14:paraId="405DB63B" w14:textId="155B8D11" w:rsidR="002125FE" w:rsidRDefault="002125FE" w:rsidP="002125FE">
      <w:pPr>
        <w:pStyle w:val="Code"/>
      </w:pPr>
      <w:r>
        <w:t>]</w:t>
      </w:r>
    </w:p>
    <w:p w14:paraId="743F9259" w14:textId="08D348B0" w:rsidR="003B3223" w:rsidRDefault="003B3223" w:rsidP="008B6883">
      <w:pPr>
        <w:pStyle w:val="BodyText2"/>
      </w:pPr>
      <w:r>
        <w:t>Setting the origin to ["*"] on 6/11/2017.</w:t>
      </w:r>
    </w:p>
    <w:p w14:paraId="06581673" w14:textId="3DD9BB70" w:rsidR="007C727D" w:rsidRDefault="007C727D" w:rsidP="007C727D">
      <w:pPr>
        <w:pStyle w:val="Heading9"/>
      </w:pPr>
      <w:r>
        <w:t>On gs://global-surface-water</w:t>
      </w:r>
    </w:p>
    <w:p w14:paraId="6624BF29" w14:textId="25ECBE95" w:rsidR="002125FE" w:rsidRDefault="002125FE" w:rsidP="008B6883">
      <w:pPr>
        <w:pStyle w:val="BodyText2"/>
      </w:pPr>
      <w:r>
        <w:t xml:space="preserve">Its not set up on the bucket with the water tiles (gs://global-surface-water) – only for </w:t>
      </w:r>
      <w:r w:rsidRPr="00376037">
        <w:t>https://global-surface-water.appspot.com</w:t>
      </w:r>
      <w:r>
        <w:t>. Using this json file and getting Noel to run it:</w:t>
      </w:r>
    </w:p>
    <w:p w14:paraId="2AC67DE9"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1BD90A58" w14:textId="77777777" w:rsidR="002125FE" w:rsidRDefault="002125FE" w:rsidP="002125FE">
      <w:pPr>
        <w:pStyle w:val="Code"/>
      </w:pPr>
      <w:r>
        <w:t>[</w:t>
      </w:r>
    </w:p>
    <w:p w14:paraId="706E9C5F" w14:textId="77777777" w:rsidR="002125FE" w:rsidRDefault="002125FE" w:rsidP="002125FE">
      <w:pPr>
        <w:pStyle w:val="Code"/>
      </w:pPr>
      <w:r>
        <w:t xml:space="preserve">    {</w:t>
      </w:r>
    </w:p>
    <w:p w14:paraId="5E71D083" w14:textId="77777777" w:rsidR="002125FE" w:rsidRDefault="002125FE" w:rsidP="002125FE">
      <w:pPr>
        <w:pStyle w:val="Code"/>
      </w:pPr>
      <w:r>
        <w:lastRenderedPageBreak/>
        <w:t xml:space="preserve">      "origin": ["https://global-surface-water.appspot.com/","https://mapzen.com/","https://web-apps-blishten.c9users.io/","https://andrewcottam.github.io/"],</w:t>
      </w:r>
    </w:p>
    <w:p w14:paraId="4F590FED" w14:textId="77777777" w:rsidR="002125FE" w:rsidRDefault="002125FE" w:rsidP="002125FE">
      <w:pPr>
        <w:pStyle w:val="Code"/>
      </w:pPr>
      <w:r>
        <w:t xml:space="preserve">      "responseHeader": ["Content-Type"],</w:t>
      </w:r>
    </w:p>
    <w:p w14:paraId="26C4C4E0" w14:textId="77777777" w:rsidR="002125FE" w:rsidRDefault="002125FE" w:rsidP="002125FE">
      <w:pPr>
        <w:pStyle w:val="Code"/>
      </w:pPr>
      <w:r>
        <w:t xml:space="preserve">      "method": ["GET", "HEAD"],</w:t>
      </w:r>
    </w:p>
    <w:p w14:paraId="65C18DAE" w14:textId="77777777" w:rsidR="002125FE" w:rsidRDefault="002125FE" w:rsidP="002125FE">
      <w:pPr>
        <w:pStyle w:val="Code"/>
      </w:pPr>
      <w:r>
        <w:t xml:space="preserve">      "maxAgeSeconds": 3600</w:t>
      </w:r>
    </w:p>
    <w:p w14:paraId="4D6530EA" w14:textId="77777777" w:rsidR="002125FE" w:rsidRDefault="002125FE" w:rsidP="002125FE">
      <w:pPr>
        <w:pStyle w:val="Code"/>
      </w:pPr>
      <w:r>
        <w:t xml:space="preserve">    }</w:t>
      </w:r>
    </w:p>
    <w:p w14:paraId="3E125FA5" w14:textId="77777777" w:rsidR="002125FE" w:rsidRPr="00687BB1" w:rsidRDefault="002125FE" w:rsidP="002125FE">
      <w:pPr>
        <w:pStyle w:val="Code"/>
      </w:pPr>
      <w:r>
        <w:t>]</w:t>
      </w:r>
    </w:p>
    <w:p w14:paraId="61EC003A" w14:textId="77777777" w:rsidR="002125FE" w:rsidRDefault="002125FE" w:rsidP="002125FE">
      <w:pPr>
        <w:pStyle w:val="Heading8"/>
      </w:pPr>
      <w:r>
        <w:t>Issues</w:t>
      </w:r>
    </w:p>
    <w:p w14:paraId="35D18F42" w14:textId="77777777" w:rsidR="002125FE" w:rsidRPr="00376037" w:rsidRDefault="002125FE" w:rsidP="008B6883">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62E85A22" w14:textId="77777777" w:rsidR="00804511" w:rsidRDefault="00804511" w:rsidP="00804511">
      <w:pPr>
        <w:pStyle w:val="Heading7"/>
      </w:pPr>
      <w:r>
        <w:t>Listing objects</w:t>
      </w:r>
    </w:p>
    <w:p w14:paraId="06D6C324" w14:textId="77777777" w:rsidR="00804511" w:rsidRDefault="00804511" w:rsidP="008B6883">
      <w:pPr>
        <w:pStyle w:val="BodyText2"/>
      </w:pPr>
      <w:r>
        <w:t>There are many commands, e.g. to set CORS rights and this is how you get a list of objects (in this case we are looking at the global-surface-water bucket):</w:t>
      </w:r>
    </w:p>
    <w:p w14:paraId="7808E80F" w14:textId="77777777" w:rsidR="00804511" w:rsidRDefault="00804511" w:rsidP="00804511">
      <w:pPr>
        <w:pStyle w:val="Unix"/>
      </w:pPr>
      <w:r>
        <w:t>blishten:~/workspace (gh-pages) $ gsutil ls gs://global-surface-water</w:t>
      </w:r>
    </w:p>
    <w:p w14:paraId="08BB7932" w14:textId="77777777" w:rsidR="00804511" w:rsidRDefault="00804511" w:rsidP="00804511">
      <w:pPr>
        <w:pStyle w:val="Unix"/>
      </w:pPr>
      <w:r>
        <w:t>gs://global-surface-water/downloads/</w:t>
      </w:r>
    </w:p>
    <w:p w14:paraId="1B251C74" w14:textId="77777777" w:rsidR="00804511" w:rsidRDefault="00804511" w:rsidP="00804511">
      <w:pPr>
        <w:pStyle w:val="Unix"/>
      </w:pPr>
      <w:r>
        <w:t>gs://global-surface-water/downloads_ancillary/</w:t>
      </w:r>
    </w:p>
    <w:p w14:paraId="79C144D6" w14:textId="77777777" w:rsidR="00804511" w:rsidRDefault="00804511" w:rsidP="00804511">
      <w:pPr>
        <w:pStyle w:val="Unix"/>
      </w:pPr>
      <w:r>
        <w:t>gs://global-surface-water/maptiles/</w:t>
      </w:r>
    </w:p>
    <w:p w14:paraId="067AB683" w14:textId="77777777" w:rsidR="00804511" w:rsidRDefault="00804511" w:rsidP="00804511">
      <w:pPr>
        <w:pStyle w:val="Unix"/>
      </w:pPr>
      <w:r>
        <w:t>gs://global-surface-water/tiles/</w:t>
      </w:r>
    </w:p>
    <w:p w14:paraId="2CB8814E" w14:textId="77777777" w:rsidR="00804511" w:rsidRDefault="00804511" w:rsidP="00804511">
      <w:pPr>
        <w:pStyle w:val="Unix"/>
      </w:pPr>
      <w:r>
        <w:t>gs://global-surface-water/tiles13/</w:t>
      </w:r>
    </w:p>
    <w:p w14:paraId="1B05ECBC" w14:textId="77777777" w:rsidR="00322A8C" w:rsidRDefault="00322A8C" w:rsidP="00322A8C">
      <w:pPr>
        <w:pStyle w:val="Heading7"/>
      </w:pPr>
      <w:r>
        <w:t>Setting metadata</w:t>
      </w:r>
    </w:p>
    <w:p w14:paraId="4D57A104" w14:textId="02C699A7" w:rsidR="00322A8C" w:rsidRDefault="00322A8C" w:rsidP="008B6883">
      <w:pPr>
        <w:pStyle w:val="BodyText2"/>
      </w:pPr>
      <w:r>
        <w:t xml:space="preserve">To set the metadata on a set of files - you can either do it at upload time or using gsutil. See </w:t>
      </w:r>
      <w:hyperlink r:id="rId746" w:history="1">
        <w:r w:rsidRPr="001F523D">
          <w:rPr>
            <w:rStyle w:val="Hyperlink"/>
          </w:rPr>
          <w:t>here</w:t>
        </w:r>
      </w:hyperlink>
      <w:r>
        <w:t>.</w:t>
      </w:r>
    </w:p>
    <w:p w14:paraId="18015943" w14:textId="01D79FE2" w:rsidR="00086DCA" w:rsidRDefault="00086DCA" w:rsidP="00086DCA">
      <w:pPr>
        <w:pStyle w:val="Heading8"/>
      </w:pPr>
      <w:r>
        <w:t>Upload time</w:t>
      </w:r>
    </w:p>
    <w:p w14:paraId="481D5EEB" w14:textId="61F3204C" w:rsidR="00DD65A6" w:rsidRPr="00DD65A6" w:rsidRDefault="00DD65A6" w:rsidP="008B6883">
      <w:pPr>
        <w:pStyle w:val="BodyText2"/>
      </w:pPr>
      <w:r>
        <w:t>The following stops caching of gzip-encoded files</w:t>
      </w:r>
      <w:r w:rsidR="005111FD">
        <w:t xml:space="preserve"> (see </w:t>
      </w:r>
      <w:hyperlink r:id="rId747" w:anchor="cache-control" w:history="1">
        <w:r w:rsidR="005111FD" w:rsidRPr="005111FD">
          <w:rPr>
            <w:rStyle w:val="Hyperlink"/>
          </w:rPr>
          <w:t>here</w:t>
        </w:r>
      </w:hyperlink>
      <w:r w:rsidR="005111FD">
        <w:t>)</w:t>
      </w:r>
      <w:r>
        <w:t>:</w:t>
      </w:r>
    </w:p>
    <w:p w14:paraId="4D3AD819" w14:textId="5FC93DFC" w:rsidR="00086DCA" w:rsidRDefault="00086DCA" w:rsidP="00086DCA">
      <w:pPr>
        <w:pStyle w:val="Unix"/>
      </w:pPr>
      <w:r w:rsidRPr="00086DCA">
        <w:t>gsutil -m -h "Content-Encoding:gzip" -h "Cache-Control:private" cp -r tilesets/ gs://geeimageserver.appspot.com/vectorTiles/wdpa</w:t>
      </w:r>
    </w:p>
    <w:p w14:paraId="465BD1A1" w14:textId="100F491A" w:rsidR="00086DCA" w:rsidRPr="00086DCA" w:rsidRDefault="00086DCA" w:rsidP="00086DCA">
      <w:pPr>
        <w:pStyle w:val="Heading8"/>
      </w:pPr>
      <w:r>
        <w:t>Batch update</w:t>
      </w:r>
    </w:p>
    <w:p w14:paraId="35C9038D"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7B99FDAE" w14:textId="0AD8E74F" w:rsidR="00322A8C" w:rsidRDefault="00322A8C" w:rsidP="008B6883">
      <w:pPr>
        <w:pStyle w:val="BodyText2"/>
      </w:pPr>
      <w:r>
        <w:t>Or for many files</w:t>
      </w:r>
      <w:r w:rsidR="00086DCA">
        <w:t xml:space="preserve"> at the same time</w:t>
      </w:r>
      <w:r>
        <w:t>:</w:t>
      </w:r>
    </w:p>
    <w:p w14:paraId="5DA5E4A9"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325B339A" w14:textId="61516E47" w:rsidR="00804511" w:rsidRDefault="00804511" w:rsidP="00804511">
      <w:pPr>
        <w:pStyle w:val="Heading7"/>
      </w:pPr>
      <w:r>
        <w:t>Viewing storage</w:t>
      </w:r>
    </w:p>
    <w:p w14:paraId="3D454C47" w14:textId="2009C870" w:rsidR="00804511" w:rsidRDefault="00804511" w:rsidP="008B6883">
      <w:pPr>
        <w:pStyle w:val="BodyText2"/>
      </w:pPr>
      <w:r>
        <w:t>To see how much storage is used on a bucket:</w:t>
      </w:r>
    </w:p>
    <w:p w14:paraId="268C0973" w14:textId="77777777" w:rsidR="00804511" w:rsidRDefault="00804511" w:rsidP="00804511">
      <w:pPr>
        <w:pStyle w:val="Unix"/>
      </w:pPr>
      <w:r w:rsidRPr="000F4047">
        <w:t>a_cottam@geeimageserver:~$ gsutil du -s gs://geeimageserver.appspot.com</w:t>
      </w:r>
    </w:p>
    <w:p w14:paraId="70DE5822" w14:textId="77777777" w:rsidR="00E475B1" w:rsidRDefault="00E475B1" w:rsidP="00E475B1">
      <w:pPr>
        <w:pStyle w:val="Heading6"/>
      </w:pPr>
      <w:r>
        <w:t>Issues</w:t>
      </w:r>
    </w:p>
    <w:p w14:paraId="0C737E75" w14:textId="20AD051D" w:rsidR="00E475B1" w:rsidRDefault="00E475B1" w:rsidP="00E475B1">
      <w:pPr>
        <w:pStyle w:val="Heading7"/>
      </w:pPr>
      <w:r>
        <w:t>Stale objects</w:t>
      </w:r>
    </w:p>
    <w:p w14:paraId="28A9EA80" w14:textId="1F35FD9B" w:rsidR="00E475B1" w:rsidRPr="00E475B1" w:rsidRDefault="00E475B1" w:rsidP="008B6883">
      <w:pPr>
        <w:pStyle w:val="BodyText2"/>
      </w:pPr>
      <w:r>
        <w:t xml:space="preserve">If you replace an object on GCS it may take a while to see that change in a browser as it can be cached at various points between GCS and the client. See </w:t>
      </w:r>
      <w:hyperlink r:id="rId748"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7652F0B2" w14:textId="77777777" w:rsidR="00472767" w:rsidRDefault="00472767" w:rsidP="0050563E">
      <w:pPr>
        <w:pStyle w:val="Heading6"/>
      </w:pPr>
      <w:r>
        <w:t>Setting up Cloud Storage</w:t>
      </w:r>
    </w:p>
    <w:p w14:paraId="66E8CEA1" w14:textId="77777777" w:rsidR="00472767" w:rsidRDefault="00472767" w:rsidP="008B6883">
      <w:pPr>
        <w:pStyle w:val="BodyText2"/>
      </w:pPr>
      <w:r>
        <w:t xml:space="preserve">Following instructions </w:t>
      </w:r>
      <w:hyperlink r:id="rId749"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8B6883">
      <w:pPr>
        <w:pStyle w:val="BodyText2"/>
      </w:pPr>
      <w:r>
        <w:t xml:space="preserve">See </w:t>
      </w:r>
      <w:hyperlink r:id="rId750" w:anchor="Default_Gcs_Bucket" w:history="1">
        <w:r w:rsidRPr="00E73ACB">
          <w:rPr>
            <w:rStyle w:val="Hyperlink"/>
          </w:rPr>
          <w:t>here</w:t>
        </w:r>
      </w:hyperlink>
      <w:r>
        <w:t xml:space="preserve"> for the quotas for Google Cloud Storage.</w:t>
      </w:r>
    </w:p>
    <w:p w14:paraId="4A84F37B" w14:textId="2D301E85" w:rsidR="007310AE" w:rsidRDefault="007310AE" w:rsidP="007310AE">
      <w:pPr>
        <w:pStyle w:val="Heading5"/>
      </w:pPr>
      <w:bookmarkStart w:id="147" w:name="_CORS"/>
      <w:bookmarkStart w:id="148" w:name="_gsutil"/>
      <w:bookmarkStart w:id="149" w:name="_Google_Compute_Engine"/>
      <w:bookmarkEnd w:id="147"/>
      <w:bookmarkEnd w:id="148"/>
      <w:bookmarkEnd w:id="149"/>
      <w:r>
        <w:t>ML Engine</w:t>
      </w:r>
    </w:p>
    <w:p w14:paraId="2A0FAB9C" w14:textId="27B193AF" w:rsidR="007310AE" w:rsidRPr="007310AE" w:rsidRDefault="007310AE" w:rsidP="008B6883">
      <w:pPr>
        <w:pStyle w:val="BodyText2"/>
      </w:pPr>
      <w:r>
        <w:lastRenderedPageBreak/>
        <w:t xml:space="preserve">Scalable TensorFlow in the Cloud - good introduction </w:t>
      </w:r>
      <w:hyperlink r:id="rId751" w:history="1">
        <w:r w:rsidRPr="007310AE">
          <w:rPr>
            <w:rStyle w:val="Hyperlink"/>
          </w:rPr>
          <w:t>here</w:t>
        </w:r>
      </w:hyperlink>
      <w:r>
        <w:t>.</w:t>
      </w:r>
      <w:r w:rsidR="00C83CF3">
        <w:t xml:space="preserve"> Good description of the whole workflow from a high level </w:t>
      </w:r>
      <w:hyperlink r:id="rId752" w:anchor="the_machine_learning_workflow" w:history="1">
        <w:r w:rsidR="00C83CF3" w:rsidRPr="00C83CF3">
          <w:rPr>
            <w:rStyle w:val="Hyperlink"/>
          </w:rPr>
          <w:t>here</w:t>
        </w:r>
      </w:hyperlink>
      <w:r w:rsidR="00FD277A">
        <w:t xml:space="preserve"> in fact anything in the Concepts section.</w:t>
      </w:r>
    </w:p>
    <w:p w14:paraId="049C812F" w14:textId="69804A91" w:rsidR="00F22489" w:rsidRDefault="00F22489" w:rsidP="00F22489">
      <w:pPr>
        <w:pStyle w:val="Heading6"/>
      </w:pPr>
      <w:r>
        <w:t>Tutorials</w:t>
      </w:r>
    </w:p>
    <w:p w14:paraId="79B97EC1" w14:textId="67ADC105" w:rsidR="00F22489" w:rsidRDefault="00F22489" w:rsidP="00F22489">
      <w:pPr>
        <w:pStyle w:val="Heading7"/>
      </w:pPr>
      <w:r w:rsidRPr="00F22489">
        <w:t>Using Distributed TensorFlow with Cloud ML Engine and Cloud Datalab</w:t>
      </w:r>
    </w:p>
    <w:p w14:paraId="0FD2CCC3" w14:textId="353F7649" w:rsidR="00F22489" w:rsidRPr="00F22489" w:rsidRDefault="00F22489" w:rsidP="008B6883">
      <w:pPr>
        <w:pStyle w:val="BodyText2"/>
      </w:pPr>
      <w:r>
        <w:t xml:space="preserve">Following instructions </w:t>
      </w:r>
      <w:hyperlink r:id="rId753" w:history="1">
        <w:r w:rsidRPr="00F22489">
          <w:rPr>
            <w:rStyle w:val="Hyperlink"/>
          </w:rPr>
          <w:t>here</w:t>
        </w:r>
      </w:hyperlink>
      <w:r>
        <w:t>.</w:t>
      </w:r>
    </w:p>
    <w:p w14:paraId="59C80859" w14:textId="73565536" w:rsidR="00A50C77" w:rsidRDefault="00A50C77" w:rsidP="00A50C77">
      <w:pPr>
        <w:pStyle w:val="Heading5"/>
      </w:pPr>
      <w:r>
        <w:t>VPC Network</w:t>
      </w:r>
    </w:p>
    <w:p w14:paraId="3FD43A1A" w14:textId="3946A54C" w:rsidR="00A50C77" w:rsidRDefault="00A50C77" w:rsidP="00A50C77">
      <w:pPr>
        <w:pStyle w:val="Heading6"/>
      </w:pPr>
      <w:r>
        <w:t>External IP Addresses</w:t>
      </w:r>
    </w:p>
    <w:p w14:paraId="6640338B" w14:textId="46983870" w:rsidR="00A50C77" w:rsidRPr="00A50C77" w:rsidRDefault="00A50C77" w:rsidP="00A50C77">
      <w:pPr>
        <w:pStyle w:val="BodyText2"/>
      </w:pPr>
      <w:r>
        <w:t>External IP addresses are only available in the same region as the VM.</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8B6883">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8B6883">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4">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8B6883">
      <w:pPr>
        <w:pStyle w:val="BodyText2"/>
      </w:pPr>
      <w:r>
        <w:t>Landsat 8 images for California: R4 G3 B2 and R9 G9 B9 on right. Notice the visibility of cumulus clouds.</w:t>
      </w:r>
    </w:p>
    <w:p w14:paraId="559CC9EC" w14:textId="77777777" w:rsidR="00472767" w:rsidRDefault="00472767" w:rsidP="008B6883">
      <w:pPr>
        <w:pStyle w:val="BodyText2"/>
      </w:pPr>
      <w:r>
        <w:rPr>
          <w:noProof/>
          <w:lang w:bidi="ar-SA"/>
        </w:rPr>
        <w:lastRenderedPageBreak/>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6">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7">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8B6883">
      <w:pPr>
        <w:pStyle w:val="BodyText2"/>
      </w:pPr>
      <w:r>
        <w:t>Landsat 8 images for Sabah: R4 G3 B2 and R9 G9 B9 on right. Notice the lack of visibility of cumulus clouds.</w:t>
      </w:r>
    </w:p>
    <w:p w14:paraId="12587033" w14:textId="77777777" w:rsidR="00472767" w:rsidRDefault="00472767" w:rsidP="008B6883">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8B6883">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8B6883">
      <w:pPr>
        <w:pStyle w:val="BodyText2"/>
      </w:pPr>
      <w:r>
        <w:t xml:space="preserve">But, cant we just use the BQA band from the Landsat 8 image? Details </w:t>
      </w:r>
      <w:hyperlink r:id="rId758" w:history="1">
        <w:r w:rsidRPr="007173BA">
          <w:rPr>
            <w:rStyle w:val="Hyperlink"/>
          </w:rPr>
          <w:t>here</w:t>
        </w:r>
      </w:hyperlink>
      <w:r>
        <w:t>. Cloud shadow is not currently populated and the accuracy does not exceed 80%.</w:t>
      </w:r>
    </w:p>
    <w:p w14:paraId="3A7466D6" w14:textId="77777777" w:rsidR="00472767" w:rsidRDefault="00472767" w:rsidP="008B6883">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8B6883">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8B6883">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8B6883">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lastRenderedPageBreak/>
        <w:t>Removing with a reverse mask</w:t>
      </w:r>
    </w:p>
    <w:p w14:paraId="62D980F1" w14:textId="77777777" w:rsidR="00472767" w:rsidRDefault="00472767" w:rsidP="008B6883">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8B6883">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9">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0">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8B6883">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1">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2">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8B6883">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8B6883">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3">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3C179A7C" w:rsidR="00472767" w:rsidRDefault="00472767" w:rsidP="00472767">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3</w:t>
      </w:r>
      <w:r w:rsidR="00F1369F">
        <w:rPr>
          <w:noProof/>
        </w:rPr>
        <w:fldChar w:fldCharType="end"/>
      </w:r>
      <w:r>
        <w:t xml:space="preserve"> Cloud detection issues over the sea</w:t>
      </w:r>
    </w:p>
    <w:p w14:paraId="212C7ED1" w14:textId="77777777" w:rsidR="00472767" w:rsidRPr="0061652B" w:rsidRDefault="00472767" w:rsidP="008B6883">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8B6883">
      <w:pPr>
        <w:pStyle w:val="BodyText2"/>
      </w:pPr>
      <w:r>
        <w:t xml:space="preserve">There is a good description of convolution and kernels </w:t>
      </w:r>
      <w:hyperlink r:id="rId764"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8B6883">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lastRenderedPageBreak/>
        <w:t>Intertidal habitats</w:t>
      </w:r>
    </w:p>
    <w:p w14:paraId="0C44DAB5" w14:textId="77777777" w:rsidR="00472767" w:rsidRDefault="00472767" w:rsidP="008B6883">
      <w:pPr>
        <w:pStyle w:val="BodyText2"/>
      </w:pPr>
      <w:r>
        <w:t xml:space="preserve">Created a GEE sample for benthic habitats </w:t>
      </w:r>
      <w:hyperlink r:id="rId765"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8B6883">
      <w:pPr>
        <w:pStyle w:val="BodyText2"/>
      </w:pPr>
      <w:r>
        <w:t xml:space="preserve">There is a paper </w:t>
      </w:r>
      <w:hyperlink r:id="rId766" w:history="1">
        <w:r w:rsidRPr="00C613EC">
          <w:rPr>
            <w:rStyle w:val="Hyperlink"/>
          </w:rPr>
          <w:t>here</w:t>
        </w:r>
      </w:hyperlink>
      <w:r>
        <w:t xml:space="preserve"> that looks at muflats loss in the Yellow Sea using Landsat. Created a GEE sample </w:t>
      </w:r>
      <w:hyperlink r:id="rId767"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8B6883">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8B6883">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8B6883">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8B6883">
      <w:pPr>
        <w:pStyle w:val="BodyText2"/>
      </w:pPr>
      <w:r>
        <w:t>In areas of mountains or strong relief?</w:t>
      </w:r>
    </w:p>
    <w:p w14:paraId="76C8A2D6" w14:textId="4CFBA6CC" w:rsidR="00905F76" w:rsidRDefault="00905F76" w:rsidP="008B6883">
      <w:pPr>
        <w:pStyle w:val="BodyText2"/>
      </w:pPr>
      <w:r>
        <w:t>Not in the ocean!</w:t>
      </w:r>
    </w:p>
    <w:p w14:paraId="6D3AAD6F" w14:textId="5CE3FE22" w:rsidR="00051092" w:rsidRPr="00905F76" w:rsidRDefault="00051092" w:rsidP="008B6883">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2578F7">
      <w:pPr>
        <w:pStyle w:val="ListNumber"/>
        <w:numPr>
          <w:ilvl w:val="0"/>
          <w:numId w:val="37"/>
        </w:numPr>
      </w:pPr>
      <w:r>
        <w:t>Identify places that are new permanent areas, i.e. they were not water and now they are permanent water</w:t>
      </w:r>
    </w:p>
    <w:p w14:paraId="27A14D39" w14:textId="1D1AAFDD" w:rsidR="00905F76" w:rsidRDefault="00905F76" w:rsidP="002578F7">
      <w:pPr>
        <w:pStyle w:val="ListNumber"/>
        <w:numPr>
          <w:ilvl w:val="0"/>
          <w:numId w:val="37"/>
        </w:numPr>
      </w:pPr>
      <w:r>
        <w:t>Use the history to remove areas that are not 100% recurrent permanent, e.g. edges of moving rivers</w:t>
      </w:r>
    </w:p>
    <w:p w14:paraId="23D96A28" w14:textId="77777777" w:rsidR="00905F76" w:rsidRPr="00905F76" w:rsidRDefault="00905F76" w:rsidP="002578F7">
      <w:pPr>
        <w:pStyle w:val="ListNumber"/>
        <w:numPr>
          <w:ilvl w:val="0"/>
          <w:numId w:val="37"/>
        </w:numPr>
      </w:pPr>
    </w:p>
    <w:p w14:paraId="4A733918" w14:textId="0209996F" w:rsidR="00B654B0" w:rsidRDefault="00B654B0" w:rsidP="00B654B0">
      <w:pPr>
        <w:pStyle w:val="Heading6"/>
      </w:pPr>
      <w:r>
        <w:t>Raster to Vector</w:t>
      </w:r>
    </w:p>
    <w:p w14:paraId="454FEFAC" w14:textId="3FB9AEF7" w:rsidR="00B654B0" w:rsidRDefault="00B654B0" w:rsidP="008B6883">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8B6883">
      <w:pPr>
        <w:pStyle w:val="BodyText2"/>
        <w:rPr>
          <w:vertAlign w:val="subscript"/>
        </w:rPr>
      </w:pPr>
      <w:r>
        <w:rPr>
          <w:noProof/>
          <w:vertAlign w:val="subscript"/>
          <w:lang w:bidi="ar-SA"/>
        </w:rPr>
        <w:lastRenderedPageBreak/>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8">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8B6883">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8B6883">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8B6883">
      <w:pPr>
        <w:pStyle w:val="BodyText2"/>
      </w:pPr>
      <w:r>
        <w:t xml:space="preserve">Trying to use HSV to remove shadows. You can use </w:t>
      </w:r>
      <w:hyperlink r:id="rId769" w:history="1">
        <w:r w:rsidRPr="00C803BF">
          <w:rPr>
            <w:rStyle w:val="Hyperlink"/>
          </w:rPr>
          <w:t>this</w:t>
        </w:r>
      </w:hyperlink>
      <w:r>
        <w:t xml:space="preserve"> online tool to get hsv values from an image. Looking at HSV values.</w:t>
      </w:r>
    </w:p>
    <w:p w14:paraId="0EC6C07E" w14:textId="77777777" w:rsidR="00472767" w:rsidRDefault="00472767" w:rsidP="008B6883">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770"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8B6883">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1"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2"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8B6883">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8B6883">
      <w:pPr>
        <w:pStyle w:val="BodyText2"/>
      </w:pPr>
      <w:r>
        <w:rPr>
          <w:noProof/>
          <w:lang w:bidi="ar-SA"/>
        </w:rPr>
        <w:lastRenderedPageBreak/>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3"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8B6883">
      <w:pPr>
        <w:pStyle w:val="BodyText2"/>
      </w:pPr>
      <w:r>
        <w:t>For Band 4 the coefficient is much higher. The following shows band 4 and a C correction with a coefficient of 12:</w:t>
      </w:r>
    </w:p>
    <w:p w14:paraId="1D36F272" w14:textId="77777777" w:rsidR="00472767" w:rsidRDefault="00472767" w:rsidP="008B6883">
      <w:pPr>
        <w:pStyle w:val="BodyText2"/>
        <w:rPr>
          <w:noProof/>
        </w:rPr>
      </w:pPr>
      <w:r>
        <w:rPr>
          <w:noProof/>
          <w:lang w:bidi="ar-SA"/>
        </w:rPr>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9"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8B6883">
      <w:pPr>
        <w:pStyle w:val="BodyText2"/>
        <w:rPr>
          <w:noProof/>
        </w:rPr>
      </w:pPr>
      <w:r>
        <w:rPr>
          <w:noProof/>
        </w:rPr>
        <w:t>Band 3 it is 9:</w:t>
      </w:r>
    </w:p>
    <w:p w14:paraId="71C62C3E" w14:textId="77777777" w:rsidR="00472767" w:rsidRDefault="00472767" w:rsidP="008B6883">
      <w:pPr>
        <w:pStyle w:val="BodyText2"/>
      </w:pPr>
      <w:r>
        <w:rPr>
          <w:noProof/>
          <w:lang w:bidi="ar-SA"/>
        </w:rPr>
        <w:lastRenderedPageBreak/>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8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8B6883">
      <w:pPr>
        <w:pStyle w:val="BodyText2"/>
      </w:pPr>
      <w:r>
        <w:t>Band 2 it is 25 (and less impressive):</w:t>
      </w:r>
    </w:p>
    <w:p w14:paraId="395D7337" w14:textId="77777777" w:rsidR="00472767" w:rsidRDefault="00472767" w:rsidP="008B6883">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8B6883">
      <w:pPr>
        <w:pStyle w:val="BodyText2"/>
      </w:pPr>
      <w:r>
        <w:t>Band 7 is 5. Here are the results for a colour composite (432) image. The empirical rotation model proposed by Tan has similar outputs:</w:t>
      </w:r>
    </w:p>
    <w:p w14:paraId="68831017" w14:textId="77777777" w:rsidR="00472767" w:rsidRDefault="00472767" w:rsidP="008B6883">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8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8B6883">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787"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8B6883">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8B6883">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8B6883">
      <w:pPr>
        <w:pStyle w:val="BodyText2"/>
      </w:pPr>
      <w:r>
        <w:t>V = max(R,G,B)</w:t>
      </w:r>
    </w:p>
    <w:p w14:paraId="42FAEC63" w14:textId="77777777" w:rsidR="00472767" w:rsidRDefault="00472767" w:rsidP="008B6883">
      <w:pPr>
        <w:pStyle w:val="BodyText2"/>
      </w:pPr>
      <w:r>
        <w:t>S = (V-min(R,G,B)) /V</w:t>
      </w:r>
    </w:p>
    <w:p w14:paraId="2F4B5AB9" w14:textId="77777777" w:rsidR="00472767" w:rsidRDefault="00472767" w:rsidP="008B6883">
      <w:pPr>
        <w:pStyle w:val="BodyText2"/>
      </w:pPr>
      <w:r>
        <w:t>H:</w:t>
      </w:r>
    </w:p>
    <w:p w14:paraId="78E42CFE" w14:textId="77777777" w:rsidR="00472767" w:rsidRDefault="00472767" w:rsidP="008B6883">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8B6883">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8B6883">
      <w:pPr>
        <w:pStyle w:val="BodyText2"/>
      </w:pPr>
      <w:r>
        <w:t xml:space="preserve">So, V = 343 (B), S = </w:t>
      </w:r>
      <w:r w:rsidRPr="008F633F">
        <w:t>0.6348397</w:t>
      </w:r>
      <w:r>
        <w:t xml:space="preserve"> and H should be:</w:t>
      </w:r>
    </w:p>
    <w:p w14:paraId="7F8B73D9" w14:textId="77777777" w:rsidR="00472767" w:rsidRDefault="00472767" w:rsidP="008B6883">
      <w:pPr>
        <w:pStyle w:val="BodyText2"/>
      </w:pPr>
      <w:r>
        <w:t xml:space="preserve">60˚x ((125.25-164.75)/(343-125.25))+240˚ = </w:t>
      </w:r>
      <w:r w:rsidRPr="00AF2E09">
        <w:t xml:space="preserve"> 229.115958668</w:t>
      </w:r>
    </w:p>
    <w:p w14:paraId="23E84BBD" w14:textId="77777777" w:rsidR="00472767" w:rsidRDefault="00472767" w:rsidP="008B6883">
      <w:pPr>
        <w:pStyle w:val="BodyText2"/>
      </w:pPr>
      <w:r>
        <w:t>Calculating HSV using reflectance data is fine so long as you convert the data to the right data types.</w:t>
      </w:r>
    </w:p>
    <w:p w14:paraId="21AE4789" w14:textId="77777777" w:rsidR="00472767" w:rsidRDefault="00472767" w:rsidP="00472767">
      <w:pPr>
        <w:pStyle w:val="Heading7"/>
      </w:pPr>
      <w:r>
        <w:t>Calcuation of threshold masks</w:t>
      </w:r>
    </w:p>
    <w:p w14:paraId="35FB1D40" w14:textId="77777777" w:rsidR="00472767" w:rsidRDefault="00472767" w:rsidP="008B6883">
      <w:pPr>
        <w:pStyle w:val="BodyText2"/>
      </w:pPr>
      <w:r>
        <w:t>Water is present if:</w:t>
      </w:r>
    </w:p>
    <w:p w14:paraId="7D9DE8DA" w14:textId="77777777" w:rsidR="00472767" w:rsidRDefault="00472767" w:rsidP="008B6883">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8B6883">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8B6883">
      <w:pPr>
        <w:pStyle w:val="BodyText2"/>
      </w:pPr>
      <w:r>
        <w:t>We need to map the bands from MODIS to Landsat:</w:t>
      </w:r>
    </w:p>
    <w:p w14:paraId="7F16D38A" w14:textId="77777777" w:rsidR="00472767" w:rsidRDefault="00472767" w:rsidP="008B6883">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8B6883">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8B6883">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788"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8B6883">
      <w:pPr>
        <w:pStyle w:val="BodyText2"/>
      </w:pPr>
      <w:r>
        <w:t xml:space="preserve">We are using the </w:t>
      </w:r>
      <w:hyperlink r:id="rId789"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8B6883">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790"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8B6883">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791"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8B6883">
      <w:pPr>
        <w:pStyle w:val="BodyText2"/>
      </w:pPr>
      <w:r>
        <w:t>You can update the hsv values in the gee_training_data table using a call to the following:</w:t>
      </w:r>
    </w:p>
    <w:p w14:paraId="0DD501C5" w14:textId="77777777" w:rsidR="00472767" w:rsidRDefault="00237F98" w:rsidP="008B6883">
      <w:pPr>
        <w:pStyle w:val="BodyText2"/>
      </w:pPr>
      <w:hyperlink r:id="rId792"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8B6883">
      <w:pPr>
        <w:pStyle w:val="BodyText2"/>
      </w:pPr>
      <w:r>
        <w:t xml:space="preserve">The various spectral outputs are </w:t>
      </w:r>
      <w:hyperlink r:id="rId793"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8B6883">
      <w:pPr>
        <w:pStyle w:val="BodyText2"/>
      </w:pPr>
      <w:r>
        <w:lastRenderedPageBreak/>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8B6883">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F1369F">
        <w:fldChar w:fldCharType="begin"/>
      </w:r>
      <w:r w:rsidR="00F1369F">
        <w:instrText xml:space="preserve"> SEQ Table \* ARABIC </w:instrText>
      </w:r>
      <w:r w:rsidR="00F1369F">
        <w:fldChar w:fldCharType="separate"/>
      </w:r>
      <w:r>
        <w:rPr>
          <w:noProof/>
        </w:rPr>
        <w:t>1</w:t>
      </w:r>
      <w:r w:rsidR="00F1369F">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DD4343">
            <w:pPr>
              <w:pStyle w:val="Tiny"/>
            </w:pPr>
          </w:p>
        </w:tc>
        <w:tc>
          <w:tcPr>
            <w:tcW w:w="500" w:type="dxa"/>
          </w:tcPr>
          <w:p w14:paraId="6ED05010" w14:textId="77777777" w:rsidR="00472767" w:rsidRPr="00F01BC3" w:rsidRDefault="00472767" w:rsidP="00DD4343">
            <w:pPr>
              <w:pStyle w:val="Tiny"/>
            </w:pPr>
            <w:r w:rsidRPr="00F01BC3">
              <w:t>w</w:t>
            </w:r>
          </w:p>
        </w:tc>
        <w:tc>
          <w:tcPr>
            <w:tcW w:w="500" w:type="dxa"/>
          </w:tcPr>
          <w:p w14:paraId="489C7950" w14:textId="77777777" w:rsidR="00472767" w:rsidRPr="00F01BC3" w:rsidRDefault="00472767" w:rsidP="00DD4343">
            <w:pPr>
              <w:pStyle w:val="Tiny"/>
            </w:pPr>
            <w:r w:rsidRPr="00F01BC3">
              <w:t>nw</w:t>
            </w:r>
          </w:p>
        </w:tc>
        <w:tc>
          <w:tcPr>
            <w:tcW w:w="571" w:type="dxa"/>
          </w:tcPr>
          <w:p w14:paraId="35E6C383" w14:textId="77777777" w:rsidR="00472767" w:rsidRPr="00F01BC3" w:rsidRDefault="00472767" w:rsidP="00DD4343">
            <w:pPr>
              <w:pStyle w:val="Tiny"/>
            </w:pPr>
            <w:r w:rsidRPr="00F01BC3">
              <w:t>total</w:t>
            </w:r>
          </w:p>
        </w:tc>
        <w:tc>
          <w:tcPr>
            <w:tcW w:w="961" w:type="dxa"/>
          </w:tcPr>
          <w:p w14:paraId="70E73D12" w14:textId="77777777" w:rsidR="00472767" w:rsidRPr="00F01BC3" w:rsidRDefault="00472767" w:rsidP="00DD4343">
            <w:pPr>
              <w:pStyle w:val="Tiny"/>
            </w:pPr>
          </w:p>
        </w:tc>
      </w:tr>
      <w:tr w:rsidR="00472767" w:rsidRPr="00F01BC3" w14:paraId="12ED79A0" w14:textId="77777777" w:rsidTr="00B467C2">
        <w:tc>
          <w:tcPr>
            <w:tcW w:w="483" w:type="dxa"/>
          </w:tcPr>
          <w:p w14:paraId="24FD987B" w14:textId="77777777" w:rsidR="00472767" w:rsidRPr="00F01BC3" w:rsidRDefault="00472767" w:rsidP="00DD4343">
            <w:pPr>
              <w:pStyle w:val="Tiny"/>
            </w:pPr>
            <w:r w:rsidRPr="00F01BC3">
              <w:t>w</w:t>
            </w:r>
          </w:p>
        </w:tc>
        <w:tc>
          <w:tcPr>
            <w:tcW w:w="500" w:type="dxa"/>
          </w:tcPr>
          <w:p w14:paraId="2FCF5DE8" w14:textId="77777777" w:rsidR="00472767" w:rsidRPr="00F01BC3" w:rsidRDefault="00472767" w:rsidP="00DD4343">
            <w:pPr>
              <w:pStyle w:val="Tiny"/>
            </w:pPr>
            <w:r w:rsidRPr="00F01BC3">
              <w:t>7247</w:t>
            </w:r>
          </w:p>
        </w:tc>
        <w:tc>
          <w:tcPr>
            <w:tcW w:w="500" w:type="dxa"/>
          </w:tcPr>
          <w:p w14:paraId="4152621A" w14:textId="77777777" w:rsidR="00472767" w:rsidRPr="00F01BC3" w:rsidRDefault="00472767" w:rsidP="00DD4343">
            <w:pPr>
              <w:pStyle w:val="Tiny"/>
            </w:pPr>
            <w:r w:rsidRPr="00F01BC3">
              <w:t>64</w:t>
            </w:r>
          </w:p>
        </w:tc>
        <w:tc>
          <w:tcPr>
            <w:tcW w:w="571" w:type="dxa"/>
          </w:tcPr>
          <w:p w14:paraId="108A4A9A" w14:textId="77777777" w:rsidR="00472767" w:rsidRPr="00F01BC3" w:rsidRDefault="00472767" w:rsidP="00DD4343">
            <w:pPr>
              <w:pStyle w:val="Tiny"/>
            </w:pPr>
            <w:r w:rsidRPr="00F01BC3">
              <w:t>7311</w:t>
            </w:r>
          </w:p>
        </w:tc>
        <w:tc>
          <w:tcPr>
            <w:tcW w:w="961" w:type="dxa"/>
          </w:tcPr>
          <w:p w14:paraId="245CB08B" w14:textId="77777777" w:rsidR="00472767" w:rsidRPr="00F01BC3" w:rsidRDefault="00472767" w:rsidP="00DD4343">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DD4343">
            <w:pPr>
              <w:pStyle w:val="Tiny"/>
            </w:pPr>
            <w:r w:rsidRPr="00F01BC3">
              <w:t>nw</w:t>
            </w:r>
          </w:p>
        </w:tc>
        <w:tc>
          <w:tcPr>
            <w:tcW w:w="500" w:type="dxa"/>
          </w:tcPr>
          <w:p w14:paraId="5DAEADF9" w14:textId="77777777" w:rsidR="00472767" w:rsidRPr="00F01BC3" w:rsidRDefault="00472767" w:rsidP="00DD4343">
            <w:pPr>
              <w:pStyle w:val="Tiny"/>
            </w:pPr>
            <w:r w:rsidRPr="00F01BC3">
              <w:t>2545</w:t>
            </w:r>
          </w:p>
        </w:tc>
        <w:tc>
          <w:tcPr>
            <w:tcW w:w="500" w:type="dxa"/>
          </w:tcPr>
          <w:p w14:paraId="1154FFED" w14:textId="77777777" w:rsidR="00472767" w:rsidRPr="00F01BC3" w:rsidRDefault="00472767" w:rsidP="00DD4343">
            <w:pPr>
              <w:pStyle w:val="Tiny"/>
            </w:pPr>
            <w:r w:rsidRPr="00F01BC3">
              <w:t>9424</w:t>
            </w:r>
          </w:p>
        </w:tc>
        <w:tc>
          <w:tcPr>
            <w:tcW w:w="571" w:type="dxa"/>
          </w:tcPr>
          <w:p w14:paraId="04EAF21B" w14:textId="77777777" w:rsidR="00472767" w:rsidRPr="00F01BC3" w:rsidRDefault="00472767" w:rsidP="00DD4343">
            <w:pPr>
              <w:pStyle w:val="Tiny"/>
            </w:pPr>
            <w:r w:rsidRPr="00F01BC3">
              <w:t>11969</w:t>
            </w:r>
          </w:p>
        </w:tc>
        <w:tc>
          <w:tcPr>
            <w:tcW w:w="961" w:type="dxa"/>
          </w:tcPr>
          <w:p w14:paraId="4456A277" w14:textId="77777777" w:rsidR="00472767" w:rsidRPr="00F01BC3" w:rsidRDefault="00472767" w:rsidP="00DD4343">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DD4343">
            <w:pPr>
              <w:pStyle w:val="Tiny"/>
            </w:pPr>
            <w:r w:rsidRPr="00F01BC3">
              <w:t>total</w:t>
            </w:r>
          </w:p>
        </w:tc>
        <w:tc>
          <w:tcPr>
            <w:tcW w:w="500" w:type="dxa"/>
          </w:tcPr>
          <w:p w14:paraId="272A0F93" w14:textId="77777777" w:rsidR="00472767" w:rsidRPr="00F01BC3" w:rsidRDefault="00472767" w:rsidP="00DD4343">
            <w:pPr>
              <w:pStyle w:val="Tiny"/>
            </w:pPr>
            <w:r w:rsidRPr="00F01BC3">
              <w:t>9792</w:t>
            </w:r>
          </w:p>
        </w:tc>
        <w:tc>
          <w:tcPr>
            <w:tcW w:w="500" w:type="dxa"/>
          </w:tcPr>
          <w:p w14:paraId="13A453B9" w14:textId="77777777" w:rsidR="00472767" w:rsidRPr="00F01BC3" w:rsidRDefault="00472767" w:rsidP="00DD4343">
            <w:pPr>
              <w:pStyle w:val="Tiny"/>
            </w:pPr>
            <w:r w:rsidRPr="00F01BC3">
              <w:t>9488</w:t>
            </w:r>
          </w:p>
        </w:tc>
        <w:tc>
          <w:tcPr>
            <w:tcW w:w="571" w:type="dxa"/>
          </w:tcPr>
          <w:p w14:paraId="222C8F7D" w14:textId="77777777" w:rsidR="00472767" w:rsidRPr="00F01BC3" w:rsidRDefault="00472767" w:rsidP="00DD4343">
            <w:pPr>
              <w:pStyle w:val="Tiny"/>
            </w:pPr>
            <w:r w:rsidRPr="00F01BC3">
              <w:t>19280</w:t>
            </w:r>
          </w:p>
        </w:tc>
        <w:tc>
          <w:tcPr>
            <w:tcW w:w="961" w:type="dxa"/>
          </w:tcPr>
          <w:p w14:paraId="2289797E" w14:textId="77777777" w:rsidR="00472767" w:rsidRPr="00F01BC3" w:rsidRDefault="00472767" w:rsidP="00DD4343">
            <w:pPr>
              <w:pStyle w:val="Tiny"/>
            </w:pPr>
            <w:r w:rsidRPr="00F01BC3">
              <w:t>86.46784232</w:t>
            </w:r>
          </w:p>
        </w:tc>
      </w:tr>
    </w:tbl>
    <w:p w14:paraId="08F84AAB" w14:textId="77777777" w:rsidR="00472767" w:rsidRDefault="00472767" w:rsidP="008B6883">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8B6883">
      <w:pPr>
        <w:pStyle w:val="BodyText2"/>
      </w:pPr>
    </w:p>
    <w:p w14:paraId="36A88F42" w14:textId="77777777" w:rsidR="00472767" w:rsidRDefault="00472767" w:rsidP="00472767">
      <w:pPr>
        <w:pStyle w:val="Caption"/>
      </w:pPr>
      <w:r>
        <w:t xml:space="preserve">Table </w:t>
      </w:r>
      <w:r w:rsidR="00F1369F">
        <w:fldChar w:fldCharType="begin"/>
      </w:r>
      <w:r w:rsidR="00F1369F">
        <w:instrText xml:space="preserve"> SEQ Table \* ARABIC </w:instrText>
      </w:r>
      <w:r w:rsidR="00F1369F">
        <w:fldChar w:fldCharType="separate"/>
      </w:r>
      <w:r>
        <w:rPr>
          <w:noProof/>
        </w:rPr>
        <w:t>2</w:t>
      </w:r>
      <w:r w:rsidR="00F1369F">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DD4343">
            <w:pPr>
              <w:pStyle w:val="Tiny"/>
            </w:pPr>
            <w:r w:rsidRPr="00C03E60">
              <w:t>Column1</w:t>
            </w:r>
          </w:p>
        </w:tc>
        <w:tc>
          <w:tcPr>
            <w:tcW w:w="0" w:type="auto"/>
          </w:tcPr>
          <w:p w14:paraId="5C3D7811" w14:textId="77777777" w:rsidR="00472767" w:rsidRPr="00C03E60" w:rsidRDefault="00472767" w:rsidP="00DD4343">
            <w:pPr>
              <w:pStyle w:val="Tiny"/>
            </w:pPr>
            <w:r w:rsidRPr="00C03E60">
              <w:t>w</w:t>
            </w:r>
          </w:p>
        </w:tc>
        <w:tc>
          <w:tcPr>
            <w:tcW w:w="0" w:type="auto"/>
          </w:tcPr>
          <w:p w14:paraId="3D3408CE" w14:textId="77777777" w:rsidR="00472767" w:rsidRPr="00C03E60" w:rsidRDefault="00472767" w:rsidP="00DD4343">
            <w:pPr>
              <w:pStyle w:val="Tiny"/>
            </w:pPr>
            <w:r w:rsidRPr="00C03E60">
              <w:t>nw</w:t>
            </w:r>
          </w:p>
        </w:tc>
        <w:tc>
          <w:tcPr>
            <w:tcW w:w="0" w:type="auto"/>
          </w:tcPr>
          <w:p w14:paraId="10429E81" w14:textId="77777777" w:rsidR="00472767" w:rsidRPr="00C03E60" w:rsidRDefault="00472767" w:rsidP="00DD4343">
            <w:pPr>
              <w:pStyle w:val="Tiny"/>
            </w:pPr>
            <w:r w:rsidRPr="00C03E60">
              <w:t>total</w:t>
            </w:r>
          </w:p>
        </w:tc>
        <w:tc>
          <w:tcPr>
            <w:tcW w:w="0" w:type="auto"/>
          </w:tcPr>
          <w:p w14:paraId="66C78245" w14:textId="77777777" w:rsidR="00472767" w:rsidRPr="00C03E60" w:rsidRDefault="00472767" w:rsidP="00DD4343">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DD4343">
            <w:pPr>
              <w:pStyle w:val="Tiny"/>
            </w:pPr>
            <w:r w:rsidRPr="00C03E60">
              <w:t>w</w:t>
            </w:r>
          </w:p>
        </w:tc>
        <w:tc>
          <w:tcPr>
            <w:tcW w:w="0" w:type="auto"/>
          </w:tcPr>
          <w:p w14:paraId="1946B13D" w14:textId="77777777" w:rsidR="00472767" w:rsidRPr="00C03E60" w:rsidRDefault="00472767" w:rsidP="00DD4343">
            <w:pPr>
              <w:pStyle w:val="Tiny"/>
            </w:pPr>
            <w:r w:rsidRPr="00C03E60">
              <w:t>11154</w:t>
            </w:r>
          </w:p>
        </w:tc>
        <w:tc>
          <w:tcPr>
            <w:tcW w:w="0" w:type="auto"/>
          </w:tcPr>
          <w:p w14:paraId="480A2CE1" w14:textId="77777777" w:rsidR="00472767" w:rsidRPr="00C03E60" w:rsidRDefault="00472767" w:rsidP="00DD4343">
            <w:pPr>
              <w:pStyle w:val="Tiny"/>
            </w:pPr>
            <w:r w:rsidRPr="00C03E60">
              <w:t>95</w:t>
            </w:r>
          </w:p>
        </w:tc>
        <w:tc>
          <w:tcPr>
            <w:tcW w:w="0" w:type="auto"/>
          </w:tcPr>
          <w:p w14:paraId="496884A9" w14:textId="77777777" w:rsidR="00472767" w:rsidRPr="00C03E60" w:rsidRDefault="00472767" w:rsidP="00DD4343">
            <w:pPr>
              <w:pStyle w:val="Tiny"/>
            </w:pPr>
            <w:r w:rsidRPr="00C03E60">
              <w:t>11249</w:t>
            </w:r>
          </w:p>
        </w:tc>
        <w:tc>
          <w:tcPr>
            <w:tcW w:w="0" w:type="auto"/>
          </w:tcPr>
          <w:p w14:paraId="49B627D4" w14:textId="77777777" w:rsidR="00472767" w:rsidRPr="00C03E60" w:rsidRDefault="00472767" w:rsidP="00DD4343">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DD4343">
            <w:pPr>
              <w:pStyle w:val="Tiny"/>
            </w:pPr>
            <w:r w:rsidRPr="00C03E60">
              <w:t>nw</w:t>
            </w:r>
          </w:p>
        </w:tc>
        <w:tc>
          <w:tcPr>
            <w:tcW w:w="0" w:type="auto"/>
          </w:tcPr>
          <w:p w14:paraId="676253B0" w14:textId="77777777" w:rsidR="00472767" w:rsidRPr="00C03E60" w:rsidRDefault="00472767" w:rsidP="00DD4343">
            <w:pPr>
              <w:pStyle w:val="Tiny"/>
            </w:pPr>
            <w:r w:rsidRPr="00C03E60">
              <w:t>1725</w:t>
            </w:r>
          </w:p>
        </w:tc>
        <w:tc>
          <w:tcPr>
            <w:tcW w:w="0" w:type="auto"/>
          </w:tcPr>
          <w:p w14:paraId="42317D06" w14:textId="77777777" w:rsidR="00472767" w:rsidRPr="00C03E60" w:rsidRDefault="00472767" w:rsidP="00DD4343">
            <w:pPr>
              <w:pStyle w:val="Tiny"/>
            </w:pPr>
            <w:r w:rsidRPr="00C03E60">
              <w:t>15765</w:t>
            </w:r>
          </w:p>
        </w:tc>
        <w:tc>
          <w:tcPr>
            <w:tcW w:w="0" w:type="auto"/>
          </w:tcPr>
          <w:p w14:paraId="7F963335" w14:textId="77777777" w:rsidR="00472767" w:rsidRPr="00C03E60" w:rsidRDefault="00472767" w:rsidP="00DD4343">
            <w:pPr>
              <w:pStyle w:val="Tiny"/>
            </w:pPr>
            <w:r w:rsidRPr="00C03E60">
              <w:t>17490</w:t>
            </w:r>
          </w:p>
        </w:tc>
        <w:tc>
          <w:tcPr>
            <w:tcW w:w="0" w:type="auto"/>
          </w:tcPr>
          <w:p w14:paraId="403764E6" w14:textId="77777777" w:rsidR="00472767" w:rsidRPr="00C03E60" w:rsidRDefault="00472767" w:rsidP="00DD4343">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DD4343">
            <w:pPr>
              <w:pStyle w:val="Tiny"/>
            </w:pPr>
            <w:r w:rsidRPr="00C03E60">
              <w:t>total</w:t>
            </w:r>
          </w:p>
        </w:tc>
        <w:tc>
          <w:tcPr>
            <w:tcW w:w="0" w:type="auto"/>
          </w:tcPr>
          <w:p w14:paraId="318C0CBF" w14:textId="77777777" w:rsidR="00472767" w:rsidRPr="00C03E60" w:rsidRDefault="00472767" w:rsidP="00DD4343">
            <w:pPr>
              <w:pStyle w:val="Tiny"/>
            </w:pPr>
            <w:r w:rsidRPr="00C03E60">
              <w:t>12879</w:t>
            </w:r>
          </w:p>
        </w:tc>
        <w:tc>
          <w:tcPr>
            <w:tcW w:w="0" w:type="auto"/>
          </w:tcPr>
          <w:p w14:paraId="64D1C663" w14:textId="77777777" w:rsidR="00472767" w:rsidRPr="00C03E60" w:rsidRDefault="00472767" w:rsidP="00DD4343">
            <w:pPr>
              <w:pStyle w:val="Tiny"/>
            </w:pPr>
            <w:r w:rsidRPr="00C03E60">
              <w:t>15860</w:t>
            </w:r>
          </w:p>
        </w:tc>
        <w:tc>
          <w:tcPr>
            <w:tcW w:w="0" w:type="auto"/>
          </w:tcPr>
          <w:p w14:paraId="5EB4BD59" w14:textId="77777777" w:rsidR="00472767" w:rsidRPr="00C03E60" w:rsidRDefault="00472767" w:rsidP="00DD4343">
            <w:pPr>
              <w:pStyle w:val="Tiny"/>
            </w:pPr>
            <w:r w:rsidRPr="00C03E60">
              <w:t>28739</w:t>
            </w:r>
          </w:p>
        </w:tc>
        <w:tc>
          <w:tcPr>
            <w:tcW w:w="0" w:type="auto"/>
          </w:tcPr>
          <w:p w14:paraId="56D0E30F" w14:textId="77777777" w:rsidR="00472767" w:rsidRPr="00C03E60" w:rsidRDefault="00472767" w:rsidP="00DD4343">
            <w:pPr>
              <w:pStyle w:val="Tiny"/>
            </w:pPr>
            <w:r w:rsidRPr="00C03E60">
              <w:t>93.66714221</w:t>
            </w:r>
          </w:p>
        </w:tc>
      </w:tr>
    </w:tbl>
    <w:p w14:paraId="704725FC" w14:textId="77777777" w:rsidR="00472767" w:rsidRDefault="00472767" w:rsidP="008B6883">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8B6883">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8B6883">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8B6883">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t>arcpy.gp.Sample_sa("glc2000.tif","randomPoints","E:/cottaan/My Documents/ArcGIS/Google Earth Engine Downloads/sampleValidationSites.gdb/validationSites","NEAREST")</w:t>
      </w:r>
    </w:p>
    <w:p w14:paraId="642168BE" w14:textId="77777777" w:rsidR="00472767" w:rsidRDefault="00472767" w:rsidP="008B6883">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8B6883">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8B6883">
      <w:pPr>
        <w:pStyle w:val="BodyText2"/>
      </w:pPr>
      <w:r>
        <w:lastRenderedPageBreak/>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8B6883">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DD4343">
            <w:pPr>
              <w:pStyle w:val="Tiny"/>
            </w:pPr>
            <w:r>
              <w:t>GLC2000</w:t>
            </w:r>
          </w:p>
        </w:tc>
        <w:tc>
          <w:tcPr>
            <w:tcW w:w="0" w:type="auto"/>
          </w:tcPr>
          <w:p w14:paraId="43A9C8D0" w14:textId="77777777" w:rsidR="00472767" w:rsidRPr="00D92044" w:rsidRDefault="00472767" w:rsidP="00DD4343">
            <w:pPr>
              <w:pStyle w:val="Tiny"/>
            </w:pPr>
            <w:r>
              <w:t>Longitude</w:t>
            </w:r>
          </w:p>
        </w:tc>
        <w:tc>
          <w:tcPr>
            <w:tcW w:w="0" w:type="auto"/>
          </w:tcPr>
          <w:p w14:paraId="6389AF7F" w14:textId="77777777" w:rsidR="00472767" w:rsidRPr="00D92044" w:rsidRDefault="00472767" w:rsidP="00DD4343">
            <w:pPr>
              <w:pStyle w:val="Tiny"/>
            </w:pPr>
            <w:r>
              <w:t>Latitude</w:t>
            </w:r>
          </w:p>
        </w:tc>
        <w:tc>
          <w:tcPr>
            <w:tcW w:w="0" w:type="auto"/>
          </w:tcPr>
          <w:p w14:paraId="341E9678" w14:textId="77777777" w:rsidR="00472767" w:rsidRPr="00D92044" w:rsidRDefault="00472767" w:rsidP="00DD4343">
            <w:pPr>
              <w:pStyle w:val="Tiny"/>
            </w:pPr>
            <w:r>
              <w:t>Path</w:t>
            </w:r>
          </w:p>
        </w:tc>
        <w:tc>
          <w:tcPr>
            <w:tcW w:w="0" w:type="auto"/>
          </w:tcPr>
          <w:p w14:paraId="147F52B0" w14:textId="77777777" w:rsidR="00472767" w:rsidRPr="00D92044" w:rsidRDefault="00472767" w:rsidP="00DD4343">
            <w:pPr>
              <w:pStyle w:val="Tiny"/>
            </w:pPr>
            <w:r>
              <w:t>Row</w:t>
            </w:r>
          </w:p>
        </w:tc>
      </w:tr>
      <w:tr w:rsidR="00472767" w:rsidRPr="00D92044" w14:paraId="69A55CA6" w14:textId="77777777" w:rsidTr="00B467C2">
        <w:tc>
          <w:tcPr>
            <w:tcW w:w="0" w:type="auto"/>
          </w:tcPr>
          <w:p w14:paraId="0A76DF20" w14:textId="77777777" w:rsidR="00472767" w:rsidRPr="00D92044" w:rsidRDefault="00472767" w:rsidP="00DD4343">
            <w:pPr>
              <w:pStyle w:val="Tiny"/>
            </w:pPr>
            <w:r w:rsidRPr="00D92044">
              <w:t>19</w:t>
            </w:r>
          </w:p>
        </w:tc>
        <w:tc>
          <w:tcPr>
            <w:tcW w:w="0" w:type="auto"/>
          </w:tcPr>
          <w:p w14:paraId="0D5A72D2" w14:textId="77777777" w:rsidR="00472767" w:rsidRPr="00D92044" w:rsidRDefault="00472767" w:rsidP="00DD4343">
            <w:pPr>
              <w:pStyle w:val="Tiny"/>
            </w:pPr>
            <w:r w:rsidRPr="00D92044">
              <w:t>15.3738921475808</w:t>
            </w:r>
          </w:p>
        </w:tc>
        <w:tc>
          <w:tcPr>
            <w:tcW w:w="0" w:type="auto"/>
          </w:tcPr>
          <w:p w14:paraId="61F38B7F" w14:textId="77777777" w:rsidR="00472767" w:rsidRPr="00D92044" w:rsidRDefault="00472767" w:rsidP="00DD4343">
            <w:pPr>
              <w:pStyle w:val="Tiny"/>
            </w:pPr>
            <w:r w:rsidRPr="00D92044">
              <w:t>79.1914180691189</w:t>
            </w:r>
          </w:p>
        </w:tc>
        <w:tc>
          <w:tcPr>
            <w:tcW w:w="0" w:type="auto"/>
          </w:tcPr>
          <w:p w14:paraId="573B8397" w14:textId="77777777" w:rsidR="00472767" w:rsidRPr="00D92044" w:rsidRDefault="00472767" w:rsidP="00DD4343">
            <w:pPr>
              <w:pStyle w:val="Tiny"/>
            </w:pPr>
            <w:r w:rsidRPr="00D92044">
              <w:t>214</w:t>
            </w:r>
          </w:p>
        </w:tc>
        <w:tc>
          <w:tcPr>
            <w:tcW w:w="0" w:type="auto"/>
          </w:tcPr>
          <w:p w14:paraId="21342CBF" w14:textId="77777777" w:rsidR="00472767" w:rsidRPr="00D92044" w:rsidRDefault="00472767" w:rsidP="00DD4343">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DD4343">
            <w:pPr>
              <w:pStyle w:val="Tiny"/>
            </w:pPr>
            <w:r w:rsidRPr="00D92044">
              <w:t>19</w:t>
            </w:r>
          </w:p>
        </w:tc>
        <w:tc>
          <w:tcPr>
            <w:tcW w:w="0" w:type="auto"/>
          </w:tcPr>
          <w:p w14:paraId="3E57BD47" w14:textId="77777777" w:rsidR="00472767" w:rsidRPr="00D92044" w:rsidRDefault="00472767" w:rsidP="00DD4343">
            <w:pPr>
              <w:pStyle w:val="Tiny"/>
            </w:pPr>
            <w:r w:rsidRPr="00D92044">
              <w:t>15.3738921475808</w:t>
            </w:r>
          </w:p>
        </w:tc>
        <w:tc>
          <w:tcPr>
            <w:tcW w:w="0" w:type="auto"/>
          </w:tcPr>
          <w:p w14:paraId="4705133A" w14:textId="77777777" w:rsidR="00472767" w:rsidRPr="00D92044" w:rsidRDefault="00472767" w:rsidP="00DD4343">
            <w:pPr>
              <w:pStyle w:val="Tiny"/>
            </w:pPr>
            <w:r w:rsidRPr="00D92044">
              <w:t>79.1914180691189</w:t>
            </w:r>
          </w:p>
        </w:tc>
        <w:tc>
          <w:tcPr>
            <w:tcW w:w="0" w:type="auto"/>
          </w:tcPr>
          <w:p w14:paraId="28BF6805" w14:textId="77777777" w:rsidR="00472767" w:rsidRPr="00D92044" w:rsidRDefault="00472767" w:rsidP="00DD4343">
            <w:pPr>
              <w:pStyle w:val="Tiny"/>
            </w:pPr>
            <w:r w:rsidRPr="00D92044">
              <w:t>215</w:t>
            </w:r>
          </w:p>
        </w:tc>
        <w:tc>
          <w:tcPr>
            <w:tcW w:w="0" w:type="auto"/>
          </w:tcPr>
          <w:p w14:paraId="52065A63" w14:textId="77777777" w:rsidR="00472767" w:rsidRPr="00D92044" w:rsidRDefault="00472767" w:rsidP="00DD4343">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DD4343">
            <w:pPr>
              <w:pStyle w:val="Tiny"/>
            </w:pPr>
            <w:r w:rsidRPr="00D92044">
              <w:t>19</w:t>
            </w:r>
          </w:p>
        </w:tc>
        <w:tc>
          <w:tcPr>
            <w:tcW w:w="0" w:type="auto"/>
          </w:tcPr>
          <w:p w14:paraId="0A260037" w14:textId="77777777" w:rsidR="00472767" w:rsidRPr="00D92044" w:rsidRDefault="00472767" w:rsidP="00DD4343">
            <w:pPr>
              <w:pStyle w:val="Tiny"/>
            </w:pPr>
            <w:r w:rsidRPr="00D92044">
              <w:t>15.3738921475808</w:t>
            </w:r>
          </w:p>
        </w:tc>
        <w:tc>
          <w:tcPr>
            <w:tcW w:w="0" w:type="auto"/>
          </w:tcPr>
          <w:p w14:paraId="6EE3060F" w14:textId="77777777" w:rsidR="00472767" w:rsidRPr="00D92044" w:rsidRDefault="00472767" w:rsidP="00DD4343">
            <w:pPr>
              <w:pStyle w:val="Tiny"/>
            </w:pPr>
            <w:r w:rsidRPr="00D92044">
              <w:t>79.1914180691189</w:t>
            </w:r>
          </w:p>
        </w:tc>
        <w:tc>
          <w:tcPr>
            <w:tcW w:w="0" w:type="auto"/>
          </w:tcPr>
          <w:p w14:paraId="166C639D" w14:textId="77777777" w:rsidR="00472767" w:rsidRPr="00D92044" w:rsidRDefault="00472767" w:rsidP="00DD4343">
            <w:pPr>
              <w:pStyle w:val="Tiny"/>
            </w:pPr>
            <w:r w:rsidRPr="00D92044">
              <w:t>216</w:t>
            </w:r>
          </w:p>
        </w:tc>
        <w:tc>
          <w:tcPr>
            <w:tcW w:w="0" w:type="auto"/>
          </w:tcPr>
          <w:p w14:paraId="573642BE" w14:textId="77777777" w:rsidR="00472767" w:rsidRPr="00D92044" w:rsidRDefault="00472767" w:rsidP="00DD4343">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DD4343">
            <w:pPr>
              <w:pStyle w:val="Tiny"/>
            </w:pPr>
            <w:r w:rsidRPr="00D92044">
              <w:t>19</w:t>
            </w:r>
          </w:p>
        </w:tc>
        <w:tc>
          <w:tcPr>
            <w:tcW w:w="0" w:type="auto"/>
          </w:tcPr>
          <w:p w14:paraId="4A7399CB" w14:textId="77777777" w:rsidR="00472767" w:rsidRPr="00D92044" w:rsidRDefault="00472767" w:rsidP="00DD4343">
            <w:pPr>
              <w:pStyle w:val="Tiny"/>
            </w:pPr>
            <w:r w:rsidRPr="00D92044">
              <w:t>15.3738921475808</w:t>
            </w:r>
          </w:p>
        </w:tc>
        <w:tc>
          <w:tcPr>
            <w:tcW w:w="0" w:type="auto"/>
          </w:tcPr>
          <w:p w14:paraId="4FDFEE84" w14:textId="77777777" w:rsidR="00472767" w:rsidRPr="00D92044" w:rsidRDefault="00472767" w:rsidP="00DD4343">
            <w:pPr>
              <w:pStyle w:val="Tiny"/>
            </w:pPr>
            <w:r w:rsidRPr="00D92044">
              <w:t>79.1914180691189</w:t>
            </w:r>
          </w:p>
        </w:tc>
        <w:tc>
          <w:tcPr>
            <w:tcW w:w="0" w:type="auto"/>
          </w:tcPr>
          <w:p w14:paraId="5CCE1BC3" w14:textId="77777777" w:rsidR="00472767" w:rsidRPr="00D92044" w:rsidRDefault="00472767" w:rsidP="00DD4343">
            <w:pPr>
              <w:pStyle w:val="Tiny"/>
            </w:pPr>
            <w:r w:rsidRPr="00D92044">
              <w:t>217</w:t>
            </w:r>
          </w:p>
        </w:tc>
        <w:tc>
          <w:tcPr>
            <w:tcW w:w="0" w:type="auto"/>
          </w:tcPr>
          <w:p w14:paraId="6A0BF190" w14:textId="77777777" w:rsidR="00472767" w:rsidRPr="00D92044" w:rsidRDefault="00472767" w:rsidP="00DD4343">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DD4343">
            <w:pPr>
              <w:pStyle w:val="Tiny"/>
            </w:pPr>
            <w:r w:rsidRPr="00D92044">
              <w:t>19</w:t>
            </w:r>
          </w:p>
        </w:tc>
        <w:tc>
          <w:tcPr>
            <w:tcW w:w="0" w:type="auto"/>
          </w:tcPr>
          <w:p w14:paraId="1654FEFD" w14:textId="77777777" w:rsidR="00472767" w:rsidRPr="00D92044" w:rsidRDefault="00472767" w:rsidP="00DD4343">
            <w:pPr>
              <w:pStyle w:val="Tiny"/>
            </w:pPr>
            <w:r w:rsidRPr="00D92044">
              <w:t>15.3738921475808</w:t>
            </w:r>
          </w:p>
        </w:tc>
        <w:tc>
          <w:tcPr>
            <w:tcW w:w="0" w:type="auto"/>
          </w:tcPr>
          <w:p w14:paraId="55C6E9FB" w14:textId="77777777" w:rsidR="00472767" w:rsidRPr="00D92044" w:rsidRDefault="00472767" w:rsidP="00DD4343">
            <w:pPr>
              <w:pStyle w:val="Tiny"/>
            </w:pPr>
            <w:r w:rsidRPr="00D92044">
              <w:t>79.1914180691189</w:t>
            </w:r>
          </w:p>
        </w:tc>
        <w:tc>
          <w:tcPr>
            <w:tcW w:w="0" w:type="auto"/>
          </w:tcPr>
          <w:p w14:paraId="4B0B1341" w14:textId="77777777" w:rsidR="00472767" w:rsidRPr="00D92044" w:rsidRDefault="00472767" w:rsidP="00DD4343">
            <w:pPr>
              <w:pStyle w:val="Tiny"/>
            </w:pPr>
            <w:r w:rsidRPr="00D92044">
              <w:t>218</w:t>
            </w:r>
          </w:p>
        </w:tc>
        <w:tc>
          <w:tcPr>
            <w:tcW w:w="0" w:type="auto"/>
          </w:tcPr>
          <w:p w14:paraId="02EE92FD" w14:textId="77777777" w:rsidR="00472767" w:rsidRPr="00D92044" w:rsidRDefault="00472767" w:rsidP="00DD4343">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DD4343">
            <w:pPr>
              <w:pStyle w:val="Tiny"/>
            </w:pPr>
            <w:r w:rsidRPr="00D92044">
              <w:t>19</w:t>
            </w:r>
          </w:p>
        </w:tc>
        <w:tc>
          <w:tcPr>
            <w:tcW w:w="0" w:type="auto"/>
          </w:tcPr>
          <w:p w14:paraId="68EA426D" w14:textId="77777777" w:rsidR="00472767" w:rsidRPr="00D92044" w:rsidRDefault="00472767" w:rsidP="00DD4343">
            <w:pPr>
              <w:pStyle w:val="Tiny"/>
            </w:pPr>
            <w:r w:rsidRPr="00D92044">
              <w:t>15.3738921475808</w:t>
            </w:r>
          </w:p>
        </w:tc>
        <w:tc>
          <w:tcPr>
            <w:tcW w:w="0" w:type="auto"/>
          </w:tcPr>
          <w:p w14:paraId="7E0332CD" w14:textId="77777777" w:rsidR="00472767" w:rsidRPr="00D92044" w:rsidRDefault="00472767" w:rsidP="00DD4343">
            <w:pPr>
              <w:pStyle w:val="Tiny"/>
            </w:pPr>
            <w:r w:rsidRPr="00D92044">
              <w:t>79.1914180691189</w:t>
            </w:r>
          </w:p>
        </w:tc>
        <w:tc>
          <w:tcPr>
            <w:tcW w:w="0" w:type="auto"/>
          </w:tcPr>
          <w:p w14:paraId="5BC0CF31" w14:textId="77777777" w:rsidR="00472767" w:rsidRPr="00D92044" w:rsidRDefault="00472767" w:rsidP="00DD4343">
            <w:pPr>
              <w:pStyle w:val="Tiny"/>
            </w:pPr>
            <w:r w:rsidRPr="00D92044">
              <w:t>219</w:t>
            </w:r>
          </w:p>
        </w:tc>
        <w:tc>
          <w:tcPr>
            <w:tcW w:w="0" w:type="auto"/>
          </w:tcPr>
          <w:p w14:paraId="0ED97A39" w14:textId="77777777" w:rsidR="00472767" w:rsidRPr="00D92044" w:rsidRDefault="00472767" w:rsidP="00DD4343">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DD4343">
            <w:pPr>
              <w:pStyle w:val="Tiny"/>
            </w:pPr>
            <w:r w:rsidRPr="00D92044">
              <w:t>19</w:t>
            </w:r>
          </w:p>
        </w:tc>
        <w:tc>
          <w:tcPr>
            <w:tcW w:w="0" w:type="auto"/>
          </w:tcPr>
          <w:p w14:paraId="50128D33" w14:textId="77777777" w:rsidR="00472767" w:rsidRPr="00D92044" w:rsidRDefault="00472767" w:rsidP="00DD4343">
            <w:pPr>
              <w:pStyle w:val="Tiny"/>
            </w:pPr>
            <w:r w:rsidRPr="00D92044">
              <w:t>15.3738921475808</w:t>
            </w:r>
          </w:p>
        </w:tc>
        <w:tc>
          <w:tcPr>
            <w:tcW w:w="0" w:type="auto"/>
          </w:tcPr>
          <w:p w14:paraId="72BFBEDB" w14:textId="77777777" w:rsidR="00472767" w:rsidRPr="00D92044" w:rsidRDefault="00472767" w:rsidP="00DD4343">
            <w:pPr>
              <w:pStyle w:val="Tiny"/>
            </w:pPr>
            <w:r w:rsidRPr="00D92044">
              <w:t>79.1914180691189</w:t>
            </w:r>
          </w:p>
        </w:tc>
        <w:tc>
          <w:tcPr>
            <w:tcW w:w="0" w:type="auto"/>
          </w:tcPr>
          <w:p w14:paraId="4109D5E3" w14:textId="77777777" w:rsidR="00472767" w:rsidRPr="00D92044" w:rsidRDefault="00472767" w:rsidP="00DD4343">
            <w:pPr>
              <w:pStyle w:val="Tiny"/>
            </w:pPr>
            <w:r w:rsidRPr="00D92044">
              <w:t>220</w:t>
            </w:r>
          </w:p>
        </w:tc>
        <w:tc>
          <w:tcPr>
            <w:tcW w:w="0" w:type="auto"/>
          </w:tcPr>
          <w:p w14:paraId="315F48E5" w14:textId="77777777" w:rsidR="00472767" w:rsidRPr="00D92044" w:rsidRDefault="00472767" w:rsidP="00DD4343">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DD4343">
            <w:pPr>
              <w:pStyle w:val="Tiny"/>
            </w:pPr>
            <w:r w:rsidRPr="00D92044">
              <w:t>19</w:t>
            </w:r>
          </w:p>
        </w:tc>
        <w:tc>
          <w:tcPr>
            <w:tcW w:w="0" w:type="auto"/>
          </w:tcPr>
          <w:p w14:paraId="31F08214" w14:textId="77777777" w:rsidR="00472767" w:rsidRPr="00D92044" w:rsidRDefault="00472767" w:rsidP="00DD4343">
            <w:pPr>
              <w:pStyle w:val="Tiny"/>
            </w:pPr>
            <w:r w:rsidRPr="00D92044">
              <w:t>15.3738921475808</w:t>
            </w:r>
          </w:p>
        </w:tc>
        <w:tc>
          <w:tcPr>
            <w:tcW w:w="0" w:type="auto"/>
          </w:tcPr>
          <w:p w14:paraId="72BB0E9B" w14:textId="77777777" w:rsidR="00472767" w:rsidRPr="00D92044" w:rsidRDefault="00472767" w:rsidP="00DD4343">
            <w:pPr>
              <w:pStyle w:val="Tiny"/>
            </w:pPr>
            <w:r w:rsidRPr="00D92044">
              <w:t>79.1914180691189</w:t>
            </w:r>
          </w:p>
        </w:tc>
        <w:tc>
          <w:tcPr>
            <w:tcW w:w="0" w:type="auto"/>
          </w:tcPr>
          <w:p w14:paraId="0D2C4C3E" w14:textId="77777777" w:rsidR="00472767" w:rsidRPr="00D92044" w:rsidRDefault="00472767" w:rsidP="00DD4343">
            <w:pPr>
              <w:pStyle w:val="Tiny"/>
            </w:pPr>
            <w:r w:rsidRPr="00D92044">
              <w:t>220</w:t>
            </w:r>
          </w:p>
        </w:tc>
        <w:tc>
          <w:tcPr>
            <w:tcW w:w="0" w:type="auto"/>
          </w:tcPr>
          <w:p w14:paraId="7775AAC8" w14:textId="77777777" w:rsidR="00472767" w:rsidRPr="00D92044" w:rsidRDefault="00472767" w:rsidP="00DD4343">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DD4343">
            <w:pPr>
              <w:pStyle w:val="Tiny"/>
            </w:pPr>
            <w:r w:rsidRPr="00D92044">
              <w:t>19</w:t>
            </w:r>
          </w:p>
        </w:tc>
        <w:tc>
          <w:tcPr>
            <w:tcW w:w="0" w:type="auto"/>
          </w:tcPr>
          <w:p w14:paraId="5C952AD6" w14:textId="77777777" w:rsidR="00472767" w:rsidRPr="00D92044" w:rsidRDefault="00472767" w:rsidP="00DD4343">
            <w:pPr>
              <w:pStyle w:val="Tiny"/>
            </w:pPr>
            <w:r w:rsidRPr="00D92044">
              <w:t>15.3738921475808</w:t>
            </w:r>
          </w:p>
        </w:tc>
        <w:tc>
          <w:tcPr>
            <w:tcW w:w="0" w:type="auto"/>
          </w:tcPr>
          <w:p w14:paraId="61992F01" w14:textId="77777777" w:rsidR="00472767" w:rsidRPr="00D92044" w:rsidRDefault="00472767" w:rsidP="00DD4343">
            <w:pPr>
              <w:pStyle w:val="Tiny"/>
            </w:pPr>
            <w:r w:rsidRPr="00D92044">
              <w:t>79.1914180691189</w:t>
            </w:r>
          </w:p>
        </w:tc>
        <w:tc>
          <w:tcPr>
            <w:tcW w:w="0" w:type="auto"/>
          </w:tcPr>
          <w:p w14:paraId="4CAD1C58" w14:textId="77777777" w:rsidR="00472767" w:rsidRPr="00D92044" w:rsidRDefault="00472767" w:rsidP="00DD4343">
            <w:pPr>
              <w:pStyle w:val="Tiny"/>
            </w:pPr>
            <w:r w:rsidRPr="00D92044">
              <w:t>221</w:t>
            </w:r>
          </w:p>
        </w:tc>
        <w:tc>
          <w:tcPr>
            <w:tcW w:w="0" w:type="auto"/>
          </w:tcPr>
          <w:p w14:paraId="282533C9" w14:textId="77777777" w:rsidR="00472767" w:rsidRPr="00D92044" w:rsidRDefault="00472767" w:rsidP="00DD4343">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DD4343">
            <w:pPr>
              <w:pStyle w:val="Tiny"/>
            </w:pPr>
            <w:r w:rsidRPr="00D92044">
              <w:t>19</w:t>
            </w:r>
          </w:p>
        </w:tc>
        <w:tc>
          <w:tcPr>
            <w:tcW w:w="0" w:type="auto"/>
          </w:tcPr>
          <w:p w14:paraId="65818B2B" w14:textId="77777777" w:rsidR="00472767" w:rsidRPr="00D92044" w:rsidRDefault="00472767" w:rsidP="00DD4343">
            <w:pPr>
              <w:pStyle w:val="Tiny"/>
            </w:pPr>
            <w:r w:rsidRPr="00D92044">
              <w:t>15.3738921475808</w:t>
            </w:r>
          </w:p>
        </w:tc>
        <w:tc>
          <w:tcPr>
            <w:tcW w:w="0" w:type="auto"/>
          </w:tcPr>
          <w:p w14:paraId="35C4CEBB" w14:textId="77777777" w:rsidR="00472767" w:rsidRPr="00D92044" w:rsidRDefault="00472767" w:rsidP="00DD4343">
            <w:pPr>
              <w:pStyle w:val="Tiny"/>
            </w:pPr>
            <w:r w:rsidRPr="00D92044">
              <w:t>79.1914180691189</w:t>
            </w:r>
          </w:p>
        </w:tc>
        <w:tc>
          <w:tcPr>
            <w:tcW w:w="0" w:type="auto"/>
          </w:tcPr>
          <w:p w14:paraId="5A3BBB2B" w14:textId="77777777" w:rsidR="00472767" w:rsidRPr="00D92044" w:rsidRDefault="00472767" w:rsidP="00DD4343">
            <w:pPr>
              <w:pStyle w:val="Tiny"/>
            </w:pPr>
            <w:r w:rsidRPr="00D92044">
              <w:t>222</w:t>
            </w:r>
          </w:p>
        </w:tc>
        <w:tc>
          <w:tcPr>
            <w:tcW w:w="0" w:type="auto"/>
          </w:tcPr>
          <w:p w14:paraId="4088354A" w14:textId="77777777" w:rsidR="00472767" w:rsidRPr="00D92044" w:rsidRDefault="00472767" w:rsidP="00DD4343">
            <w:pPr>
              <w:pStyle w:val="Tiny"/>
            </w:pPr>
            <w:r w:rsidRPr="00D92044">
              <w:t>2</w:t>
            </w:r>
          </w:p>
        </w:tc>
      </w:tr>
    </w:tbl>
    <w:p w14:paraId="47030711" w14:textId="77777777" w:rsidR="00472767" w:rsidRDefault="00472767" w:rsidP="008B6883">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8B6883">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8B6883">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8B6883">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794"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8B6883">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8B6883">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lastRenderedPageBreak/>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8B6883">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8B6883">
      <w:pPr>
        <w:pStyle w:val="BodyText2"/>
      </w:pPr>
      <w:r>
        <w:t>These are lots of them when you first start the code.</w:t>
      </w:r>
    </w:p>
    <w:p w14:paraId="79AB8A85" w14:textId="77777777" w:rsidR="00472767" w:rsidRDefault="00472767" w:rsidP="008B6883">
      <w:pPr>
        <w:pStyle w:val="BodyText2"/>
      </w:pPr>
      <w:r>
        <w:t xml:space="preserve">Finally created a full set of validation sites using only the snow/cloud mask – it took about a week in total and there are over 600,000 points. Running the query </w:t>
      </w:r>
      <w:hyperlink r:id="rId795"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96"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8B6883">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97" w:history="1">
        <w:r w:rsidRPr="009A0FC0">
          <w:rPr>
            <w:rStyle w:val="Hyperlink"/>
          </w:rPr>
          <w:t>water validation stratify by grid.sql</w:t>
        </w:r>
      </w:hyperlink>
      <w:r>
        <w:t xml:space="preserve"> to stratify the full validation sites by 1 degree box. Wrote a </w:t>
      </w:r>
      <w:hyperlink r:id="rId798" w:history="1">
        <w:r w:rsidRPr="000C4BA5">
          <w:rPr>
            <w:rStyle w:val="Hyperlink"/>
          </w:rPr>
          <w:t>new one</w:t>
        </w:r>
      </w:hyperlink>
      <w:r>
        <w:t xml:space="preserve"> that is better.</w:t>
      </w:r>
    </w:p>
    <w:p w14:paraId="4AC0C6F7" w14:textId="77777777" w:rsidR="00472767" w:rsidRDefault="00472767" w:rsidP="008B6883">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8B6883">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8B6883">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9">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8B6883">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8B6883">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0"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8B6883">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8B6883">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801"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8B6883">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8B6883">
      <w:pPr>
        <w:pStyle w:val="BodyText2"/>
      </w:pPr>
      <w:r>
        <w:t xml:space="preserve">Using </w:t>
      </w:r>
      <w:hyperlink r:id="rId804"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8B6883">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8B6883">
      <w:pPr>
        <w:pStyle w:val="BodyText2"/>
      </w:pPr>
      <w:r>
        <w:t xml:space="preserve">Looking at the pixel values (using </w:t>
      </w:r>
      <w:hyperlink r:id="rId805"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806"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8B6883">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807"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808"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8B6883">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8B6883">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8B6883">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809" w:history="1">
        <w:r w:rsidRPr="00052FB2">
          <w:rPr>
            <w:rStyle w:val="Hyperlink"/>
          </w:rPr>
          <w:t>this</w:t>
        </w:r>
      </w:hyperlink>
      <w:r>
        <w:t xml:space="preserve"> query. Then all points outside GAUL gadm2 were removed (assumed to be marine). Then these points were imported into a Google Fusion Table and we used </w:t>
      </w:r>
      <w:hyperlink r:id="rId810"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50" w:name="_Ref452473859"/>
      <w:r>
        <w:t>Using the SWDB water body dataset</w:t>
      </w:r>
      <w:bookmarkEnd w:id="150"/>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8B6883">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811"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812"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813"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814" w:history="1">
        <w:r w:rsidRPr="001B11AF">
          <w:rPr>
            <w:rStyle w:val="Hyperlink"/>
          </w:rPr>
          <w:t>query</w:t>
        </w:r>
      </w:hyperlink>
      <w:r>
        <w:t xml:space="preserve"> to select 1 inland and 1 coastal point for each 1 degree box</w:t>
      </w:r>
    </w:p>
    <w:p w14:paraId="5F111D05" w14:textId="77777777" w:rsidR="00472767" w:rsidRDefault="00237F98" w:rsidP="00472767">
      <w:pPr>
        <w:pStyle w:val="ListBullet2"/>
      </w:pPr>
      <w:hyperlink r:id="rId815"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816" w:history="1">
        <w:r w:rsidRPr="00F04639">
          <w:rPr>
            <w:rStyle w:val="Hyperlink"/>
          </w:rPr>
          <w:t>python script</w:t>
        </w:r>
      </w:hyperlink>
    </w:p>
    <w:p w14:paraId="62C41DBB" w14:textId="77777777" w:rsidR="00472767" w:rsidRDefault="00237F98" w:rsidP="00472767">
      <w:pPr>
        <w:pStyle w:val="ListBullet2"/>
      </w:pPr>
      <w:hyperlink r:id="rId817"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818"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8B6883">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8B6883">
      <w:pPr>
        <w:pStyle w:val="BodyText2"/>
      </w:pPr>
      <w:r>
        <w:t xml:space="preserve">I switched to the Javascript playground to </w:t>
      </w:r>
      <w:hyperlink r:id="rId819"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820"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8B6883">
      <w:pPr>
        <w:pStyle w:val="BodyText2"/>
      </w:pPr>
      <w:r>
        <w:t xml:space="preserve">Creating </w:t>
      </w:r>
      <w:hyperlink r:id="rId821"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8B6883">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8B6883">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8B6883">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8B6883">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8B6883">
      <w:pPr>
        <w:pStyle w:val="BodyText2"/>
      </w:pPr>
      <w:r>
        <w:t xml:space="preserve">Available from here: </w:t>
      </w:r>
      <w:hyperlink r:id="rId822"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823"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824"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8B6883">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4E4FF256" w:rsidR="00472767" w:rsidRDefault="00472767" w:rsidP="00472767">
      <w:pPr>
        <w:pStyle w:val="Heading9"/>
      </w:pPr>
      <w:bookmarkStart w:id="151" w:name="_Ref452473972"/>
      <w:r>
        <w:t>Getting missing omission validation points</w:t>
      </w:r>
      <w:bookmarkEnd w:id="151"/>
    </w:p>
    <w:p w14:paraId="174E1598" w14:textId="77777777" w:rsidR="00472767" w:rsidRDefault="00472767" w:rsidP="008B6883">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8B6883">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8B6883">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8B6883">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8B6883">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8B6883">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5">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52" w:name="_Ref453320680"/>
      <w:r>
        <w:t>From the SWDB polygons</w:t>
      </w:r>
      <w:bookmarkEnd w:id="152"/>
    </w:p>
    <w:p w14:paraId="7F61FA8F" w14:textId="77777777" w:rsidR="00472767" w:rsidRPr="00AE6FD9" w:rsidRDefault="00472767" w:rsidP="008B6883">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8B6883">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826"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827"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828"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829"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830"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831"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8B6883">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8B6883">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832" w:history="1">
        <w:r w:rsidRPr="00E3316B">
          <w:rPr>
            <w:rStyle w:val="Hyperlink"/>
          </w:rPr>
          <w:t>this</w:t>
        </w:r>
      </w:hyperlink>
      <w:r>
        <w:t xml:space="preserve"> FME script. Using </w:t>
      </w:r>
      <w:hyperlink r:id="rId833"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834" w:history="1">
        <w:r w:rsidRPr="00161C9C">
          <w:rPr>
            <w:rStyle w:val="Hyperlink"/>
          </w:rPr>
          <w:t>this</w:t>
        </w:r>
      </w:hyperlink>
      <w:r>
        <w:t xml:space="preserve"> folder. Merged the csv files with </w:t>
      </w:r>
      <w:hyperlink r:id="rId835" w:history="1">
        <w:r w:rsidRPr="00161C9C">
          <w:rPr>
            <w:rStyle w:val="Hyperlink"/>
          </w:rPr>
          <w:t>this</w:t>
        </w:r>
      </w:hyperlink>
      <w:r>
        <w:t xml:space="preserve"> code. Analysed in Excel.</w:t>
      </w:r>
    </w:p>
    <w:p w14:paraId="3B3C5098" w14:textId="77777777" w:rsidR="00472767" w:rsidRDefault="00472767" w:rsidP="008B6883">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8B6883">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8B6883">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8B6883">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8B6883">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8B6883">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8B6883">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6">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8B6883">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237F98" w:rsidP="008B6883">
      <w:pPr>
        <w:pStyle w:val="BodyText2"/>
      </w:pPr>
      <w:hyperlink r:id="rId837" w:history="1">
        <w:r w:rsidR="00472767" w:rsidRPr="00A604D5">
          <w:rPr>
            <w:rStyle w:val="Hyperlink"/>
          </w:rPr>
          <w:t>https://ee-api.appspot.com/0e048d3a0b685ca495b6769bde5fe8b6</w:t>
        </w:r>
      </w:hyperlink>
      <w:r w:rsidR="00472767">
        <w:t xml:space="preserve"> </w:t>
      </w:r>
    </w:p>
    <w:p w14:paraId="5ECE75CD" w14:textId="77777777" w:rsidR="00472767" w:rsidRDefault="00237F98" w:rsidP="008B6883">
      <w:pPr>
        <w:pStyle w:val="BodyText2"/>
      </w:pPr>
      <w:hyperlink r:id="rId838"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8B6883">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4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1"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4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4D2F6966" w:rsidR="00472767" w:rsidRDefault="00472767" w:rsidP="00472767">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4</w:t>
      </w:r>
      <w:r w:rsidR="00F1369F">
        <w:rPr>
          <w:noProof/>
        </w:rPr>
        <w:fldChar w:fldCharType="end"/>
      </w:r>
      <w:r>
        <w:t xml:space="preserve"> DEM Issues where the date of the DEM is not useful for the detection!</w:t>
      </w:r>
    </w:p>
    <w:p w14:paraId="25D8708A" w14:textId="77777777" w:rsidR="00472767" w:rsidRDefault="00472767" w:rsidP="008B6883">
      <w:pPr>
        <w:pStyle w:val="BodyText2"/>
      </w:pPr>
      <w:r>
        <w:t xml:space="preserve">There are also issues in the </w:t>
      </w:r>
      <w:hyperlink r:id="rId845" w:history="1">
        <w:r w:rsidRPr="0039644F">
          <w:rPr>
            <w:rStyle w:val="Hyperlink"/>
          </w:rPr>
          <w:t>Congo</w:t>
        </w:r>
      </w:hyperlink>
      <w:r>
        <w:t>.</w:t>
      </w:r>
    </w:p>
    <w:p w14:paraId="7B621DD2" w14:textId="77777777" w:rsidR="00472767" w:rsidRDefault="00472767" w:rsidP="008B6883">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8B6883">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8B6883">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8B6883">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8B6883">
      <w:pPr>
        <w:pStyle w:val="BodyText2"/>
      </w:pPr>
    </w:p>
    <w:p w14:paraId="5882DB4D" w14:textId="77777777" w:rsidR="00472767" w:rsidRDefault="00472767" w:rsidP="008B6883">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8B3123" w:rsidRDefault="008B3123" w:rsidP="008B6883">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8B3123" w:rsidRDefault="008B3123" w:rsidP="008B6883">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8B6883">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8B6883">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8B3123" w:rsidRDefault="008B3123" w:rsidP="008B6883">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8B3123" w:rsidRDefault="008B3123" w:rsidP="008B6883">
                      <w:pPr>
                        <w:pStyle w:val="BodyText2"/>
                      </w:pPr>
                      <w:r>
                        <w:t>water</w:t>
                      </w:r>
                    </w:p>
                  </w:txbxContent>
                </v:textbox>
              </v:shape>
            </w:pict>
          </mc:Fallback>
        </mc:AlternateContent>
      </w:r>
    </w:p>
    <w:p w14:paraId="23A0DE04" w14:textId="77777777" w:rsidR="00472767" w:rsidRDefault="00472767" w:rsidP="008B6883">
      <w:pPr>
        <w:pStyle w:val="BodyText2"/>
      </w:pPr>
    </w:p>
    <w:p w14:paraId="6D720B94" w14:textId="77777777" w:rsidR="00472767" w:rsidRDefault="00472767" w:rsidP="008B6883">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8B3123" w:rsidRDefault="008B3123" w:rsidP="008B6883">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8B3123" w:rsidRDefault="008B3123" w:rsidP="008B6883">
                      <w:pPr>
                        <w:pStyle w:val="BodyText2"/>
                      </w:pPr>
                      <w:r>
                        <w:t>mask2</w:t>
                      </w:r>
                    </w:p>
                  </w:txbxContent>
                </v:textbox>
              </v:shape>
            </w:pict>
          </mc:Fallback>
        </mc:AlternateContent>
      </w:r>
    </w:p>
    <w:p w14:paraId="4B331B96" w14:textId="77777777" w:rsidR="00472767" w:rsidRDefault="00472767" w:rsidP="008B6883">
      <w:pPr>
        <w:pStyle w:val="BodyText2"/>
      </w:pPr>
    </w:p>
    <w:p w14:paraId="02B615D9" w14:textId="77777777" w:rsidR="00472767" w:rsidRDefault="00472767" w:rsidP="008B6883">
      <w:pPr>
        <w:pStyle w:val="BodyText2"/>
      </w:pPr>
    </w:p>
    <w:p w14:paraId="1E70DCD5" w14:textId="77777777" w:rsidR="00472767" w:rsidRDefault="00472767" w:rsidP="008B6883">
      <w:pPr>
        <w:pStyle w:val="BodyText2"/>
      </w:pPr>
    </w:p>
    <w:p w14:paraId="6AD4974B" w14:textId="77777777" w:rsidR="00472767" w:rsidRDefault="00472767" w:rsidP="008B6883">
      <w:pPr>
        <w:pStyle w:val="BodyText2"/>
      </w:pPr>
    </w:p>
    <w:p w14:paraId="78BD06C3" w14:textId="77777777" w:rsidR="00472767" w:rsidRDefault="00472767" w:rsidP="008B6883">
      <w:pPr>
        <w:pStyle w:val="BodyText2"/>
      </w:pPr>
    </w:p>
    <w:p w14:paraId="06B9640D" w14:textId="77777777" w:rsidR="00472767" w:rsidRDefault="00472767" w:rsidP="008B6883">
      <w:pPr>
        <w:pStyle w:val="BodyText2"/>
      </w:pPr>
    </w:p>
    <w:p w14:paraId="113FE7EB" w14:textId="77777777" w:rsidR="00472767" w:rsidRDefault="00472767" w:rsidP="008B6883">
      <w:pPr>
        <w:pStyle w:val="BodyText2"/>
      </w:pPr>
    </w:p>
    <w:p w14:paraId="5BB0E7C1" w14:textId="77777777" w:rsidR="00472767" w:rsidRDefault="00472767" w:rsidP="008B6883">
      <w:pPr>
        <w:pStyle w:val="BodyText2"/>
      </w:pPr>
    </w:p>
    <w:p w14:paraId="2CB7B899" w14:textId="77777777" w:rsidR="00472767" w:rsidRDefault="00472767" w:rsidP="008B6883">
      <w:pPr>
        <w:pStyle w:val="BodyText2"/>
      </w:pPr>
    </w:p>
    <w:p w14:paraId="1F318520" w14:textId="77777777" w:rsidR="00472767" w:rsidRDefault="00472767" w:rsidP="008B6883">
      <w:pPr>
        <w:pStyle w:val="BodyText2"/>
      </w:pPr>
    </w:p>
    <w:p w14:paraId="49CCD14D" w14:textId="77777777" w:rsidR="00472767" w:rsidRDefault="00472767" w:rsidP="008B6883">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8B6883">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8B6883">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8B6883">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8B3123" w:rsidRDefault="008B3123" w:rsidP="008B6883">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8B3123" w:rsidRDefault="008B3123" w:rsidP="008B6883">
                      <w:pPr>
                        <w:pStyle w:val="BodyText2"/>
                      </w:pPr>
                      <w:r>
                        <w:t>Before buffering with a negative number</w:t>
                      </w:r>
                    </w:p>
                  </w:txbxContent>
                </v:textbox>
              </v:shape>
            </w:pict>
          </mc:Fallback>
        </mc:AlternateContent>
      </w:r>
    </w:p>
    <w:p w14:paraId="32921FD4" w14:textId="77777777" w:rsidR="00472767" w:rsidRDefault="00472767" w:rsidP="008B6883">
      <w:pPr>
        <w:pStyle w:val="BodyText2"/>
      </w:pPr>
    </w:p>
    <w:p w14:paraId="2ADBE394" w14:textId="77777777" w:rsidR="00472767" w:rsidRDefault="00472767" w:rsidP="008B6883">
      <w:pPr>
        <w:pStyle w:val="BodyText2"/>
      </w:pPr>
    </w:p>
    <w:p w14:paraId="50B67D41" w14:textId="77777777" w:rsidR="00472767" w:rsidRDefault="00472767" w:rsidP="008B6883">
      <w:pPr>
        <w:pStyle w:val="BodyText2"/>
      </w:pPr>
    </w:p>
    <w:p w14:paraId="03F01450" w14:textId="77777777" w:rsidR="00472767" w:rsidRDefault="00472767" w:rsidP="008B6883">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8B3123" w:rsidRDefault="008B3123" w:rsidP="008B6883">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8B3123" w:rsidRDefault="008B3123" w:rsidP="008B6883">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8B6883">
      <w:pPr>
        <w:pStyle w:val="BodyText2"/>
      </w:pPr>
    </w:p>
    <w:p w14:paraId="5F0A28FA" w14:textId="77777777" w:rsidR="00472767" w:rsidRDefault="00472767" w:rsidP="008B6883">
      <w:pPr>
        <w:pStyle w:val="BodyText2"/>
      </w:pPr>
    </w:p>
    <w:p w14:paraId="23D2E39A" w14:textId="77777777" w:rsidR="00472767" w:rsidRDefault="00472767" w:rsidP="008B6883">
      <w:pPr>
        <w:pStyle w:val="BodyText2"/>
      </w:pPr>
    </w:p>
    <w:p w14:paraId="6C724A2F" w14:textId="77777777" w:rsidR="00472767" w:rsidRDefault="00472767" w:rsidP="008B6883">
      <w:pPr>
        <w:pStyle w:val="BodyText2"/>
      </w:pPr>
    </w:p>
    <w:p w14:paraId="7794D299" w14:textId="77777777" w:rsidR="00472767" w:rsidRDefault="00472767" w:rsidP="008B6883">
      <w:pPr>
        <w:pStyle w:val="BodyText2"/>
      </w:pPr>
      <w:r>
        <w:t xml:space="preserve"> </w:t>
      </w:r>
    </w:p>
    <w:p w14:paraId="23603C95" w14:textId="77777777" w:rsidR="00472767" w:rsidRDefault="00472767" w:rsidP="008B6883">
      <w:pPr>
        <w:pStyle w:val="BodyText2"/>
      </w:pPr>
      <w:r>
        <w:t xml:space="preserve">This problem occurs with DEMs that have a higher resolution, e.g. 1000m and 250m and so we don’t use mask2’s with these DEMs. </w:t>
      </w:r>
    </w:p>
    <w:p w14:paraId="3E00E37D" w14:textId="77777777" w:rsidR="00472767" w:rsidRDefault="00472767" w:rsidP="008B6883">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8B6883">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46">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8B6883">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8B6883">
      <w:pPr>
        <w:pStyle w:val="BodyText2"/>
      </w:pPr>
      <w:r>
        <w:t xml:space="preserve">There is a calibration issue with the B10, B11 on L8 – see </w:t>
      </w:r>
      <w:hyperlink r:id="rId847" w:history="1">
        <w:r w:rsidRPr="00D542FC">
          <w:rPr>
            <w:rStyle w:val="Hyperlink"/>
          </w:rPr>
          <w:t>here</w:t>
        </w:r>
      </w:hyperlink>
      <w:r>
        <w:t>.</w:t>
      </w:r>
    </w:p>
    <w:p w14:paraId="028F17AC" w14:textId="77777777" w:rsidR="00472767" w:rsidRDefault="00472767" w:rsidP="008B6883">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8B6883">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6887711E" w:rsidR="00472767" w:rsidRDefault="00472767" w:rsidP="00472767">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5</w:t>
      </w:r>
      <w:r w:rsidR="00F1369F">
        <w:rPr>
          <w:noProof/>
        </w:rPr>
        <w:fldChar w:fldCharType="end"/>
      </w:r>
      <w:r>
        <w:t xml:space="preserve"> Issues with missing thermal data in collection.median()</w:t>
      </w:r>
    </w:p>
    <w:p w14:paraId="21EC050D" w14:textId="77777777" w:rsidR="00472767" w:rsidRDefault="00472767" w:rsidP="008B6883">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8B6883">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8B3123" w:rsidRDefault="008B3123" w:rsidP="008B6883">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8B3123" w:rsidRDefault="008B3123" w:rsidP="008B6883">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8B3123" w:rsidRDefault="008B3123" w:rsidP="008B6883">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8B3123" w:rsidRDefault="008B3123" w:rsidP="008B6883">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9">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66164808" w:rsidR="00472767" w:rsidRDefault="00472767" w:rsidP="00472767">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6</w:t>
      </w:r>
      <w:r w:rsidR="00F1369F">
        <w:rPr>
          <w:noProof/>
        </w:rPr>
        <w:fldChar w:fldCharType="end"/>
      </w:r>
      <w:r>
        <w:t xml:space="preserve"> Misaligned thermal band data</w:t>
      </w:r>
    </w:p>
    <w:p w14:paraId="14679333" w14:textId="77777777" w:rsidR="00472767" w:rsidRPr="00864AF9" w:rsidRDefault="00472767" w:rsidP="008B6883">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8B6883">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8B6883">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8B6883">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8B6883">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8B6883">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50"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8B6883">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8B6883">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8B6883">
      <w:pPr>
        <w:pStyle w:val="BodyText2"/>
      </w:pPr>
      <w:r>
        <w:t>There is noise from missing data in Landsat 5 (mainly the NIR band):</w:t>
      </w:r>
    </w:p>
    <w:p w14:paraId="7B1EC3C4" w14:textId="77777777" w:rsidR="00472767" w:rsidRDefault="00472767" w:rsidP="008B6883">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1">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8B6883">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8B6883">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8B6883">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8B6883">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8B6883">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8B3123" w:rsidRDefault="008B3123" w:rsidP="008B6883">
                            <w:pPr>
                              <w:pStyle w:val="BodyText2"/>
                            </w:pPr>
                            <w:r>
                              <w:t>NNXWX        = 33%</w:t>
                            </w:r>
                          </w:p>
                          <w:p w14:paraId="03314017" w14:textId="77777777" w:rsidR="008B3123" w:rsidRDefault="008B3123" w:rsidP="008B6883">
                            <w:pPr>
                              <w:pStyle w:val="BodyText2"/>
                            </w:pPr>
                            <w:r>
                              <w:t>NNXWW      = 50%</w:t>
                            </w:r>
                          </w:p>
                          <w:p w14:paraId="13746BFA" w14:textId="77777777" w:rsidR="008B3123" w:rsidRDefault="008B3123" w:rsidP="008B6883">
                            <w:pPr>
                              <w:pStyle w:val="BodyText2"/>
                            </w:pPr>
                            <w:r>
                              <w:t>NNWWW    = 60%</w:t>
                            </w:r>
                          </w:p>
                          <w:p w14:paraId="745F2372" w14:textId="77777777" w:rsidR="008B3123" w:rsidRDefault="008B3123" w:rsidP="008B6883">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8B3123" w:rsidRDefault="008B3123" w:rsidP="008B6883">
                      <w:pPr>
                        <w:pStyle w:val="BodyText2"/>
                      </w:pPr>
                      <w:r>
                        <w:t>NNXWX        = 33%</w:t>
                      </w:r>
                    </w:p>
                    <w:p w14:paraId="03314017" w14:textId="77777777" w:rsidR="008B3123" w:rsidRDefault="008B3123" w:rsidP="008B6883">
                      <w:pPr>
                        <w:pStyle w:val="BodyText2"/>
                      </w:pPr>
                      <w:r>
                        <w:t>NNXWW      = 50%</w:t>
                      </w:r>
                    </w:p>
                    <w:p w14:paraId="13746BFA" w14:textId="77777777" w:rsidR="008B3123" w:rsidRDefault="008B3123" w:rsidP="008B6883">
                      <w:pPr>
                        <w:pStyle w:val="BodyText2"/>
                      </w:pPr>
                      <w:r>
                        <w:t>NNWWW    = 60%</w:t>
                      </w:r>
                    </w:p>
                    <w:p w14:paraId="745F2372" w14:textId="77777777" w:rsidR="008B3123" w:rsidRDefault="008B3123" w:rsidP="008B6883">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8B3123" w:rsidRDefault="008B3123" w:rsidP="008B6883">
                            <w:pPr>
                              <w:pStyle w:val="BodyText2"/>
                            </w:pPr>
                            <w:r>
                              <w:t>WWWWW = 100%</w:t>
                            </w:r>
                          </w:p>
                          <w:p w14:paraId="526FDD06" w14:textId="77777777" w:rsidR="008B3123" w:rsidRDefault="008B3123" w:rsidP="008B6883">
                            <w:pPr>
                              <w:pStyle w:val="BodyText2"/>
                            </w:pPr>
                            <w:r>
                              <w:t>WXWXX       = 1</w:t>
                            </w:r>
                            <w:r w:rsidRPr="00CB2A7F">
                              <w:t>00%</w:t>
                            </w:r>
                          </w:p>
                          <w:p w14:paraId="287F230F" w14:textId="77777777" w:rsidR="008B3123" w:rsidRDefault="008B3123" w:rsidP="008B6883">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8B3123" w:rsidRDefault="008B3123" w:rsidP="008B6883">
                      <w:pPr>
                        <w:pStyle w:val="BodyText2"/>
                      </w:pPr>
                      <w:r>
                        <w:t>WWWWW = 100%</w:t>
                      </w:r>
                    </w:p>
                    <w:p w14:paraId="526FDD06" w14:textId="77777777" w:rsidR="008B3123" w:rsidRDefault="008B3123" w:rsidP="008B6883">
                      <w:pPr>
                        <w:pStyle w:val="BodyText2"/>
                      </w:pPr>
                      <w:r>
                        <w:t>WXWXX       = 1</w:t>
                      </w:r>
                      <w:r w:rsidRPr="00CB2A7F">
                        <w:t>00%</w:t>
                      </w:r>
                    </w:p>
                    <w:p w14:paraId="287F230F" w14:textId="77777777" w:rsidR="008B3123" w:rsidRDefault="008B3123" w:rsidP="008B6883">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2">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8B6883">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8B6883">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8B6883">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3">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8B6883">
      <w:pPr>
        <w:pStyle w:val="BodyText2"/>
      </w:pPr>
      <w:r>
        <w:t>Vectorised at 30m in Mali:</w:t>
      </w:r>
    </w:p>
    <w:p w14:paraId="3B5061CB" w14:textId="77777777" w:rsidR="00472767" w:rsidRDefault="00472767" w:rsidP="008B6883">
      <w:pPr>
        <w:pStyle w:val="BodyText2"/>
        <w:rPr>
          <w:noProof/>
        </w:rPr>
      </w:pPr>
    </w:p>
    <w:p w14:paraId="15C48117" w14:textId="77777777" w:rsidR="00472767" w:rsidRPr="005C096A" w:rsidRDefault="00472767" w:rsidP="008B6883">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4">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8B6883">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8B6883">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8B6883">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8B6883">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8B6883">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8B6883">
      <w:pPr>
        <w:pStyle w:val="BodyText2"/>
      </w:pPr>
      <w:r>
        <w:t>Here is the workflow to export an image for Steve Schill:</w:t>
      </w:r>
    </w:p>
    <w:p w14:paraId="211889BE" w14:textId="77777777" w:rsidR="00472767" w:rsidRDefault="00472767" w:rsidP="002578F7">
      <w:pPr>
        <w:pStyle w:val="ListNumber"/>
        <w:numPr>
          <w:ilvl w:val="0"/>
          <w:numId w:val="35"/>
        </w:numPr>
      </w:pPr>
      <w:r>
        <w:t>Export a shapefile boundary to KML and import into a Fusion table</w:t>
      </w:r>
    </w:p>
    <w:p w14:paraId="4569123E" w14:textId="77777777" w:rsidR="00472767" w:rsidRDefault="00472767" w:rsidP="002578F7">
      <w:pPr>
        <w:pStyle w:val="ListNumber"/>
        <w:numPr>
          <w:ilvl w:val="0"/>
          <w:numId w:val="35"/>
        </w:numPr>
      </w:pPr>
      <w:r>
        <w:t>Mask the p32 occurrence with 0 and export the image to tif</w:t>
      </w:r>
    </w:p>
    <w:p w14:paraId="6AEDB4A7" w14:textId="77777777" w:rsidR="00472767" w:rsidRPr="001E2B93" w:rsidRDefault="00472767" w:rsidP="002578F7">
      <w:pPr>
        <w:pStyle w:val="ListNumber"/>
        <w:numPr>
          <w:ilvl w:val="0"/>
          <w:numId w:val="35"/>
        </w:numPr>
      </w:pPr>
    </w:p>
    <w:p w14:paraId="3C386C98" w14:textId="77777777" w:rsidR="00472767" w:rsidRDefault="00472767" w:rsidP="00472767">
      <w:pPr>
        <w:pStyle w:val="Heading8"/>
      </w:pPr>
      <w:r>
        <w:t>Country Statistics</w:t>
      </w:r>
    </w:p>
    <w:p w14:paraId="5BAADBDC" w14:textId="77777777" w:rsidR="00472767" w:rsidRDefault="00472767" w:rsidP="008B6883">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55" w:history="1">
        <w:r w:rsidRPr="002434A5">
          <w:rPr>
            <w:rStyle w:val="Hyperlink"/>
          </w:rPr>
          <w:t>this</w:t>
        </w:r>
      </w:hyperlink>
      <w:r>
        <w:t xml:space="preserve"> FME script. There are only 3500 records!</w:t>
      </w:r>
    </w:p>
    <w:p w14:paraId="44C15C31" w14:textId="77777777" w:rsidR="00472767" w:rsidRDefault="00472767" w:rsidP="008B6883">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8B6883">
      <w:pPr>
        <w:pStyle w:val="BodyText2"/>
      </w:pPr>
      <w:r>
        <w:t xml:space="preserve">March 2016. We are importing Noels country statistics into Postgresql using FME and then creating the main country statistics tables using queries from </w:t>
      </w:r>
      <w:hyperlink r:id="rId856"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8B6883">
      <w:pPr>
        <w:pStyle w:val="BodyText2"/>
      </w:pPr>
      <w:r>
        <w:t>June 2016 – added in Greenland after it was reprocessed for cleaning into the final country analysis table.</w:t>
      </w:r>
    </w:p>
    <w:p w14:paraId="5D165B0A" w14:textId="77777777" w:rsidR="00472767" w:rsidRDefault="00472767" w:rsidP="008B6883">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8B6883">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57"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8B6883">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8B6883">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DD4343">
            <w:pPr>
              <w:pStyle w:val="Tiny"/>
            </w:pPr>
            <w:r>
              <w:t>Armenia</w:t>
            </w:r>
          </w:p>
        </w:tc>
        <w:tc>
          <w:tcPr>
            <w:tcW w:w="2388" w:type="dxa"/>
          </w:tcPr>
          <w:p w14:paraId="66EB3C54"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DD4343">
            <w:pPr>
              <w:pStyle w:val="Tiny"/>
            </w:pPr>
            <w:r w:rsidRPr="007C2A02">
              <w:t>Azerbaijan</w:t>
            </w:r>
          </w:p>
        </w:tc>
        <w:tc>
          <w:tcPr>
            <w:tcW w:w="2388" w:type="dxa"/>
          </w:tcPr>
          <w:p w14:paraId="17312451"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DD4343">
            <w:pPr>
              <w:pStyle w:val="Tiny"/>
            </w:pPr>
            <w:r w:rsidRPr="007C2A02">
              <w:t>Georgia</w:t>
            </w:r>
          </w:p>
        </w:tc>
        <w:tc>
          <w:tcPr>
            <w:tcW w:w="2388" w:type="dxa"/>
          </w:tcPr>
          <w:p w14:paraId="18439E5C"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DD4343">
            <w:pPr>
              <w:pStyle w:val="Tiny"/>
            </w:pPr>
            <w:r w:rsidRPr="007C2A02">
              <w:t>Kazakhstan</w:t>
            </w:r>
          </w:p>
        </w:tc>
        <w:tc>
          <w:tcPr>
            <w:tcW w:w="2388" w:type="dxa"/>
          </w:tcPr>
          <w:p w14:paraId="6C111A3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DD4343">
            <w:pPr>
              <w:pStyle w:val="Tiny"/>
            </w:pPr>
            <w:r w:rsidRPr="007C2A02">
              <w:t>Turkey</w:t>
            </w:r>
          </w:p>
        </w:tc>
        <w:tc>
          <w:tcPr>
            <w:tcW w:w="2388" w:type="dxa"/>
          </w:tcPr>
          <w:p w14:paraId="64D35791"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DD4343">
            <w:pPr>
              <w:pStyle w:val="Tiny"/>
            </w:pPr>
            <w:r w:rsidRPr="007C2A02">
              <w:t>Akrotiri and Dhekelia</w:t>
            </w:r>
          </w:p>
        </w:tc>
        <w:tc>
          <w:tcPr>
            <w:tcW w:w="2388" w:type="dxa"/>
          </w:tcPr>
          <w:p w14:paraId="790CD0F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DD4343">
            <w:pPr>
              <w:pStyle w:val="Tiny"/>
            </w:pPr>
            <w:r w:rsidRPr="007C2A02">
              <w:t>Northern Cyprus</w:t>
            </w:r>
          </w:p>
        </w:tc>
        <w:tc>
          <w:tcPr>
            <w:tcW w:w="2388" w:type="dxa"/>
          </w:tcPr>
          <w:p w14:paraId="3AF3C22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DD4343">
            <w:pPr>
              <w:pStyle w:val="Tiny"/>
            </w:pPr>
            <w:r w:rsidRPr="007C2A02">
              <w:t>Sint Maarten</w:t>
            </w:r>
          </w:p>
        </w:tc>
        <w:tc>
          <w:tcPr>
            <w:tcW w:w="2388" w:type="dxa"/>
          </w:tcPr>
          <w:p w14:paraId="004AB53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DD4343">
            <w:pPr>
              <w:pStyle w:val="Tiny"/>
            </w:pPr>
            <w:r w:rsidRPr="007C2A02">
              <w:t>St. Pierre &amp; Miquelon</w:t>
            </w:r>
          </w:p>
        </w:tc>
        <w:tc>
          <w:tcPr>
            <w:tcW w:w="2388" w:type="dxa"/>
          </w:tcPr>
          <w:p w14:paraId="1159DD0F"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DD4343">
            <w:pPr>
              <w:pStyle w:val="Tiny"/>
            </w:pPr>
            <w:r w:rsidRPr="007C2A02">
              <w:t>St. Vincent &amp; the Grenadines</w:t>
            </w:r>
          </w:p>
        </w:tc>
        <w:tc>
          <w:tcPr>
            <w:tcW w:w="2388" w:type="dxa"/>
          </w:tcPr>
          <w:p w14:paraId="39FCA36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8B6883">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8B6883">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8B6883">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8B6883">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8B6883">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58" w:history="1">
        <w:r w:rsidRPr="00A05B74">
          <w:rPr>
            <w:rStyle w:val="Hyperlink"/>
          </w:rPr>
          <w:t>this</w:t>
        </w:r>
      </w:hyperlink>
      <w:r>
        <w:t xml:space="preserve"> code (for all countries) and put the results </w:t>
      </w:r>
      <w:hyperlink r:id="rId859"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60" w:history="1">
        <w:r w:rsidRPr="00FA6AAC">
          <w:rPr>
            <w:rStyle w:val="Hyperlink"/>
          </w:rPr>
          <w:t>this</w:t>
        </w:r>
      </w:hyperlink>
      <w:r>
        <w:t xml:space="preserve"> FME script. Then produced the output table with </w:t>
      </w:r>
      <w:hyperlink r:id="rId861" w:history="1">
        <w:r w:rsidRPr="00FA6AAC">
          <w:rPr>
            <w:rStyle w:val="Hyperlink"/>
          </w:rPr>
          <w:t>this</w:t>
        </w:r>
      </w:hyperlink>
      <w:r>
        <w:t xml:space="preserve"> SQL query.</w:t>
      </w:r>
    </w:p>
    <w:p w14:paraId="171B3797" w14:textId="77777777" w:rsidR="00472767" w:rsidRPr="00AC2762" w:rsidRDefault="00472767" w:rsidP="008B6883">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8B6883">
      <w:pPr>
        <w:pStyle w:val="BodyText2"/>
      </w:pPr>
      <w:r>
        <w:t>Run the ‘</w:t>
      </w:r>
      <w:r w:rsidRPr="00F8306C">
        <w:t>Step 6 - 32 year trend analysis</w:t>
      </w:r>
      <w:r>
        <w:t>’ GEE code with your UDA polygon</w:t>
      </w:r>
    </w:p>
    <w:p w14:paraId="791104A5" w14:textId="77777777" w:rsidR="00472767" w:rsidRDefault="00472767" w:rsidP="008B6883">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8B6883">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237F98" w:rsidP="008B6883">
      <w:pPr>
        <w:pStyle w:val="BodyText2"/>
      </w:pPr>
      <w:hyperlink r:id="rId862"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8B6883">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8B6883">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3">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8B6883">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8B6883">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8B6883">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8B6883">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4">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8B6883">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8B6883">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5">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8B6883">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8B6883">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66"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8B6883">
      <w:pPr>
        <w:pStyle w:val="BodyText2"/>
      </w:pPr>
      <w:r>
        <w:t>For the &gt;0.1 and &lt;0.2 non pure water we have the following variables names from the GEE code:</w:t>
      </w:r>
    </w:p>
    <w:p w14:paraId="40665D33" w14:textId="77777777" w:rsidR="00472767" w:rsidRPr="00894108" w:rsidRDefault="00472767" w:rsidP="008B6883">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8B6883">
      <w:pPr>
        <w:pStyle w:val="BodyText2"/>
      </w:pPr>
      <w:r>
        <w:t>We have missing detection for the River Nile in August</w:t>
      </w:r>
    </w:p>
    <w:p w14:paraId="6618F28E" w14:textId="77777777" w:rsidR="00472767" w:rsidRDefault="00472767" w:rsidP="008B6883">
      <w:pPr>
        <w:pStyle w:val="BodyText2"/>
      </w:pPr>
      <w:r>
        <w:t>There is striping in water caused by the noise mask which removes L5 striping issues – e.g. in Badwater in California</w:t>
      </w:r>
    </w:p>
    <w:p w14:paraId="661E2B7E" w14:textId="77777777" w:rsidR="00472767" w:rsidRDefault="00472767" w:rsidP="008B6883">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8B6883">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8B6883">
      <w:pPr>
        <w:pStyle w:val="BodyText2"/>
      </w:pPr>
      <w:r>
        <w:t xml:space="preserve">Available here: </w:t>
      </w:r>
      <w:hyperlink r:id="rId867" w:anchor="workspace" w:history="1">
        <w:r w:rsidRPr="00A24DBE">
          <w:rPr>
            <w:rStyle w:val="Hyperlink"/>
          </w:rPr>
          <w:t>https://explorer.earthengine.google.com/#workspace</w:t>
        </w:r>
      </w:hyperlink>
      <w:r>
        <w:t xml:space="preserve"> </w:t>
      </w:r>
    </w:p>
    <w:p w14:paraId="067C8F9F" w14:textId="29DE7F8F" w:rsidR="00472767" w:rsidRDefault="00472767" w:rsidP="008B6883">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8B6883">
      <w:pPr>
        <w:pStyle w:val="BodyText2"/>
      </w:pPr>
      <w:r>
        <w:t xml:space="preserve">Granted access on 10/6/2013. Available </w:t>
      </w:r>
      <w:hyperlink r:id="rId868" w:anchor="workspace" w:history="1">
        <w:r w:rsidRPr="009974D0">
          <w:rPr>
            <w:rStyle w:val="Hyperlink"/>
          </w:rPr>
          <w:t>here</w:t>
        </w:r>
      </w:hyperlink>
      <w:r>
        <w:t xml:space="preserve">. Once logged in you can save workspaces to json and load them. Tutorial and getting started guide </w:t>
      </w:r>
      <w:hyperlink r:id="rId869" w:history="1">
        <w:r w:rsidRPr="00210857">
          <w:rPr>
            <w:rStyle w:val="Hyperlink"/>
          </w:rPr>
          <w:t>here</w:t>
        </w:r>
      </w:hyperlink>
      <w:r>
        <w:t xml:space="preserve">. Video of classification </w:t>
      </w:r>
      <w:hyperlink r:id="rId870" w:history="1">
        <w:r w:rsidRPr="00BD26B2">
          <w:rPr>
            <w:rStyle w:val="Hyperlink"/>
          </w:rPr>
          <w:t>here</w:t>
        </w:r>
      </w:hyperlink>
      <w:r>
        <w:t>.</w:t>
      </w:r>
    </w:p>
    <w:p w14:paraId="205CF800" w14:textId="77777777" w:rsidR="00472767" w:rsidRDefault="00472767" w:rsidP="008B6883">
      <w:pPr>
        <w:pStyle w:val="BodyText2"/>
      </w:pPr>
      <w:r>
        <w:t xml:space="preserve">You cant add Landsat 8 imagery from the Data Catalog page for some reason, but if you get the Asset ID (e.g. from the USGS </w:t>
      </w:r>
      <w:hyperlink r:id="rId871"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2578F7">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2578F7">
      <w:pPr>
        <w:pStyle w:val="ListNumber"/>
      </w:pPr>
      <w:r>
        <w:t>Add an imagery layer to classify</w:t>
      </w:r>
    </w:p>
    <w:p w14:paraId="073011F6" w14:textId="77777777" w:rsidR="00472767" w:rsidRDefault="00472767" w:rsidP="002578F7">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8B6883">
      <w:pPr>
        <w:pStyle w:val="BodyText2"/>
      </w:pPr>
      <w:r>
        <w:t>This is buggy and I had to add a MODIS scene to make it work.</w:t>
      </w:r>
    </w:p>
    <w:p w14:paraId="247023E2" w14:textId="77777777" w:rsidR="00472767" w:rsidRDefault="00472767" w:rsidP="008B6883">
      <w:pPr>
        <w:pStyle w:val="BodyText2"/>
      </w:pPr>
      <w:r>
        <w:t>Extracting classified data</w:t>
      </w:r>
    </w:p>
    <w:p w14:paraId="7D1D48B9" w14:textId="77777777" w:rsidR="00472767" w:rsidRDefault="00472767" w:rsidP="008B6883">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8B6883">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8B6883">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8B6883">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8B6883">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872"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8B6883">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8B6883">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8B6883">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8B6883">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53" w:name="_Ref396225608"/>
      <w:r>
        <w:t>Aggregation</w:t>
      </w:r>
    </w:p>
    <w:p w14:paraId="29229149" w14:textId="77777777" w:rsidR="00472767" w:rsidRDefault="00472767" w:rsidP="008B6883">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873"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8B6883">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874" w:history="1">
        <w:r w:rsidRPr="0071114B">
          <w:rPr>
            <w:rStyle w:val="Hyperlink"/>
          </w:rPr>
          <w:t>this</w:t>
        </w:r>
      </w:hyperlink>
      <w:r>
        <w:t xml:space="preserve"> example.</w:t>
      </w:r>
    </w:p>
    <w:p w14:paraId="21713AD5" w14:textId="659A9196" w:rsidR="00614FAB" w:rsidRDefault="00266388" w:rsidP="008B6883">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875" w:history="1">
        <w:r w:rsidR="008B67DE" w:rsidRPr="008B67DE">
          <w:rPr>
            <w:rStyle w:val="Hyperlink"/>
          </w:rPr>
          <w:t>spec</w:t>
        </w:r>
      </w:hyperlink>
      <w:r w:rsidR="008B67DE">
        <w:t xml:space="preserve">:  </w:t>
      </w:r>
    </w:p>
    <w:p w14:paraId="2F0964AB" w14:textId="71CFCB54" w:rsidR="00614FAB" w:rsidRDefault="00614FAB" w:rsidP="008B6883">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6">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7">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8B6883">
      <w:pPr>
        <w:pStyle w:val="BodyText2"/>
      </w:pPr>
      <w:r>
        <w:t>How to solve?</w:t>
      </w:r>
      <w:r w:rsidR="004F1D68">
        <w:t xml:space="preserve"> The max resolution seems to be 31000 pixels.</w:t>
      </w:r>
    </w:p>
    <w:p w14:paraId="65568437" w14:textId="29D65DF0" w:rsidR="00FF6950" w:rsidRDefault="00FF6950" w:rsidP="008B6883">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8B6883">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8">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8B6883">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8B6883">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8B6883">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8B6883">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8B6883">
      <w:pPr>
        <w:pStyle w:val="BodyText2"/>
      </w:pPr>
      <w:r>
        <w:t>It seems that ee.Reduce.sum() and ee.ImageCollection.sum() work differently. ee.Reduce.sum() adds up the values for a collection but ON THE MASKED VALUES!!!</w:t>
      </w:r>
    </w:p>
    <w:p w14:paraId="799D5AA7" w14:textId="07D9E97D" w:rsidR="003D2A15" w:rsidRDefault="003D2A15" w:rsidP="008B6883">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54" w:name="_Ref396812590"/>
      <w:r>
        <w:t>Changing TOA values</w:t>
      </w:r>
      <w:bookmarkEnd w:id="154"/>
    </w:p>
    <w:p w14:paraId="36DFF760" w14:textId="77777777" w:rsidR="00472767" w:rsidRDefault="00472767" w:rsidP="008B6883">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8B6883">
      <w:pPr>
        <w:pStyle w:val="BodyText2"/>
      </w:pPr>
      <w:r>
        <w:t xml:space="preserve">Running the </w:t>
      </w:r>
      <w:hyperlink r:id="rId879"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8B6883">
      <w:pPr>
        <w:pStyle w:val="BodyText2"/>
      </w:pPr>
      <w:r>
        <w:t xml:space="preserve">That routine has been removed. Created </w:t>
      </w:r>
      <w:hyperlink r:id="rId880"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8B6883">
      <w:pPr>
        <w:pStyle w:val="BodyText2"/>
        <w:rPr>
          <w:noProof/>
        </w:rPr>
      </w:pPr>
      <w:r>
        <w:rPr>
          <w:noProof/>
        </w:rPr>
        <w:lastRenderedPageBreak/>
        <w:t>Not sure about the next image – think it is wrong!</w:t>
      </w:r>
    </w:p>
    <w:p w14:paraId="775B2B49" w14:textId="77777777" w:rsidR="00472767" w:rsidRDefault="00472767" w:rsidP="008B6883">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1"/>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55" w:name="_Ref412031977"/>
      <w:r>
        <w:t>At the edges</w:t>
      </w:r>
      <w:bookmarkEnd w:id="155"/>
    </w:p>
    <w:p w14:paraId="6BBDF16F" w14:textId="77777777" w:rsidR="00472767" w:rsidRDefault="00472767" w:rsidP="008B6883">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8B6883">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2">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3">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8B6883">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4">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5">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8B6883">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8B6883">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56" w:name="_Ref461191124"/>
      <w:r>
        <w:t>Missing scenes</w:t>
      </w:r>
      <w:bookmarkEnd w:id="156"/>
    </w:p>
    <w:p w14:paraId="78AEFB5C" w14:textId="77777777" w:rsidR="00472767" w:rsidRDefault="00472767" w:rsidP="008B6883">
      <w:pPr>
        <w:pStyle w:val="BodyText2"/>
      </w:pPr>
      <w:r>
        <w:t xml:space="preserve">For Landsat 5 not all of the raw scenes have a corresponding TOA scene. See the GEE code </w:t>
      </w:r>
      <w:hyperlink r:id="rId886"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8B6883">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56BCD06E" w:rsidR="00472767" w:rsidRDefault="00472767" w:rsidP="00472767">
      <w:pPr>
        <w:pStyle w:val="Heading6"/>
      </w:pPr>
      <w:r>
        <w:t>Shifting images</w:t>
      </w:r>
      <w:bookmarkEnd w:id="153"/>
    </w:p>
    <w:p w14:paraId="503E625B" w14:textId="77777777" w:rsidR="00472767" w:rsidRDefault="00472767" w:rsidP="008B6883">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8B6883">
      <w:pPr>
        <w:pStyle w:val="BodyText2"/>
      </w:pPr>
      <w:r>
        <w:t>Extent from getImageUrl1:</w:t>
      </w:r>
    </w:p>
    <w:p w14:paraId="0FD8E3BD" w14:textId="77777777" w:rsidR="00472767" w:rsidRPr="005C78EF" w:rsidRDefault="00472767" w:rsidP="008B6883">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8B6883">
      <w:pPr>
        <w:pStyle w:val="BodyText2"/>
      </w:pPr>
      <w:r w:rsidRPr="005C78EF">
        <w:rPr>
          <w:color w:val="881391"/>
        </w:rPr>
        <w:t>xmin</w:t>
      </w:r>
      <w:r w:rsidRPr="005C78EF">
        <w:t>: 435567.112885351</w:t>
      </w:r>
    </w:p>
    <w:p w14:paraId="7E3FD390" w14:textId="77777777" w:rsidR="00472767" w:rsidRPr="005C78EF" w:rsidRDefault="00472767" w:rsidP="008B6883">
      <w:pPr>
        <w:pStyle w:val="BodyText2"/>
      </w:pPr>
      <w:r w:rsidRPr="005C78EF">
        <w:rPr>
          <w:color w:val="881391"/>
        </w:rPr>
        <w:t>ymax</w:t>
      </w:r>
      <w:r w:rsidRPr="005C78EF">
        <w:t>: 5403738.254708873</w:t>
      </w:r>
    </w:p>
    <w:p w14:paraId="71A4416E" w14:textId="77777777" w:rsidR="00472767" w:rsidRPr="005C78EF" w:rsidRDefault="00472767" w:rsidP="008B6883">
      <w:pPr>
        <w:pStyle w:val="BodyText2"/>
      </w:pPr>
      <w:r w:rsidRPr="005C78EF">
        <w:rPr>
          <w:color w:val="881391"/>
        </w:rPr>
        <w:t>ymin</w:t>
      </w:r>
      <w:r w:rsidRPr="005C78EF">
        <w:t>: 5384151.266210822</w:t>
      </w:r>
    </w:p>
    <w:p w14:paraId="456F1E8F" w14:textId="77777777" w:rsidR="00472767" w:rsidRDefault="00472767" w:rsidP="008B6883">
      <w:pPr>
        <w:pStyle w:val="BodyText2"/>
      </w:pPr>
      <w:r>
        <w:t>Extent from the WMS_scene call (they are the same!):</w:t>
      </w:r>
    </w:p>
    <w:p w14:paraId="52F428B1" w14:textId="77777777" w:rsidR="00472767" w:rsidRDefault="00472767" w:rsidP="008B6883">
      <w:pPr>
        <w:pStyle w:val="BodyText2"/>
      </w:pPr>
      <w:r w:rsidRPr="005C78EF">
        <w:t>BBOX:</w:t>
      </w:r>
      <w:r w:rsidRPr="007968AC">
        <w:t xml:space="preserve"> 435242.25551513943,5384476.123581034,465033.58728924673,5404063.112079085</w:t>
      </w:r>
    </w:p>
    <w:p w14:paraId="7BC9F8D8" w14:textId="77777777" w:rsidR="00472767" w:rsidRDefault="00472767" w:rsidP="008B6883">
      <w:pPr>
        <w:pStyle w:val="BodyText2"/>
      </w:pPr>
      <w:r>
        <w:t>The width and height are 1559 and 1025.</w:t>
      </w:r>
    </w:p>
    <w:p w14:paraId="0E5C81EA" w14:textId="77777777" w:rsidR="00472767" w:rsidRDefault="00472767" w:rsidP="008B6883">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7">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8">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237F98" w:rsidP="008B6883">
      <w:pPr>
        <w:pStyle w:val="BodyText2"/>
      </w:pPr>
      <w:hyperlink r:id="rId889" w:history="1">
        <w:r w:rsidR="00472767" w:rsidRPr="00985C4D">
          <w:rPr>
            <w:rStyle w:val="Hyperlink"/>
          </w:rPr>
          <w:t>Call</w:t>
        </w:r>
      </w:hyperlink>
      <w:r w:rsidR="00472767">
        <w:tab/>
      </w:r>
      <w:r w:rsidR="00472767">
        <w:tab/>
      </w:r>
      <w:r w:rsidR="00472767">
        <w:tab/>
      </w:r>
      <w:r w:rsidR="00472767">
        <w:tab/>
      </w:r>
      <w:hyperlink r:id="rId890" w:history="1">
        <w:r w:rsidR="00472767" w:rsidRPr="00985C4D">
          <w:rPr>
            <w:rStyle w:val="Hyperlink"/>
          </w:rPr>
          <w:t>Call</w:t>
        </w:r>
      </w:hyperlink>
      <w:r w:rsidR="00472767">
        <w:t xml:space="preserve"> </w:t>
      </w:r>
    </w:p>
    <w:p w14:paraId="63A3A164" w14:textId="77777777" w:rsidR="00472767" w:rsidRDefault="00472767" w:rsidP="008B6883">
      <w:pPr>
        <w:pStyle w:val="BodyText2"/>
      </w:pPr>
      <w:r>
        <w:t xml:space="preserve">The Web Mercator coordinates are converted to lat/long before sending to Google. E.g. </w:t>
      </w:r>
    </w:p>
    <w:p w14:paraId="17735545" w14:textId="77777777" w:rsidR="00472767" w:rsidRPr="007968AC" w:rsidRDefault="00472767" w:rsidP="008B6883">
      <w:pPr>
        <w:pStyle w:val="BodyText2"/>
      </w:pPr>
      <w:r w:rsidRPr="007968AC">
        <w:t>435242.25551513943,5384476.123581034,465033.58728924673,5404063.112079085</w:t>
      </w:r>
    </w:p>
    <w:p w14:paraId="3E9AE6AC" w14:textId="77777777" w:rsidR="00472767" w:rsidRDefault="00472767" w:rsidP="008B6883">
      <w:pPr>
        <w:pStyle w:val="BodyText2"/>
      </w:pPr>
      <w:r w:rsidRPr="007968AC">
        <w:t xml:space="preserve">Is converted to </w:t>
      </w:r>
    </w:p>
    <w:p w14:paraId="57902D93" w14:textId="77777777" w:rsidR="00472767" w:rsidRDefault="00472767" w:rsidP="008B6883">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8B6883">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8B6883">
      <w:pPr>
        <w:pStyle w:val="BodyText2"/>
      </w:pPr>
      <w:r>
        <w:t xml:space="preserve">The reason why was explained by Noel at the European Geosciences Conference – the difference is due to the geodesic world and the non-geodesic one. This Is described </w:t>
      </w:r>
      <w:hyperlink r:id="rId891"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8B6883">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8B3123" w:rsidRDefault="008B3123" w:rsidP="008B6883">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8B3123" w:rsidRDefault="008B3123" w:rsidP="008B6883">
                      <w:pPr>
                        <w:pStyle w:val="BodyText2"/>
                      </w:pPr>
                      <w:r>
                        <w:t>122,5</w:t>
                      </w:r>
                    </w:p>
                  </w:txbxContent>
                </v:textbox>
              </v:shape>
            </w:pict>
          </mc:Fallback>
        </mc:AlternateContent>
      </w:r>
    </w:p>
    <w:p w14:paraId="19451BC6" w14:textId="77777777" w:rsidR="00472767" w:rsidRDefault="00472767" w:rsidP="008B6883">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8B3123" w:rsidRDefault="008B3123" w:rsidP="008B6883">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8B3123" w:rsidRDefault="008B3123" w:rsidP="008B6883">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8B3123" w:rsidRDefault="008B3123" w:rsidP="008B6883">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8B3123" w:rsidRDefault="008B3123" w:rsidP="008B6883">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8B3123" w:rsidRPr="002D55E3" w:rsidRDefault="008B3123" w:rsidP="008B6883">
                            <w:pPr>
                              <w:pStyle w:val="BodyText2"/>
                            </w:pPr>
                            <w:r>
                              <w:t>Image is shown in blue, but the map bounds are actually larger because of the shape of the world!</w:t>
                            </w:r>
                          </w:p>
                          <w:p w14:paraId="35EF9367" w14:textId="77777777" w:rsidR="008B3123" w:rsidRDefault="008B3123" w:rsidP="008B6883">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8B3123" w:rsidRPr="002D55E3" w:rsidRDefault="008B3123" w:rsidP="008B6883">
                      <w:pPr>
                        <w:pStyle w:val="BodyText2"/>
                      </w:pPr>
                      <w:r>
                        <w:t>Image is shown in blue, but the map bounds are actually larger because of the shape of the world!</w:t>
                      </w:r>
                    </w:p>
                    <w:p w14:paraId="35EF9367" w14:textId="77777777" w:rsidR="008B3123" w:rsidRDefault="008B3123" w:rsidP="008B6883">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8B6883">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8B6883">
      <w:pPr>
        <w:pStyle w:val="BodyText2"/>
      </w:pPr>
    </w:p>
    <w:p w14:paraId="0CF2D5FD" w14:textId="77777777" w:rsidR="00472767" w:rsidRDefault="00472767" w:rsidP="008B6883">
      <w:pPr>
        <w:pStyle w:val="BodyText2"/>
      </w:pPr>
    </w:p>
    <w:p w14:paraId="5B07F4A5" w14:textId="77777777" w:rsidR="00472767" w:rsidRDefault="00472767" w:rsidP="008B6883">
      <w:pPr>
        <w:pStyle w:val="BodyText2"/>
      </w:pPr>
    </w:p>
    <w:p w14:paraId="5B413E73" w14:textId="77777777" w:rsidR="00472767" w:rsidRDefault="00472767" w:rsidP="008B6883">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8B3123" w:rsidRDefault="008B3123" w:rsidP="008B6883">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8B3123" w:rsidRDefault="008B3123" w:rsidP="008B6883">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8B3123" w:rsidRDefault="008B3123" w:rsidP="008B6883">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8B3123" w:rsidRDefault="008B3123" w:rsidP="008B6883">
                      <w:pPr>
                        <w:pStyle w:val="BodyText2"/>
                      </w:pPr>
                      <w:r>
                        <w:t>120,2</w:t>
                      </w:r>
                    </w:p>
                  </w:txbxContent>
                </v:textbox>
              </v:shape>
            </w:pict>
          </mc:Fallback>
        </mc:AlternateContent>
      </w:r>
    </w:p>
    <w:p w14:paraId="710599D1" w14:textId="77777777" w:rsidR="00472767" w:rsidRDefault="00472767" w:rsidP="008B6883">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8B6883">
      <w:pPr>
        <w:pStyle w:val="BodyText2"/>
      </w:pPr>
    </w:p>
    <w:p w14:paraId="116774B5" w14:textId="77777777" w:rsidR="00472767" w:rsidRDefault="00472767" w:rsidP="008B6883">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8B6883">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2">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3">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8B6883">
      <w:pPr>
        <w:pStyle w:val="BodyText2"/>
      </w:pPr>
    </w:p>
    <w:p w14:paraId="2C81D2D2" w14:textId="77777777" w:rsidR="00472767" w:rsidRDefault="00472767" w:rsidP="008B6883">
      <w:pPr>
        <w:pStyle w:val="BodyText2"/>
      </w:pPr>
      <w:r>
        <w:t>The request for this scene included the following information:</w:t>
      </w:r>
    </w:p>
    <w:p w14:paraId="0B8195FD" w14:textId="77777777" w:rsidR="00472767" w:rsidRDefault="00472767" w:rsidP="008B6883">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8B6883">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8B6883">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8B6883">
      <w:pPr>
        <w:pStyle w:val="BodyText2"/>
      </w:pPr>
      <w:r>
        <w:t xml:space="preserve">Miny =     </w:t>
      </w:r>
      <w:r w:rsidRPr="00FE082C">
        <w:t>-1409020.3025</w:t>
      </w:r>
      <w:r>
        <w:tab/>
        <w:t xml:space="preserve">maxy = </w:t>
      </w:r>
      <w:r w:rsidRPr="00FE082C">
        <w:t>-1405020.3025</w:t>
      </w:r>
    </w:p>
    <w:p w14:paraId="38111062" w14:textId="77777777" w:rsidR="00472767" w:rsidRDefault="00472767" w:rsidP="008B6883">
      <w:pPr>
        <w:pStyle w:val="BodyText2"/>
      </w:pPr>
      <w:r>
        <w:t>u'{"x":-69.056288863782356,"y":-12.555729692922133,"spatialReference":{"wkid":4326}}'</w:t>
      </w:r>
    </w:p>
    <w:p w14:paraId="01AE4D4E" w14:textId="77777777" w:rsidR="00472767" w:rsidRDefault="00472767" w:rsidP="008B6883">
      <w:pPr>
        <w:pStyle w:val="BodyText2"/>
      </w:pPr>
      <w:r>
        <w:t>u'{"x":-69.020356252417571,"y":-12.555729692922133,"spatialReference":{"wkid":4326}}'</w:t>
      </w:r>
    </w:p>
    <w:p w14:paraId="16D86AAD" w14:textId="77777777" w:rsidR="00472767" w:rsidRDefault="00472767" w:rsidP="008B6883">
      <w:pPr>
        <w:pStyle w:val="BodyText2"/>
      </w:pPr>
      <w:r>
        <w:t>u'{"x":-69.020356252417571,"y":-12.520654020419975,"spatialReference":{"wkid":4326}}'</w:t>
      </w:r>
    </w:p>
    <w:p w14:paraId="07813151" w14:textId="77777777" w:rsidR="00472767" w:rsidRDefault="00472767" w:rsidP="008B6883">
      <w:pPr>
        <w:pStyle w:val="BodyText2"/>
      </w:pPr>
      <w:r>
        <w:t>u'{"x":-69.056288863782356,"y":-12.520654020419975,"spatialReference":{"wkid":4326}}'</w:t>
      </w:r>
    </w:p>
    <w:p w14:paraId="024D98F7" w14:textId="77777777" w:rsidR="00472767" w:rsidRDefault="00472767" w:rsidP="008B6883">
      <w:pPr>
        <w:pStyle w:val="BodyText2"/>
      </w:pPr>
      <w:r>
        <w:t xml:space="preserve">Here is the link to get the image : </w:t>
      </w:r>
      <w:hyperlink r:id="rId894" w:history="1">
        <w:r w:rsidRPr="0099552E">
          <w:rPr>
            <w:rStyle w:val="Hyperlink"/>
          </w:rPr>
          <w:t>here</w:t>
        </w:r>
      </w:hyperlink>
      <w:r>
        <w:t xml:space="preserve"> and the parameters for the bbox are:</w:t>
      </w:r>
    </w:p>
    <w:p w14:paraId="75F1F978" w14:textId="77777777" w:rsidR="00472767" w:rsidRDefault="00472767" w:rsidP="008B6883">
      <w:pPr>
        <w:pStyle w:val="BodyText2"/>
      </w:pPr>
      <w:r w:rsidRPr="0099552E">
        <w:t>BBOX:-7687310.91238946,-1409020.3025013,-7683310.91238946,-1405020.3025013</w:t>
      </w:r>
      <w:r>
        <w:t xml:space="preserve"> </w:t>
      </w:r>
    </w:p>
    <w:p w14:paraId="5EFC6435" w14:textId="77777777" w:rsidR="00472767" w:rsidRDefault="00472767" w:rsidP="008B6883">
      <w:pPr>
        <w:pStyle w:val="BodyText2"/>
      </w:pPr>
      <w:r>
        <w:t>Looks OK in GEE – see above right.</w:t>
      </w:r>
    </w:p>
    <w:p w14:paraId="139D4084" w14:textId="77777777" w:rsidR="00472767" w:rsidRDefault="00472767" w:rsidP="008B6883">
      <w:pPr>
        <w:pStyle w:val="BodyText2"/>
      </w:pPr>
      <w:r>
        <w:t>There are some potential solutions described in the 2</w:t>
      </w:r>
      <w:r w:rsidRPr="00AB5191">
        <w:rPr>
          <w:vertAlign w:val="superscript"/>
        </w:rPr>
        <w:t>nd</w:t>
      </w:r>
      <w:r>
        <w:t xml:space="preserve"> post </w:t>
      </w:r>
      <w:hyperlink r:id="rId895" w:anchor="inbox/14696b2fb3fd2b09" w:history="1">
        <w:r w:rsidRPr="00AB5191">
          <w:rPr>
            <w:rStyle w:val="Hyperlink"/>
          </w:rPr>
          <w:t>here</w:t>
        </w:r>
      </w:hyperlink>
      <w:r>
        <w:t xml:space="preserve">. None work in our case. </w:t>
      </w:r>
    </w:p>
    <w:p w14:paraId="12C0B3B7" w14:textId="77777777" w:rsidR="00472767" w:rsidRDefault="00472767" w:rsidP="008B6883">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8B6883">
      <w:pPr>
        <w:pStyle w:val="BodyText2"/>
      </w:pPr>
      <w:r>
        <w:t>The following image is of water detection over 30 years and there are a couple of detections where the registration seems to be an issue:</w:t>
      </w:r>
    </w:p>
    <w:p w14:paraId="16548FDE" w14:textId="77777777" w:rsidR="00472767" w:rsidRDefault="00472767" w:rsidP="008B6883">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6">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8B6883">
      <w:pPr>
        <w:pStyle w:val="BodyText2"/>
      </w:pPr>
      <w:r>
        <w:t xml:space="preserve">This is where the Landsat scene was misregistered. This can also be seen in the roadless validation tool with 3 images with totally different registrations. See </w:t>
      </w:r>
      <w:hyperlink r:id="rId897" w:history="1">
        <w:r w:rsidRPr="002703D9">
          <w:rPr>
            <w:rStyle w:val="Hyperlink"/>
          </w:rPr>
          <w:t>here</w:t>
        </w:r>
      </w:hyperlink>
      <w:r>
        <w:t>.</w:t>
      </w:r>
    </w:p>
    <w:p w14:paraId="75103658" w14:textId="53457F1F" w:rsidR="00472767" w:rsidRDefault="00472767" w:rsidP="00472767">
      <w:pPr>
        <w:pStyle w:val="Heading6"/>
      </w:pPr>
      <w:bookmarkStart w:id="157" w:name="_Ref396310427"/>
      <w:r>
        <w:t>Weird changes to water detection</w:t>
      </w:r>
      <w:bookmarkEnd w:id="157"/>
    </w:p>
    <w:p w14:paraId="0A01CFF9" w14:textId="77777777" w:rsidR="00472767" w:rsidRDefault="00472767" w:rsidP="008B6883">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8B6883">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8">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8B6883">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8B6883">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0">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55CAFD94" w:rsidR="00B3168E" w:rsidRDefault="00B3168E" w:rsidP="00B3168E">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7</w:t>
      </w:r>
      <w:r w:rsidR="00F1369F">
        <w:rPr>
          <w:noProof/>
        </w:rPr>
        <w:fldChar w:fldCharType="end"/>
      </w:r>
      <w:r>
        <w:t xml:space="preserve"> Top is polygon in GEE. Middle is exported to KMZ. Bottom is exported to GeoJSON.</w:t>
      </w:r>
    </w:p>
    <w:p w14:paraId="65F7D62F" w14:textId="01BF711B" w:rsidR="00212A4E" w:rsidRPr="00212A4E" w:rsidRDefault="00212A4E" w:rsidP="008B6883">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8B6883">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8B6883">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8B6883">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8B6883">
      <w:pPr>
        <w:pStyle w:val="BodyText2"/>
      </w:pPr>
      <w:r>
        <w:lastRenderedPageBreak/>
        <w:t xml:space="preserve">I created a </w:t>
      </w:r>
      <w:hyperlink r:id="rId901"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8B6883">
      <w:pPr>
        <w:pStyle w:val="BodyText2"/>
      </w:pPr>
      <w:r w:rsidRPr="002046BA">
        <w:t>-57.87812, -30.24461</w:t>
      </w:r>
    </w:p>
    <w:p w14:paraId="09321B51" w14:textId="5AF24998" w:rsidR="002046BA" w:rsidRDefault="002046BA" w:rsidP="008B6883">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2">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8B6883">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8B6883">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8B6883">
      <w:pPr>
        <w:pStyle w:val="BodyText2"/>
      </w:pPr>
      <w:r>
        <w:t xml:space="preserve">Granted access on 27/6/2013 to the Javascript API which is available </w:t>
      </w:r>
      <w:hyperlink r:id="rId903"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8B6883">
      <w:pPr>
        <w:pStyle w:val="BodyText2"/>
      </w:pPr>
      <w:r>
        <w:t xml:space="preserve">You can clip raster data using data from Google Fusion Tables – I created a MalaysiaWDPA Fusion table to test this. You can view your Fusion Tables using </w:t>
      </w:r>
      <w:hyperlink r:id="rId904"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8B6883">
      <w:pPr>
        <w:pStyle w:val="BodyText2"/>
      </w:pPr>
      <w:r>
        <w:t xml:space="preserve">But it looks like you can use </w:t>
      </w:r>
      <w:hyperlink r:id="rId905"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8B6883">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8B6883">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906"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8B6883">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907"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8B6883">
      <w:pPr>
        <w:pStyle w:val="BodyText2"/>
      </w:pPr>
      <w:r>
        <w:t xml:space="preserve">Aha! Looks like there are </w:t>
      </w:r>
      <w:hyperlink r:id="rId908"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8B6883">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8B6883">
      <w:pPr>
        <w:pStyle w:val="BodyText2"/>
      </w:pPr>
      <w:r>
        <w:t>Did it with the global urban layers too.</w:t>
      </w:r>
    </w:p>
    <w:p w14:paraId="38467506" w14:textId="77777777" w:rsidR="00472767" w:rsidRDefault="00472767" w:rsidP="008B6883">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8B6883">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8B6883">
      <w:pPr>
        <w:pStyle w:val="BodyText2"/>
      </w:pPr>
      <w:r>
        <w:t>But actually only Russia wasn’t rendering properly on GFT so there must be some other size limits in GFT.</w:t>
      </w:r>
    </w:p>
    <w:p w14:paraId="3A9ADFBE" w14:textId="77777777" w:rsidR="00472767" w:rsidRDefault="00472767" w:rsidP="008B6883">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8B6883">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9">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8B6883">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8B6883">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8B6883">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8B6883">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8B6883">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8B6883">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910" w:history="1">
        <w:r>
          <w:rPr>
            <w:rStyle w:val="Hyperlink"/>
          </w:rPr>
          <w:t>https://ee-api.appspot.com/api/algorithms</w:t>
        </w:r>
      </w:hyperlink>
      <w:r>
        <w:t>)</w:t>
      </w:r>
    </w:p>
    <w:p w14:paraId="05804BC5" w14:textId="77777777" w:rsidR="00472767" w:rsidRDefault="00472767" w:rsidP="008B6883">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8B6883">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8B6883">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8B6883">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8B6883">
      <w:pPr>
        <w:pStyle w:val="BodyText2"/>
      </w:pPr>
      <w:r>
        <w:t>Going through the examples.</w:t>
      </w:r>
    </w:p>
    <w:p w14:paraId="3B0F2621" w14:textId="77777777" w:rsidR="00472767" w:rsidRPr="00874AA2" w:rsidRDefault="00472767" w:rsidP="008B6883">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8B6883">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8B6883">
      <w:pPr>
        <w:pStyle w:val="BodyText2"/>
      </w:pPr>
    </w:p>
    <w:p w14:paraId="34E00AAB" w14:textId="706FB5A9" w:rsidR="00544598" w:rsidRDefault="00544598" w:rsidP="00544598">
      <w:pPr>
        <w:pStyle w:val="Heading7"/>
      </w:pPr>
      <w:r>
        <w:t>Table Upload</w:t>
      </w:r>
    </w:p>
    <w:p w14:paraId="7235AF3A" w14:textId="77777777" w:rsidR="00494859" w:rsidRDefault="00544598" w:rsidP="008B6883">
      <w:pPr>
        <w:pStyle w:val="BodyText2"/>
      </w:pPr>
      <w:r>
        <w:t xml:space="preserve">This feature became available in June 2017. </w:t>
      </w:r>
    </w:p>
    <w:p w14:paraId="0898FA00" w14:textId="447C904F" w:rsidR="00544598" w:rsidRDefault="00544598" w:rsidP="008B6883">
      <w:pPr>
        <w:pStyle w:val="BodyText2"/>
      </w:pPr>
      <w:r>
        <w:t xml:space="preserve">Uploading the Coral Reef dataset from TNC - it </w:t>
      </w:r>
      <w:r w:rsidR="00A77C04">
        <w:t>took 4 days and then there was an internal error.</w:t>
      </w:r>
    </w:p>
    <w:p w14:paraId="79B8ED0E" w14:textId="2B29BD1D" w:rsidR="00494859" w:rsidRDefault="00494859" w:rsidP="008B6883">
      <w:pPr>
        <w:pStyle w:val="BodyText2"/>
      </w:pPr>
      <w:r>
        <w:t xml:space="preserve">Uploading the August 2017 WDPA Polygons - </w:t>
      </w:r>
      <w:r w:rsidR="005A7F12">
        <w:t>failed after 56 minutes:</w:t>
      </w:r>
    </w:p>
    <w:p w14:paraId="7B48C63E" w14:textId="3DDD5D86" w:rsidR="005A7F12" w:rsidRPr="00544598" w:rsidRDefault="005A7F12" w:rsidP="005A7F12">
      <w:pPr>
        <w:pStyle w:val="GoogleEarthEngineError"/>
      </w:pPr>
      <w:r w:rsidRPr="005A7F12">
        <w:t>Error: Encountered 50 bad features during table ingestion.</w:t>
      </w:r>
    </w:p>
    <w:p w14:paraId="385EA606" w14:textId="77777777" w:rsidR="00544598" w:rsidRDefault="00544598" w:rsidP="00544598">
      <w:pPr>
        <w:pStyle w:val="Heading6"/>
      </w:pPr>
      <w:r>
        <w:t>Exporting</w:t>
      </w:r>
    </w:p>
    <w:p w14:paraId="221413DE" w14:textId="77777777" w:rsidR="00544598" w:rsidRDefault="00544598" w:rsidP="008B6883">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8B6883">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8B6883">
      <w:pPr>
        <w:pStyle w:val="BodyText2"/>
      </w:pPr>
      <w:r>
        <w:t xml:space="preserve">To use the Python API follow the instructions </w:t>
      </w:r>
      <w:hyperlink r:id="rId911"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8B6883">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8B6883">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8B6883">
      <w:pPr>
        <w:pStyle w:val="BodyText2"/>
      </w:pPr>
      <w:r>
        <w:t xml:space="preserve">Manage the various API and Service information using the Google APIs Dashboard </w:t>
      </w:r>
      <w:hyperlink r:id="rId912"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913"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8B6883">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8B6883">
      <w:pPr>
        <w:pStyle w:val="BodyText2"/>
      </w:pPr>
      <w:r>
        <w:t xml:space="preserve">On 6/3/15 following instructions </w:t>
      </w:r>
      <w:hyperlink r:id="rId914"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lastRenderedPageBreak/>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8B6883">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8B6883">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8B6883">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915"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8B6883">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8B6883">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8B6883">
      <w:pPr>
        <w:pStyle w:val="BodyText2"/>
      </w:pPr>
      <w:r>
        <w:t xml:space="preserve">Source files are available </w:t>
      </w:r>
      <w:hyperlink r:id="rId916"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8B6883">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58" w:name="_Datalab_on_GCP"/>
      <w:bookmarkEnd w:id="158"/>
      <w:r>
        <w:t>Datalab on GCP</w:t>
      </w:r>
    </w:p>
    <w:p w14:paraId="6A87014B" w14:textId="278D63A5" w:rsidR="00202B6E" w:rsidRDefault="00202B6E" w:rsidP="008B6883">
      <w:pPr>
        <w:pStyle w:val="BodyText2"/>
      </w:pPr>
      <w:r>
        <w:t xml:space="preserve">Following instructions </w:t>
      </w:r>
      <w:hyperlink r:id="rId917"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8B6883">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8B6883">
      <w:pPr>
        <w:pStyle w:val="BodyText2"/>
      </w:pPr>
      <w:r>
        <w:lastRenderedPageBreak/>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8B6883">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8B6883">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918"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919"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8B6883">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8B6883">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8B6883">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8B6883">
      <w:pPr>
        <w:pStyle w:val="BodyText2"/>
      </w:pPr>
      <w:r>
        <w:lastRenderedPageBreak/>
        <w:t xml:space="preserve">Now </w:t>
      </w:r>
      <w:hyperlink r:id="rId920"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8B6883">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8B6883">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8B6883">
      <w:pPr>
        <w:pStyle w:val="BodyText2"/>
      </w:pPr>
      <w:r>
        <w:t xml:space="preserve">17/2/17. Following instructions </w:t>
      </w:r>
      <w:hyperlink r:id="rId921"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8B6883">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922"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8B6883">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8B6883">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8B6883">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59" w:name="_23/6/17"/>
      <w:bookmarkEnd w:id="159"/>
      <w:r>
        <w:t>23/6/17</w:t>
      </w:r>
    </w:p>
    <w:p w14:paraId="72C58631" w14:textId="2ACA951D" w:rsidR="008E0E2D" w:rsidRDefault="008E0E2D" w:rsidP="008B6883">
      <w:pPr>
        <w:pStyle w:val="BodyText2"/>
      </w:pPr>
      <w:r>
        <w:t xml:space="preserve">Following instructions </w:t>
      </w:r>
      <w:hyperlink r:id="rId923"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924"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B6883">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8B6883">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8B6883">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 xml:space="preserve">\old stuff’ just in case. OK – it was using that an dit was out of date as lots of things are now not working. Reverting </w:t>
      </w:r>
      <w:r>
        <w:lastRenderedPageBreak/>
        <w:t>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t>print sys.version</w:t>
      </w:r>
    </w:p>
    <w:p w14:paraId="63FB89BB" w14:textId="77777777" w:rsidR="00472767" w:rsidRDefault="00472767" w:rsidP="008B6883">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8B6883">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8B6883">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8B6883">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8B6883">
      <w:pPr>
        <w:pStyle w:val="BodyText2"/>
      </w:pPr>
      <w:r>
        <w:t xml:space="preserve">After upgrading to the newest version of GEE I now have this error on both dev and prod. </w:t>
      </w:r>
      <w:hyperlink r:id="rId925"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8B6883">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8B6883">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8B6883">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8B6883">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8B6883">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8B6883">
      <w:pPr>
        <w:pStyle w:val="BodyText2"/>
      </w:pPr>
      <w:r>
        <w:lastRenderedPageBreak/>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8B6883">
      <w:pPr>
        <w:pStyle w:val="BodyText2"/>
      </w:pPr>
      <w:r>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8B6883">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8B6883">
      <w:pPr>
        <w:pStyle w:val="BodyText2"/>
      </w:pPr>
      <w:r>
        <w:t xml:space="preserve">There is no proper documentation for the Python API, but you can use the example code from Google Code </w:t>
      </w:r>
      <w:hyperlink r:id="rId926"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8B6883">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8B6883">
      <w:pPr>
        <w:pStyle w:val="BodyText2"/>
      </w:pPr>
      <w:r>
        <w:t xml:space="preserve">The list of signatures for 28/8/2013 is </w:t>
      </w:r>
      <w:hyperlink r:id="rId927"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928" w:history="1">
        <w:r w:rsidRPr="00CD5A1A">
          <w:rPr>
            <w:rStyle w:val="Hyperlink"/>
          </w:rPr>
          <w:t>here</w:t>
        </w:r>
      </w:hyperlink>
      <w:r>
        <w:t xml:space="preserve">. Support was added for calling unbound algorithms in the Python API in </w:t>
      </w:r>
      <w:hyperlink r:id="rId929"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8B6883">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8B6883">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8B6883">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8B6883">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8B6883">
      <w:pPr>
        <w:pStyle w:val="BodyText2"/>
      </w:pPr>
    </w:p>
    <w:p w14:paraId="718E331D" w14:textId="77777777" w:rsidR="00472767" w:rsidRDefault="00472767" w:rsidP="00472767">
      <w:pPr>
        <w:pStyle w:val="Heading6"/>
      </w:pPr>
      <w:r>
        <w:t>Documentation</w:t>
      </w:r>
    </w:p>
    <w:p w14:paraId="774BDE3C" w14:textId="77777777" w:rsidR="00472767" w:rsidRDefault="00472767" w:rsidP="008B6883">
      <w:pPr>
        <w:pStyle w:val="BodyText2"/>
      </w:pPr>
      <w:r>
        <w:t xml:space="preserve">There is documentation of all of the functions in the API </w:t>
      </w:r>
      <w:hyperlink r:id="rId930"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lastRenderedPageBreak/>
        <w:t>ee.ImageCollection.median()</w:t>
      </w:r>
    </w:p>
    <w:p w14:paraId="061B5B68" w14:textId="77777777" w:rsidR="00472767" w:rsidRDefault="00472767" w:rsidP="008B6883">
      <w:pPr>
        <w:pStyle w:val="BodyText2"/>
      </w:pPr>
      <w:r>
        <w:t>But using the docs it suggests that this is the method:</w:t>
      </w:r>
    </w:p>
    <w:p w14:paraId="628E47FF" w14:textId="77777777" w:rsidR="00472767" w:rsidRDefault="00472767" w:rsidP="008B550B">
      <w:pPr>
        <w:pStyle w:val="Code"/>
      </w:pPr>
      <w:r>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8B6883">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8B6883">
      <w:pPr>
        <w:pStyle w:val="BodyText2"/>
      </w:pPr>
      <w:r>
        <w:t xml:space="preserve">See Accessing image metadata on </w:t>
      </w:r>
      <w:hyperlink r:id="rId931"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759BF5DC" w:rsidR="00472767" w:rsidRDefault="00472767" w:rsidP="00472767">
      <w:pPr>
        <w:pStyle w:val="Heading6"/>
      </w:pPr>
      <w:bookmarkStart w:id="160" w:name="_Ref384391606"/>
      <w:r>
        <w:t>Getting pixel values</w:t>
      </w:r>
      <w:bookmarkEnd w:id="160"/>
      <w:r>
        <w:t xml:space="preserve"> using getRegion</w:t>
      </w:r>
    </w:p>
    <w:p w14:paraId="56A14972" w14:textId="77777777" w:rsidR="00472767" w:rsidRDefault="00472767" w:rsidP="008B6883">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8B6883">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3">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242B86AB" w:rsidR="00472767" w:rsidRDefault="00472767" w:rsidP="00472767">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8</w:t>
      </w:r>
      <w:r w:rsidR="00F1369F">
        <w:rPr>
          <w:noProof/>
        </w:rPr>
        <w:fldChar w:fldCharType="end"/>
      </w:r>
      <w:r>
        <w:t xml:space="preserve"> getRegion scale 30m,10m and 0.01m - ArcGIS point in pink, GEE point in blue</w:t>
      </w:r>
    </w:p>
    <w:p w14:paraId="692E4666" w14:textId="77777777" w:rsidR="00472767" w:rsidRDefault="00472767" w:rsidP="008B6883">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8B6883">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8B6883">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8B6883">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8B6883">
      <w:pPr>
        <w:pStyle w:val="BodyText2"/>
      </w:pPr>
      <w:r w:rsidRPr="001951E5">
        <w:t>(-4.1131611071622594, '-4.11316110716')</w:t>
      </w:r>
    </w:p>
    <w:p w14:paraId="026D4C35" w14:textId="77777777" w:rsidR="00472767" w:rsidRDefault="00472767" w:rsidP="008B6883">
      <w:pPr>
        <w:pStyle w:val="BodyText2"/>
      </w:pPr>
      <w:r>
        <w:t>But this is very accurate anyway – the 6</w:t>
      </w:r>
      <w:r w:rsidRPr="00224F19">
        <w:rPr>
          <w:vertAlign w:val="superscript"/>
        </w:rPr>
        <w:t>th</w:t>
      </w:r>
      <w:r>
        <w:t xml:space="preserve"> decimal place has about 4 inches of precision! From </w:t>
      </w:r>
      <w:hyperlink r:id="rId935" w:history="1">
        <w:r w:rsidRPr="003E4B4F">
          <w:rPr>
            <w:rStyle w:val="Hyperlink"/>
          </w:rPr>
          <w:t>here</w:t>
        </w:r>
      </w:hyperlink>
      <w:r>
        <w:t xml:space="preserve">. </w:t>
      </w:r>
    </w:p>
    <w:p w14:paraId="36112C6D" w14:textId="77777777" w:rsidR="00472767" w:rsidRDefault="00472767" w:rsidP="008B6883">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8B6883">
      <w:pPr>
        <w:pStyle w:val="BodyText2"/>
      </w:pPr>
      <w:r>
        <w:lastRenderedPageBreak/>
        <w:t>The solution is to cast the value in the query, e.g. gee_lng::double precision.</w:t>
      </w:r>
    </w:p>
    <w:p w14:paraId="02E0289B" w14:textId="77777777" w:rsidR="00472767" w:rsidRDefault="00472767" w:rsidP="008B6883">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8B6883">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8B6883">
      <w:pPr>
        <w:pStyle w:val="BodyText2"/>
      </w:pPr>
      <w:r>
        <w:t xml:space="preserve">I have updated the code to get pixel values for any lng/lat/sceneid combinations and have created a new python module called </w:t>
      </w:r>
      <w:hyperlink r:id="rId936"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937" w:history="1">
        <w:r w:rsidRPr="00A93EB1">
          <w:rPr>
            <w:rStyle w:val="Hyperlink"/>
          </w:rPr>
          <w:t>alignPointsToGeeGrid</w:t>
        </w:r>
      </w:hyperlink>
      <w:r>
        <w:t xml:space="preserve"> and </w:t>
      </w:r>
      <w:hyperlink r:id="rId938"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8B6883">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8B6883">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8B6883">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8B6883">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9">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067678FA" w:rsidR="00472767" w:rsidRDefault="00472767" w:rsidP="00472767">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9</w:t>
      </w:r>
      <w:r w:rsidR="00F1369F">
        <w:rPr>
          <w:noProof/>
        </w:rPr>
        <w:fldChar w:fldCharType="end"/>
      </w:r>
      <w:r>
        <w:t xml:space="preserve"> Vectorised water at 2000m – random sample points miss rivers</w:t>
      </w:r>
    </w:p>
    <w:p w14:paraId="48317571" w14:textId="77777777" w:rsidR="00472767" w:rsidRDefault="00472767" w:rsidP="008B6883">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0">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1DDB1AF5" w:rsidR="00472767" w:rsidRPr="001E3153" w:rsidRDefault="00472767" w:rsidP="00472767">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10</w:t>
      </w:r>
      <w:r w:rsidR="00F1369F">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8B6883">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8B6883">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8B6883">
      <w:pPr>
        <w:pStyle w:val="BodyText2"/>
      </w:pPr>
      <w:r>
        <w:t xml:space="preserve">The value that is returned is scale dependent – see the Forum </w:t>
      </w:r>
      <w:hyperlink r:id="rId941"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8B6883">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8B6883">
      <w:pPr>
        <w:pStyle w:val="BodyText2"/>
      </w:pPr>
      <w:r>
        <w:t>The following show the same area with mosaic, mean, mode, median, min and max reductions.</w:t>
      </w:r>
    </w:p>
    <w:p w14:paraId="548BADD3" w14:textId="77777777" w:rsidR="00472767" w:rsidRPr="006751D1" w:rsidRDefault="00472767" w:rsidP="008B6883">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2">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8B6883">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8B6883">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8B6883">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8B6883">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8B6883">
      <w:pPr>
        <w:pStyle w:val="BodyText2"/>
      </w:pPr>
      <w:r>
        <w:t xml:space="preserve">But you need to create a username and password first using </w:t>
      </w:r>
      <w:hyperlink r:id="rId943" w:history="1">
        <w:r w:rsidRPr="00233E02">
          <w:rPr>
            <w:rStyle w:val="Hyperlink"/>
          </w:rPr>
          <w:t>this</w:t>
        </w:r>
      </w:hyperlink>
      <w:r>
        <w:t xml:space="preserve"> link.</w:t>
      </w:r>
    </w:p>
    <w:p w14:paraId="13042A3E" w14:textId="2B10C2A7" w:rsidR="00472767" w:rsidRDefault="00472767" w:rsidP="008B6883">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3D085B42" w14:textId="140A52BE" w:rsidR="00357050" w:rsidRDefault="00357050" w:rsidP="008B6883">
      <w:pPr>
        <w:pStyle w:val="BodyText2"/>
      </w:pPr>
      <w:r>
        <w:t>On 3/10/2017 the repos were migrated to users/acottam:</w:t>
      </w:r>
    </w:p>
    <w:p w14:paraId="6B150196" w14:textId="197AE9F8" w:rsidR="00357050" w:rsidRDefault="00357050" w:rsidP="008B6883">
      <w:pPr>
        <w:pStyle w:val="BodyText2"/>
      </w:pPr>
      <w:r>
        <w:rPr>
          <w:noProof/>
          <w:lang w:bidi="ar-SA"/>
        </w:rPr>
        <w:drawing>
          <wp:inline distT="0" distB="0" distL="0" distR="0" wp14:anchorId="0382CA37" wp14:editId="3B15C421">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44">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1B6E97B4" w14:textId="64384F87" w:rsidR="00357050" w:rsidRPr="00233E02" w:rsidRDefault="00357050" w:rsidP="008B6883">
      <w:pPr>
        <w:pStyle w:val="BodyText2"/>
      </w:pPr>
      <w:r>
        <w:t xml:space="preserve">They are also available here: </w:t>
      </w:r>
      <w:hyperlink r:id="rId945" w:history="1">
        <w:r w:rsidRPr="000C1C40">
          <w:rPr>
            <w:rStyle w:val="Hyperlink"/>
          </w:rPr>
          <w:t>https://earthengine.googlesource.com/#</w:t>
        </w:r>
      </w:hyperlink>
      <w:r>
        <w:t xml:space="preserve"> </w:t>
      </w:r>
    </w:p>
    <w:p w14:paraId="1942DB5C" w14:textId="77777777" w:rsidR="00672965" w:rsidRDefault="00672965" w:rsidP="00672965">
      <w:pPr>
        <w:pStyle w:val="Heading4"/>
      </w:pPr>
      <w:r>
        <w:lastRenderedPageBreak/>
        <w:t>Unsupervised classification</w:t>
      </w:r>
    </w:p>
    <w:p w14:paraId="34E61484" w14:textId="77777777" w:rsidR="00672965" w:rsidRPr="00255960" w:rsidRDefault="00672965" w:rsidP="008B6883">
      <w:pPr>
        <w:pStyle w:val="BodyText2"/>
      </w:pPr>
      <w:r>
        <w:t xml:space="preserve">Noel mentions it in his slides available </w:t>
      </w:r>
      <w:hyperlink r:id="rId946" w:anchor="slide=id.g14f01a7be1_0_110" w:history="1">
        <w:r w:rsidRPr="00255960">
          <w:rPr>
            <w:rStyle w:val="Hyperlink"/>
          </w:rPr>
          <w:t>here</w:t>
        </w:r>
      </w:hyperlink>
      <w:r>
        <w:t xml:space="preserve">. </w:t>
      </w:r>
    </w:p>
    <w:p w14:paraId="21D545C5" w14:textId="77777777" w:rsidR="00472767" w:rsidRDefault="00472767" w:rsidP="007D2F52">
      <w:pPr>
        <w:pStyle w:val="Heading4"/>
      </w:pPr>
      <w:r>
        <w:t>Useful code</w:t>
      </w:r>
    </w:p>
    <w:p w14:paraId="54D22749" w14:textId="1F05873E" w:rsidR="00672965" w:rsidRDefault="00672965" w:rsidP="008B6883">
      <w:pPr>
        <w:pStyle w:val="BodyText2"/>
      </w:pPr>
      <w:r>
        <w:t>To overlay HSV data with RGB data, here for agriculture:</w:t>
      </w:r>
    </w:p>
    <w:p w14:paraId="32220E05" w14:textId="35ECBA01" w:rsidR="00672965" w:rsidRDefault="00237F98" w:rsidP="008B6883">
      <w:pPr>
        <w:pStyle w:val="BodyText2"/>
      </w:pPr>
      <w:hyperlink r:id="rId947" w:history="1">
        <w:r w:rsidR="00672965" w:rsidRPr="00F11E25">
          <w:rPr>
            <w:rStyle w:val="Hyperlink"/>
          </w:rPr>
          <w:t>https://code.earthengine.google.com/1ad3642bf80454684a7811d0a2d44935</w:t>
        </w:r>
      </w:hyperlink>
      <w:r w:rsidR="00672965">
        <w:t xml:space="preserve"> </w:t>
      </w:r>
    </w:p>
    <w:p w14:paraId="0DE267B8" w14:textId="1D8D67C1" w:rsidR="00472767" w:rsidRDefault="00472767" w:rsidP="008B6883">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8B6883">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8B6883">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8B6883">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8B6883">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8">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3E7637CB" w:rsidR="00472767" w:rsidRDefault="00472767" w:rsidP="00472767">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11</w:t>
      </w:r>
      <w:r w:rsidR="00F1369F">
        <w:rPr>
          <w:noProof/>
        </w:rPr>
        <w:fldChar w:fldCharType="end"/>
      </w:r>
      <w:r>
        <w:t xml:space="preserve"> Split when in web mercator</w:t>
      </w:r>
    </w:p>
    <w:p w14:paraId="772D12EB" w14:textId="77777777" w:rsidR="00472767" w:rsidRDefault="00472767" w:rsidP="008B6883">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9">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5D78FD12" w:rsidR="00472767" w:rsidRDefault="00472767" w:rsidP="00472767">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12</w:t>
      </w:r>
      <w:r w:rsidR="00F1369F">
        <w:rPr>
          <w:noProof/>
        </w:rPr>
        <w:fldChar w:fldCharType="end"/>
      </w:r>
      <w:r>
        <w:t xml:space="preserve"> Split in WGS 84 but generalised where there are &gt; 30000 points</w:t>
      </w:r>
    </w:p>
    <w:p w14:paraId="68087265" w14:textId="77777777" w:rsidR="00472767" w:rsidRDefault="00472767" w:rsidP="008B6883">
      <w:pPr>
        <w:pStyle w:val="BodyText2"/>
      </w:pPr>
      <w:r>
        <w:rPr>
          <w:noProof/>
          <w:lang w:bidi="ar-SA"/>
        </w:rPr>
        <w:lastRenderedPageBreak/>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0">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049C4F67" w:rsidR="00472767" w:rsidRDefault="00472767" w:rsidP="00472767">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13</w:t>
      </w:r>
      <w:r w:rsidR="00F1369F">
        <w:rPr>
          <w:noProof/>
        </w:rPr>
        <w:fldChar w:fldCharType="end"/>
      </w:r>
      <w:r>
        <w:t xml:space="preserve"> Split in WGS 84 all &lt; 30000 points - geometry issue</w:t>
      </w:r>
    </w:p>
    <w:p w14:paraId="17733F11" w14:textId="77777777" w:rsidR="00472767" w:rsidRDefault="00472767" w:rsidP="008B6883">
      <w:pPr>
        <w:pStyle w:val="BodyText2"/>
      </w:pPr>
      <w:r>
        <w:rPr>
          <w:noProof/>
          <w:lang w:bidi="ar-SA"/>
        </w:rPr>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51">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C58519F" w:rsidR="00472767" w:rsidRPr="00855102" w:rsidRDefault="00472767" w:rsidP="00472767">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14</w:t>
      </w:r>
      <w:r w:rsidR="00F1369F">
        <w:rPr>
          <w:noProof/>
        </w:rPr>
        <w:fldChar w:fldCharType="end"/>
      </w:r>
      <w:r>
        <w:t xml:space="preserve"> Split using the split tool with 6 degree graticule</w:t>
      </w:r>
    </w:p>
    <w:p w14:paraId="4A328C38" w14:textId="5CD82997" w:rsidR="00E13D42" w:rsidRDefault="00E13D42" w:rsidP="00472767">
      <w:pPr>
        <w:pStyle w:val="Heading6"/>
      </w:pPr>
      <w:bookmarkStart w:id="161" w:name="_Skipping_large_features"/>
      <w:bookmarkEnd w:id="161"/>
      <w:r>
        <w:t>Skipping large features</w:t>
      </w:r>
    </w:p>
    <w:p w14:paraId="60740AF6" w14:textId="68019F1E" w:rsidR="00E13D42" w:rsidRDefault="00E13D42" w:rsidP="008B6883">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8B6883">
      <w:pPr>
        <w:pStyle w:val="BodyText2"/>
      </w:pPr>
      <w:r>
        <w:t>Looking at the generated KML, there is a single feature which has &gt;1 million characters (</w:t>
      </w:r>
      <w:r w:rsidRPr="00EB101B">
        <w:t>+458643+391891</w:t>
      </w:r>
      <w:r>
        <w:t xml:space="preserve">) and this is not allowed in Fusion tables (see the limits </w:t>
      </w:r>
      <w:hyperlink r:id="rId952"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8B6883">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8B6883">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8B6883">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8B6883">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8B6883">
      <w:pPr>
        <w:pStyle w:val="BodyText2"/>
      </w:pPr>
      <w:r>
        <w:lastRenderedPageBreak/>
        <w:t>I have my own account: blishten/thargal88 and I am a member of the European Commission ArcGIS Online (</w:t>
      </w:r>
      <w:hyperlink r:id="rId953"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237F98" w:rsidP="008B6883">
      <w:pPr>
        <w:pStyle w:val="BodyText2"/>
      </w:pPr>
      <w:hyperlink r:id="rId954"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8B6883">
      <w:pPr>
        <w:pStyle w:val="BodyText2"/>
      </w:pPr>
      <w:r>
        <w:t xml:space="preserve">I am using their Maps API for imagery in the Roadless Areas Validation tool. They also have a metadata API to retrieve information about the imagery including start and end dates. Example </w:t>
      </w:r>
      <w:hyperlink r:id="rId955"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8B6883">
      <w:pPr>
        <w:pStyle w:val="BodyText2"/>
      </w:pPr>
      <w:r>
        <w:t>Excellent! Example queries:</w:t>
      </w:r>
    </w:p>
    <w:p w14:paraId="545CA6A4" w14:textId="77777777" w:rsidR="00C24856" w:rsidRDefault="00237F98" w:rsidP="008B550B">
      <w:pPr>
        <w:pStyle w:val="sql"/>
      </w:pPr>
      <w:hyperlink r:id="rId956" w:history="1">
        <w:r w:rsidR="00C24856">
          <w:rPr>
            <w:rStyle w:val="Hyperlink"/>
          </w:rPr>
          <w:t>https://andrewcottam.cartodb.com/api/v2/sql?q=select%20*%20from%20countries%20where%20iso3='MYS'</w:t>
        </w:r>
      </w:hyperlink>
    </w:p>
    <w:p w14:paraId="0171D4BF" w14:textId="77777777" w:rsidR="00C24856" w:rsidRDefault="00237F98" w:rsidP="008B550B">
      <w:pPr>
        <w:pStyle w:val="sql"/>
      </w:pPr>
      <w:hyperlink r:id="rId957" w:history="1">
        <w:r w:rsidR="00C24856">
          <w:rPr>
            <w:rStyle w:val="Hyperlink"/>
          </w:rPr>
          <w:t>https://andrewcottam.cartodb.com/api/v2/sql?q=select%20*%20from%20countries%20where%20iso3='MYS'&amp;format=GeoJSON</w:t>
        </w:r>
      </w:hyperlink>
    </w:p>
    <w:p w14:paraId="06FB5DD6" w14:textId="77777777" w:rsidR="00C24856" w:rsidRDefault="00237F98" w:rsidP="008B550B">
      <w:pPr>
        <w:pStyle w:val="sql"/>
      </w:pPr>
      <w:hyperlink r:id="rId958" w:history="1">
        <w:r w:rsidR="00C24856">
          <w:rPr>
            <w:rStyle w:val="Hyperlink"/>
          </w:rPr>
          <w:t>https://andrewcottam.cartodb.com/api/v2/sql?q=select%20name,ST_AsGeoJSON(the_geom)%20as%20the_geom%20from%20countries%20where%20iso3='MYS'</w:t>
        </w:r>
      </w:hyperlink>
    </w:p>
    <w:p w14:paraId="744B81EE" w14:textId="77777777" w:rsidR="00C24856" w:rsidRDefault="00237F98" w:rsidP="008B550B">
      <w:pPr>
        <w:pStyle w:val="sql"/>
      </w:pPr>
      <w:hyperlink r:id="rId959" w:history="1">
        <w:r w:rsidR="00C24856">
          <w:rPr>
            <w:rStyle w:val="Hyperlink"/>
          </w:rPr>
          <w:t>https://andrewcottam.cartodb.com/api/v2/sql?q=select%20name,ST_AsText(the_geom)%20as%20the_geom%20from%20countries%20where%20iso3='MYS'</w:t>
        </w:r>
      </w:hyperlink>
    </w:p>
    <w:p w14:paraId="0FC46CBB" w14:textId="77777777" w:rsidR="00C24856" w:rsidRDefault="00237F98" w:rsidP="008B550B">
      <w:pPr>
        <w:pStyle w:val="sql"/>
      </w:pPr>
      <w:hyperlink r:id="rId960" w:history="1">
        <w:r w:rsidR="00C24856">
          <w:rPr>
            <w:rStyle w:val="Hyperlink"/>
          </w:rPr>
          <w:t>https://andrewcottam.cartodb.com/api/v2/sql?q=SELECT%20ST_Area(the_geom)%20FROM%20countries</w:t>
        </w:r>
      </w:hyperlink>
    </w:p>
    <w:p w14:paraId="7D8BF4F5" w14:textId="77777777" w:rsidR="00C24856" w:rsidRDefault="00C24856" w:rsidP="002E5A35">
      <w:pPr>
        <w:pStyle w:val="Heading4"/>
      </w:pPr>
      <w:r>
        <w:t>CitusData</w:t>
      </w:r>
    </w:p>
    <w:p w14:paraId="7D414F97" w14:textId="77777777" w:rsidR="00C24856" w:rsidRPr="009B140B" w:rsidRDefault="00C24856" w:rsidP="008B6883">
      <w:pPr>
        <w:pStyle w:val="BodyText2"/>
      </w:pPr>
      <w:r>
        <w:t xml:space="preserve">This is a scalable cloud system that uses PostgreSQL and Hadoop. See </w:t>
      </w:r>
      <w:hyperlink r:id="rId961"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8B6883">
      <w:pPr>
        <w:pStyle w:val="BodyText2"/>
      </w:pPr>
      <w:r>
        <w:t xml:space="preserve">There are no dates for the imagery (See </w:t>
      </w:r>
      <w:hyperlink r:id="rId962"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8B6883">
      <w:pPr>
        <w:pStyle w:val="BodyText2"/>
      </w:pPr>
      <w:r>
        <w:t xml:space="preserve">On 13/10/16 I got an error while trying to load a DigitalGlobe layer: </w:t>
      </w:r>
    </w:p>
    <w:p w14:paraId="5C7B9A7E" w14:textId="77777777" w:rsidR="00C8587F" w:rsidRDefault="00237F98" w:rsidP="008B6883">
      <w:pPr>
        <w:pStyle w:val="BodyText2"/>
      </w:pPr>
      <w:hyperlink r:id="rId963"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8B6883">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64"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20EB8862" w:rsidR="00C8587F" w:rsidRDefault="00C8587F" w:rsidP="008B6883">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06DBDD4A" w14:textId="48F82A3D" w:rsidR="001B29F5" w:rsidRPr="00A61949" w:rsidRDefault="001B29F5" w:rsidP="008B6883">
      <w:pPr>
        <w:pStyle w:val="BodyText2"/>
      </w:pPr>
      <w:r>
        <w:t xml:space="preserve">Trying to login on 21/9/17 and it logs in with </w:t>
      </w:r>
      <w:hyperlink r:id="rId965"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B14212A" w14:textId="77777777" w:rsidR="00742B70" w:rsidRDefault="00742B70" w:rsidP="007D2F52">
      <w:pPr>
        <w:pStyle w:val="Heading4"/>
      </w:pPr>
      <w:r>
        <w:t>Geocoding</w:t>
      </w:r>
    </w:p>
    <w:p w14:paraId="3E490639" w14:textId="77777777" w:rsidR="00742B70" w:rsidRDefault="00742B70" w:rsidP="008B6883">
      <w:pPr>
        <w:pStyle w:val="BodyText2"/>
      </w:pPr>
      <w:r>
        <w:t xml:space="preserve">Review of the 7 free geocoding services on the web: </w:t>
      </w:r>
    </w:p>
    <w:p w14:paraId="12809ADE" w14:textId="77777777" w:rsidR="00742B70" w:rsidRPr="00D57185" w:rsidRDefault="00237F98" w:rsidP="000E5536">
      <w:pPr>
        <w:pStyle w:val="BodyText"/>
      </w:pPr>
      <w:hyperlink r:id="rId966" w:history="1">
        <w:r w:rsidR="00742B70">
          <w:rPr>
            <w:rStyle w:val="Hyperlink"/>
          </w:rPr>
          <w:t>http://blog.programmableweb.com/2012/06/21/7-free-geocoding-apis-google-bing-yahoo-and-mapquest/</w:t>
        </w:r>
      </w:hyperlink>
    </w:p>
    <w:p w14:paraId="5F5EB3D1" w14:textId="4B870C60" w:rsidR="00E42365" w:rsidRDefault="00E42365" w:rsidP="00E42365">
      <w:pPr>
        <w:pStyle w:val="Heading5"/>
      </w:pPr>
      <w:r>
        <w:t>OpenStreetMap Nominatim</w:t>
      </w:r>
    </w:p>
    <w:p w14:paraId="16F2ACB9" w14:textId="279DB4FE" w:rsidR="00E42365" w:rsidRPr="00E42365" w:rsidRDefault="00E42365" w:rsidP="008B6883">
      <w:pPr>
        <w:pStyle w:val="BodyText2"/>
      </w:pPr>
      <w:r>
        <w:t xml:space="preserve">Weird. If you search on ‘L’ you get </w:t>
      </w:r>
      <w:hyperlink r:id="rId967" w:history="1">
        <w:r w:rsidRPr="00E42365">
          <w:rPr>
            <w:rStyle w:val="Hyperlink"/>
          </w:rPr>
          <w:t>Afghanistan</w:t>
        </w:r>
      </w:hyperlink>
      <w:r>
        <w:t>.</w:t>
      </w:r>
    </w:p>
    <w:p w14:paraId="41F73FEB" w14:textId="77777777" w:rsidR="005D6735" w:rsidRDefault="005D6735" w:rsidP="005D6735">
      <w:pPr>
        <w:pStyle w:val="Heading4"/>
      </w:pPr>
      <w:r>
        <w:t>Mapbox</w:t>
      </w:r>
    </w:p>
    <w:p w14:paraId="455BFDA7" w14:textId="77777777" w:rsidR="005D6735" w:rsidRPr="00962E5E" w:rsidRDefault="00237F98" w:rsidP="005D6735">
      <w:pPr>
        <w:pStyle w:val="BodyText2"/>
      </w:pPr>
      <w:hyperlink r:id="rId968" w:history="1">
        <w:r w:rsidR="005D6735" w:rsidRPr="00BF7AD8">
          <w:rPr>
            <w:rStyle w:val="Hyperlink"/>
          </w:rPr>
          <w:t>a.cottam@gmail.com</w:t>
        </w:r>
      </w:hyperlink>
      <w:r w:rsidR="005D6735">
        <w:t xml:space="preserve"> and usual password for MapBox. Goto MapBox Studio to get your access token and your mapid. Use the MapBox Studio Classic to edit existing maps. MapBox Editor deprecated on 31/1/17.</w:t>
      </w:r>
    </w:p>
    <w:p w14:paraId="4E758CC8" w14:textId="77777777" w:rsidR="005D6735" w:rsidRDefault="005D6735" w:rsidP="005D6735">
      <w:pPr>
        <w:pStyle w:val="Heading5"/>
      </w:pPr>
      <w:bookmarkStart w:id="162" w:name="_Sentinel_Hub"/>
      <w:bookmarkStart w:id="163" w:name="_Maki_Icon_Editor"/>
      <w:bookmarkEnd w:id="162"/>
      <w:bookmarkEnd w:id="163"/>
      <w:r>
        <w:t>Documentation</w:t>
      </w:r>
    </w:p>
    <w:p w14:paraId="51FC6AC5" w14:textId="0B890B5D" w:rsidR="005D6735" w:rsidRDefault="005D6735" w:rsidP="005D6735">
      <w:pPr>
        <w:pStyle w:val="Heading6"/>
      </w:pPr>
      <w:r>
        <w:t>Mapbox Styleguide</w:t>
      </w:r>
    </w:p>
    <w:p w14:paraId="2385B3DF" w14:textId="27F47111" w:rsidR="005D6735" w:rsidRPr="005D6735" w:rsidRDefault="00237F98" w:rsidP="005D6735">
      <w:pPr>
        <w:pStyle w:val="BodyText2"/>
      </w:pPr>
      <w:hyperlink r:id="rId969" w:history="1">
        <w:r w:rsidR="005D6735" w:rsidRPr="005D6735">
          <w:rPr>
            <w:rStyle w:val="Hyperlink"/>
          </w:rPr>
          <w:t>This</w:t>
        </w:r>
      </w:hyperlink>
      <w:r w:rsidR="005D6735">
        <w:t xml:space="preserve"> is an internal guide to styling at Mapbox and has lots of good things including these </w:t>
      </w:r>
      <w:hyperlink r:id="rId970" w:history="1">
        <w:r w:rsidR="005D6735" w:rsidRPr="00794FAC">
          <w:rPr>
            <w:rStyle w:val="Hyperlink"/>
          </w:rPr>
          <w:t>icons</w:t>
        </w:r>
      </w:hyperlink>
      <w:r w:rsidR="005D6735">
        <w:t>.</w:t>
      </w:r>
    </w:p>
    <w:p w14:paraId="751EBCFE" w14:textId="77777777" w:rsidR="005D6735" w:rsidRDefault="005D6735" w:rsidP="005D6735">
      <w:pPr>
        <w:pStyle w:val="Heading5"/>
      </w:pPr>
      <w:r>
        <w:t>Maki Icon Editor</w:t>
      </w:r>
    </w:p>
    <w:p w14:paraId="3745477F" w14:textId="77777777" w:rsidR="005D6735" w:rsidRPr="00986C8D" w:rsidRDefault="005D6735" w:rsidP="005D6735">
      <w:pPr>
        <w:pStyle w:val="BodyText2"/>
      </w:pPr>
      <w:r>
        <w:t>Quirky. When you have finished creating/editing the icons download them. Then when you want to work on those again click on import and then ‘Import a local iconset’.</w:t>
      </w:r>
    </w:p>
    <w:p w14:paraId="77D4AA46" w14:textId="77777777" w:rsidR="005D6735" w:rsidRDefault="005D6735" w:rsidP="005D6735">
      <w:pPr>
        <w:pStyle w:val="Heading5"/>
      </w:pPr>
      <w:r>
        <w:t>MapBox Studio</w:t>
      </w:r>
    </w:p>
    <w:p w14:paraId="0751302A" w14:textId="77777777" w:rsidR="000E2165" w:rsidRDefault="000E2165" w:rsidP="000E2165">
      <w:pPr>
        <w:pStyle w:val="Heading6"/>
      </w:pPr>
      <w:bookmarkStart w:id="164" w:name="_Intact_Forest_Landscapes"/>
      <w:bookmarkEnd w:id="164"/>
      <w:r>
        <w:t>Datasets</w:t>
      </w:r>
    </w:p>
    <w:p w14:paraId="43DDB4FD" w14:textId="7AE028CA" w:rsidR="000E2165" w:rsidRDefault="000E2165" w:rsidP="000E2165">
      <w:pPr>
        <w:pStyle w:val="Heading7"/>
      </w:pPr>
      <w:r>
        <w:t>Issues</w:t>
      </w:r>
    </w:p>
    <w:p w14:paraId="30AD952B" w14:textId="589CEFEE" w:rsidR="009E78AA" w:rsidRDefault="009E78AA" w:rsidP="009E78AA">
      <w:pPr>
        <w:pStyle w:val="Heading8"/>
      </w:pPr>
      <w:r>
        <w:t>Upload parsing erros</w:t>
      </w:r>
    </w:p>
    <w:p w14:paraId="5528BA4C" w14:textId="77777777" w:rsidR="000E2165" w:rsidRPr="00604EA4" w:rsidRDefault="000E2165" w:rsidP="000E2165">
      <w:pPr>
        <w:pStyle w:val="Heading9"/>
      </w:pPr>
      <w:r w:rsidRPr="006A5792">
        <w:t>Old-style crs member is not recommended</w:t>
      </w:r>
    </w:p>
    <w:p w14:paraId="167FE7CE" w14:textId="77777777" w:rsidR="000E2165" w:rsidRDefault="000E2165" w:rsidP="000E2165">
      <w:pPr>
        <w:pStyle w:val="MapBoxStudioInputFail"/>
      </w:pPr>
      <w:r w:rsidRPr="005050F2">
        <w:rPr>
          <w:b/>
        </w:rPr>
        <w:t>salonga_FeaturesToJSON.json:</w:t>
      </w:r>
      <w:r w:rsidRPr="005050F2">
        <w:t xml:space="preserve"> Input failed. old-style crs member is not recommended on line 1.</w:t>
      </w:r>
    </w:p>
    <w:p w14:paraId="43EC84CE" w14:textId="77777777" w:rsidR="000E2165" w:rsidRDefault="000E2165" w:rsidP="000E2165">
      <w:pPr>
        <w:pStyle w:val="BodyText2"/>
      </w:pPr>
      <w:r>
        <w:t>This occurs if you export the shapefile using the ArcGIS Tool FeaturesToJSON.</w:t>
      </w:r>
    </w:p>
    <w:p w14:paraId="63AFAACD" w14:textId="77777777" w:rsidR="000E2165" w:rsidRPr="005050F2" w:rsidRDefault="000E2165" w:rsidP="000E2165">
      <w:pPr>
        <w:pStyle w:val="BodyText2"/>
      </w:pPr>
      <w:r w:rsidRPr="005050F2">
        <w:t>I replaced the crs object with the following:</w:t>
      </w:r>
    </w:p>
    <w:p w14:paraId="65385DC0" w14:textId="77777777" w:rsidR="000E2165" w:rsidRPr="005050F2" w:rsidRDefault="000E2165" w:rsidP="000E2165">
      <w:pPr>
        <w:pStyle w:val="BodyText2"/>
      </w:pPr>
      <w:r w:rsidRPr="005050F2">
        <w:t>"crs":{"type":"name","properties":{"name":"urn:ogc:def:crs:OGC:1.3:CRS84"}}</w:t>
      </w:r>
    </w:p>
    <w:p w14:paraId="3E718271" w14:textId="77777777" w:rsidR="000E2165" w:rsidRPr="005050F2" w:rsidRDefault="000E2165" w:rsidP="000E2165">
      <w:pPr>
        <w:pStyle w:val="BodyText2"/>
      </w:pPr>
      <w:r w:rsidRPr="005050F2">
        <w:t>And I have a similar error:</w:t>
      </w:r>
    </w:p>
    <w:p w14:paraId="23A5EDE9" w14:textId="77777777" w:rsidR="000E2165" w:rsidRDefault="000E2165" w:rsidP="000E2165">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2FA4DAB6" w14:textId="77777777" w:rsidR="000E2165" w:rsidRPr="005050F2" w:rsidRDefault="000E2165" w:rsidP="000E2165">
      <w:pPr>
        <w:pStyle w:val="BodyText2"/>
      </w:pPr>
      <w:r w:rsidRPr="005050F2">
        <w:t xml:space="preserve">The MapBox </w:t>
      </w:r>
      <w:hyperlink r:id="rId971" w:history="1">
        <w:r w:rsidRPr="005050F2">
          <w:rPr>
            <w:color w:val="F49100" w:themeColor="hyperlink"/>
            <w:u w:val="single"/>
          </w:rPr>
          <w:t>sample</w:t>
        </w:r>
      </w:hyperlink>
      <w:r w:rsidRPr="005050F2">
        <w:t xml:space="preserve"> file shows a CRS object on every feature so the ESRI tool is no good. Trying ogr2ogr.</w:t>
      </w:r>
    </w:p>
    <w:p w14:paraId="62675481" w14:textId="77777777" w:rsidR="000E2165" w:rsidRPr="005050F2" w:rsidRDefault="000E2165" w:rsidP="000E2165">
      <w:pPr>
        <w:pStyle w:val="BodyText2"/>
      </w:pPr>
      <w:r w:rsidRPr="005050F2">
        <w:t>C:\Users\cottaan&gt;ogr2ogr -f GeoJSON salonga.geojson "E:\cottaan\Documents\ArcGIS\Datasets\wdpa\salonga.shp"</w:t>
      </w:r>
    </w:p>
    <w:p w14:paraId="0489C3D9" w14:textId="7FEB454D" w:rsidR="000E2165" w:rsidRPr="000E2165" w:rsidRDefault="000E2165" w:rsidP="000E2165">
      <w:pPr>
        <w:pStyle w:val="BodyText2"/>
      </w:pPr>
      <w:r w:rsidRPr="005050F2">
        <w:t>This worked! At the end of the import, you can edit the features or Export to a Tileset. Exported. Then created a style and published. All worked brilliantly. Even extended characters import perfectly.</w:t>
      </w:r>
    </w:p>
    <w:p w14:paraId="1DBB29F3" w14:textId="77777777" w:rsidR="00686B12" w:rsidRDefault="00686B12" w:rsidP="00686B12">
      <w:pPr>
        <w:pStyle w:val="Heading9"/>
      </w:pPr>
      <w:r>
        <w:t>Upload larger than 5Mb</w:t>
      </w:r>
    </w:p>
    <w:p w14:paraId="30452346" w14:textId="77777777" w:rsidR="00686B12" w:rsidRDefault="00686B12" w:rsidP="00686B12">
      <w:pPr>
        <w:pStyle w:val="MapBoxStudioInputFail"/>
      </w:pPr>
      <w:r w:rsidRPr="00F8708C">
        <w:rPr>
          <w:b/>
        </w:rPr>
        <w:t>forest_zone.geojson:</w:t>
      </w:r>
      <w:r w:rsidRPr="00F8708C">
        <w:t xml:space="preserve"> Input failed. To upload data larger than 5 MB, please use the Datasets API.</w:t>
      </w:r>
    </w:p>
    <w:p w14:paraId="6766FFA8" w14:textId="77777777" w:rsidR="00686B12" w:rsidRPr="00CF543E" w:rsidRDefault="00686B12" w:rsidP="00686B12">
      <w:pPr>
        <w:pStyle w:val="BodyText2"/>
        <w:rPr>
          <w:lang w:val="en-GB"/>
        </w:rPr>
      </w:pPr>
      <w:r>
        <w:t xml:space="preserve">This is because you are trying to upload an editable geojson dataset which is larger than 5 MB - you can upload up to 1Gb for tilesets. See the transfer limits </w:t>
      </w:r>
      <w:hyperlink r:id="rId972" w:anchor="accepted-file-types-and-transfer-limits" w:history="1">
        <w:r w:rsidRPr="005774E0">
          <w:rPr>
            <w:rStyle w:val="Hyperlink"/>
          </w:rPr>
          <w:t>here</w:t>
        </w:r>
      </w:hyperlink>
      <w:r>
        <w:t>. James uploaded a 32Mb shapefile straight to MapBox as a Tileset and it worked fine!</w:t>
      </w:r>
    </w:p>
    <w:p w14:paraId="1BF7F820" w14:textId="6529473D" w:rsidR="005B7C2D" w:rsidRDefault="005B7C2D" w:rsidP="005B7C2D">
      <w:pPr>
        <w:pStyle w:val="Heading8"/>
      </w:pPr>
      <w:r>
        <w:t>Output errors</w:t>
      </w:r>
    </w:p>
    <w:p w14:paraId="0A9F2DE6" w14:textId="77777777" w:rsidR="005B7C2D" w:rsidRDefault="005B7C2D" w:rsidP="005B7C2D">
      <w:pPr>
        <w:pStyle w:val="Heading9"/>
      </w:pPr>
      <w:r>
        <w:t>Missing tiles</w:t>
      </w:r>
    </w:p>
    <w:p w14:paraId="7B9EDEF3" w14:textId="2986388B" w:rsidR="005B7C2D" w:rsidRPr="005B7C2D" w:rsidRDefault="005B7C2D" w:rsidP="005B7C2D">
      <w:pPr>
        <w:pStyle w:val="BodyText2"/>
      </w:pPr>
      <w:r>
        <w:t>Can be caused by using non-standard fonts.</w:t>
      </w:r>
    </w:p>
    <w:p w14:paraId="3E5ABB62" w14:textId="77777777" w:rsidR="006B6A91" w:rsidRDefault="006B6A91" w:rsidP="006B6A91">
      <w:pPr>
        <w:pStyle w:val="Heading6"/>
      </w:pPr>
      <w:r>
        <w:t>Icons</w:t>
      </w:r>
    </w:p>
    <w:p w14:paraId="39D369E8" w14:textId="77777777" w:rsidR="006B6A91" w:rsidRPr="002E5A35" w:rsidRDefault="006B6A91" w:rsidP="006B6A91">
      <w:pPr>
        <w:pStyle w:val="BodyText2"/>
      </w:pPr>
      <w:r>
        <w:t xml:space="preserve">See </w:t>
      </w:r>
      <w:hyperlink w:anchor="_Maki_Icon_Editor" w:history="1">
        <w:r w:rsidRPr="002E5A35">
          <w:rPr>
            <w:rStyle w:val="Hyperlink"/>
          </w:rPr>
          <w:t>Maki Icon Editor</w:t>
        </w:r>
      </w:hyperlink>
      <w:r>
        <w:t xml:space="preserve"> for creating icons for Mapbox Studio.</w:t>
      </w:r>
    </w:p>
    <w:p w14:paraId="4BC4CE5D" w14:textId="77777777" w:rsidR="005D6735" w:rsidRDefault="005D6735" w:rsidP="005D6735">
      <w:pPr>
        <w:pStyle w:val="Heading6"/>
      </w:pPr>
      <w:r>
        <w:t>Issues</w:t>
      </w:r>
    </w:p>
    <w:p w14:paraId="24A2788D" w14:textId="77777777" w:rsidR="000E2165" w:rsidRDefault="000E2165" w:rsidP="000E2165">
      <w:pPr>
        <w:pStyle w:val="Heading6"/>
      </w:pPr>
      <w:bookmarkStart w:id="165" w:name="_old-style_crs_member"/>
      <w:bookmarkStart w:id="166" w:name="_Upload_larger_than"/>
      <w:bookmarkEnd w:id="165"/>
      <w:bookmarkEnd w:id="166"/>
      <w:r>
        <w:t>Rasters</w:t>
      </w:r>
    </w:p>
    <w:p w14:paraId="07F77CA9" w14:textId="77777777" w:rsidR="000E2165" w:rsidRPr="00623F12" w:rsidRDefault="000E2165" w:rsidP="000E2165">
      <w:pPr>
        <w:pStyle w:val="BodyText2"/>
      </w:pPr>
      <w:r>
        <w:t>Easy - just upload the TIFF! Did this for the Hansen Forest Change (2000-2014). Rasters have to be rendered as at the moment you cant do data driven styling. So the best thing is to export as RGB with nodata values as 0 and this should work.</w:t>
      </w:r>
    </w:p>
    <w:p w14:paraId="69851099" w14:textId="53994198" w:rsidR="006B6A91" w:rsidRDefault="006B6A91" w:rsidP="006B6A91">
      <w:pPr>
        <w:pStyle w:val="Heading6"/>
      </w:pPr>
      <w:r>
        <w:t>Tilesets</w:t>
      </w:r>
    </w:p>
    <w:p w14:paraId="0F1894BF" w14:textId="09AA13C1" w:rsidR="00FF6E95" w:rsidRDefault="00FF6E95" w:rsidP="00FF6E95">
      <w:pPr>
        <w:pStyle w:val="Heading7"/>
      </w:pPr>
      <w:r>
        <w:t>Issues</w:t>
      </w:r>
    </w:p>
    <w:p w14:paraId="5CC48889" w14:textId="1F22E90B" w:rsidR="00BC1BE1" w:rsidRPr="00BC1BE1" w:rsidRDefault="00BC1BE1" w:rsidP="00BC1BE1">
      <w:pPr>
        <w:pStyle w:val="BodyText2"/>
      </w:pPr>
      <w:r>
        <w:t xml:space="preserve">Help is available for these </w:t>
      </w:r>
      <w:hyperlink r:id="rId973" w:anchor="tileset-upload-errors" w:history="1">
        <w:r w:rsidRPr="00FF6E95">
          <w:rPr>
            <w:rStyle w:val="Hyperlink"/>
          </w:rPr>
          <w:t>here</w:t>
        </w:r>
      </w:hyperlink>
      <w:r>
        <w:t>.</w:t>
      </w:r>
    </w:p>
    <w:p w14:paraId="1B265162" w14:textId="7C6ACD08" w:rsidR="00FF6E95" w:rsidRDefault="00FF6E95" w:rsidP="00FF6E95">
      <w:pPr>
        <w:pStyle w:val="Heading8"/>
      </w:pPr>
      <w:r>
        <w:lastRenderedPageBreak/>
        <w:t xml:space="preserve">Upload </w:t>
      </w:r>
      <w:r w:rsidR="00BC1BE1">
        <w:t>parsing e</w:t>
      </w:r>
      <w:r>
        <w:t>rrors</w:t>
      </w:r>
    </w:p>
    <w:p w14:paraId="2848B2EE" w14:textId="04B46C62" w:rsidR="00BC1BE1" w:rsidRPr="00BC1BE1" w:rsidRDefault="00BC1BE1" w:rsidP="00BC1BE1">
      <w:pPr>
        <w:pStyle w:val="Heading9"/>
      </w:pPr>
      <w:r>
        <w:t>Size limits</w:t>
      </w:r>
    </w:p>
    <w:p w14:paraId="263F0315" w14:textId="77777777" w:rsidR="00BC1BE1" w:rsidRDefault="00BC1BE1" w:rsidP="00BC1BE1">
      <w:pPr>
        <w:pStyle w:val="BodyText2"/>
      </w:pPr>
      <w:r>
        <w:rPr>
          <w:rFonts w:ascii="Arial" w:hAnsi="Arial" w:cs="Arial"/>
          <w:color w:val="1F3349"/>
          <w:szCs w:val="18"/>
          <w:shd w:val="clear" w:color="auto" w:fill="FFF5A0"/>
        </w:rPr>
        <w:t>Input failed. This zip file is 1.43 GB, which exceeds the zip size limit of 260 MB.</w:t>
      </w:r>
    </w:p>
    <w:p w14:paraId="0B5FA110" w14:textId="574D0467" w:rsidR="00BC1BE1" w:rsidRDefault="00BC1BE1" w:rsidP="00FF6E95">
      <w:pPr>
        <w:pStyle w:val="BodyText2"/>
      </w:pPr>
      <w:r>
        <w:t>Got this error on 22/03/18 after trying to upload the wdpa terrestrial shapefile (1.5Gb).</w:t>
      </w:r>
    </w:p>
    <w:p w14:paraId="7EDAF399" w14:textId="46523B5E" w:rsidR="00F6049F" w:rsidRDefault="00F6049F" w:rsidP="00F6049F">
      <w:pPr>
        <w:pStyle w:val="Heading8"/>
      </w:pPr>
      <w:r>
        <w:t>Processing errors</w:t>
      </w:r>
    </w:p>
    <w:p w14:paraId="5BBC67AE" w14:textId="3329F0BD" w:rsidR="00F6049F" w:rsidRDefault="00F6049F" w:rsidP="00F6049F">
      <w:pPr>
        <w:pStyle w:val="Heading9"/>
      </w:pPr>
      <w:r>
        <w:t>Projections</w:t>
      </w:r>
    </w:p>
    <w:p w14:paraId="6B0546B1" w14:textId="26AE7AA8" w:rsidR="00F6049F" w:rsidRDefault="00F6049F" w:rsidP="00F6049F">
      <w:pPr>
        <w:pStyle w:val="BodyText2"/>
      </w:pPr>
      <w:r>
        <w:rPr>
          <w:noProof/>
          <w:lang w:bidi="ar-SA"/>
        </w:rPr>
        <w:drawing>
          <wp:inline distT="0" distB="0" distL="0" distR="0" wp14:anchorId="1260A1D0" wp14:editId="202C6555">
            <wp:extent cx="1629914" cy="353418"/>
            <wp:effectExtent l="0" t="0" r="0" b="889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74">
                      <a:extLst>
                        <a:ext uri="{28A0092B-C50C-407E-A947-70E740481C1C}">
                          <a14:useLocalDpi xmlns:a14="http://schemas.microsoft.com/office/drawing/2010/main" val="0"/>
                        </a:ext>
                      </a:extLst>
                    </a:blip>
                    <a:srcRect/>
                    <a:stretch>
                      <a:fillRect/>
                    </a:stretch>
                  </pic:blipFill>
                  <pic:spPr bwMode="auto">
                    <a:xfrm>
                      <a:off x="0" y="0"/>
                      <a:ext cx="1663296" cy="360656"/>
                    </a:xfrm>
                    <a:prstGeom prst="rect">
                      <a:avLst/>
                    </a:prstGeom>
                    <a:noFill/>
                    <a:ln>
                      <a:noFill/>
                    </a:ln>
                  </pic:spPr>
                </pic:pic>
              </a:graphicData>
            </a:graphic>
          </wp:inline>
        </w:drawing>
      </w:r>
    </w:p>
    <w:p w14:paraId="0EA43E93" w14:textId="76B8168B" w:rsidR="00F6049F" w:rsidRPr="00F6049F" w:rsidRDefault="00F6049F" w:rsidP="00F6049F">
      <w:pPr>
        <w:pStyle w:val="BodyText2"/>
      </w:pPr>
      <w:r>
        <w:t>Easy to resolve - just reproject and try again.</w:t>
      </w:r>
    </w:p>
    <w:p w14:paraId="7C152050" w14:textId="132BF4B5" w:rsidR="00F6049F" w:rsidRDefault="00F6049F" w:rsidP="00F6049F">
      <w:pPr>
        <w:pStyle w:val="Heading9"/>
      </w:pPr>
      <w:r>
        <w:t>Size limits</w:t>
      </w:r>
    </w:p>
    <w:p w14:paraId="0F192CB4" w14:textId="77777777" w:rsidR="00F6049F" w:rsidRDefault="00F6049F" w:rsidP="00F6049F">
      <w:pPr>
        <w:pStyle w:val="BodyText2"/>
      </w:pPr>
      <w:r>
        <w:t>When uploading a WDPA tileset as a zipped shapefile with just the labels:</w:t>
      </w:r>
    </w:p>
    <w:p w14:paraId="53D49DB3" w14:textId="77777777" w:rsidR="00F6049F" w:rsidRDefault="00F6049F" w:rsidP="00F6049F">
      <w:pPr>
        <w:pStyle w:val="BodyText2"/>
      </w:pPr>
      <w:r>
        <w:rPr>
          <w:noProof/>
          <w:lang w:bidi="ar-SA"/>
        </w:rPr>
        <w:drawing>
          <wp:inline distT="0" distB="0" distL="0" distR="0" wp14:anchorId="200623F6" wp14:editId="269E6178">
            <wp:extent cx="1629410" cy="260934"/>
            <wp:effectExtent l="0" t="0" r="0"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5">
                      <a:extLst>
                        <a:ext uri="{28A0092B-C50C-407E-A947-70E740481C1C}">
                          <a14:useLocalDpi xmlns:a14="http://schemas.microsoft.com/office/drawing/2010/main" val="0"/>
                        </a:ext>
                      </a:extLst>
                    </a:blip>
                    <a:srcRect/>
                    <a:stretch>
                      <a:fillRect/>
                    </a:stretch>
                  </pic:blipFill>
                  <pic:spPr bwMode="auto">
                    <a:xfrm>
                      <a:off x="0" y="0"/>
                      <a:ext cx="1685787" cy="269962"/>
                    </a:xfrm>
                    <a:prstGeom prst="rect">
                      <a:avLst/>
                    </a:prstGeom>
                    <a:noFill/>
                    <a:ln>
                      <a:noFill/>
                    </a:ln>
                  </pic:spPr>
                </pic:pic>
              </a:graphicData>
            </a:graphic>
          </wp:inline>
        </w:drawing>
      </w:r>
    </w:p>
    <w:p w14:paraId="1EB2D198" w14:textId="77777777" w:rsidR="00F6049F" w:rsidRDefault="00F6049F" w:rsidP="00F6049F">
      <w:pPr>
        <w:pStyle w:val="BodyText2"/>
      </w:pPr>
      <w:r>
        <w:t>The iso3 field was 256 characters! Produce the mbtile file instead and upload this.</w:t>
      </w:r>
    </w:p>
    <w:p w14:paraId="4D1F6778" w14:textId="77777777" w:rsidR="00F6049F" w:rsidRDefault="00F6049F" w:rsidP="00F6049F">
      <w:pPr>
        <w:pStyle w:val="BodyText2"/>
      </w:pPr>
      <w:r>
        <w:t>When uploading a shapefile of terrestrial PA names (with superfluous fields removed):</w:t>
      </w:r>
    </w:p>
    <w:p w14:paraId="185789AA" w14:textId="75794A2F" w:rsidR="00F6049F" w:rsidRPr="00F6049F" w:rsidRDefault="00F6049F" w:rsidP="00F6049F">
      <w:pPr>
        <w:pStyle w:val="BodyText2"/>
      </w:pPr>
      <w:r>
        <w:rPr>
          <w:noProof/>
          <w:lang w:bidi="ar-SA"/>
        </w:rPr>
        <w:drawing>
          <wp:inline distT="0" distB="0" distL="0" distR="0" wp14:anchorId="250E0EEA" wp14:editId="275EE414">
            <wp:extent cx="1950492" cy="334370"/>
            <wp:effectExtent l="0" t="0" r="0" b="88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76">
                      <a:extLst>
                        <a:ext uri="{28A0092B-C50C-407E-A947-70E740481C1C}">
                          <a14:useLocalDpi xmlns:a14="http://schemas.microsoft.com/office/drawing/2010/main" val="0"/>
                        </a:ext>
                      </a:extLst>
                    </a:blip>
                    <a:srcRect/>
                    <a:stretch>
                      <a:fillRect/>
                    </a:stretch>
                  </pic:blipFill>
                  <pic:spPr bwMode="auto">
                    <a:xfrm>
                      <a:off x="0" y="0"/>
                      <a:ext cx="2030793" cy="348136"/>
                    </a:xfrm>
                    <a:prstGeom prst="rect">
                      <a:avLst/>
                    </a:prstGeom>
                    <a:noFill/>
                    <a:ln>
                      <a:noFill/>
                    </a:ln>
                  </pic:spPr>
                </pic:pic>
              </a:graphicData>
            </a:graphic>
          </wp:inline>
        </w:drawing>
      </w:r>
    </w:p>
    <w:p w14:paraId="262A599B" w14:textId="3F74BC2B" w:rsidR="00FF6E95" w:rsidRDefault="00FF6E95" w:rsidP="00FF6E95">
      <w:pPr>
        <w:pStyle w:val="Heading7"/>
      </w:pPr>
      <w:r>
        <w:t>My tilesets</w:t>
      </w:r>
    </w:p>
    <w:p w14:paraId="2DAE1D21" w14:textId="77777777" w:rsidR="00FF6E95" w:rsidRDefault="00FF6E95" w:rsidP="00FF6E95">
      <w:pPr>
        <w:pStyle w:val="Heading8"/>
      </w:pPr>
      <w:r>
        <w:t>GAUL</w:t>
      </w:r>
    </w:p>
    <w:p w14:paraId="0BA0567B" w14:textId="77777777" w:rsidR="00FF6E95" w:rsidRPr="00B04114" w:rsidRDefault="00FF6E95" w:rsidP="00FF6E95">
      <w:pPr>
        <w:pStyle w:val="BodyText2"/>
      </w:pPr>
      <w:r>
        <w:t>Zipped the '</w:t>
      </w:r>
      <w:r w:rsidRPr="00B04114">
        <w:t>E:\cottaan\Documents\ArcGIS\Datasets\gaul_eez\gaul_eez.zip</w:t>
      </w:r>
      <w:r>
        <w:t>\</w:t>
      </w:r>
      <w:r w:rsidRPr="00B04114">
        <w:t>jrc_gaul_2015_from_andreas_spatial_lite_db.shp</w:t>
      </w:r>
      <w:r>
        <w:t>' shapefile and uploaded directly to MapBox @15:50 on 11/1/18.</w:t>
      </w:r>
    </w:p>
    <w:p w14:paraId="212257D8" w14:textId="77777777" w:rsidR="00FF6E95" w:rsidRDefault="00FF6E95" w:rsidP="00FF6E95">
      <w:pPr>
        <w:pStyle w:val="Heading8"/>
      </w:pPr>
      <w:r>
        <w:t>Intact Forest Landscapes</w:t>
      </w:r>
    </w:p>
    <w:p w14:paraId="3D90C4EC" w14:textId="77777777" w:rsidR="00FF6E95" w:rsidRDefault="00FF6E95" w:rsidP="00FF6E95">
      <w:pPr>
        <w:pStyle w:val="Unix"/>
      </w:pPr>
      <w:r w:rsidRPr="005050F2">
        <w:t>ogr2ogr -f GeoJSON "E:\cottaan\Documents\ArcGIS\Datasets\Intact Forest Landscapes\Forest_zone\forest_zone.geojson" "E:\cottaan\Documents\ArcGIS\Datasets\Intact Forest Landscapes\Forest_zone\forest_zone.shp"</w:t>
      </w:r>
    </w:p>
    <w:p w14:paraId="75DF6833" w14:textId="77777777" w:rsidR="00FF6E95" w:rsidRDefault="00FF6E95" w:rsidP="00FF6E95">
      <w:pPr>
        <w:pStyle w:val="BodyText2"/>
      </w:pPr>
      <w:r>
        <w:t xml:space="preserve">On uploading the forest_zone.geojson file I got an issue with the size of the upload. See </w:t>
      </w:r>
      <w:hyperlink w:anchor="_Upload_larger_than" w:history="1">
        <w:r w:rsidRPr="00F239E2">
          <w:rPr>
            <w:rStyle w:val="Hyperlink"/>
          </w:rPr>
          <w:t>Upload larger than 5Mb</w:t>
        </w:r>
      </w:hyperlink>
      <w:r>
        <w:t xml:space="preserve">. Uploading a smaller geojson file - this is still 34Mb so resorting to the </w:t>
      </w:r>
    </w:p>
    <w:p w14:paraId="16AD5DE6" w14:textId="77777777" w:rsidR="00FF6E95" w:rsidRDefault="00FF6E95" w:rsidP="00FF6E95">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13F7ED4A" w14:textId="25068328" w:rsidR="00FF6E95" w:rsidRPr="000D035A" w:rsidRDefault="00FF6E95" w:rsidP="00FF6E95">
      <w:pPr>
        <w:pStyle w:val="Heading8"/>
      </w:pPr>
      <w:r>
        <w:t>WDPA</w:t>
      </w:r>
    </w:p>
    <w:p w14:paraId="2956F438" w14:textId="77777777" w:rsidR="00FF6E95" w:rsidRPr="005050F2" w:rsidRDefault="00FF6E95" w:rsidP="00FF6E95">
      <w:pPr>
        <w:pStyle w:val="BodyText2"/>
      </w:pPr>
      <w:r w:rsidRPr="005050F2">
        <w:t>I am preparing the WDPA to go into MapBox.</w:t>
      </w:r>
    </w:p>
    <w:p w14:paraId="07E3D500" w14:textId="77777777" w:rsidR="00FF6E95" w:rsidRPr="005050F2" w:rsidRDefault="00FF6E95" w:rsidP="00FF6E95">
      <w:pPr>
        <w:pStyle w:val="BodyText2"/>
      </w:pPr>
      <w:r w:rsidRPr="005050F2">
        <w:t>Exported Salonga to GeoJson using FeaturesToJSON</w:t>
      </w:r>
      <w:r>
        <w:t xml:space="preserve">. Then got an issue with the CRS. See </w:t>
      </w:r>
      <w:hyperlink w:anchor="_old-style_crs_member" w:history="1">
        <w:r w:rsidRPr="005050F2">
          <w:rPr>
            <w:rStyle w:val="Hyperlink"/>
          </w:rPr>
          <w:t>old-style crs member is not recommended</w:t>
        </w:r>
      </w:hyperlink>
      <w:r>
        <w:t>. Using ogr2ogr works</w:t>
      </w:r>
    </w:p>
    <w:p w14:paraId="4A6F0D82" w14:textId="77777777" w:rsidR="00FF6E95" w:rsidRPr="005050F2" w:rsidRDefault="00FF6E95" w:rsidP="00FF6E95">
      <w:pPr>
        <w:pStyle w:val="BodyText2"/>
      </w:pPr>
      <w:r w:rsidRPr="005050F2">
        <w:t>Doing this for the whole of Africa. Created ‘/geojson/wdpa_africa.geojson. So:</w:t>
      </w:r>
    </w:p>
    <w:p w14:paraId="21660A06" w14:textId="77777777" w:rsidR="00FF6E95" w:rsidRDefault="00FF6E95" w:rsidP="00FF6E95">
      <w:pPr>
        <w:pStyle w:val="Unix"/>
      </w:pPr>
      <w:r w:rsidRPr="005050F2">
        <w:t>ubuntu@blishten-vector-tiles-...:~$ ogr2ogr -f GeoJSON ~/workspace/geojson/wdpa_africa.geojson ~/workspace/shapefiles/wdpa_africa/wdpa_africa_jan_17.shp</w:t>
      </w:r>
    </w:p>
    <w:p w14:paraId="0268DE56" w14:textId="77777777" w:rsidR="005D6735" w:rsidRDefault="005D6735" w:rsidP="005D6735">
      <w:pPr>
        <w:pStyle w:val="Heading5"/>
      </w:pPr>
      <w:r>
        <w:t>Tokens</w:t>
      </w:r>
    </w:p>
    <w:p w14:paraId="0C262A34" w14:textId="77777777" w:rsidR="005D6735" w:rsidRDefault="005D6735" w:rsidP="005D6735">
      <w:pPr>
        <w:pStyle w:val="Heading6"/>
      </w:pPr>
      <w:r>
        <w:t>Scopes</w:t>
      </w:r>
    </w:p>
    <w:p w14:paraId="2F2DD47B" w14:textId="77777777" w:rsidR="005D6735" w:rsidRPr="00663A48" w:rsidRDefault="005D6735" w:rsidP="005D6735">
      <w:pPr>
        <w:pStyle w:val="BodyText2"/>
      </w:pPr>
      <w:r>
        <w:t xml:space="preserve">To manage scopes for access tokens go to the Access Tokens page and </w:t>
      </w:r>
    </w:p>
    <w:p w14:paraId="6AC1E82C" w14:textId="77777777" w:rsidR="00742B70" w:rsidRDefault="00742B70" w:rsidP="007D2F52">
      <w:pPr>
        <w:pStyle w:val="Heading4"/>
      </w:pPr>
      <w:r>
        <w:t>Online spatial converters</w:t>
      </w:r>
    </w:p>
    <w:p w14:paraId="2BF4E2A9" w14:textId="77777777" w:rsidR="00742B70" w:rsidRPr="00F127A1" w:rsidRDefault="00742B70" w:rsidP="008B6883">
      <w:pPr>
        <w:pStyle w:val="BodyText2"/>
      </w:pPr>
      <w:r>
        <w:lastRenderedPageBreak/>
        <w:t xml:space="preserve">This one is good for converting </w:t>
      </w:r>
      <w:r w:rsidRPr="00F127A1">
        <w:t>degrees, minutes, seconds to decimal degrees</w:t>
      </w:r>
      <w:r>
        <w:t xml:space="preserve">: </w:t>
      </w:r>
      <w:hyperlink r:id="rId977" w:history="1">
        <w:r>
          <w:rPr>
            <w:rStyle w:val="Hyperlink"/>
          </w:rPr>
          <w:t>http://data.aad.gov.au/aadc/calc/dms_decimal.cfm</w:t>
        </w:r>
      </w:hyperlink>
    </w:p>
    <w:p w14:paraId="73BFAB87" w14:textId="77777777" w:rsidR="00AF32DA" w:rsidRDefault="00AF32DA" w:rsidP="00AF32DA">
      <w:pPr>
        <w:pStyle w:val="Heading4"/>
      </w:pPr>
      <w:r>
        <w:t>Planet</w:t>
      </w:r>
    </w:p>
    <w:p w14:paraId="1D4B504F" w14:textId="5DB53E25" w:rsidR="00AF32DA" w:rsidRDefault="00AF32DA" w:rsidP="00AF32DA">
      <w:pPr>
        <w:pStyle w:val="Heading5"/>
      </w:pPr>
      <w:r>
        <w:t>API</w:t>
      </w:r>
    </w:p>
    <w:p w14:paraId="0D1DEF1B" w14:textId="03F7AC3B" w:rsidR="00AF32DA" w:rsidRDefault="00AF32DA" w:rsidP="00AF32DA">
      <w:pPr>
        <w:pStyle w:val="BodyText2"/>
      </w:pPr>
      <w:r>
        <w:t xml:space="preserve">The API is available from the </w:t>
      </w:r>
      <w:hyperlink r:id="rId978" w:history="1">
        <w:r w:rsidRPr="00AF32DA">
          <w:rPr>
            <w:rStyle w:val="Hyperlink"/>
          </w:rPr>
          <w:t>Planet Developer Centre</w:t>
        </w:r>
      </w:hyperlink>
      <w:r>
        <w:t xml:space="preserve"> (Beta release on 1/3/18). This includes WMTS </w:t>
      </w:r>
      <w:hyperlink r:id="rId979" w:history="1">
        <w:r w:rsidRPr="005D6735">
          <w:rPr>
            <w:rStyle w:val="Hyperlink"/>
          </w:rPr>
          <w:t>tile access</w:t>
        </w:r>
      </w:hyperlink>
      <w:r>
        <w:t xml:space="preserve"> to their data.</w:t>
      </w:r>
      <w:r w:rsidR="008158B1">
        <w:t xml:space="preserve"> </w:t>
      </w:r>
      <w:hyperlink r:id="rId980" w:history="1">
        <w:r w:rsidR="008158B1" w:rsidRPr="008158B1">
          <w:rPr>
            <w:rStyle w:val="Hyperlink"/>
          </w:rPr>
          <w:t>Here</w:t>
        </w:r>
      </w:hyperlink>
      <w:r w:rsidR="008158B1">
        <w:t xml:space="preserve"> is some more documentation. </w:t>
      </w:r>
    </w:p>
    <w:p w14:paraId="4F970170" w14:textId="29BB7FE9" w:rsidR="008158B1" w:rsidRPr="00AF32DA" w:rsidRDefault="008158B1" w:rsidP="00AF32DA">
      <w:pPr>
        <w:pStyle w:val="BodyText2"/>
      </w:pPr>
      <w:r>
        <w:t>5/3/18</w:t>
      </w:r>
      <w:r>
        <w:tab/>
        <w:t xml:space="preserve">Trying to access the tile services with my developer key gives 'This service is not enabled' - </w:t>
      </w:r>
      <w:hyperlink r:id="rId981" w:history="1">
        <w:r w:rsidRPr="008158B1">
          <w:rPr>
            <w:rStyle w:val="Hyperlink"/>
          </w:rPr>
          <w:t>here</w:t>
        </w:r>
      </w:hyperlink>
      <w:r>
        <w:t>.</w:t>
      </w:r>
    </w:p>
    <w:p w14:paraId="197E420E" w14:textId="27ED0EBD" w:rsidR="00C8587F" w:rsidRDefault="00C8587F" w:rsidP="00C8587F">
      <w:pPr>
        <w:pStyle w:val="Heading4"/>
      </w:pPr>
      <w:r>
        <w:t>Sentinel Hub</w:t>
      </w:r>
    </w:p>
    <w:p w14:paraId="4C5B2A86" w14:textId="01CEE228" w:rsidR="00C8587F" w:rsidRPr="00C8587F" w:rsidRDefault="00237F98" w:rsidP="008B6883">
      <w:pPr>
        <w:pStyle w:val="BodyText2"/>
      </w:pPr>
      <w:hyperlink r:id="rId982" w:history="1">
        <w:r w:rsidR="00C8587F" w:rsidRPr="00C8587F">
          <w:rPr>
            <w:rStyle w:val="Hyperlink"/>
          </w:rPr>
          <w:t>Sentinel Hub</w:t>
        </w:r>
      </w:hyperlink>
      <w:r w:rsidR="00C8587F">
        <w:t xml:space="preserve"> deliver data for download and as OGC mapping services. On 26/6/17 they </w:t>
      </w:r>
      <w:hyperlink r:id="rId983"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t>Account</w:t>
      </w:r>
      <w:r w:rsidR="00ED19A2">
        <w:t>s</w:t>
      </w:r>
    </w:p>
    <w:p w14:paraId="09649259" w14:textId="387E4D0F" w:rsidR="000B5421" w:rsidRPr="000B5421" w:rsidRDefault="000B5421" w:rsidP="008B6883">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t>Integration</w:t>
      </w:r>
    </w:p>
    <w:p w14:paraId="7906D3A6" w14:textId="66FE4B92" w:rsidR="002D4209" w:rsidRDefault="002D4209" w:rsidP="002D4209">
      <w:pPr>
        <w:pStyle w:val="Heading6"/>
      </w:pPr>
      <w:r>
        <w:t>Desktop GIS</w:t>
      </w:r>
    </w:p>
    <w:p w14:paraId="44A6172D" w14:textId="6D38E05C" w:rsidR="002D4209" w:rsidRPr="002D4209" w:rsidRDefault="002D4209" w:rsidP="008B6883">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8B688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8B6883">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8B6883">
      <w:pPr>
        <w:pStyle w:val="BodyText2"/>
      </w:pPr>
      <w:r>
        <w:t xml:space="preserve">When you are zoomed out beyond native resolution the imagery is displayed according to the preview mode (see </w:t>
      </w:r>
      <w:hyperlink r:id="rId984"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8B6883">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6883">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8B6883">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8B6883">
      <w:pPr>
        <w:pStyle w:val="BodyText2"/>
      </w:pPr>
      <w:r>
        <w:rPr>
          <w:noProof/>
          <w:lang w:bidi="ar-SA"/>
        </w:rPr>
        <w:lastRenderedPageBreak/>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5">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8B6883">
      <w:pPr>
        <w:pStyle w:val="BodyText2"/>
      </w:pPr>
      <w:r>
        <w:t>Here is another example for Rennel Island on 08/05/2017:</w:t>
      </w:r>
    </w:p>
    <w:p w14:paraId="2FAAC111" w14:textId="71AE4734" w:rsidR="00457CC7" w:rsidRPr="00B4357B" w:rsidRDefault="00457CC7" w:rsidP="008B6883">
      <w:pPr>
        <w:pStyle w:val="BodyText2"/>
      </w:pPr>
      <w:r>
        <w:rPr>
          <w:noProof/>
          <w:lang w:bidi="ar-SA"/>
        </w:rPr>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986">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8B6883">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lastRenderedPageBreak/>
        <w:t>EO Browser</w:t>
      </w:r>
    </w:p>
    <w:p w14:paraId="5896099A" w14:textId="538B5820" w:rsidR="000B6610" w:rsidRDefault="000B6610" w:rsidP="008B6883">
      <w:pPr>
        <w:pStyle w:val="BodyText2"/>
      </w:pPr>
      <w:r>
        <w:t xml:space="preserve">Sentinel-Hub does not cover the full USGS Landsat archive - goto the </w:t>
      </w:r>
      <w:hyperlink r:id="rId987" w:history="1">
        <w:r w:rsidRPr="000B6610">
          <w:rPr>
            <w:rStyle w:val="Hyperlink"/>
          </w:rPr>
          <w:t>EO Browser</w:t>
        </w:r>
      </w:hyperlink>
      <w:r>
        <w:t xml:space="preserve"> and hover over the dataset title and it tells you the coverage. </w:t>
      </w:r>
      <w:r w:rsidR="002633E4">
        <w:t xml:space="preserve">More information in the blog </w:t>
      </w:r>
      <w:hyperlink r:id="rId988"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8B6883">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8B6883">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8B6883">
      <w:pPr>
        <w:pStyle w:val="BodyText2"/>
      </w:pPr>
      <w:r>
        <w:t xml:space="preserve">GEM IT installed the PyCloud client using the instructions </w:t>
      </w:r>
      <w:hyperlink r:id="rId989"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8B6883">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990"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8B6883">
      <w:pPr>
        <w:pStyle w:val="BodyText2"/>
      </w:pPr>
      <w:r>
        <w:t xml:space="preserve">Following the instructions </w:t>
      </w:r>
      <w:hyperlink r:id="rId991"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8B6883">
      <w:pPr>
        <w:pStyle w:val="BodyText2"/>
      </w:pPr>
      <w:r>
        <w:t>Caused an error first time until I granted my machine access to PiCloud (API key not set error).</w:t>
      </w:r>
    </w:p>
    <w:p w14:paraId="6CCDC664" w14:textId="77777777" w:rsidR="00E0003B" w:rsidRDefault="00E0003B" w:rsidP="008B6883">
      <w:pPr>
        <w:pStyle w:val="BodyText2"/>
      </w:pPr>
      <w:r>
        <w:t xml:space="preserve">When I run this I can look at my jobs </w:t>
      </w:r>
      <w:hyperlink r:id="rId992" w:history="1">
        <w:r w:rsidRPr="00602A20">
          <w:rPr>
            <w:rStyle w:val="Hyperlink"/>
          </w:rPr>
          <w:t>here</w:t>
        </w:r>
      </w:hyperlink>
      <w:r>
        <w:t>.</w:t>
      </w:r>
    </w:p>
    <w:p w14:paraId="2D40E4C3" w14:textId="77777777" w:rsidR="00E0003B" w:rsidRDefault="00E0003B" w:rsidP="008B6883">
      <w:pPr>
        <w:pStyle w:val="BodyText2"/>
      </w:pPr>
      <w:r>
        <w:t xml:space="preserve">The default list of installed packages is shown </w:t>
      </w:r>
      <w:hyperlink r:id="rId993" w:history="1">
        <w:r w:rsidRPr="008842C4">
          <w:rPr>
            <w:rStyle w:val="Hyperlink"/>
          </w:rPr>
          <w:t>here</w:t>
        </w:r>
      </w:hyperlink>
      <w:r>
        <w:t xml:space="preserve"> and it includes numpy, psycopg2 and GDAL! Hoorah!</w:t>
      </w:r>
    </w:p>
    <w:p w14:paraId="2D94DF30" w14:textId="77777777" w:rsidR="00E0003B" w:rsidRDefault="00E0003B" w:rsidP="008B6883">
      <w:pPr>
        <w:pStyle w:val="BodyText2"/>
      </w:pPr>
      <w:r>
        <w:t xml:space="preserve">Now, how do we connect to PostGIS to get data – see </w:t>
      </w:r>
      <w:hyperlink r:id="rId994"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8B6883">
      <w:pPr>
        <w:pStyle w:val="BodyText2"/>
      </w:pPr>
      <w:r>
        <w:t xml:space="preserve">Trying GDAL to access a WFS service published on the IUCN machine using sample code from </w:t>
      </w:r>
      <w:hyperlink r:id="rId995"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lastRenderedPageBreak/>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DD4343">
      <w:pPr>
        <w:pStyle w:val="Tiny"/>
      </w:pPr>
      <w:r>
        <w:t>ERROR 6: EPSG PCS/GCS code 102113 not found in EPSG support files.  Is this a valid</w:t>
      </w:r>
    </w:p>
    <w:p w14:paraId="67D07F8D" w14:textId="77777777" w:rsidR="00E0003B" w:rsidRDefault="00E0003B" w:rsidP="00DD4343">
      <w:pPr>
        <w:pStyle w:val="Tiny"/>
      </w:pPr>
      <w:r>
        <w:t>EPSG coordinate system?</w:t>
      </w:r>
    </w:p>
    <w:p w14:paraId="44BA239B" w14:textId="77777777" w:rsidR="00E0003B" w:rsidRDefault="00E0003B" w:rsidP="008B6883">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996" w:history="1">
        <w:r w:rsidRPr="00AC08D2">
          <w:rPr>
            <w:rStyle w:val="Hyperlink"/>
          </w:rPr>
          <w:t>this</w:t>
        </w:r>
      </w:hyperlink>
      <w:r>
        <w:t xml:space="preserve"> page there is a link to a pdf containing all of the codes for the ESRI in-built projection systems. Direct link </w:t>
      </w:r>
      <w:hyperlink r:id="rId997" w:history="1">
        <w:r w:rsidRPr="006531F5">
          <w:rPr>
            <w:rStyle w:val="Hyperlink"/>
          </w:rPr>
          <w:t>here</w:t>
        </w:r>
      </w:hyperlink>
      <w:r>
        <w:t>.</w:t>
      </w:r>
    </w:p>
    <w:p w14:paraId="33F4D3EA" w14:textId="77777777" w:rsidR="00E0003B" w:rsidRDefault="00E0003B" w:rsidP="008B6883">
      <w:pPr>
        <w:pStyle w:val="BodyText2"/>
      </w:pPr>
      <w:r>
        <w:t>So we need to change this to a valid EPSG code – lets try EPSG:3857. These are the 2 from the ESRI docs:</w:t>
      </w:r>
    </w:p>
    <w:p w14:paraId="52729358" w14:textId="77777777" w:rsidR="00E0003B" w:rsidRDefault="00E0003B" w:rsidP="00DD4343">
      <w:pPr>
        <w:pStyle w:val="Tiny"/>
        <w:numPr>
          <w:ilvl w:val="0"/>
          <w:numId w:val="11"/>
        </w:numPr>
      </w:pPr>
      <w:r>
        <w:t>WGS_1984_Web_Mercator 102113 World</w:t>
      </w:r>
    </w:p>
    <w:p w14:paraId="108B80EC" w14:textId="77777777" w:rsidR="00E0003B" w:rsidRDefault="00E0003B" w:rsidP="00DD4343">
      <w:pPr>
        <w:pStyle w:val="Tiny"/>
        <w:numPr>
          <w:ilvl w:val="0"/>
          <w:numId w:val="11"/>
        </w:numPr>
      </w:pPr>
      <w:r>
        <w:t>WGS_1984_Web_Mercator_Auxiliary_Sphere 102100 World</w:t>
      </w:r>
    </w:p>
    <w:p w14:paraId="52DD8B11" w14:textId="77777777" w:rsidR="00E0003B" w:rsidRDefault="00E0003B" w:rsidP="008B6883">
      <w:pPr>
        <w:pStyle w:val="BodyText2"/>
      </w:pPr>
      <w:r>
        <w:t xml:space="preserve">1 does not correspond to an EPSG code and 2 is mathematicaly equivalent to EPSG:3857 (from </w:t>
      </w:r>
      <w:hyperlink r:id="rId998" w:history="1">
        <w:r w:rsidRPr="004204EF">
          <w:rPr>
            <w:rStyle w:val="Hyperlink"/>
          </w:rPr>
          <w:t>here</w:t>
        </w:r>
      </w:hyperlink>
      <w:r>
        <w:t xml:space="preserve">). It is on spatialreference.org </w:t>
      </w:r>
      <w:hyperlink r:id="rId999" w:history="1">
        <w:r w:rsidRPr="004204EF">
          <w:rPr>
            <w:rStyle w:val="Hyperlink"/>
          </w:rPr>
          <w:t>here</w:t>
        </w:r>
      </w:hyperlink>
      <w:r>
        <w:t xml:space="preserve">. </w:t>
      </w:r>
    </w:p>
    <w:p w14:paraId="182CE0E6" w14:textId="77777777" w:rsidR="00E0003B" w:rsidRDefault="00E0003B" w:rsidP="008B6883">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8B6883">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8B6883">
      <w:pPr>
        <w:pStyle w:val="BodyText2"/>
      </w:pPr>
      <w:r>
        <w:t>Here is the output json for feature 192 (abbreviated):</w:t>
      </w:r>
    </w:p>
    <w:p w14:paraId="35ED22F8" w14:textId="77777777" w:rsidR="00E0003B" w:rsidRDefault="00E0003B" w:rsidP="008B6883">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8B6883">
      <w:pPr>
        <w:pStyle w:val="BodyText2"/>
      </w:pPr>
      <w:r>
        <w:t>Updated the rasterise code to run from PiCloud.</w:t>
      </w:r>
    </w:p>
    <w:p w14:paraId="2C6895EB" w14:textId="750A28BA" w:rsidR="00E0003B" w:rsidRDefault="00E0003B" w:rsidP="000E5536">
      <w:pPr>
        <w:pStyle w:val="Heading5"/>
      </w:pPr>
      <w:bookmarkStart w:id="167" w:name="_Ref324774499"/>
      <w:r>
        <w:t>Accessing WFS using Python (filtered)</w:t>
      </w:r>
      <w:bookmarkEnd w:id="167"/>
    </w:p>
    <w:p w14:paraId="434C1464" w14:textId="77777777" w:rsidR="00E0003B" w:rsidRDefault="00E0003B" w:rsidP="008B6883">
      <w:pPr>
        <w:pStyle w:val="BodyText2"/>
      </w:pPr>
      <w:r>
        <w:t>Updating the WFS call to be dynamic (e.g. like the one below which has a url encoded with an ogc:filter for ID_NO=17975.</w:t>
      </w:r>
    </w:p>
    <w:p w14:paraId="58B706C2" w14:textId="77777777" w:rsidR="00E0003B" w:rsidRDefault="00237F98" w:rsidP="008B6883">
      <w:pPr>
        <w:pStyle w:val="BodyText2"/>
        <w:rPr>
          <w:rStyle w:val="Hyperlink"/>
        </w:rPr>
      </w:pPr>
      <w:hyperlink r:id="rId1000"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8B6883">
      <w:pPr>
        <w:pStyle w:val="BodyText2"/>
        <w:rPr>
          <w:rStyle w:val="Hyperlink"/>
        </w:rPr>
      </w:pPr>
      <w:r>
        <w:t>Or decoded:</w:t>
      </w:r>
    </w:p>
    <w:p w14:paraId="77C1B5F3" w14:textId="77777777" w:rsidR="00E0003B" w:rsidRDefault="00237F98" w:rsidP="008B6883">
      <w:pPr>
        <w:pStyle w:val="BodyText2"/>
      </w:pPr>
      <w:hyperlink r:id="rId1001"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8B6883">
      <w:pPr>
        <w:pStyle w:val="BodyText2"/>
      </w:pPr>
      <w:r>
        <w:t xml:space="preserve">But how do I filter the data from Python? Seems like I have to use SetAttributeFilter (some example code </w:t>
      </w:r>
      <w:hyperlink r:id="rId1002"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8B6883">
      <w:pPr>
        <w:pStyle w:val="BodyText2"/>
      </w:pPr>
      <w:r>
        <w:lastRenderedPageBreak/>
        <w:t xml:space="preserve">The docs are </w:t>
      </w:r>
      <w:hyperlink r:id="rId1003" w:history="1">
        <w:r w:rsidRPr="00933B0E">
          <w:rPr>
            <w:rStyle w:val="Hyperlink"/>
          </w:rPr>
          <w:t>here</w:t>
        </w:r>
      </w:hyperlink>
      <w:r>
        <w:t xml:space="preserve">. But I cant seem to specify a way to filter the WFS – either using SetAttributeFilter or using ExecuteSQL. </w:t>
      </w:r>
    </w:p>
    <w:p w14:paraId="4E54446F" w14:textId="46EE103C" w:rsidR="00C75148" w:rsidRDefault="00C75148" w:rsidP="00C75148">
      <w:pPr>
        <w:pStyle w:val="Heading3"/>
      </w:pPr>
      <w:r>
        <w:t>Microsoft Azure</w:t>
      </w:r>
    </w:p>
    <w:p w14:paraId="1E87707B" w14:textId="220C9D4E" w:rsidR="00C75148" w:rsidRDefault="00C75148" w:rsidP="00C75148">
      <w:pPr>
        <w:pStyle w:val="Heading4"/>
      </w:pPr>
      <w:r>
        <w:t>Compute</w:t>
      </w:r>
    </w:p>
    <w:p w14:paraId="26681012" w14:textId="4B9561D2" w:rsidR="00C75148" w:rsidRDefault="00C75148" w:rsidP="00C75148">
      <w:pPr>
        <w:pStyle w:val="Heading5"/>
      </w:pPr>
      <w:r>
        <w:t>Virtual Machines</w:t>
      </w:r>
    </w:p>
    <w:p w14:paraId="43618F6F" w14:textId="395C8835" w:rsidR="00C75148" w:rsidRDefault="00C75148" w:rsidP="00C75148">
      <w:pPr>
        <w:pStyle w:val="Heading6"/>
      </w:pPr>
      <w:r>
        <w:t>Data Science Virtual Machine (DSVM)</w:t>
      </w:r>
    </w:p>
    <w:p w14:paraId="2DE22ED3" w14:textId="0FDF10CB" w:rsidR="00C75148" w:rsidRPr="00C75148" w:rsidRDefault="00C75148" w:rsidP="00C75148">
      <w:pPr>
        <w:pStyle w:val="BodyText2"/>
      </w:pPr>
      <w:r>
        <w:t xml:space="preserve">Launched on 7/3/18 - </w:t>
      </w:r>
      <w:hyperlink r:id="rId1004" w:history="1">
        <w:r w:rsidRPr="00C75148">
          <w:rPr>
            <w:rStyle w:val="Hyperlink"/>
          </w:rPr>
          <w:t>here</w:t>
        </w:r>
      </w:hyperlink>
      <w:r>
        <w:t xml:space="preserve"> is a press  release. It includes lots of AI stuff and ArcGIS Pro - still need an ArcGIS Pro license though.</w:t>
      </w:r>
    </w:p>
    <w:p w14:paraId="0D526CBA" w14:textId="25C417E6" w:rsidR="000F5EBC" w:rsidRDefault="000F5EBC" w:rsidP="000F5EBC">
      <w:pPr>
        <w:pStyle w:val="Heading7"/>
      </w:pPr>
      <w:r>
        <w:t>Test Drive</w:t>
      </w:r>
    </w:p>
    <w:p w14:paraId="6ED5A293" w14:textId="25B12CB5" w:rsidR="000F5EBC" w:rsidRDefault="000F5EBC" w:rsidP="000F5EBC">
      <w:pPr>
        <w:pStyle w:val="BodyText2"/>
      </w:pPr>
      <w:r>
        <w:t xml:space="preserve">Trying out the test drive with my </w:t>
      </w:r>
      <w:hyperlink r:id="rId1005" w:history="1">
        <w:r w:rsidRPr="00D310D8">
          <w:rPr>
            <w:rStyle w:val="Hyperlink"/>
          </w:rPr>
          <w:t>blishten@gmail.com</w:t>
        </w:r>
      </w:hyperlink>
      <w:r>
        <w:t xml:space="preserve"> Microsoft Account on 8/3/18 but it is blocked JRC firewall. It needs ssh:</w:t>
      </w:r>
    </w:p>
    <w:p w14:paraId="190CEB1B" w14:textId="03D90AD3" w:rsidR="000F5EBC" w:rsidRPr="000F5EBC" w:rsidRDefault="000F5EBC" w:rsidP="000F5EBC">
      <w:pPr>
        <w:pStyle w:val="BodyText2"/>
      </w:pPr>
      <w:r>
        <w:rPr>
          <w:noProof/>
          <w:lang w:bidi="ar-SA"/>
        </w:rPr>
        <w:drawing>
          <wp:inline distT="0" distB="0" distL="0" distR="0" wp14:anchorId="1D92627F" wp14:editId="51F4965D">
            <wp:extent cx="3896436" cy="949415"/>
            <wp:effectExtent l="0" t="0" r="889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6">
                      <a:extLst>
                        <a:ext uri="{28A0092B-C50C-407E-A947-70E740481C1C}">
                          <a14:useLocalDpi xmlns:a14="http://schemas.microsoft.com/office/drawing/2010/main" val="0"/>
                        </a:ext>
                      </a:extLst>
                    </a:blip>
                    <a:srcRect/>
                    <a:stretch>
                      <a:fillRect/>
                    </a:stretch>
                  </pic:blipFill>
                  <pic:spPr bwMode="auto">
                    <a:xfrm>
                      <a:off x="0" y="0"/>
                      <a:ext cx="3942369" cy="960607"/>
                    </a:xfrm>
                    <a:prstGeom prst="rect">
                      <a:avLst/>
                    </a:prstGeom>
                    <a:noFill/>
                    <a:ln>
                      <a:noFill/>
                    </a:ln>
                  </pic:spPr>
                </pic:pic>
              </a:graphicData>
            </a:graphic>
          </wp:inline>
        </w:drawing>
      </w:r>
    </w:p>
    <w:p w14:paraId="3E531C9C" w14:textId="77777777" w:rsidR="009B7032" w:rsidRDefault="009B7032" w:rsidP="003B37F4">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8B6883">
      <w:pPr>
        <w:pStyle w:val="BodyText2"/>
      </w:pPr>
      <w:r>
        <w:t xml:space="preserve">The RIS is developed in Drupal and is accessible </w:t>
      </w:r>
      <w:hyperlink r:id="rId1007" w:history="1">
        <w:r w:rsidRPr="00BF45E3">
          <w:rPr>
            <w:rStyle w:val="Hyperlink"/>
          </w:rPr>
          <w:t>here</w:t>
        </w:r>
      </w:hyperlink>
      <w:r>
        <w:t xml:space="preserve">. My user/pass: </w:t>
      </w:r>
      <w:hyperlink r:id="rId1008"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8B6883">
      <w:pPr>
        <w:pStyle w:val="BodyText2"/>
      </w:pPr>
      <w:r>
        <w:t>I have created a folder at the root level in the RIS website to hold the widgets:</w:t>
      </w:r>
    </w:p>
    <w:p w14:paraId="3869406D" w14:textId="4D83BA9F" w:rsidR="007D2F52" w:rsidRDefault="007D2F52" w:rsidP="008B6883">
      <w:pPr>
        <w:pStyle w:val="BodyText2"/>
      </w:pPr>
      <w:r>
        <w:t>/srv/www/biopama/widgets</w:t>
      </w:r>
    </w:p>
    <w:p w14:paraId="519B424C" w14:textId="64999390" w:rsidR="007D2F52" w:rsidRDefault="007D2F52" w:rsidP="008B6883">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8B6883">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t>widgets/css/claro.css</w:t>
      </w:r>
    </w:p>
    <w:p w14:paraId="725079B3" w14:textId="318712ED" w:rsidR="007D2F52" w:rsidRDefault="00237F98" w:rsidP="008B550B">
      <w:pPr>
        <w:pStyle w:val="Code"/>
      </w:pPr>
      <w:hyperlink r:id="rId1009"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8B6883">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lastRenderedPageBreak/>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8B6883">
      <w:pPr>
        <w:pStyle w:val="BodyText2"/>
      </w:pPr>
      <w:r>
        <w:t>In the widget Javascript:</w:t>
      </w:r>
    </w:p>
    <w:p w14:paraId="46530AE4" w14:textId="259A1E91" w:rsidR="00B80284" w:rsidRDefault="00B80284" w:rsidP="008B6883">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8B6883">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8B6883">
      <w:pPr>
        <w:pStyle w:val="BodyText2"/>
      </w:pPr>
      <w:r>
        <w:t>In the widgets template HTML:</w:t>
      </w:r>
    </w:p>
    <w:p w14:paraId="4F35F4C6" w14:textId="70A59312" w:rsidR="00D063F0" w:rsidRDefault="00D063F0" w:rsidP="008B6883">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8B6883">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8B6883">
      <w:pPr>
        <w:pStyle w:val="BodyText2"/>
      </w:pPr>
      <w:r>
        <w:t>These have to go into the Drupal page and you will need to replace as follows:</w:t>
      </w:r>
    </w:p>
    <w:p w14:paraId="766DBB52" w14:textId="0D7E9257" w:rsidR="00395F05" w:rsidRDefault="00395F05" w:rsidP="008B6883">
      <w:pPr>
        <w:pStyle w:val="BodyText2"/>
      </w:pPr>
      <w:r>
        <w:t>Replace:</w:t>
      </w:r>
      <w:r>
        <w:tab/>
      </w:r>
      <w:r>
        <w:tab/>
      </w:r>
      <w:r w:rsidRPr="00395F05">
        <w:t>&lt;link rel="stylesheet" type="text/css" href="widgets/css/ImageryController.css" /&gt;</w:t>
      </w:r>
    </w:p>
    <w:p w14:paraId="4BC0BD0A" w14:textId="0A39287E" w:rsidR="00395F05" w:rsidRDefault="00395F05" w:rsidP="008B6883">
      <w:pPr>
        <w:pStyle w:val="BodyText2"/>
      </w:pPr>
      <w:r>
        <w:t>With:</w:t>
      </w:r>
      <w:r>
        <w:tab/>
      </w:r>
      <w:r>
        <w:tab/>
        <w:t>javascript</w:t>
      </w:r>
      <w:r w:rsidRPr="00395F05">
        <w:t>/themes/</w:t>
      </w:r>
      <w:r>
        <w:t>widgets/css/</w:t>
      </w:r>
      <w:r w:rsidRPr="00395F05">
        <w:t>ImageryController.css</w:t>
      </w:r>
    </w:p>
    <w:p w14:paraId="07A302B4" w14:textId="11BC2615" w:rsidR="00E811D7" w:rsidRDefault="00E811D7" w:rsidP="008B6883">
      <w:pPr>
        <w:pStyle w:val="BodyText2"/>
      </w:pPr>
      <w:r>
        <w:t xml:space="preserve">You </w:t>
      </w:r>
      <w:r w:rsidR="008B754E">
        <w:t>will</w:t>
      </w:r>
      <w:r>
        <w:t xml:space="preserve"> also need to add the claro css files:</w:t>
      </w:r>
    </w:p>
    <w:p w14:paraId="13AB704F" w14:textId="20FFBF15" w:rsidR="00E811D7" w:rsidRPr="009D013C" w:rsidRDefault="00E811D7" w:rsidP="008B6883">
      <w:pPr>
        <w:pStyle w:val="BodyText2"/>
      </w:pPr>
      <w:r w:rsidRPr="00E811D7">
        <w:t>&lt;link rel="stylesheet" type="text/css" href="http://ajax.googleapis.com/ajax/libs/dojo/1.10.4/dijit/themes/claro/claro.css" /&gt;</w:t>
      </w:r>
    </w:p>
    <w:p w14:paraId="279CC1CE" w14:textId="43C3C8CA" w:rsidR="00D063F0" w:rsidRPr="00D063F0" w:rsidRDefault="00D063F0" w:rsidP="008B6883">
      <w:pPr>
        <w:pStyle w:val="BodyText2"/>
      </w:pPr>
    </w:p>
    <w:p w14:paraId="3AD0E32B" w14:textId="77777777" w:rsidR="00352E10" w:rsidRPr="00352E10" w:rsidRDefault="00352E10" w:rsidP="003B37F4">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t>Background</w:t>
      </w:r>
    </w:p>
    <w:p w14:paraId="1B43C9FB" w14:textId="77777777" w:rsidR="00F92100" w:rsidRDefault="00237F98" w:rsidP="008B6883">
      <w:pPr>
        <w:pStyle w:val="BodyText2"/>
      </w:pPr>
      <w:hyperlink r:id="rId1010"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237F98" w:rsidP="000E5536">
      <w:pPr>
        <w:pStyle w:val="BodyText"/>
      </w:pPr>
      <w:hyperlink r:id="rId1011"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lastRenderedPageBreak/>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237F98" w:rsidP="000E5536">
      <w:pPr>
        <w:pStyle w:val="BodyText"/>
      </w:pPr>
      <w:hyperlink r:id="rId1012"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237F98" w:rsidP="000E5536">
      <w:pPr>
        <w:pStyle w:val="BodyText"/>
      </w:pPr>
      <w:hyperlink r:id="rId1013"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237F98" w:rsidP="000E5536">
      <w:pPr>
        <w:pStyle w:val="BodyText"/>
      </w:pPr>
      <w:hyperlink r:id="rId1014"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237F98" w:rsidP="000E5536">
      <w:pPr>
        <w:pStyle w:val="BodyText"/>
      </w:pPr>
      <w:hyperlink r:id="rId1015"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237F98" w:rsidP="000E5536">
      <w:pPr>
        <w:pStyle w:val="BodyText"/>
      </w:pPr>
      <w:hyperlink r:id="rId1016"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237F98" w:rsidP="000E5536">
      <w:pPr>
        <w:pStyle w:val="BodyText"/>
      </w:pPr>
      <w:hyperlink r:id="rId1017"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lastRenderedPageBreak/>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237F98" w:rsidP="000E5536">
      <w:pPr>
        <w:pStyle w:val="BodyText"/>
      </w:pPr>
      <w:hyperlink r:id="rId1018"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237F98" w:rsidP="000E5536">
      <w:pPr>
        <w:pStyle w:val="BodyText"/>
      </w:pPr>
      <w:hyperlink r:id="rId1019"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237F98" w:rsidP="000E5536">
      <w:pPr>
        <w:pStyle w:val="BodyText"/>
      </w:pPr>
      <w:hyperlink r:id="rId1020"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237F98" w:rsidP="000E5536">
      <w:pPr>
        <w:pStyle w:val="BodyText"/>
      </w:pPr>
      <w:hyperlink r:id="rId1021"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237F98" w:rsidP="000E5536">
      <w:pPr>
        <w:pStyle w:val="BodyText"/>
      </w:pPr>
      <w:hyperlink r:id="rId1022"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237F98" w:rsidP="000E5536">
      <w:pPr>
        <w:pStyle w:val="BodyText"/>
      </w:pPr>
      <w:hyperlink r:id="rId1023"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237F98" w:rsidP="000E5536">
      <w:pPr>
        <w:pStyle w:val="BodyText"/>
        <w:rPr>
          <w:color w:val="F49100" w:themeColor="hyperlink"/>
          <w:u w:val="single"/>
        </w:rPr>
      </w:pPr>
      <w:hyperlink r:id="rId1024"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237F98" w:rsidP="000E5536">
      <w:pPr>
        <w:pStyle w:val="BodyText"/>
      </w:pPr>
      <w:hyperlink r:id="rId1025"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237F98" w:rsidP="000E5536">
      <w:pPr>
        <w:pStyle w:val="BodyText"/>
      </w:pPr>
      <w:hyperlink r:id="rId1026"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237F98" w:rsidP="008B6883">
      <w:pPr>
        <w:pStyle w:val="BodyText2"/>
      </w:pPr>
      <w:hyperlink r:id="rId1027"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237F98" w:rsidP="008B6883">
      <w:pPr>
        <w:pStyle w:val="BodyText2"/>
      </w:pPr>
      <w:hyperlink r:id="rId1028"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237F98" w:rsidP="000E5536">
      <w:pPr>
        <w:pStyle w:val="BodyText"/>
      </w:pPr>
      <w:hyperlink r:id="rId1029"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237F98" w:rsidP="000E5536">
      <w:pPr>
        <w:pStyle w:val="BodyText"/>
      </w:pPr>
      <w:hyperlink r:id="rId1030"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237F98" w:rsidP="000E5536">
      <w:pPr>
        <w:pStyle w:val="BodyText"/>
      </w:pPr>
      <w:hyperlink r:id="rId1031"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237F98" w:rsidP="000E5536">
      <w:pPr>
        <w:pStyle w:val="BodyText"/>
      </w:pPr>
      <w:hyperlink r:id="rId1032"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8B6883">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8B6883">
      <w:pPr>
        <w:pStyle w:val="BodyText2"/>
      </w:pPr>
      <w:r>
        <w:t xml:space="preserve">From </w:t>
      </w:r>
      <w:hyperlink r:id="rId1033"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8B6883">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8B6883">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t>Test Cluster Configuration</w:t>
      </w:r>
    </w:p>
    <w:p w14:paraId="10E6F93E" w14:textId="77777777" w:rsidR="00352E10" w:rsidRDefault="00352E10" w:rsidP="008B6883">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8B6883">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8B6883">
      <w:pPr>
        <w:pStyle w:val="BodyText2"/>
      </w:pPr>
      <w:r>
        <w:t>These can be seen from the following links:</w:t>
      </w:r>
    </w:p>
    <w:p w14:paraId="68AD2B9C" w14:textId="77777777" w:rsidR="00352E10" w:rsidRDefault="00237F98" w:rsidP="000E5536">
      <w:pPr>
        <w:pStyle w:val="BodyText"/>
      </w:pPr>
      <w:hyperlink r:id="rId1034"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237F98" w:rsidP="000E5536">
      <w:pPr>
        <w:pStyle w:val="BodyText"/>
      </w:pPr>
      <w:hyperlink r:id="rId1035"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237F98" w:rsidP="000E5536">
      <w:pPr>
        <w:pStyle w:val="BodyText"/>
      </w:pPr>
      <w:hyperlink r:id="rId1036"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8B6883">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8B6883">
      <w:pPr>
        <w:pStyle w:val="BodyText2"/>
      </w:pPr>
      <w:r>
        <w:lastRenderedPageBreak/>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8B6883">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8B6883">
      <w:pPr>
        <w:pStyle w:val="BodyText2"/>
      </w:pPr>
      <w:r>
        <w:t xml:space="preserve">Where is the configuration directory? This it is here - </w:t>
      </w:r>
      <w:r w:rsidRPr="00B04A2A">
        <w:t xml:space="preserve"> /etc/hadoop/conf</w:t>
      </w:r>
    </w:p>
    <w:p w14:paraId="6E53A881" w14:textId="77777777" w:rsidR="00352E10" w:rsidRDefault="00352E10" w:rsidP="008B6883">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8B6883">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8B6883">
      <w:pPr>
        <w:pStyle w:val="BodyText2"/>
      </w:pPr>
      <w:r>
        <w:t>Not sure which one to use?</w:t>
      </w:r>
    </w:p>
    <w:p w14:paraId="70F808ED" w14:textId="77777777" w:rsidR="00352E10" w:rsidRDefault="00352E10" w:rsidP="008B6883">
      <w:pPr>
        <w:pStyle w:val="BodyText2"/>
      </w:pPr>
      <w:r>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8B6883">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lastRenderedPageBreak/>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8B6883">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8B6883">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8B6883">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8B6883">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8B6883">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8B6883">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8B6883">
      <w:pPr>
        <w:pStyle w:val="BodyText2"/>
      </w:pPr>
      <w:r>
        <w:t>hadoop-sn (139.191.147.220)</w:t>
      </w:r>
      <w:r w:rsidR="00D94FD0">
        <w:t xml:space="preserve">  dopa  d33pth0rt</w:t>
      </w:r>
    </w:p>
    <w:p w14:paraId="69C8102B" w14:textId="05F3C635" w:rsidR="00265A37" w:rsidRPr="00F84C24" w:rsidRDefault="00265A37" w:rsidP="008B6883">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8B6883">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8B6883">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8B6883">
      <w:pPr>
        <w:pStyle w:val="BodyText2"/>
      </w:pPr>
      <w:r>
        <w:lastRenderedPageBreak/>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1037"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8B6883">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8B6883">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8B6883">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8B6883">
      <w:pPr>
        <w:pStyle w:val="BodyText2"/>
      </w:pPr>
      <w:r>
        <w:t xml:space="preserve">Available from </w:t>
      </w:r>
      <w:hyperlink r:id="rId1038"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8B6883">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8B6883">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8B6883">
      <w:pPr>
        <w:pStyle w:val="BodyText2"/>
      </w:pPr>
      <w:r>
        <w:t xml:space="preserve">The </w:t>
      </w:r>
      <w:hyperlink r:id="rId1039" w:history="1">
        <w:r w:rsidRPr="00560944">
          <w:rPr>
            <w:rStyle w:val="Hyperlink"/>
          </w:rPr>
          <w:t>Simplify</w:t>
        </w:r>
      </w:hyperlink>
      <w:r>
        <w:t xml:space="preserve"> methods in the ESRI Geometry API are equivalent to the ItopologicalOperator.Simplify method which is documented </w:t>
      </w:r>
      <w:hyperlink r:id="rId1040"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1041"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8B6883">
      <w:pPr>
        <w:pStyle w:val="BodyText2"/>
      </w:pPr>
      <w:r>
        <w:t xml:space="preserve">ST_NumGeometries returns null for all Points, Lines and Polygons as these are not multi geometries. See the source code </w:t>
      </w:r>
      <w:hyperlink r:id="rId1042" w:anchor="L43" w:history="1">
        <w:r w:rsidRPr="0047670B">
          <w:rPr>
            <w:rStyle w:val="Hyperlink"/>
          </w:rPr>
          <w:t>here</w:t>
        </w:r>
      </w:hyperlink>
      <w:r>
        <w:t>.</w:t>
      </w:r>
    </w:p>
    <w:p w14:paraId="431F08FD" w14:textId="77777777" w:rsidR="00210F45" w:rsidRDefault="00210F45" w:rsidP="008B6883">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8B6883">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237F98" w:rsidP="000E5536">
      <w:pPr>
        <w:pStyle w:val="BodyText"/>
      </w:pPr>
      <w:hyperlink r:id="rId1043"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8B6883">
      <w:pPr>
        <w:pStyle w:val="BodyText2"/>
      </w:pPr>
      <w:r>
        <w:t xml:space="preserve">Excellent article about using Python with Hadoop </w:t>
      </w:r>
      <w:hyperlink r:id="rId1044" w:history="1">
        <w:r w:rsidRPr="007842EC">
          <w:rPr>
            <w:rStyle w:val="Hyperlink"/>
          </w:rPr>
          <w:t>here</w:t>
        </w:r>
      </w:hyperlink>
      <w:r>
        <w:t>.</w:t>
      </w:r>
    </w:p>
    <w:p w14:paraId="2AFE2E4A" w14:textId="77777777" w:rsidR="0063601F" w:rsidRPr="007842EC" w:rsidRDefault="0063601F" w:rsidP="008B6883">
      <w:pPr>
        <w:pStyle w:val="BodyText2"/>
      </w:pPr>
      <w:r>
        <w:t xml:space="preserve">There are a couple of tutorials for writing Python map/reduce, available </w:t>
      </w:r>
      <w:hyperlink r:id="rId1045" w:history="1">
        <w:r w:rsidRPr="00E976A1">
          <w:rPr>
            <w:rStyle w:val="Hyperlink"/>
          </w:rPr>
          <w:t>here</w:t>
        </w:r>
      </w:hyperlink>
      <w:r>
        <w:t xml:space="preserve"> and </w:t>
      </w:r>
      <w:hyperlink r:id="rId1046"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8B6883">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1047"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8B6883">
      <w:pPr>
        <w:pStyle w:val="BodyText2"/>
      </w:pPr>
      <w:r>
        <w:t xml:space="preserve">Documentation </w:t>
      </w:r>
      <w:hyperlink r:id="rId1048" w:history="1">
        <w:r w:rsidRPr="00F92100">
          <w:rPr>
            <w:rStyle w:val="Hyperlink"/>
          </w:rPr>
          <w:t>here</w:t>
        </w:r>
      </w:hyperlink>
      <w:r>
        <w:t xml:space="preserve"> and introduction </w:t>
      </w:r>
      <w:hyperlink r:id="rId1049" w:history="1">
        <w:r w:rsidRPr="000E48F4">
          <w:rPr>
            <w:rStyle w:val="Hyperlink"/>
          </w:rPr>
          <w:t>video for v 4.5 here</w:t>
        </w:r>
      </w:hyperlink>
      <w:r>
        <w:t xml:space="preserve">.  </w:t>
      </w:r>
      <w:hyperlink r:id="rId1050"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8B6883">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8B6883">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8B6883">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8B6883">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237F98" w:rsidP="008B6883">
      <w:pPr>
        <w:pStyle w:val="BodyText2"/>
      </w:pPr>
      <w:hyperlink r:id="rId1051" w:history="1">
        <w:r w:rsidR="000F4904" w:rsidRPr="00DB27B0">
          <w:rPr>
            <w:rStyle w:val="Hyperlink"/>
          </w:rPr>
          <w:t>http://hadoop-m1:50070/</w:t>
        </w:r>
      </w:hyperlink>
    </w:p>
    <w:p w14:paraId="5BDA3AF0" w14:textId="77777777" w:rsidR="000F4904" w:rsidRPr="000F4904" w:rsidRDefault="000F4904" w:rsidP="008B6883">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237F98" w:rsidP="008B6883">
      <w:pPr>
        <w:pStyle w:val="BodyText2"/>
      </w:pPr>
      <w:hyperlink r:id="rId1052"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237F98" w:rsidP="008B6883">
      <w:pPr>
        <w:pStyle w:val="BodyText2"/>
      </w:pPr>
      <w:hyperlink r:id="rId1053"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8B6883">
      <w:pPr>
        <w:pStyle w:val="BodyText2"/>
      </w:pPr>
      <w:r>
        <w:t xml:space="preserve">Beeline has replaced the Hive CLI – see </w:t>
      </w:r>
      <w:hyperlink r:id="rId1054"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8B6883">
      <w:pPr>
        <w:pStyle w:val="BodyText2"/>
      </w:pPr>
      <w:r>
        <w:t xml:space="preserve">Excellent guide to Beeline </w:t>
      </w:r>
      <w:hyperlink r:id="rId1055" w:history="1">
        <w:r w:rsidRPr="00315409">
          <w:rPr>
            <w:rStyle w:val="Hyperlink"/>
          </w:rPr>
          <w:t>here</w:t>
        </w:r>
      </w:hyperlink>
      <w:r>
        <w:t xml:space="preserve"> with examples at the end.</w:t>
      </w:r>
    </w:p>
    <w:p w14:paraId="52574FD8" w14:textId="3E5F9FBE" w:rsidR="00FE05A5" w:rsidRDefault="00FE05A5" w:rsidP="000E5536">
      <w:pPr>
        <w:pStyle w:val="Heading6"/>
      </w:pPr>
      <w:r>
        <w:lastRenderedPageBreak/>
        <w:t>Connecting</w:t>
      </w:r>
    </w:p>
    <w:p w14:paraId="32766B92" w14:textId="77777777" w:rsidR="0017713A" w:rsidRDefault="0017713A" w:rsidP="000E5536">
      <w:pPr>
        <w:pStyle w:val="Heading7"/>
      </w:pPr>
      <w:r>
        <w:t>Embedded mode</w:t>
      </w:r>
    </w:p>
    <w:p w14:paraId="7A9EEFBA" w14:textId="1CBFA680" w:rsidR="00FE05A5" w:rsidRDefault="00FE05A5" w:rsidP="008B6883">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8B6883">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8B6883">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8B6883">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8B6883">
      <w:pPr>
        <w:pStyle w:val="BodyText2"/>
      </w:pPr>
      <w:r>
        <w:t>The Hadoop File system is accessed (</w:t>
      </w:r>
      <w:hyperlink r:id="rId1056" w:history="1">
        <w:r w:rsidRPr="00063BAD">
          <w:rPr>
            <w:rStyle w:val="Hyperlink"/>
          </w:rPr>
          <w:t>HDFS</w:t>
        </w:r>
      </w:hyperlink>
      <w:r>
        <w:t xml:space="preserve"> docs) using the Hadoop File System shell (see </w:t>
      </w:r>
      <w:hyperlink r:id="rId1057"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1058" w:history="1">
        <w:r w:rsidRPr="00E95741">
          <w:rPr>
            <w:rStyle w:val="Hyperlink"/>
          </w:rPr>
          <w:t>here</w:t>
        </w:r>
      </w:hyperlink>
      <w:r>
        <w:t>).</w:t>
      </w:r>
    </w:p>
    <w:p w14:paraId="011EBB5F" w14:textId="77777777" w:rsidR="0063601F" w:rsidRDefault="0063601F" w:rsidP="008B6883">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1059"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8B6883">
      <w:pPr>
        <w:pStyle w:val="BodyText2"/>
      </w:pPr>
      <w:r>
        <w:t>Lars has created the following structure on hadoop-m2:</w:t>
      </w:r>
    </w:p>
    <w:p w14:paraId="37826320" w14:textId="77777777" w:rsidR="0063601F" w:rsidRDefault="0063601F" w:rsidP="008B6883">
      <w:pPr>
        <w:pStyle w:val="BodyText2"/>
      </w:pPr>
      <w:r>
        <w:t>/jrc</w:t>
      </w:r>
    </w:p>
    <w:p w14:paraId="20218158" w14:textId="77777777" w:rsidR="0063601F" w:rsidRDefault="0063601F" w:rsidP="008B6883">
      <w:pPr>
        <w:pStyle w:val="BodyText2"/>
      </w:pPr>
      <w:r>
        <w:lastRenderedPageBreak/>
        <w:tab/>
        <w:t>/data   -where the data files go, e.g. avro files</w:t>
      </w:r>
    </w:p>
    <w:p w14:paraId="406BC1B8" w14:textId="77777777" w:rsidR="0063601F" w:rsidRPr="00EA6B8D" w:rsidRDefault="0063601F" w:rsidP="008B6883">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8B6883">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8B6883">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8B6883">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8B6883">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060" w:history="1">
        <w:r w:rsidRPr="00CB45C1">
          <w:rPr>
            <w:rStyle w:val="Hyperlink"/>
          </w:rPr>
          <w:t>Pydoop</w:t>
        </w:r>
      </w:hyperlink>
      <w:r>
        <w:t xml:space="preserve"> – it is also on </w:t>
      </w:r>
      <w:hyperlink r:id="rId1061"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8B6883">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8B6883">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8B6883">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8B6883">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8B6883">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062"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8B6883">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8B6883">
      <w:pPr>
        <w:pStyle w:val="BodyText2"/>
      </w:pPr>
      <w:r>
        <w:lastRenderedPageBreak/>
        <w:t>You could schedule shell tasks as cron jobs to load data in automatically.</w:t>
      </w:r>
    </w:p>
    <w:p w14:paraId="6EF93C23" w14:textId="77777777" w:rsidR="0063601F" w:rsidRDefault="0063601F" w:rsidP="008B6883">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8B6883">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8B6883">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8B6883">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8B6883">
      <w:pPr>
        <w:pStyle w:val="BodyText2"/>
      </w:pPr>
      <w:r>
        <w:t xml:space="preserve">Use </w:t>
      </w:r>
      <w:hyperlink r:id="rId1063"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8B6883">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8B6883">
      <w:pPr>
        <w:pStyle w:val="BodyText2"/>
      </w:pPr>
      <w:r>
        <w:t xml:space="preserve">You can use these to convert features to JSON for import into HDFS. </w:t>
      </w:r>
    </w:p>
    <w:p w14:paraId="336AB9BF" w14:textId="77777777" w:rsidR="0063601F" w:rsidRDefault="0063601F" w:rsidP="008B6883">
      <w:pPr>
        <w:pStyle w:val="BodyText2"/>
      </w:pPr>
      <w:r>
        <w:t xml:space="preserve">Are available from </w:t>
      </w:r>
      <w:hyperlink r:id="rId1064"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8B6883">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8B6883">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065" w:history="1">
        <w:r w:rsidRPr="00226953">
          <w:rPr>
            <w:rStyle w:val="Hyperlink"/>
          </w:rPr>
          <w:t>here</w:t>
        </w:r>
      </w:hyperlink>
      <w:r>
        <w:t>).</w:t>
      </w:r>
    </w:p>
    <w:p w14:paraId="569C9487" w14:textId="77777777" w:rsidR="0063601F" w:rsidRDefault="0063601F" w:rsidP="008B6883">
      <w:pPr>
        <w:pStyle w:val="BodyText2"/>
      </w:pPr>
      <w:r>
        <w:t>There is a tool called ‘Copy to HDFS’ but it needs to be able to connect to the NameNode.</w:t>
      </w:r>
    </w:p>
    <w:p w14:paraId="4FFAF02F" w14:textId="77777777" w:rsidR="0063601F" w:rsidRDefault="0063601F" w:rsidP="008B6883">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8B6883">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8B6883">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8B6883">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lastRenderedPageBreak/>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8B6883">
      <w:pPr>
        <w:pStyle w:val="BodyText2"/>
      </w:pPr>
      <w:r>
        <w:t>This is because you are not connecting using the ssh method. If you do it in Firefox, the following call works:</w:t>
      </w:r>
    </w:p>
    <w:p w14:paraId="29965BB0" w14:textId="77777777" w:rsidR="0063601F" w:rsidRDefault="00237F98" w:rsidP="008B550B">
      <w:pPr>
        <w:pStyle w:val="Code"/>
        <w:rPr>
          <w:rStyle w:val="Hyperlink"/>
        </w:rPr>
      </w:pPr>
      <w:hyperlink r:id="rId1066" w:history="1">
        <w:r w:rsidR="0063601F" w:rsidRPr="00DB27B0">
          <w:rPr>
            <w:rStyle w:val="Hyperlink"/>
          </w:rPr>
          <w:t>http://hadoop-m1:50070/webhdfs/v1/user/hive/warehouse/wdpa?op=LISTSTATUS</w:t>
        </w:r>
      </w:hyperlink>
    </w:p>
    <w:p w14:paraId="3F7EBD28" w14:textId="70F2DFA4" w:rsidR="00A5203B" w:rsidRDefault="00237F98" w:rsidP="008B550B">
      <w:pPr>
        <w:pStyle w:val="Code"/>
      </w:pPr>
      <w:hyperlink r:id="rId1067"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8B6883">
      <w:pPr>
        <w:pStyle w:val="BodyText2"/>
      </w:pPr>
      <w:r>
        <w:t>On 23/06/2016</w:t>
      </w:r>
      <w:r w:rsidR="00A420B0">
        <w:t>:</w:t>
      </w:r>
    </w:p>
    <w:p w14:paraId="35795421" w14:textId="00BEEA6A" w:rsidR="00C234EE" w:rsidRDefault="00237F98" w:rsidP="008B550B">
      <w:pPr>
        <w:pStyle w:val="Code"/>
      </w:pPr>
      <w:hyperlink r:id="rId1068" w:history="1">
        <w:r w:rsidR="00C234EE" w:rsidRPr="0021043D">
          <w:rPr>
            <w:rStyle w:val="Hyperlink"/>
          </w:rPr>
          <w:t>http://hadoop-m2:50070/webhdfs/v1/user/cottaan?op=LISTSTATUS</w:t>
        </w:r>
      </w:hyperlink>
      <w:r w:rsidR="00C234EE">
        <w:t xml:space="preserve"> </w:t>
      </w:r>
    </w:p>
    <w:p w14:paraId="0848323A" w14:textId="4AE1A146" w:rsidR="0063601F" w:rsidRDefault="009778D7" w:rsidP="008B6883">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8B6883">
      <w:pPr>
        <w:pStyle w:val="BodyText2"/>
      </w:pPr>
      <w:bookmarkStart w:id="168" w:name="_Ref371950375"/>
      <w:r>
        <w:t xml:space="preserve">MapReduce is the Hadoop software framework for processing HDFS data. There is a tutorial </w:t>
      </w:r>
      <w:hyperlink r:id="rId1069" w:history="1">
        <w:r w:rsidRPr="00AC0DCD">
          <w:rPr>
            <w:rStyle w:val="Hyperlink"/>
          </w:rPr>
          <w:t>here</w:t>
        </w:r>
      </w:hyperlink>
      <w:r>
        <w:t xml:space="preserve">. How the actual MapReduce operations are actually carried out is documented </w:t>
      </w:r>
      <w:hyperlink r:id="rId1070" w:history="1">
        <w:r w:rsidRPr="00B913D7">
          <w:rPr>
            <w:rStyle w:val="Hyperlink"/>
          </w:rPr>
          <w:t>here</w:t>
        </w:r>
      </w:hyperlink>
      <w:r>
        <w:t>.</w:t>
      </w:r>
    </w:p>
    <w:p w14:paraId="67BCD274" w14:textId="2A712192" w:rsidR="0063601F" w:rsidRDefault="0063601F" w:rsidP="000E5536">
      <w:pPr>
        <w:pStyle w:val="Heading6"/>
      </w:pPr>
      <w:r>
        <w:t>Streaming API</w:t>
      </w:r>
      <w:bookmarkEnd w:id="168"/>
    </w:p>
    <w:p w14:paraId="51E29018" w14:textId="77777777" w:rsidR="0063601F" w:rsidRDefault="0063601F" w:rsidP="008B6883">
      <w:pPr>
        <w:pStyle w:val="BodyText2"/>
      </w:pPr>
      <w:r>
        <w:t>The Streaming API is to allow other technologies to run Map/Reduce jobs.</w:t>
      </w:r>
    </w:p>
    <w:p w14:paraId="7BBECE65" w14:textId="77777777" w:rsidR="0063601F" w:rsidRDefault="0063601F" w:rsidP="008B6883">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8B6883">
      <w:pPr>
        <w:pStyle w:val="BodyText2"/>
      </w:pPr>
      <w:r>
        <w:t xml:space="preserve">Then created the mapper.py file in Aptana (from the tutorial </w:t>
      </w:r>
      <w:hyperlink r:id="rId1071"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8B6883">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8B6883">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8B6883">
      <w:pPr>
        <w:pStyle w:val="BodyText2"/>
      </w:pPr>
      <w:r>
        <w:t xml:space="preserve">The k1,1 means sort on key 1 and end on key 1 (see </w:t>
      </w:r>
      <w:hyperlink r:id="rId1072"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8B6883">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8B6883">
      <w:pPr>
        <w:pStyle w:val="BodyText2"/>
      </w:pPr>
      <w:r>
        <w:t>You don’t need to copy the mapper and reducer files over to hdfs! These are python files!!!!</w:t>
      </w:r>
    </w:p>
    <w:p w14:paraId="4BC845E5" w14:textId="77777777" w:rsidR="0063601F" w:rsidRDefault="0063601F" w:rsidP="008B6883">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8B6883">
      <w:pPr>
        <w:pStyle w:val="BodyText2"/>
      </w:pPr>
      <w:r>
        <w:t xml:space="preserve">The streaming jar file is here: </w:t>
      </w:r>
    </w:p>
    <w:p w14:paraId="660088D7" w14:textId="77777777" w:rsidR="0063601F" w:rsidRDefault="0063601F" w:rsidP="000E5536">
      <w:pPr>
        <w:pStyle w:val="BodyText"/>
      </w:pPr>
      <w:r>
        <w:lastRenderedPageBreak/>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8B6883">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8B6883">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8B6883">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8B6883">
      <w:pPr>
        <w:pStyle w:val="BodyText2"/>
      </w:pPr>
      <w:r>
        <w:t>This is the correct EOL:</w:t>
      </w:r>
    </w:p>
    <w:p w14:paraId="1497218B" w14:textId="77777777" w:rsidR="0063601F" w:rsidRDefault="0063601F" w:rsidP="008B6883">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3">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8B6883">
      <w:pPr>
        <w:pStyle w:val="BodyText2"/>
      </w:pPr>
      <w:r>
        <w:t>This is the one that fails:</w:t>
      </w:r>
    </w:p>
    <w:p w14:paraId="5064141E" w14:textId="77777777" w:rsidR="0063601F" w:rsidRDefault="0063601F" w:rsidP="008B6883">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4">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8B6883">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8B6883">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8B6883">
      <w:pPr>
        <w:pStyle w:val="BodyText2"/>
      </w:pPr>
      <w:r>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8B6883">
      <w:pPr>
        <w:pStyle w:val="BodyText2"/>
      </w:pPr>
      <w:r>
        <w:t>BTW, there are 4 processors on the NameNode – so probably the same on the other DataNodes – how can you configure the DataNodes to use all processors?</w:t>
      </w:r>
    </w:p>
    <w:p w14:paraId="2FCE3C60" w14:textId="77777777" w:rsidR="0063601F" w:rsidRDefault="0063601F" w:rsidP="008B6883">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lastRenderedPageBreak/>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8B6883">
      <w:pPr>
        <w:pStyle w:val="BodyText2"/>
      </w:pPr>
      <w:r>
        <w:t>On 42 species files took 41 sec with 1 reducer, 42 with 4 reducers, 43 with 8 reducers, 51 with 20 reducers</w:t>
      </w:r>
    </w:p>
    <w:p w14:paraId="5609EDB2" w14:textId="77777777" w:rsidR="0063601F" w:rsidRDefault="0063601F" w:rsidP="008B6883">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8B6883">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8B6883">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8B6883">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8B6883">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2578F7">
      <w:pPr>
        <w:pStyle w:val="ListNumber"/>
        <w:numPr>
          <w:ilvl w:val="0"/>
          <w:numId w:val="20"/>
        </w:numPr>
      </w:pPr>
      <w:r>
        <w:t xml:space="preserve">Installing Eclipse from </w:t>
      </w:r>
      <w:hyperlink r:id="rId1075" w:history="1">
        <w:r w:rsidRPr="007A1FDA">
          <w:rPr>
            <w:rStyle w:val="Hyperlink"/>
          </w:rPr>
          <w:t>here</w:t>
        </w:r>
      </w:hyperlink>
    </w:p>
    <w:p w14:paraId="32804ED5" w14:textId="77777777" w:rsidR="0063601F" w:rsidRDefault="0063601F" w:rsidP="002578F7">
      <w:pPr>
        <w:pStyle w:val="ListNumber"/>
        <w:numPr>
          <w:ilvl w:val="0"/>
          <w:numId w:val="20"/>
        </w:numPr>
      </w:pPr>
      <w:r>
        <w:t xml:space="preserve">Clone Wills basic template from </w:t>
      </w:r>
      <w:hyperlink r:id="rId1076" w:history="1">
        <w:r w:rsidRPr="00FC772D">
          <w:rPr>
            <w:rStyle w:val="Hyperlink"/>
          </w:rPr>
          <w:t>GitHub</w:t>
        </w:r>
      </w:hyperlink>
      <w:r>
        <w:t xml:space="preserve"> using GitHub Desktop – this will put the project on the local machine</w:t>
      </w:r>
    </w:p>
    <w:p w14:paraId="7F5D0CD4" w14:textId="77777777" w:rsidR="0063601F" w:rsidRDefault="0063601F" w:rsidP="002578F7">
      <w:pPr>
        <w:pStyle w:val="ListNumber"/>
        <w:numPr>
          <w:ilvl w:val="0"/>
          <w:numId w:val="20"/>
        </w:numPr>
      </w:pPr>
      <w:r>
        <w:t>Import the project as a Mavern Project</w:t>
      </w:r>
    </w:p>
    <w:p w14:paraId="2FC21DD9" w14:textId="77777777" w:rsidR="0063601F" w:rsidRPr="007A1FDA" w:rsidRDefault="0063601F" w:rsidP="002578F7">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8B6883">
      <w:pPr>
        <w:pStyle w:val="BodyText2"/>
      </w:pPr>
      <w:r>
        <w:t>Great article here about handling dependencies:</w:t>
      </w:r>
    </w:p>
    <w:p w14:paraId="38365C5A" w14:textId="77777777" w:rsidR="0063601F" w:rsidRPr="00F30226" w:rsidRDefault="00237F98" w:rsidP="008B6883">
      <w:pPr>
        <w:pStyle w:val="BodyText2"/>
      </w:pPr>
      <w:hyperlink r:id="rId1077"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8B6883">
      <w:pPr>
        <w:pStyle w:val="BodyText2"/>
      </w:pPr>
      <w:r>
        <w:t xml:space="preserve">This </w:t>
      </w:r>
      <w:hyperlink r:id="rId1078" w:history="1">
        <w:r w:rsidRPr="000F67F0">
          <w:rPr>
            <w:rStyle w:val="Hyperlink"/>
          </w:rPr>
          <w:t>repo</w:t>
        </w:r>
      </w:hyperlink>
      <w:r>
        <w:t xml:space="preserve"> will add native spatial operations to Hadoop MapReduce and to Hive.</w:t>
      </w:r>
    </w:p>
    <w:p w14:paraId="656BDD96" w14:textId="690F1862" w:rsidR="0063601F" w:rsidRDefault="0063601F" w:rsidP="000E5536">
      <w:pPr>
        <w:pStyle w:val="Heading8"/>
      </w:pPr>
      <w:bookmarkStart w:id="169" w:name="_Ref384899212"/>
      <w:r>
        <w:t>Building</w:t>
      </w:r>
      <w:bookmarkEnd w:id="169"/>
    </w:p>
    <w:p w14:paraId="7620A738" w14:textId="77777777" w:rsidR="0063601F" w:rsidRDefault="0063601F" w:rsidP="000E5536">
      <w:pPr>
        <w:pStyle w:val="Heading9"/>
      </w:pPr>
      <w:r>
        <w:t>Configuring the Maven repo</w:t>
      </w:r>
    </w:p>
    <w:p w14:paraId="5DBC067A" w14:textId="77777777" w:rsidR="0063601F" w:rsidRDefault="0063601F" w:rsidP="008B6883">
      <w:pPr>
        <w:pStyle w:val="BodyText2"/>
      </w:pPr>
      <w:r>
        <w:t xml:space="preserve">Building the Maven repo in Aptana and it seems to output files which all say SNAPSHOT on the end (e.g. </w:t>
      </w:r>
      <w:r w:rsidRPr="000F67F0">
        <w:t>esri-geometry-api-1.1.2-SNAPSHOT.jar</w:t>
      </w:r>
      <w:r>
        <w:t xml:space="preserve">). This is a Maven snapshot and one that has not been released. This comes from the pom.xml file and you </w:t>
      </w:r>
      <w:r>
        <w:lastRenderedPageBreak/>
        <w:t>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8B6883">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8B6883">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8B6883">
      <w:pPr>
        <w:pStyle w:val="BodyText2"/>
      </w:pPr>
      <w:r>
        <w:t xml:space="preserve">How do you deploy it? Mansour explains a bit </w:t>
      </w:r>
      <w:hyperlink r:id="rId1079" w:history="1">
        <w:r w:rsidRPr="00CE4588">
          <w:rPr>
            <w:rStyle w:val="Hyperlink"/>
          </w:rPr>
          <w:t>here</w:t>
        </w:r>
      </w:hyperlink>
      <w:r>
        <w:t xml:space="preserve">. You should use the distributed cache (see </w:t>
      </w:r>
      <w:hyperlink r:id="rId1080"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081" w:history="1">
        <w:r w:rsidRPr="00A401B5">
          <w:rPr>
            <w:rStyle w:val="Hyperlink"/>
          </w:rPr>
          <w:t>here</w:t>
        </w:r>
      </w:hyperlink>
      <w:r>
        <w:t xml:space="preserve"> which sets the applications JobConf. </w:t>
      </w:r>
    </w:p>
    <w:p w14:paraId="19F3D10A" w14:textId="77777777" w:rsidR="00EA3299" w:rsidRDefault="0063601F" w:rsidP="008B6883">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8B6883">
      <w:pPr>
        <w:pStyle w:val="BodyText2"/>
      </w:pPr>
      <w:r>
        <w:t xml:space="preserve">CTRL + Space to get code completion. </w:t>
      </w:r>
    </w:p>
    <w:p w14:paraId="5AE6AB16" w14:textId="77777777" w:rsidR="00EA3299" w:rsidRDefault="00EA3299" w:rsidP="008B6883">
      <w:pPr>
        <w:pStyle w:val="BodyText2"/>
      </w:pPr>
      <w:r>
        <w:t>TAB + Enter to execute queries.</w:t>
      </w:r>
    </w:p>
    <w:p w14:paraId="5E3E44FB" w14:textId="77777777" w:rsidR="00EA3299" w:rsidRPr="00B226D6" w:rsidRDefault="00EA3299" w:rsidP="008B6883">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8B6883">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8B6883">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8B6883">
      <w:pPr>
        <w:pStyle w:val="BodyText2"/>
      </w:pPr>
      <w:r>
        <w:t>The default number of mappers (</w:t>
      </w:r>
      <w:r w:rsidRPr="00CB6444">
        <w:t>mapreduce.job.maps</w:t>
      </w:r>
      <w:r>
        <w:t>) is 2.</w:t>
      </w:r>
    </w:p>
    <w:p w14:paraId="1BD6CACE" w14:textId="77777777" w:rsidR="00EA3299" w:rsidRDefault="00EA3299" w:rsidP="008B6883">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lastRenderedPageBreak/>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8B6883">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8B6883">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8B6883">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8B6883">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8B6883">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8B6883">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8B6883">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8B6883">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8B6883">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lastRenderedPageBreak/>
        <w:t>Hive Command Line Interface (CLI)</w:t>
      </w:r>
    </w:p>
    <w:p w14:paraId="13EAB5CC" w14:textId="77777777" w:rsidR="00EA3299" w:rsidRDefault="00EA3299" w:rsidP="008B6883">
      <w:pPr>
        <w:pStyle w:val="BodyText2"/>
      </w:pPr>
      <w:r>
        <w:t xml:space="preserve">Hive CLI documentation is </w:t>
      </w:r>
      <w:r w:rsidRPr="00573BB7">
        <w:t>here</w:t>
      </w:r>
      <w:r>
        <w:t xml:space="preserve">. </w:t>
      </w:r>
    </w:p>
    <w:p w14:paraId="2E4D150C" w14:textId="77777777" w:rsidR="00EA3299" w:rsidRDefault="00EA3299" w:rsidP="008B6883">
      <w:pPr>
        <w:pStyle w:val="BodyText2"/>
      </w:pPr>
      <w:r>
        <w:t>You can use dfs on the Hive command line:</w:t>
      </w:r>
    </w:p>
    <w:p w14:paraId="5E2D4134" w14:textId="77777777" w:rsidR="00EA3299" w:rsidRDefault="00EA3299" w:rsidP="008B6883">
      <w:pPr>
        <w:pStyle w:val="BodyText2"/>
      </w:pPr>
      <w:r w:rsidRPr="001063A6">
        <w:t>hive&gt; dfs -ls ../hive/warehouse/species;</w:t>
      </w:r>
      <w:r>
        <w:t xml:space="preserve">      - this lists all the species files</w:t>
      </w:r>
    </w:p>
    <w:p w14:paraId="092B4B8D" w14:textId="77777777" w:rsidR="00EA3299" w:rsidRDefault="00EA3299" w:rsidP="008B6883">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8B6883">
      <w:pPr>
        <w:pStyle w:val="BodyText2"/>
      </w:pPr>
      <w:r>
        <w:t>hive&gt; set system:sun.java.command;</w:t>
      </w:r>
    </w:p>
    <w:p w14:paraId="09D79775" w14:textId="77777777" w:rsidR="00EA3299" w:rsidRDefault="00EA3299" w:rsidP="008B6883">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8B6883">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8B6883">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8B6883">
      <w:pPr>
        <w:pStyle w:val="BodyText2"/>
      </w:pPr>
      <w:r>
        <w:t>DDL</w:t>
      </w:r>
    </w:p>
    <w:p w14:paraId="2178E386" w14:textId="77777777" w:rsidR="00EA3299" w:rsidRDefault="00EA3299" w:rsidP="008B6883">
      <w:pPr>
        <w:pStyle w:val="BodyText2"/>
      </w:pPr>
      <w:r>
        <w:t>Creating tables</w:t>
      </w:r>
    </w:p>
    <w:p w14:paraId="35BD3D95" w14:textId="77777777" w:rsidR="00EA3299" w:rsidRDefault="00EA3299"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8B6883">
      <w:pPr>
        <w:pStyle w:val="BodyText2"/>
      </w:pPr>
      <w:r w:rsidRPr="00F15508">
        <w:t>hive&gt; set hive.exec.compress.output=false;</w:t>
      </w:r>
    </w:p>
    <w:p w14:paraId="64EC231F" w14:textId="77777777" w:rsidR="00EA3299" w:rsidRDefault="00EA3299" w:rsidP="008B6883">
      <w:pPr>
        <w:pStyle w:val="BodyText2"/>
      </w:pPr>
      <w:r>
        <w:t>hive&gt; create table csv_dump ROW FORMAT DELIMITED FIELDS TERMINATED BY ',' LINES TERMINATED BY '\n' as</w:t>
      </w:r>
    </w:p>
    <w:p w14:paraId="520C4B9B" w14:textId="77777777" w:rsidR="00EA3299" w:rsidRDefault="00EA3299" w:rsidP="008B6883">
      <w:pPr>
        <w:pStyle w:val="BodyText2"/>
      </w:pPr>
      <w:r>
        <w:t>hive&gt; select * from species.areatest2;</w:t>
      </w:r>
    </w:p>
    <w:p w14:paraId="3CBD5000" w14:textId="77777777" w:rsidR="00EA3299" w:rsidRDefault="00EA3299" w:rsidP="008B6883">
      <w:pPr>
        <w:pStyle w:val="BodyText2"/>
      </w:pPr>
      <w:r>
        <w:t>$ hadoop dfs -cat /user/hive/warehouse/csv_dump/* &gt; ~/csv_dump.csv</w:t>
      </w:r>
    </w:p>
    <w:p w14:paraId="45B2EFE8" w14:textId="77777777" w:rsidR="00EA3299" w:rsidRDefault="00EA3299" w:rsidP="008B6883">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8B6883">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8B6883">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8B6883">
      <w:pPr>
        <w:pStyle w:val="BodyText2"/>
      </w:pPr>
      <w:r>
        <w:t>hive&gt;use species;</w:t>
      </w:r>
    </w:p>
    <w:p w14:paraId="0FD0ADC1" w14:textId="77777777" w:rsidR="00EA3299" w:rsidRPr="00EA3299" w:rsidRDefault="00EA3299" w:rsidP="008B6883">
      <w:pPr>
        <w:pStyle w:val="BodyText2"/>
      </w:pPr>
      <w:r>
        <w:lastRenderedPageBreak/>
        <w:t xml:space="preserve">Hive documentation on DML is </w:t>
      </w:r>
      <w:r w:rsidRPr="00573BB7">
        <w:t>here</w:t>
      </w:r>
    </w:p>
    <w:p w14:paraId="53A6839A" w14:textId="77777777" w:rsidR="00EA3299" w:rsidRDefault="00EA3299" w:rsidP="008B6883">
      <w:pPr>
        <w:pStyle w:val="BodyText2"/>
      </w:pPr>
      <w:r w:rsidRPr="003B3CF1">
        <w:t>hive&gt; select quadkey from id17975 join wdpa where st_intersects(st_geomfromquadkey(quadkey),geom);</w:t>
      </w:r>
    </w:p>
    <w:p w14:paraId="36139784" w14:textId="77777777" w:rsidR="00EA3299" w:rsidRDefault="00EA3299"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8B6883">
      <w:pPr>
        <w:pStyle w:val="BodyText2"/>
      </w:pPr>
      <w:r w:rsidRPr="004E0E48">
        <w:t>hive&gt; SET mapred.child.java.opts=-Xmx4G -XX:+UseConcMarkSweepGC;</w:t>
      </w:r>
    </w:p>
    <w:p w14:paraId="63EA9C5B" w14:textId="77777777" w:rsidR="00EA3299" w:rsidRDefault="00EA3299" w:rsidP="008B6883">
      <w:pPr>
        <w:pStyle w:val="BodyText2"/>
      </w:pPr>
      <w:r w:rsidRPr="004E0E48">
        <w:t>hive&gt; select wdpaid from wdpa where wdpaid=785;</w:t>
      </w:r>
    </w:p>
    <w:p w14:paraId="3A7D2E38" w14:textId="77777777" w:rsidR="00EA3299" w:rsidRDefault="00EA3299" w:rsidP="008B6883">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8B6883">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8B6883">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8B6883">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8B6883">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8B6883">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8B6883">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8B6883">
      <w:pPr>
        <w:pStyle w:val="BodyText2"/>
      </w:pPr>
      <w:r>
        <w:t>trying to set reducers to 6 – stuck on 95%</w:t>
      </w:r>
    </w:p>
    <w:p w14:paraId="61743081" w14:textId="77777777" w:rsidR="00EA3299" w:rsidRDefault="00EA3299" w:rsidP="008B6883">
      <w:pPr>
        <w:pStyle w:val="BodyText2"/>
      </w:pPr>
      <w:r>
        <w:t xml:space="preserve">20 - </w:t>
      </w:r>
    </w:p>
    <w:p w14:paraId="4175A0CD" w14:textId="77777777" w:rsidR="00EA3299" w:rsidRDefault="00EA3299" w:rsidP="008B6883">
      <w:pPr>
        <w:pStyle w:val="BodyText2"/>
      </w:pPr>
    </w:p>
    <w:p w14:paraId="58A6AD71" w14:textId="77777777" w:rsidR="00EA3299" w:rsidRDefault="00EA3299"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8B6883">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8B6883">
      <w:pPr>
        <w:pStyle w:val="BodyText2"/>
      </w:pPr>
      <w:r>
        <w:lastRenderedPageBreak/>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8B6883">
      <w:pPr>
        <w:pStyle w:val="BodyText2"/>
      </w:pPr>
      <w:r>
        <w:t xml:space="preserve">Following </w:t>
      </w:r>
      <w:hyperlink r:id="rId1082" w:anchor=".U3BpHPmSy0f" w:history="1">
        <w:r w:rsidRPr="00D51413">
          <w:rPr>
            <w:rStyle w:val="Hyperlink"/>
          </w:rPr>
          <w:t>this</w:t>
        </w:r>
      </w:hyperlink>
      <w:r>
        <w:t xml:space="preserve"> page to try to understand why.</w:t>
      </w:r>
    </w:p>
    <w:p w14:paraId="5CDD971E" w14:textId="77777777" w:rsidR="0063601F" w:rsidRDefault="0063601F" w:rsidP="008B6883">
      <w:pPr>
        <w:pStyle w:val="BodyText2"/>
      </w:pPr>
      <w:r>
        <w:t>In the JobTracker log file (</w:t>
      </w:r>
      <w:hyperlink r:id="rId1083"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8B6883">
      <w:pPr>
        <w:pStyle w:val="BodyText2"/>
      </w:pPr>
      <w:r>
        <w:t>To see this log file in Cloudera Manager (CM) go to Diagnose | Logs – and choose MapReduce | Job Tracker and look at the log/</w:t>
      </w:r>
    </w:p>
    <w:p w14:paraId="7C6A46A3" w14:textId="77777777" w:rsidR="0063601F" w:rsidRDefault="0063601F" w:rsidP="008B6883">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8B6883">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8B6883">
      <w:pPr>
        <w:pStyle w:val="BodyText2"/>
      </w:pPr>
      <w:r>
        <w:t xml:space="preserve">The available heap size is set the Hadoop-env.sh file – this is a client configuration file (see the docs </w:t>
      </w:r>
      <w:hyperlink r:id="rId1084"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8B6883">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085"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8B6883">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8B6883">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8B6883">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8B6883">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8B6883">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8B6883">
      <w:pPr>
        <w:pStyle w:val="BodyText2"/>
      </w:pPr>
      <w:bookmarkStart w:id="170" w:name="_Ref388430329"/>
      <w:r>
        <w:t xml:space="preserve">Good article from Todd Lipcon </w:t>
      </w:r>
      <w:hyperlink r:id="rId1086" w:history="1">
        <w:r w:rsidRPr="00A04EAC">
          <w:rPr>
            <w:rStyle w:val="Hyperlink"/>
          </w:rPr>
          <w:t>here</w:t>
        </w:r>
      </w:hyperlink>
      <w:r>
        <w:t xml:space="preserve"> on tuning MR.</w:t>
      </w:r>
    </w:p>
    <w:p w14:paraId="7C3EAF9A" w14:textId="601FE4AC" w:rsidR="0063601F" w:rsidRDefault="0063601F" w:rsidP="000E5536">
      <w:pPr>
        <w:pStyle w:val="Heading7"/>
      </w:pPr>
      <w:r>
        <w:t>Setting mappers/ reducers</w:t>
      </w:r>
      <w:bookmarkEnd w:id="170"/>
    </w:p>
    <w:p w14:paraId="0BE3A13B" w14:textId="77777777" w:rsidR="0063601F" w:rsidRDefault="0063601F" w:rsidP="008B6883">
      <w:pPr>
        <w:pStyle w:val="BodyText2"/>
      </w:pPr>
      <w:r>
        <w:t>Comparing the following query with different numbers of mappers and reducers:</w:t>
      </w:r>
    </w:p>
    <w:p w14:paraId="36AD18B2" w14:textId="77777777" w:rsidR="0063601F" w:rsidRDefault="0063601F" w:rsidP="008B6883">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lastRenderedPageBreak/>
        <w:t>Launching Job 1 out of 1</w:t>
      </w:r>
    </w:p>
    <w:p w14:paraId="7822F593" w14:textId="77777777" w:rsidR="0063601F" w:rsidRDefault="0063601F" w:rsidP="008B550B">
      <w:pPr>
        <w:pStyle w:val="Unix"/>
      </w:pPr>
      <w:r>
        <w:t>Number of reduce tasks determined at compile time: 1</w:t>
      </w:r>
    </w:p>
    <w:p w14:paraId="7033EEC0" w14:textId="584FDD01" w:rsidR="0063601F" w:rsidRDefault="0063601F" w:rsidP="000E5536">
      <w:pPr>
        <w:pStyle w:val="Heading6"/>
      </w:pPr>
      <w:bookmarkStart w:id="171" w:name="_Ref398908718"/>
      <w:r>
        <w:t>Map/Reduce logs</w:t>
      </w:r>
      <w:bookmarkEnd w:id="171"/>
    </w:p>
    <w:p w14:paraId="135B40C0" w14:textId="77777777" w:rsidR="0063601F" w:rsidRPr="00EC08BB" w:rsidRDefault="0063601F" w:rsidP="008B6883">
      <w:pPr>
        <w:pStyle w:val="BodyText2"/>
      </w:pPr>
      <w:r>
        <w:t>Hadoop writes lots of information on a MR job which can be used to debug stuff. In the logs for a mapper there may be INFO, ERROR (which are ignored) and FATAL – which cause the mapper to fail.</w:t>
      </w:r>
    </w:p>
    <w:p w14:paraId="45378BA2" w14:textId="46FE5C30" w:rsidR="00274D2D" w:rsidRDefault="00274D2D" w:rsidP="000E5536">
      <w:pPr>
        <w:pStyle w:val="Heading7"/>
      </w:pPr>
      <w:bookmarkStart w:id="172" w:name="_Ref454466051"/>
      <w:r>
        <w:t>JobHistory Server</w:t>
      </w:r>
      <w:bookmarkEnd w:id="172"/>
    </w:p>
    <w:p w14:paraId="7EF4A2FC" w14:textId="22BCCF7F" w:rsidR="00274D2D" w:rsidRDefault="00274D2D" w:rsidP="008B6883">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8B6883">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8B6883">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8B6883">
      <w:pPr>
        <w:pStyle w:val="BodyText2"/>
      </w:pPr>
      <w:r>
        <w:t xml:space="preserve">Good overview of scaling and masters, regions and region servers </w:t>
      </w:r>
      <w:hyperlink r:id="rId1087" w:history="1">
        <w:r w:rsidRPr="00713222">
          <w:rPr>
            <w:rStyle w:val="Hyperlink"/>
          </w:rPr>
          <w:t>here</w:t>
        </w:r>
      </w:hyperlink>
      <w:r>
        <w:t>.</w:t>
      </w:r>
    </w:p>
    <w:p w14:paraId="4212D9C2" w14:textId="77777777" w:rsidR="0063601F" w:rsidRPr="00713222" w:rsidRDefault="0063601F" w:rsidP="008B6883">
      <w:pPr>
        <w:pStyle w:val="BodyText2"/>
      </w:pPr>
      <w:r>
        <w:t xml:space="preserve">HBase is also on the Cloud </w:t>
      </w:r>
      <w:hyperlink r:id="rId1088"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8B6883">
      <w:pPr>
        <w:pStyle w:val="BodyText2"/>
        <w:rPr>
          <w:rFonts w:eastAsia="Times New Roman"/>
        </w:rPr>
      </w:pPr>
      <w:r>
        <w:rPr>
          <w:rFonts w:eastAsia="Times New Roman"/>
        </w:rPr>
        <w:t>- Master Host: </w:t>
      </w:r>
      <w:hyperlink r:id="rId1089" w:history="1">
        <w:r>
          <w:rPr>
            <w:rStyle w:val="Hyperlink"/>
            <w:rFonts w:eastAsia="Times New Roman"/>
          </w:rPr>
          <w:t>h05-nn01.jrc.it</w:t>
        </w:r>
      </w:hyperlink>
    </w:p>
    <w:p w14:paraId="0375C1F3" w14:textId="77777777" w:rsidR="0063601F" w:rsidRDefault="00237F98" w:rsidP="000E5536">
      <w:pPr>
        <w:pStyle w:val="BodyText"/>
        <w:rPr>
          <w:rFonts w:eastAsia="Times New Roman"/>
        </w:rPr>
      </w:pPr>
      <w:hyperlink r:id="rId1090"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237F98" w:rsidP="000E5536">
      <w:pPr>
        <w:pStyle w:val="BodyText"/>
        <w:rPr>
          <w:rFonts w:eastAsia="Times New Roman"/>
        </w:rPr>
      </w:pPr>
      <w:hyperlink r:id="rId1091"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8B6883">
      <w:pPr>
        <w:pStyle w:val="BodyText2"/>
      </w:pPr>
      <w:r>
        <w:t xml:space="preserve">To interact with HBase you use the </w:t>
      </w:r>
      <w:hyperlink r:id="rId1092"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lastRenderedPageBreak/>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8B6883">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lastRenderedPageBreak/>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8B6883">
      <w:pPr>
        <w:pStyle w:val="BodyText2"/>
      </w:pPr>
      <w:r>
        <w:t xml:space="preserve">Or you can use filters (docs </w:t>
      </w:r>
      <w:hyperlink r:id="rId1093"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8B6883">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8B6883">
      <w:pPr>
        <w:pStyle w:val="BodyText2"/>
      </w:pPr>
      <w:r>
        <w:t xml:space="preserve">Cloudera </w:t>
      </w:r>
      <w:hyperlink r:id="rId1094"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8B6883">
      <w:pPr>
        <w:pStyle w:val="BodyText2"/>
      </w:pPr>
      <w:r>
        <w:lastRenderedPageBreak/>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1095"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8B6883">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8B6883">
      <w:pPr>
        <w:pStyle w:val="BodyText2"/>
      </w:pPr>
      <w:r>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lastRenderedPageBreak/>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8B6883">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8B6883">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8B6883">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lastRenderedPageBreak/>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8B6883">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t>(envname)[dopa@h05-nn01 ~]$</w:t>
      </w:r>
    </w:p>
    <w:p w14:paraId="1C229551" w14:textId="77777777" w:rsidR="0063601F" w:rsidRDefault="0063601F" w:rsidP="008B6883">
      <w:pPr>
        <w:pStyle w:val="BodyText2"/>
      </w:pPr>
      <w:r>
        <w:t>Looking at all the logs and restarting HBase does not seem to clear it so I am recreating the table and trying again.</w:t>
      </w:r>
    </w:p>
    <w:p w14:paraId="75C6FB1F" w14:textId="77777777" w:rsidR="0063601F" w:rsidRDefault="0063601F" w:rsidP="008B6883">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8B6883">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8B6883">
      <w:pPr>
        <w:pStyle w:val="BodyText2"/>
      </w:pPr>
      <w:r>
        <w:t>When we went to GBIF, Tim and Lars loaded the gzipped species files into a Hive table and then selected this data into an HBase table (from Tims email):</w:t>
      </w:r>
    </w:p>
    <w:p w14:paraId="4941647D" w14:textId="77777777" w:rsidR="0063601F" w:rsidRDefault="0063601F" w:rsidP="008B6883">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73" w:name="_Ref371938052"/>
      <w:r>
        <w:t>Debugging</w:t>
      </w:r>
      <w:bookmarkEnd w:id="173"/>
    </w:p>
    <w:p w14:paraId="2996E0FB" w14:textId="77777777" w:rsidR="0063601F" w:rsidRDefault="0063601F" w:rsidP="008B6883">
      <w:pPr>
        <w:pStyle w:val="BodyText2"/>
      </w:pPr>
      <w:r>
        <w:t xml:space="preserve">The HBase </w:t>
      </w:r>
      <w:hyperlink r:id="rId1096"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8B6883">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lastRenderedPageBreak/>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8B6883">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8B6883">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8B6883">
      <w:pPr>
        <w:pStyle w:val="BodyText2"/>
      </w:pPr>
      <w:r>
        <w:t>To get the version:</w:t>
      </w:r>
    </w:p>
    <w:p w14:paraId="6F90DDB4" w14:textId="77777777" w:rsidR="0063601F" w:rsidRDefault="0063601F" w:rsidP="008B6883">
      <w:pPr>
        <w:pStyle w:val="BodyText2"/>
      </w:pPr>
      <w:r>
        <w:t>[cottaan@hadoop-m2 ~]$ hive --version</w:t>
      </w:r>
    </w:p>
    <w:p w14:paraId="23962E84" w14:textId="77777777" w:rsidR="0063601F" w:rsidRDefault="0063601F" w:rsidP="008B6883">
      <w:pPr>
        <w:pStyle w:val="BodyText2"/>
      </w:pPr>
      <w:r>
        <w:t>Hive 0.12.0-cdh5.1.3</w:t>
      </w:r>
    </w:p>
    <w:p w14:paraId="538335A0" w14:textId="77777777" w:rsidR="0063601F" w:rsidRDefault="0063601F" w:rsidP="000E5536">
      <w:pPr>
        <w:pStyle w:val="Heading6"/>
      </w:pPr>
      <w:r>
        <w:t>Background</w:t>
      </w:r>
    </w:p>
    <w:p w14:paraId="6BAD1363" w14:textId="77777777" w:rsidR="0063601F" w:rsidRDefault="00237F98" w:rsidP="008B6883">
      <w:pPr>
        <w:pStyle w:val="BodyText2"/>
      </w:pPr>
      <w:hyperlink r:id="rId1097" w:history="1">
        <w:r w:rsidR="0063601F" w:rsidRPr="0051555F">
          <w:rPr>
            <w:rStyle w:val="Hyperlink"/>
          </w:rPr>
          <w:t>Introduction to Apache Hive</w:t>
        </w:r>
      </w:hyperlink>
    </w:p>
    <w:p w14:paraId="69CDBC1E" w14:textId="77777777" w:rsidR="0063601F" w:rsidRDefault="0063601F" w:rsidP="008B6883">
      <w:pPr>
        <w:pStyle w:val="BodyText2"/>
      </w:pPr>
      <w:r>
        <w:t xml:space="preserve">From the Apache Hive Confluence </w:t>
      </w:r>
      <w:hyperlink r:id="rId1098" w:history="1">
        <w:r w:rsidRPr="0075242F">
          <w:rPr>
            <w:rStyle w:val="Hyperlink"/>
          </w:rPr>
          <w:t>page</w:t>
        </w:r>
      </w:hyperlink>
      <w:r>
        <w:t>:</w:t>
      </w:r>
    </w:p>
    <w:p w14:paraId="14B6AE2E" w14:textId="77777777" w:rsidR="0063601F" w:rsidRDefault="0063601F" w:rsidP="008B6883">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8B6883">
      <w:pPr>
        <w:pStyle w:val="BodyText2"/>
      </w:pPr>
      <w:r>
        <w:t xml:space="preserve">Integration docs are </w:t>
      </w:r>
      <w:hyperlink r:id="rId1099" w:history="1">
        <w:r w:rsidRPr="0032241D">
          <w:rPr>
            <w:rStyle w:val="Hyperlink"/>
          </w:rPr>
          <w:t>here</w:t>
        </w:r>
      </w:hyperlink>
      <w:r>
        <w:t>.</w:t>
      </w:r>
    </w:p>
    <w:p w14:paraId="51868C7E" w14:textId="77777777" w:rsidR="0063601F" w:rsidRDefault="0063601F" w:rsidP="008B6883">
      <w:pPr>
        <w:pStyle w:val="BodyText2"/>
      </w:pPr>
      <w:r>
        <w:t xml:space="preserve">Good Cloudera article </w:t>
      </w:r>
      <w:hyperlink r:id="rId1100"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8B6883">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8B6883">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74" w:name="_Ref384893447"/>
      <w:r>
        <w:t>Beeswax (Hive UI)</w:t>
      </w:r>
    </w:p>
    <w:p w14:paraId="706CF1FF" w14:textId="77777777" w:rsidR="0063601F" w:rsidRDefault="0063601F" w:rsidP="008B6883">
      <w:pPr>
        <w:pStyle w:val="BodyText2"/>
      </w:pPr>
      <w:r>
        <w:t xml:space="preserve">CTRL + Space to get code completion. </w:t>
      </w:r>
    </w:p>
    <w:p w14:paraId="1E8CC989" w14:textId="77777777" w:rsidR="0063601F" w:rsidRDefault="0063601F" w:rsidP="008B6883">
      <w:pPr>
        <w:pStyle w:val="BodyText2"/>
      </w:pPr>
      <w:r>
        <w:t>TAB + Enter to execute queries.</w:t>
      </w:r>
    </w:p>
    <w:p w14:paraId="1A1C5707" w14:textId="77777777" w:rsidR="0063601F" w:rsidRPr="00B226D6" w:rsidRDefault="0063601F" w:rsidP="008B6883">
      <w:pPr>
        <w:pStyle w:val="BodyText2"/>
      </w:pPr>
      <w:r>
        <w:t>To kill a running job, go to the Job Browser and kill it.</w:t>
      </w:r>
    </w:p>
    <w:p w14:paraId="4C435B3E" w14:textId="77777777" w:rsidR="0063601F" w:rsidRDefault="0063601F" w:rsidP="000E5536">
      <w:pPr>
        <w:pStyle w:val="Heading6"/>
      </w:pPr>
      <w:bookmarkStart w:id="175" w:name="_Ref387841007"/>
      <w:r>
        <w:t>Configuration</w:t>
      </w:r>
      <w:bookmarkEnd w:id="175"/>
    </w:p>
    <w:p w14:paraId="4F10401A" w14:textId="77777777" w:rsidR="0063601F" w:rsidRDefault="0063601F" w:rsidP="008B6883">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8B6883">
      <w:pPr>
        <w:pStyle w:val="BodyText2"/>
      </w:pPr>
      <w:r>
        <w:lastRenderedPageBreak/>
        <w:t xml:space="preserve">See </w:t>
      </w:r>
      <w:hyperlink r:id="rId1101" w:history="1">
        <w:r w:rsidRPr="009E7907">
          <w:rPr>
            <w:rStyle w:val="Hyperlink"/>
          </w:rPr>
          <w:t>this</w:t>
        </w:r>
      </w:hyperlink>
      <w:r>
        <w:t xml:space="preserve"> section of the docs. There are parameters that you can specify when you execute a query in Hive – these are listed </w:t>
      </w:r>
      <w:hyperlink r:id="rId1102"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8B6883">
      <w:pPr>
        <w:pStyle w:val="BodyText2"/>
      </w:pPr>
      <w:r>
        <w:t>The default number of mappers (</w:t>
      </w:r>
      <w:r w:rsidRPr="00CB6444">
        <w:t>mapreduce.job.maps</w:t>
      </w:r>
      <w:r>
        <w:t>) is 2.</w:t>
      </w:r>
    </w:p>
    <w:p w14:paraId="084D96E3" w14:textId="77777777" w:rsidR="0063601F" w:rsidRDefault="0063601F" w:rsidP="008B6883">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8B6883">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8B6883">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t>Number of reduce tasks determined at compile time: 1</w:t>
      </w:r>
    </w:p>
    <w:p w14:paraId="75BA489F" w14:textId="77777777" w:rsidR="0063601F" w:rsidRDefault="0063601F"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8B6883">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8B6883">
      <w:pPr>
        <w:pStyle w:val="BodyText2"/>
      </w:pPr>
      <w:r>
        <w:lastRenderedPageBreak/>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8B6883">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8B6883">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8B6883">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8B6883">
      <w:pPr>
        <w:pStyle w:val="BodyText2"/>
      </w:pPr>
      <w:r>
        <w:t>On the hadoop-m2 machine I got an error when loading the Hive CLI:</w:t>
      </w:r>
    </w:p>
    <w:p w14:paraId="552C9284" w14:textId="77777777" w:rsidR="0063601F" w:rsidRDefault="0063601F" w:rsidP="008B550B">
      <w:pPr>
        <w:pStyle w:val="Unix"/>
      </w:pPr>
      <w:r>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8B6883">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8B6883">
      <w:pPr>
        <w:pStyle w:val="BodyText2"/>
      </w:pPr>
      <w:r>
        <w:t xml:space="preserve">Avro stores data in binary format and is therefore less costly in terms of IO. </w:t>
      </w:r>
      <w:hyperlink r:id="rId1103"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104"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8B6883">
      <w:pPr>
        <w:pStyle w:val="BodyText2"/>
      </w:pPr>
      <w:r>
        <w:t xml:space="preserve">Hive CLI documentation is </w:t>
      </w:r>
      <w:hyperlink r:id="rId1105" w:history="1">
        <w:r w:rsidRPr="001F16BD">
          <w:rPr>
            <w:rStyle w:val="Hyperlink"/>
          </w:rPr>
          <w:t>here</w:t>
        </w:r>
      </w:hyperlink>
      <w:r>
        <w:t xml:space="preserve">. </w:t>
      </w:r>
    </w:p>
    <w:p w14:paraId="741EEBAD" w14:textId="77777777" w:rsidR="0063601F" w:rsidRDefault="0063601F" w:rsidP="008B6883">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8B6883">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76" w:name="_Ref386018783"/>
      <w:r>
        <w:t>Getting the version of Hive</w:t>
      </w:r>
    </w:p>
    <w:p w14:paraId="5176FB90" w14:textId="77777777" w:rsidR="00E85A3C" w:rsidRDefault="00E85A3C" w:rsidP="008B6883">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8B6883">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76"/>
    </w:p>
    <w:p w14:paraId="29342153" w14:textId="77777777" w:rsidR="0063601F" w:rsidRDefault="0063601F" w:rsidP="008B6883">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8B6883">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8B6883">
      <w:pPr>
        <w:pStyle w:val="BodyText2"/>
      </w:pPr>
      <w:r>
        <w:lastRenderedPageBreak/>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8B6883">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77" w:name="_Ref401673519"/>
      <w:r>
        <w:t>Creating tables</w:t>
      </w:r>
      <w:bookmarkEnd w:id="177"/>
    </w:p>
    <w:p w14:paraId="6EDF8F0A" w14:textId="77777777" w:rsidR="0063601F" w:rsidRDefault="0063601F"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106"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107" w:anchor="LanguageManualDDL-ExternalTables" w:history="1">
        <w:r w:rsidRPr="00377426">
          <w:rPr>
            <w:rStyle w:val="Hyperlink"/>
          </w:rPr>
          <w:t>here</w:t>
        </w:r>
      </w:hyperlink>
      <w:r>
        <w:t>.</w:t>
      </w:r>
    </w:p>
    <w:p w14:paraId="117F66DA" w14:textId="77777777" w:rsidR="0063601F" w:rsidRDefault="0063601F" w:rsidP="008B6883">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8B6883">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8B6883">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8B6883">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8B6883">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8B6883">
      <w:pPr>
        <w:pStyle w:val="BodyText2"/>
        <w:rPr>
          <w:rStyle w:val="Hyperlink"/>
        </w:rPr>
      </w:pPr>
      <w:r>
        <w:t xml:space="preserve">Hive documentation on DML is </w:t>
      </w:r>
      <w:hyperlink r:id="rId1108"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8B6883">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8B6883">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657C228B" w:rsidR="0063601F" w:rsidRDefault="0063601F" w:rsidP="000E5536">
      <w:pPr>
        <w:pStyle w:val="Heading6"/>
      </w:pPr>
      <w:r>
        <w:t xml:space="preserve">Using spatial tables </w:t>
      </w:r>
      <w:bookmarkEnd w:id="174"/>
    </w:p>
    <w:p w14:paraId="78EF82BE" w14:textId="77777777" w:rsidR="0063601F" w:rsidRPr="0073051D" w:rsidRDefault="0063601F" w:rsidP="008B6883">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78" w:name="_Ref454437496"/>
      <w:bookmarkStart w:id="179" w:name="_Ref384894195"/>
      <w:r>
        <w:t>Building the jar files</w:t>
      </w:r>
      <w:bookmarkEnd w:id="178"/>
    </w:p>
    <w:p w14:paraId="0FF7B823" w14:textId="77777777" w:rsidR="00C13DEF" w:rsidRDefault="00C13DEF" w:rsidP="000E5536">
      <w:pPr>
        <w:pStyle w:val="Heading8"/>
      </w:pPr>
      <w:r>
        <w:t>ESRI Libraries</w:t>
      </w:r>
    </w:p>
    <w:p w14:paraId="64603E32" w14:textId="77777777" w:rsidR="0063601F" w:rsidRDefault="0063601F" w:rsidP="008B6883">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8B6883">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1109"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8B6883">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1110"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8B6883">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8B6883">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8B6883">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8B6883">
      <w:pPr>
        <w:pStyle w:val="BodyText2"/>
      </w:pPr>
      <w:r>
        <w:t>Built using Maven | Build..</w:t>
      </w:r>
    </w:p>
    <w:p w14:paraId="5B3EE652" w14:textId="4AB801AC" w:rsidR="0063601F" w:rsidRDefault="0063601F" w:rsidP="000E5536">
      <w:pPr>
        <w:pStyle w:val="Heading7"/>
      </w:pPr>
      <w:r>
        <w:t>Adding the jar files</w:t>
      </w:r>
      <w:bookmarkEnd w:id="179"/>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8B6883">
      <w:pPr>
        <w:pStyle w:val="BodyText2"/>
      </w:pPr>
      <w:r>
        <w:t xml:space="preserve">You can add the jar files in Beeswax in the panel on the left and these get distributed across the cluster when you run the query. These need to be added from HDFS. If you update the jar file in HDFS then the query will use the latest version of the jar </w:t>
      </w:r>
      <w:r>
        <w:lastRenderedPageBreak/>
        <w:t>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8B6883">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8B6883">
      <w:pPr>
        <w:pStyle w:val="BodyText2"/>
      </w:pPr>
      <w:r>
        <w:t>22/06/2016:</w:t>
      </w:r>
    </w:p>
    <w:p w14:paraId="7D22EFD7" w14:textId="77777777" w:rsidR="003C4E0A" w:rsidRDefault="003C4E0A" w:rsidP="008B550B">
      <w:pPr>
        <w:pStyle w:val="Code"/>
      </w:pPr>
      <w:r>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8B6883">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8B6883">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8B6883">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8B6883">
      <w:pPr>
        <w:pStyle w:val="BodyText2"/>
      </w:pPr>
      <w:r>
        <w:t xml:space="preserve">Following instructions </w:t>
      </w:r>
      <w:hyperlink r:id="rId1111"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8B6883">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t>Using Hive CLI</w:t>
      </w:r>
    </w:p>
    <w:p w14:paraId="1E168C11" w14:textId="77777777" w:rsidR="0063601F" w:rsidRDefault="0063601F" w:rsidP="008B6883">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8B6883">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8B6883">
      <w:pPr>
        <w:pStyle w:val="BodyText2"/>
      </w:pPr>
      <w:r>
        <w:t>For the WDPA:</w:t>
      </w:r>
    </w:p>
    <w:p w14:paraId="1D965F89" w14:textId="77777777" w:rsidR="0063601F" w:rsidRPr="005A35F0" w:rsidRDefault="0063601F" w:rsidP="008B550B">
      <w:pPr>
        <w:pStyle w:val="Code"/>
      </w:pPr>
      <w:r>
        <w:lastRenderedPageBreak/>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8B6883">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8B6883">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8B6883">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8B6883">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80" w:name="_Ref384899398"/>
      <w:r>
        <w:t>Using Beeswax UI</w:t>
      </w:r>
    </w:p>
    <w:p w14:paraId="33E07FBA" w14:textId="77777777" w:rsidR="0063601F" w:rsidRDefault="0063601F" w:rsidP="008B6883">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8B6883">
      <w:pPr>
        <w:pStyle w:val="BodyText2"/>
      </w:pPr>
      <w:r>
        <w:t>Make sure you reference the HDFS file using the /user/admin/data/json/&lt;file&gt; prefix otherwise it wont find the table.</w:t>
      </w:r>
    </w:p>
    <w:p w14:paraId="3CA9CDBC" w14:textId="72EFE33A" w:rsidR="0063601F" w:rsidRDefault="0063601F" w:rsidP="000E5536">
      <w:pPr>
        <w:pStyle w:val="Heading7"/>
      </w:pPr>
      <w:r>
        <w:t>Importing data into the spatial tables</w:t>
      </w:r>
      <w:bookmarkEnd w:id="180"/>
    </w:p>
    <w:p w14:paraId="59466D27" w14:textId="77777777" w:rsidR="0063601F" w:rsidRDefault="0063601F" w:rsidP="000E5536">
      <w:pPr>
        <w:pStyle w:val="Heading8"/>
      </w:pPr>
      <w:r>
        <w:t>Using HDFS Shell</w:t>
      </w:r>
    </w:p>
    <w:p w14:paraId="7DD6526C" w14:textId="77777777" w:rsidR="0063601F" w:rsidRDefault="0063601F" w:rsidP="008B6883">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8B6883">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8B6883">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8B6883">
      <w:pPr>
        <w:pStyle w:val="BodyText2"/>
      </w:pPr>
      <w:r>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8B6883">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8B6883">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8B6883">
      <w:pPr>
        <w:pStyle w:val="BodyText2"/>
      </w:pPr>
      <w:r>
        <w:lastRenderedPageBreak/>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8B6883">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8B6883">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8B6883">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8B6883">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8B6883">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8B6883">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8B6883">
      <w:pPr>
        <w:pStyle w:val="BodyText2"/>
      </w:pPr>
      <w:r>
        <w:t xml:space="preserve">Following the instructions </w:t>
      </w:r>
      <w:hyperlink r:id="rId1112"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8B6883">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8B6883">
      <w:pPr>
        <w:pStyle w:val="BodyText2"/>
      </w:pPr>
      <w:r>
        <w:t xml:space="preserve">You can output logging in UDTF functions by adding the following code (see </w:t>
      </w:r>
      <w:hyperlink r:id="rId1113"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8B6883">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8B6883">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8B6883">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8B6883">
      <w:pPr>
        <w:pStyle w:val="BodyText2"/>
      </w:pPr>
      <w:r>
        <w:t>For spatial functions you need to convert the geometry into WKB to test the functions as the geometry type that is loaded into Hive is WKB (from my FeatureClassToAvro GP tool).</w:t>
      </w:r>
      <w:r w:rsidR="00C90F02">
        <w:t xml:space="preserve"> </w:t>
      </w:r>
      <w:hyperlink r:id="rId1114"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lastRenderedPageBreak/>
        <w:t>Using the function</w:t>
      </w:r>
    </w:p>
    <w:p w14:paraId="5993B8AD" w14:textId="6C2838B9" w:rsidR="00EC66C5" w:rsidRDefault="00EC66C5" w:rsidP="008B6883">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8B6883">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8B6883">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8B6883">
      <w:pPr>
        <w:pStyle w:val="BodyText2"/>
      </w:pPr>
      <w:r>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8B6883">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8B6883">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8B6883">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8B6883">
      <w:pPr>
        <w:pStyle w:val="BodyText2"/>
      </w:pPr>
      <w:r>
        <w:t>From the command line type ‘hive –version’. On 21/6/2016 we are using ‘</w:t>
      </w:r>
      <w:r w:rsidRPr="0075078C">
        <w:t>Hive 1.1.0-cdh5.7.0</w:t>
      </w:r>
      <w:r>
        <w:t>’.</w:t>
      </w:r>
    </w:p>
    <w:p w14:paraId="1E7A32C6" w14:textId="77777777" w:rsidR="00D93F81" w:rsidRDefault="00EA3299" w:rsidP="008B6883">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8B6883">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0A3427A4" w:rsidR="00397DAF" w:rsidRDefault="00397DAF" w:rsidP="000E5536">
      <w:pPr>
        <w:pStyle w:val="Heading9"/>
      </w:pPr>
      <w:bookmarkStart w:id="181" w:name="_Ref454461976"/>
      <w:r>
        <w:t>As permanent functions</w:t>
      </w:r>
      <w:bookmarkEnd w:id="181"/>
    </w:p>
    <w:p w14:paraId="22EE6C67" w14:textId="0B54573A" w:rsidR="0063601F" w:rsidRDefault="00397DAF" w:rsidP="008B6883">
      <w:pPr>
        <w:pStyle w:val="BodyText2"/>
      </w:pPr>
      <w:r>
        <w:t>You can create permanent functions</w:t>
      </w:r>
      <w:r w:rsidR="0063601F">
        <w:t xml:space="preserve"> if you have &gt; version 0.13.0 of Hive</w:t>
      </w:r>
      <w:r w:rsidR="00860ADA">
        <w:t xml:space="preserve"> (which we have from June 2016). Instructions </w:t>
      </w:r>
      <w:hyperlink r:id="rId1115"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lastRenderedPageBreak/>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116"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8B6883">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8B6883">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8B6883">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117"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8B6883">
      <w:pPr>
        <w:pStyle w:val="BodyText2"/>
      </w:pPr>
      <w:r>
        <w:t>We can now call this function from Hive without an initialisation script!</w:t>
      </w:r>
      <w:r w:rsidR="00FE43BE">
        <w:t xml:space="preserve"> Creating all the ST_* functions in Hive using </w:t>
      </w:r>
      <w:hyperlink r:id="rId1118"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26B82F28" w:rsidR="0063601F" w:rsidRDefault="0063601F" w:rsidP="000E5536">
      <w:pPr>
        <w:pStyle w:val="Heading8"/>
      </w:pPr>
      <w:bookmarkStart w:id="182" w:name="_Ref454377551"/>
      <w:r>
        <w:t>Using Beeswax UI</w:t>
      </w:r>
      <w:bookmarkEnd w:id="182"/>
    </w:p>
    <w:p w14:paraId="34E16E10" w14:textId="47482D42" w:rsidR="008A3D58" w:rsidRDefault="008A3D58" w:rsidP="000E5536">
      <w:pPr>
        <w:pStyle w:val="Heading9"/>
      </w:pPr>
      <w:r>
        <w:t>Using Settings Panel</w:t>
      </w:r>
    </w:p>
    <w:p w14:paraId="12021D06" w14:textId="0C3C4816" w:rsidR="0063601F" w:rsidRDefault="0063601F" w:rsidP="008B6883">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8B6883">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8B6883">
      <w:pPr>
        <w:pStyle w:val="HiveError"/>
      </w:pPr>
      <w:r w:rsidRPr="00AD4538">
        <w:t>-101 from org.apache.hadoop.hive.ql.exec.FunctionTask. com/esri/core/geometry/Geometry</w:t>
      </w:r>
      <w:r>
        <w:t>.</w:t>
      </w:r>
    </w:p>
    <w:p w14:paraId="73CCF49C" w14:textId="7670E4D3" w:rsidR="003A2A5C" w:rsidRDefault="003A2A5C" w:rsidP="008B6883">
      <w:pPr>
        <w:pStyle w:val="BodyText2"/>
      </w:pPr>
      <w:r>
        <w:t>But if I log onto Hue as cottaan and run it, it works! Not sure why:</w:t>
      </w:r>
    </w:p>
    <w:p w14:paraId="257E3982" w14:textId="6EADBAA0" w:rsidR="003A2A5C" w:rsidRPr="00491060" w:rsidRDefault="003A2A5C" w:rsidP="008B6883">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9">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8B6883">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8B6883">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8B6883">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8B6883">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8B6883">
      <w:pPr>
        <w:pStyle w:val="BodyText2"/>
      </w:pPr>
      <w:r>
        <w:t>From the command line type ‘hive –version’. On 21/6/2016 we are using ‘</w:t>
      </w:r>
      <w:r w:rsidRPr="0075078C">
        <w:t>Hive 1.1.0-cdh5.7.0</w:t>
      </w:r>
      <w:r>
        <w:t>’.</w:t>
      </w:r>
    </w:p>
    <w:p w14:paraId="487DD8A8" w14:textId="77777777" w:rsidR="0063601F" w:rsidRDefault="00EA3299" w:rsidP="008B6883">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8B6883">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8B6883">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8B6883">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8B6883">
      <w:pPr>
        <w:pStyle w:val="BodyText2"/>
      </w:pPr>
      <w:r>
        <w:t>23/06/2016</w:t>
      </w:r>
    </w:p>
    <w:p w14:paraId="06637EAC" w14:textId="77777777"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12556679" w:rsidR="00537970" w:rsidRDefault="00537970" w:rsidP="000E5536">
      <w:pPr>
        <w:pStyle w:val="Heading8"/>
      </w:pPr>
      <w:bookmarkStart w:id="183" w:name="_Ref454542633"/>
      <w:r>
        <w:t>Using Beeline</w:t>
      </w:r>
      <w:bookmarkEnd w:id="183"/>
    </w:p>
    <w:p w14:paraId="25D5CE1B" w14:textId="77777777" w:rsidR="005D1D62" w:rsidRDefault="005D1D62" w:rsidP="008B6883">
      <w:pPr>
        <w:pStyle w:val="BodyText2"/>
      </w:pPr>
      <w:r>
        <w:t>23/06/2016</w:t>
      </w:r>
    </w:p>
    <w:p w14:paraId="1650A0C0" w14:textId="5FEF45C0"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t>User: cottaan is not allowed to impersonate cottaan</w:t>
      </w:r>
    </w:p>
    <w:p w14:paraId="56200681" w14:textId="4702D88D" w:rsidR="00ED5454" w:rsidRDefault="00ED5454" w:rsidP="008B6883">
      <w:pPr>
        <w:pStyle w:val="BodyText2"/>
      </w:pPr>
      <w:r>
        <w:t>But when I am logged in as the hive user, it starts the MR job but</w:t>
      </w:r>
      <w:r w:rsidR="00A54432">
        <w:t xml:space="preserve"> then returns a different error:</w:t>
      </w:r>
    </w:p>
    <w:p w14:paraId="50B83CD7" w14:textId="7BC5C20D" w:rsidR="00A54432" w:rsidRDefault="00A54432" w:rsidP="008B6883">
      <w:pPr>
        <w:pStyle w:val="BodyText2"/>
      </w:pPr>
      <w:r>
        <w:t>java.lang.ClassNotFoundException: com.esri.core.geometry.Geometry at</w:t>
      </w:r>
    </w:p>
    <w:p w14:paraId="50DCF1E3" w14:textId="742A2C7D" w:rsidR="0050566C" w:rsidRDefault="00274D2D" w:rsidP="008B6883">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8B6883">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8B6883">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8B6883">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8B6883">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lastRenderedPageBreak/>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8B6883">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8B6883">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8B6883">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8B6883">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8B6883">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8B6883">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8B6883">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8B6883">
      <w:pPr>
        <w:pStyle w:val="BodyText2"/>
      </w:pPr>
      <w:r>
        <w:lastRenderedPageBreak/>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8B6883">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8B6883">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8B6883">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8B6883">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8B6883">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8B6883">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t xml:space="preserve">yarn application </w:t>
      </w:r>
      <w:r>
        <w:t>-</w:t>
      </w:r>
      <w:r w:rsidRPr="006F7F47">
        <w:t>kill &lt;application_id&gt;</w:t>
      </w:r>
    </w:p>
    <w:p w14:paraId="6B603DF8" w14:textId="77777777" w:rsidR="0063601F" w:rsidRDefault="0063601F" w:rsidP="008B6883">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8B6883">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8B6883">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120"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237F98" w:rsidP="008B6883">
      <w:pPr>
        <w:pStyle w:val="BodyText2"/>
      </w:pPr>
      <w:hyperlink r:id="rId1121"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8B6883">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8B6883">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8B6883">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8B6883">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8B6883">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8B6883">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8B6883">
      <w:pPr>
        <w:pStyle w:val="BodyText2"/>
      </w:pPr>
      <w:r>
        <w:t>By default Hive logs are written to /tmp/cottaan/hive.log.</w:t>
      </w:r>
      <w:r w:rsidR="00380BCB">
        <w:t xml:space="preserve"> More on Hive logging </w:t>
      </w:r>
      <w:hyperlink r:id="rId1122"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8B6883">
      <w:pPr>
        <w:pStyle w:val="BodyText2"/>
      </w:pPr>
      <w:r>
        <w:t xml:space="preserve">Monica installed it on 11/2/2014! Here is the UI </w:t>
      </w:r>
      <w:hyperlink r:id="rId1123" w:history="1">
        <w:r w:rsidRPr="00FB3083">
          <w:rPr>
            <w:rStyle w:val="Hyperlink"/>
          </w:rPr>
          <w:t>http://hadoop-h05:8888/about/</w:t>
        </w:r>
      </w:hyperlink>
      <w:r>
        <w:t xml:space="preserve"> now </w:t>
      </w:r>
      <w:hyperlink r:id="rId1124" w:history="1">
        <w:r w:rsidRPr="00DB27B0">
          <w:rPr>
            <w:rStyle w:val="Hyperlink"/>
          </w:rPr>
          <w:t>http://hadoop-m2:8888/</w:t>
        </w:r>
      </w:hyperlink>
      <w:r w:rsidR="00DD4E76">
        <w:t xml:space="preserve"> now </w:t>
      </w:r>
      <w:hyperlink r:id="rId1125"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126" w:history="1">
        <w:r>
          <w:rPr>
            <w:rStyle w:val="Hyperlink"/>
          </w:rPr>
          <w:t>http://hadoop-h05:8888/</w:t>
        </w:r>
      </w:hyperlink>
      <w:r>
        <w:t xml:space="preserve">  now </w:t>
      </w:r>
      <w:hyperlink r:id="rId1127"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8B6883">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128"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8B6883">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8B6883">
      <w:pPr>
        <w:pStyle w:val="BodyText2"/>
      </w:pPr>
      <w:r>
        <w:t xml:space="preserve">There were some dns issues with the UI but Monica sorted them out to start with. Running through the Quick Start Wizard. </w:t>
      </w:r>
    </w:p>
    <w:p w14:paraId="163D639D" w14:textId="77777777" w:rsidR="0063601F" w:rsidRDefault="0063601F" w:rsidP="008B6883">
      <w:pPr>
        <w:pStyle w:val="BodyText2"/>
      </w:pPr>
      <w:r>
        <w:t>Trying to connect on 10/4/2014 and the Hue GUI is not opening. Maybe the Hue Service has stopped.</w:t>
      </w:r>
    </w:p>
    <w:p w14:paraId="5FA815A3" w14:textId="66739417" w:rsidR="009E3EF4" w:rsidRDefault="009E3EF4" w:rsidP="008B6883">
      <w:pPr>
        <w:pStyle w:val="BodyText2"/>
      </w:pPr>
      <w:r>
        <w:t>On 21/6/2016 the version of Hue is 3.9 (installed from CDH</w:t>
      </w:r>
      <w:r w:rsidR="008A54FA">
        <w:t xml:space="preserve"> 5.7) – </w:t>
      </w:r>
      <w:hyperlink r:id="rId1129"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8B6883">
      <w:pPr>
        <w:pStyle w:val="HiveError"/>
      </w:pPr>
      <w:r>
        <w:t>Error while compiling statement FAILED: NullPointerException null</w:t>
      </w:r>
    </w:p>
    <w:p w14:paraId="27F33D85" w14:textId="2C9C33D6" w:rsidR="007240A0" w:rsidRDefault="007240A0" w:rsidP="008B6883">
      <w:pPr>
        <w:pStyle w:val="BodyText2"/>
      </w:pPr>
      <w:r>
        <w:t>This is because you haven’t added a UDF that is present in the query to the settings.</w:t>
      </w:r>
    </w:p>
    <w:p w14:paraId="50841E27" w14:textId="309DC057" w:rsidR="00DE1C96" w:rsidRDefault="00DE1C96" w:rsidP="008B6883">
      <w:pPr>
        <w:pStyle w:val="HiveError"/>
      </w:pPr>
      <w:r>
        <w:t>Error while compiling statement FAILED: Execution Error, return code 1 from org.apache.hadoop.hive.ql.exec.FunctionTask</w:t>
      </w:r>
    </w:p>
    <w:p w14:paraId="2EE8A95D" w14:textId="0CFE6117" w:rsidR="00DE1C96" w:rsidRDefault="00DE1C96" w:rsidP="008B6883">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8B6883">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8B6883">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8B6883">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lastRenderedPageBreak/>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8B6883">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8B6883">
      <w:pPr>
        <w:pStyle w:val="BodyText2"/>
      </w:pPr>
      <w:r>
        <w:t>The first time I imported the table the quadkey was NULL – because the data type was set at int and it should be string. How can we batch import all of the species files? Or do we run on Hadoop?</w:t>
      </w:r>
    </w:p>
    <w:p w14:paraId="17463595" w14:textId="5D701BE6" w:rsidR="0063601F" w:rsidRDefault="0063601F" w:rsidP="000E5536">
      <w:pPr>
        <w:pStyle w:val="Heading7"/>
      </w:pPr>
      <w:bookmarkStart w:id="184" w:name="_Ref384803343"/>
      <w:r>
        <w:t>Importing files</w:t>
      </w:r>
      <w:bookmarkEnd w:id="184"/>
    </w:p>
    <w:p w14:paraId="7B8241C8" w14:textId="77777777" w:rsidR="0063601F" w:rsidRDefault="0063601F" w:rsidP="008B6883">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8B6883">
      <w:pPr>
        <w:pStyle w:val="BodyText2"/>
      </w:pPr>
      <w:r>
        <w:t xml:space="preserve">But there are issues with permissions – need to load species files in as the dopa user and not the hue admin user. </w:t>
      </w:r>
    </w:p>
    <w:p w14:paraId="5CE1CDB4" w14:textId="77777777" w:rsidR="0063601F" w:rsidRDefault="0063601F" w:rsidP="008B6883">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8B6883">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8B6883">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8B6883">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8B6883">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8B6883">
      <w:pPr>
        <w:pStyle w:val="BodyText2"/>
      </w:pPr>
      <w:r>
        <w:lastRenderedPageBreak/>
        <w:t>Run a query in Hue and at the end click Download the Results in CSV format.</w:t>
      </w:r>
    </w:p>
    <w:p w14:paraId="11940BFD" w14:textId="4F69A8FB" w:rsidR="00073E4F" w:rsidRDefault="00073E4F" w:rsidP="008B6883">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8B6883">
      <w:pPr>
        <w:pStyle w:val="BodyText2"/>
      </w:pPr>
      <w:r>
        <w:t xml:space="preserve">Impala doesn’t use Map/Reduce – needs CDH 4.1 or later. Is on </w:t>
      </w:r>
      <w:hyperlink r:id="rId1130" w:history="1">
        <w:r>
          <w:rPr>
            <w:rStyle w:val="Hyperlink"/>
          </w:rPr>
          <w:t>github</w:t>
        </w:r>
      </w:hyperlink>
      <w:r>
        <w:t xml:space="preserve">. </w:t>
      </w:r>
    </w:p>
    <w:p w14:paraId="490ED5A9" w14:textId="77777777" w:rsidR="0063601F" w:rsidRDefault="00237F98" w:rsidP="008B6883">
      <w:pPr>
        <w:pStyle w:val="BodyText2"/>
      </w:pPr>
      <w:hyperlink r:id="rId1131"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237F98" w:rsidP="000E5536">
      <w:pPr>
        <w:pStyle w:val="BodyText"/>
      </w:pPr>
      <w:hyperlink r:id="rId1132"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237F98" w:rsidP="000E5536">
      <w:pPr>
        <w:pStyle w:val="BodyText"/>
      </w:pPr>
      <w:hyperlink r:id="rId1133"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8B6883">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134" w:history="1">
        <w:r w:rsidR="00147742" w:rsidRPr="00147742">
          <w:rPr>
            <w:rStyle w:val="Hyperlink"/>
          </w:rPr>
          <w:t>here</w:t>
        </w:r>
      </w:hyperlink>
      <w:r w:rsidR="00147742">
        <w:t>).</w:t>
      </w:r>
    </w:p>
    <w:p w14:paraId="72EFB0D0" w14:textId="54DD1C69" w:rsidR="004458B5" w:rsidRDefault="003E0BC3" w:rsidP="008B6883">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8B6883">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8B6883">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8B6883">
      <w:pPr>
        <w:pStyle w:val="BodyText2"/>
      </w:pPr>
      <w:r>
        <w:lastRenderedPageBreak/>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8B6883">
      <w:pPr>
        <w:pStyle w:val="BodyText2"/>
      </w:pPr>
      <w:r>
        <w:t>Still doesn’t start and in the logs it shows the date of the original file and not the manually edited file:</w:t>
      </w:r>
    </w:p>
    <w:p w14:paraId="41E75653" w14:textId="77777777" w:rsidR="00A966D1" w:rsidRDefault="00A966D1" w:rsidP="008B6883">
      <w:pPr>
        <w:pStyle w:val="BodyText2"/>
      </w:pPr>
      <w:r>
        <w:t>catalogd version 2.5.0-cdh5.7.0 RELEASE (build ad3f5adabedf56fe6bd9eea39147c067cc552703)</w:t>
      </w:r>
    </w:p>
    <w:p w14:paraId="497770C8" w14:textId="62E79780" w:rsidR="00A966D1" w:rsidRDefault="00A966D1" w:rsidP="008B6883">
      <w:pPr>
        <w:pStyle w:val="BodyText2"/>
      </w:pPr>
      <w:r>
        <w:t>Built on Wed, 23 Mar 2016 11:51:12 PST</w:t>
      </w:r>
    </w:p>
    <w:p w14:paraId="69ABF22C" w14:textId="52A4510A" w:rsidR="00A966D1" w:rsidRDefault="00A966D1" w:rsidP="008B6883">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8B6883">
      <w:pPr>
        <w:pStyle w:val="BodyText2"/>
      </w:pPr>
      <w:r>
        <w:t>$&gt;impala/impala.sh ["catalogd","catalogserver_flags","false"]</w:t>
      </w:r>
    </w:p>
    <w:p w14:paraId="3A470C01" w14:textId="09146C07" w:rsidR="000C30D4" w:rsidRDefault="00286CC2" w:rsidP="008B6883">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8B6883">
      <w:pPr>
        <w:pStyle w:val="BodyText2"/>
      </w:pPr>
      <w:r>
        <w:t>An alternative would be to put a link to the ESRI libraries in this path:</w:t>
      </w:r>
    </w:p>
    <w:p w14:paraId="0854E399" w14:textId="2B024278" w:rsidR="00A47F69" w:rsidRDefault="00A47F69" w:rsidP="008B6883">
      <w:pPr>
        <w:pStyle w:val="BodyText2"/>
      </w:pPr>
      <w:r w:rsidRPr="00A47F69">
        <w:t>/opt/cloudera/parcels/CDH-5.7.0-1.cdh5.7.0.p0.45/lib/impala/lib</w:t>
      </w:r>
    </w:p>
    <w:p w14:paraId="10BCBCEE" w14:textId="33A8A6F1" w:rsidR="00A47F69" w:rsidRDefault="00A47F69" w:rsidP="008B6883">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8B6883">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8B6883">
      <w:pPr>
        <w:pStyle w:val="BodyText2"/>
      </w:pPr>
      <w:r>
        <w:t xml:space="preserve">See the docs </w:t>
      </w:r>
      <w:hyperlink r:id="rId1135" w:history="1">
        <w:r w:rsidRPr="00205418">
          <w:rPr>
            <w:rStyle w:val="Hyperlink"/>
          </w:rPr>
          <w:t>here</w:t>
        </w:r>
      </w:hyperlink>
      <w:r>
        <w:t xml:space="preserve"> on installing the JDBC drivers as they are not part of CDH5.</w:t>
      </w:r>
    </w:p>
    <w:p w14:paraId="18A312B3" w14:textId="77777777" w:rsidR="0063601F" w:rsidRDefault="0063601F" w:rsidP="008B6883">
      <w:pPr>
        <w:pStyle w:val="BodyText2"/>
      </w:pPr>
      <w:r>
        <w:t xml:space="preserve">Trying to access </w:t>
      </w:r>
      <w:hyperlink r:id="rId1136" w:history="1">
        <w:r w:rsidRPr="00152A63">
          <w:rPr>
            <w:rStyle w:val="Hyperlink"/>
          </w:rPr>
          <w:t>Sqoop</w:t>
        </w:r>
      </w:hyperlink>
      <w:r>
        <w:t xml:space="preserve"> in Hue doesn’t really work – this is because Sqoop isn’t really implemented outside the command line. So we have to use the command line. </w:t>
      </w:r>
      <w:hyperlink r:id="rId1137"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8B6883">
      <w:pPr>
        <w:pStyle w:val="BodyText2"/>
      </w:pPr>
      <w:r>
        <w:t xml:space="preserve">Docs </w:t>
      </w:r>
      <w:hyperlink r:id="rId1138"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8B6883">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8B6883">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8B6883">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8B6883">
      <w:pPr>
        <w:pStyle w:val="BodyText2"/>
      </w:pPr>
      <w:r>
        <w:lastRenderedPageBreak/>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8B6883">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8B6883">
      <w:pPr>
        <w:pStyle w:val="BodyText2"/>
      </w:pPr>
      <w:r>
        <w:t>Loooking at the Postgresql logs there are lots of entries which say:</w:t>
      </w:r>
    </w:p>
    <w:p w14:paraId="4595A47A" w14:textId="77777777" w:rsidR="0063601F" w:rsidRPr="002C17FB" w:rsidRDefault="0063601F" w:rsidP="008B6883">
      <w:pPr>
        <w:pStyle w:val="BodyText2"/>
        <w:rPr>
          <w:rStyle w:val="text"/>
        </w:rPr>
      </w:pPr>
      <w:r w:rsidRPr="002C17FB">
        <w:rPr>
          <w:rStyle w:val="text"/>
        </w:rPr>
        <w:t>LOG:  could not receive data from client: Connection reset by peer</w:t>
      </w:r>
    </w:p>
    <w:p w14:paraId="18D3C60C" w14:textId="77777777" w:rsidR="0063601F" w:rsidRDefault="0063601F" w:rsidP="008B6883">
      <w:pPr>
        <w:pStyle w:val="BodyText2"/>
        <w:rPr>
          <w:rStyle w:val="text"/>
        </w:rPr>
      </w:pPr>
      <w:r w:rsidRPr="002C17FB">
        <w:rPr>
          <w:rStyle w:val="text"/>
        </w:rPr>
        <w:t>LOG:  unexpected EOF on client connection</w:t>
      </w:r>
    </w:p>
    <w:p w14:paraId="3E91C2F1" w14:textId="4BD67CAC" w:rsidR="00E927FA" w:rsidRDefault="00E927FA" w:rsidP="008B6883">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8B6883">
      <w:pPr>
        <w:pStyle w:val="BodyText2"/>
      </w:pPr>
      <w:r>
        <w:t xml:space="preserve">Following the instructions </w:t>
      </w:r>
      <w:hyperlink r:id="rId1139"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8B6883">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8B6883">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8B6883">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8B6883">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8B6883">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8B6883">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8B6883">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8B6883">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140" w:history="1">
        <w:r w:rsidRPr="00845FF1">
          <w:rPr>
            <w:rStyle w:val="Hyperlink"/>
          </w:rPr>
          <w:t>EXPLAIN</w:t>
        </w:r>
      </w:hyperlink>
      <w:r>
        <w:t xml:space="preserve"> and this changes when you use a table in memory. Didn’t let it finish. </w:t>
      </w:r>
    </w:p>
    <w:p w14:paraId="60E670D5" w14:textId="77777777" w:rsidR="0063601F" w:rsidRDefault="0063601F" w:rsidP="008B6883">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8B6883">
      <w:pPr>
        <w:pStyle w:val="BodyText2"/>
      </w:pPr>
      <w:r>
        <w:t xml:space="preserve">You can monitor the performance of a MR job by using the resource manager </w:t>
      </w:r>
      <w:hyperlink r:id="rId1141"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8B6883">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8B6883">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8B6883">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8B6883">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8B6883">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DD4343">
            <w:pPr>
              <w:pStyle w:val="Tiny"/>
            </w:pPr>
            <w:r>
              <w:t>Geojson</w:t>
            </w:r>
          </w:p>
        </w:tc>
        <w:tc>
          <w:tcPr>
            <w:tcW w:w="1350" w:type="dxa"/>
          </w:tcPr>
          <w:p w14:paraId="2BBB0013"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DD4343">
            <w:pPr>
              <w:pStyle w:val="Tiny"/>
            </w:pPr>
            <w:r>
              <w:t>Text</w:t>
            </w:r>
          </w:p>
        </w:tc>
        <w:tc>
          <w:tcPr>
            <w:tcW w:w="1350" w:type="dxa"/>
          </w:tcPr>
          <w:p w14:paraId="79A78DA8"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DD4343">
            <w:pPr>
              <w:pStyle w:val="Tiny"/>
            </w:pPr>
            <w:r>
              <w:t>Avro</w:t>
            </w:r>
          </w:p>
        </w:tc>
        <w:tc>
          <w:tcPr>
            <w:tcW w:w="1350" w:type="dxa"/>
          </w:tcPr>
          <w:p w14:paraId="669691A3"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8B6883">
      <w:pPr>
        <w:pStyle w:val="BodyText2"/>
      </w:pPr>
      <w:r>
        <w:lastRenderedPageBreak/>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8B6883">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8B6883">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8B6883">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237F98" w:rsidP="008B6883">
      <w:pPr>
        <w:pStyle w:val="BodyText2"/>
      </w:pPr>
      <w:hyperlink r:id="rId1142"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8B6883">
      <w:pPr>
        <w:pStyle w:val="BodyText2"/>
      </w:pPr>
      <w:r>
        <w:t>This takes 10.7 minutes.</w:t>
      </w:r>
    </w:p>
    <w:p w14:paraId="6A72744E" w14:textId="77777777" w:rsidR="0063601F" w:rsidRDefault="0063601F" w:rsidP="008B6883">
      <w:pPr>
        <w:pStyle w:val="BodyText2"/>
      </w:pPr>
      <w:r>
        <w:t xml:space="preserve">Then we need to </w:t>
      </w:r>
      <w:hyperlink r:id="rId1143" w:history="1">
        <w:r w:rsidRPr="00714A55">
          <w:rPr>
            <w:rStyle w:val="Hyperlink"/>
          </w:rPr>
          <w:t>create</w:t>
        </w:r>
      </w:hyperlink>
      <w:r>
        <w:t xml:space="preserve"> the index table (this is a Hue Query ‘Species Preprocessing 2’. </w:t>
      </w:r>
    </w:p>
    <w:p w14:paraId="43E4BE5C" w14:textId="0AAAE445" w:rsidR="0063601F" w:rsidRDefault="0063601F" w:rsidP="000E5536">
      <w:pPr>
        <w:pStyle w:val="Heading8"/>
      </w:pPr>
      <w:bookmarkStart w:id="185" w:name="_Ref401925991"/>
      <w:r>
        <w:t>Issues with dissolving features</w:t>
      </w:r>
      <w:bookmarkEnd w:id="185"/>
    </w:p>
    <w:p w14:paraId="3967AA16" w14:textId="77777777" w:rsidR="0063601F" w:rsidRDefault="0063601F" w:rsidP="008B6883">
      <w:pPr>
        <w:pStyle w:val="BodyText2"/>
      </w:pPr>
      <w:r>
        <w:t>On 23/10/14 the indexing had 5 maps fail after 14 hours with these errors:</w:t>
      </w:r>
    </w:p>
    <w:p w14:paraId="58F4DF97" w14:textId="77777777" w:rsidR="0063601F" w:rsidRDefault="0063601F" w:rsidP="008B6883">
      <w:pPr>
        <w:pStyle w:val="BodyText2"/>
      </w:pPr>
      <w:r>
        <w:t>Error processing row id_no = 22725044 and 22694927 caused by com.vividsolutions.jts.geom.TopologyException: Found null DirectedEdge.</w:t>
      </w:r>
    </w:p>
    <w:p w14:paraId="43EB3645" w14:textId="3719065D" w:rsidR="00207E2E" w:rsidRDefault="00207E2E" w:rsidP="008B6883">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8B6883">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8B6883">
      <w:pPr>
        <w:pStyle w:val="BodyText2"/>
      </w:pPr>
    </w:p>
    <w:p w14:paraId="1B398188" w14:textId="082AF9D4" w:rsidR="00823D03" w:rsidRDefault="00823D03" w:rsidP="000E5536">
      <w:pPr>
        <w:pStyle w:val="Heading9"/>
      </w:pPr>
      <w:r>
        <w:t>Dissolving in Hive</w:t>
      </w:r>
    </w:p>
    <w:p w14:paraId="45327647" w14:textId="02AAF47A" w:rsidR="0063601F" w:rsidRDefault="0063601F" w:rsidP="008B6883">
      <w:pPr>
        <w:pStyle w:val="BodyText2"/>
      </w:pPr>
      <w:r>
        <w:t xml:space="preserve">Maybe its because we are using the geotools_cell_intersects method and not the ESRI one. Trying again with the ESRI one. Still issues – it is for the </w:t>
      </w:r>
      <w:hyperlink r:id="rId1144"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8B6883">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5">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8B6883">
      <w:pPr>
        <w:pStyle w:val="BodyText2"/>
      </w:pPr>
      <w:r>
        <w:t>Whereas the un-dissolved one looks like this:</w:t>
      </w:r>
    </w:p>
    <w:p w14:paraId="4D8FBC01" w14:textId="77777777" w:rsidR="0063601F" w:rsidRDefault="0063601F" w:rsidP="008B6883">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6">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8B6883">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8B6883">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7">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8B6883">
      <w:pPr>
        <w:pStyle w:val="BodyText2"/>
      </w:pPr>
      <w:r>
        <w:t>Looking into whether the geometries are simple:</w:t>
      </w:r>
    </w:p>
    <w:p w14:paraId="61CF2362" w14:textId="012EA5E0" w:rsidR="0063601F" w:rsidRDefault="0063601F" w:rsidP="008B6883">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8B6883">
      <w:pPr>
        <w:pStyle w:val="BodyText2"/>
      </w:pPr>
      <w:r>
        <w:t>WARNING 000442: self intersections at 37287 in iucn_rl_species_2014_2_no_se2</w:t>
      </w:r>
    </w:p>
    <w:p w14:paraId="64A54A67" w14:textId="77777777" w:rsidR="0063601F" w:rsidRDefault="0063601F" w:rsidP="008B6883">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8B6883">
      <w:pPr>
        <w:pStyle w:val="BodyText2"/>
      </w:pPr>
      <w:r>
        <w:t>For the redpoll there are 4 features and none of them are simple. So we have two options:</w:t>
      </w:r>
    </w:p>
    <w:p w14:paraId="2914B8EE" w14:textId="77777777" w:rsidR="0063601F" w:rsidRDefault="0063601F" w:rsidP="002578F7">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2578F7">
      <w:pPr>
        <w:pStyle w:val="ListNumber"/>
        <w:numPr>
          <w:ilvl w:val="0"/>
          <w:numId w:val="23"/>
        </w:numPr>
      </w:pPr>
      <w:r>
        <w:t>Dissolve the species features and then simplify them and hope that works.</w:t>
      </w:r>
    </w:p>
    <w:p w14:paraId="04BD4407" w14:textId="77777777" w:rsidR="0063601F" w:rsidRDefault="0063601F" w:rsidP="008B6883">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lastRenderedPageBreak/>
        <w:t>WARNING 000442: incorrect ring ordering at 1 in CommonRedpoll_Dissolved</w:t>
      </w:r>
    </w:p>
    <w:p w14:paraId="493132E5" w14:textId="759E3014" w:rsidR="0063601F" w:rsidRDefault="0063601F" w:rsidP="008B6883">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8B6883">
      <w:pPr>
        <w:pStyle w:val="BodyText2"/>
      </w:pPr>
      <w:r>
        <w:t xml:space="preserve">Repeated the indexing with </w:t>
      </w:r>
      <w:hyperlink r:id="rId1148"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149"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8B6883">
      <w:pPr>
        <w:pStyle w:val="HiveError"/>
      </w:pPr>
      <w:r>
        <w:t xml:space="preserve">return code 1 from apache.hadoop.hive.ql.exec.MoveTask </w:t>
      </w:r>
    </w:p>
    <w:p w14:paraId="083D6CA6" w14:textId="77777777" w:rsidR="0063601F" w:rsidRDefault="0063601F" w:rsidP="008B6883">
      <w:pPr>
        <w:pStyle w:val="BodyText2"/>
      </w:pPr>
      <w:r>
        <w:t xml:space="preserve">But I can create the table in the species database! I cant find the areatest1 table anywhere even if I log on as another user. Running step </w:t>
      </w:r>
      <w:hyperlink r:id="rId1150"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8B6883">
      <w:pPr>
        <w:pStyle w:val="BodyText2"/>
      </w:pPr>
      <w:r>
        <w:t>The areas aren’t correct!!!! Starting over.</w:t>
      </w:r>
    </w:p>
    <w:p w14:paraId="6FE3E579" w14:textId="77777777" w:rsidR="0063601F" w:rsidRDefault="0063601F" w:rsidP="008B6883">
      <w:pPr>
        <w:pStyle w:val="BodyText2"/>
      </w:pPr>
      <w:r>
        <w:t>There should be 44 cells for OrangUtan. At the bottom are cells:</w:t>
      </w:r>
    </w:p>
    <w:p w14:paraId="14E749CC" w14:textId="77777777" w:rsidR="0063601F" w:rsidRDefault="0063601F" w:rsidP="008B6883">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1">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8B6883">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8B6883">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8B6883">
      <w:pPr>
        <w:pStyle w:val="BodyText2"/>
      </w:pPr>
      <w:r>
        <w:t xml:space="preserve">Running the final </w:t>
      </w:r>
      <w:hyperlink r:id="rId1152"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8B6883">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8B6883">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8B6883">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8B6883">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8B6883">
      <w:pPr>
        <w:pStyle w:val="BodyText2"/>
      </w:pPr>
      <w:r>
        <w:t>com.vividsolutions.jts.io.ParseException: Unknown WKB type 139</w:t>
      </w:r>
      <w:r w:rsidR="008C2E6E">
        <w:t xml:space="preserve">. This is in the line: </w:t>
      </w:r>
    </w:p>
    <w:p w14:paraId="2B0F1712" w14:textId="3B55737D" w:rsidR="00001B8C" w:rsidRDefault="008C2E6E" w:rsidP="008B6883">
      <w:pPr>
        <w:pStyle w:val="BodyText2"/>
      </w:pPr>
      <w:r w:rsidRPr="008C2E6E">
        <w:t>Geometry geom = reader.read(b.getBytes());</w:t>
      </w:r>
      <w:r w:rsidR="00593813">
        <w:t xml:space="preserve"> Porting this function to ESRI.</w:t>
      </w:r>
    </w:p>
    <w:p w14:paraId="3DEA974B" w14:textId="2C907CCE" w:rsidR="00D41F2B" w:rsidRDefault="00D41F2B" w:rsidP="008B6883">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8B6883">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8B6883">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8B6883">
      <w:pPr>
        <w:pStyle w:val="BodyText2"/>
      </w:pPr>
      <w:r>
        <w:lastRenderedPageBreak/>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41AEE76" w:rsidR="00823D03" w:rsidRDefault="00823D03" w:rsidP="000E5536">
      <w:pPr>
        <w:pStyle w:val="Heading9"/>
      </w:pPr>
      <w:bookmarkStart w:id="186" w:name="_Ref404856316"/>
      <w:r>
        <w:t>Dissolving in ArcGIS</w:t>
      </w:r>
      <w:bookmarkEnd w:id="186"/>
    </w:p>
    <w:p w14:paraId="7EE629BA" w14:textId="4146F912" w:rsidR="00823D03" w:rsidRPr="00823D03" w:rsidRDefault="00823D03" w:rsidP="008B688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8B6883">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8B6883">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8B6883">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8B6883">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8B6883">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8B6883">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8B6883">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8B6883">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lastRenderedPageBreak/>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8B6883">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8B6883">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8B6883">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8B6883">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8B6883">
      <w:pPr>
        <w:pStyle w:val="BodyText2"/>
      </w:pPr>
      <w:r>
        <w:t>Timeout errors and the MR job fails. Removing timeout errors:</w:t>
      </w:r>
    </w:p>
    <w:p w14:paraId="5DA3DD2C" w14:textId="77777777" w:rsidR="0063601F" w:rsidRDefault="0063601F" w:rsidP="008B550B">
      <w:pPr>
        <w:pStyle w:val="Unix"/>
      </w:pPr>
      <w:r w:rsidRPr="00245041">
        <w:lastRenderedPageBreak/>
        <w:t>SET mapreduce.task.timeout=0;</w:t>
      </w:r>
    </w:p>
    <w:p w14:paraId="7268CFE0" w14:textId="77777777" w:rsidR="0063601F" w:rsidRDefault="0063601F" w:rsidP="008B6883">
      <w:pPr>
        <w:pStyle w:val="BodyText2"/>
      </w:pPr>
      <w:r>
        <w:t xml:space="preserve">And repeating the query. But it is taking a long time at the end to finish all the reducers. </w:t>
      </w:r>
    </w:p>
    <w:p w14:paraId="39FBBDFC" w14:textId="77777777" w:rsidR="0063601F" w:rsidRDefault="0063601F" w:rsidP="008B6883">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8B6883">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8B6883">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8B6883">
      <w:pPr>
        <w:pStyle w:val="BodyText2"/>
      </w:pPr>
      <w:r>
        <w:t xml:space="preserve">The species list for Kinabalu (785) had 689 rows in Hadoop whereas the </w:t>
      </w:r>
      <w:hyperlink r:id="rId1153"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2578F7">
      <w:pPr>
        <w:pStyle w:val="ListNumber"/>
        <w:numPr>
          <w:ilvl w:val="0"/>
          <w:numId w:val="36"/>
        </w:numPr>
      </w:pPr>
      <w:r>
        <w:t>Export the species and wdpa feature classes as Avro using the FeatureClass to Avro tool (to species_borneo and wdpa_borneo</w:t>
      </w:r>
    </w:p>
    <w:p w14:paraId="77A5C170" w14:textId="793D6C2F" w:rsidR="000B2F59" w:rsidRDefault="000B2F59" w:rsidP="002578F7">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2578F7">
      <w:pPr>
        <w:pStyle w:val="ListNumber"/>
        <w:numPr>
          <w:ilvl w:val="0"/>
          <w:numId w:val="36"/>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8B6883">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2578F7">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2578F7">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8B6883">
      <w:pPr>
        <w:pStyle w:val="BodyText2"/>
      </w:pPr>
      <w:r>
        <w:t>Excellent use case with parallels to my system using a quadkey type approach. Slides here:</w:t>
      </w:r>
      <w:r w:rsidRPr="0008179A">
        <w:t xml:space="preserve"> </w:t>
      </w:r>
      <w:hyperlink r:id="rId1154" w:history="1">
        <w:r w:rsidRPr="008913AD">
          <w:rPr>
            <w:rStyle w:val="Hyperlink"/>
          </w:rPr>
          <w:t>http://www.slideshare.net/Hadoop_Summit/grailer-hochmuth-june27515pmroom212v3</w:t>
        </w:r>
      </w:hyperlink>
      <w:r>
        <w:t xml:space="preserve"> </w:t>
      </w:r>
    </w:p>
    <w:p w14:paraId="2D0504CD" w14:textId="77777777" w:rsidR="0063601F" w:rsidRDefault="0063601F" w:rsidP="008B6883">
      <w:pPr>
        <w:pStyle w:val="BodyText2"/>
      </w:pPr>
      <w:r>
        <w:t>Here is a similar slide set describing quadkeys:</w:t>
      </w:r>
    </w:p>
    <w:p w14:paraId="349609FC" w14:textId="77777777" w:rsidR="0063601F" w:rsidRDefault="00237F98" w:rsidP="008B6883">
      <w:pPr>
        <w:pStyle w:val="BodyText2"/>
      </w:pPr>
      <w:hyperlink r:id="rId1155"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87" w:name="_Toc315774575"/>
      <w:r>
        <w:t>Installing</w:t>
      </w:r>
    </w:p>
    <w:p w14:paraId="748A9A05" w14:textId="77777777" w:rsidR="002978CB" w:rsidRDefault="002978CB" w:rsidP="008B6883">
      <w:pPr>
        <w:pStyle w:val="BodyText2"/>
      </w:pPr>
      <w:r>
        <w:t>By default the postgis tables and views go into the public schema.</w:t>
      </w:r>
    </w:p>
    <w:p w14:paraId="0443A330" w14:textId="77777777" w:rsidR="002978CB" w:rsidRDefault="002978CB" w:rsidP="008B6883">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8B6883">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8B6883">
      <w:pPr>
        <w:pStyle w:val="BodyText2"/>
      </w:pPr>
      <w:r>
        <w:t>After installing postgresql:</w:t>
      </w:r>
    </w:p>
    <w:p w14:paraId="07001D05" w14:textId="4E7C49F4" w:rsidR="009025BD" w:rsidRDefault="00237F98" w:rsidP="008B6883">
      <w:pPr>
        <w:pStyle w:val="BodyText2"/>
      </w:pPr>
      <w:hyperlink r:id="rId1156"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88" w:name="_Ubuntu_14.04_1"/>
      <w:bookmarkEnd w:id="188"/>
      <w:r>
        <w:t xml:space="preserve">Ubuntu 14.04 </w:t>
      </w:r>
    </w:p>
    <w:p w14:paraId="11AEA75F" w14:textId="2C3B8509" w:rsidR="00E619E0" w:rsidRPr="00E619E0" w:rsidRDefault="00E619E0" w:rsidP="008B6883">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8B6883">
      <w:pPr>
        <w:pStyle w:val="BodyText2"/>
      </w:pPr>
      <w:r>
        <w:t xml:space="preserve">There are a small number of client applications that run from a shell - see </w:t>
      </w:r>
      <w:hyperlink r:id="rId1157"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8B6883">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8B6883">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8B6883">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8B6883">
      <w:pPr>
        <w:pStyle w:val="BodyText2"/>
      </w:pPr>
      <w:r>
        <w:t>mydb=#  (superuser)</w:t>
      </w:r>
    </w:p>
    <w:p w14:paraId="35EE43C6" w14:textId="77777777" w:rsidR="00352E10" w:rsidRDefault="00352E10" w:rsidP="008B6883">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8B6883">
      <w:pPr>
        <w:pStyle w:val="BodyText2"/>
      </w:pPr>
      <w:r>
        <w:t>To create a table in another database, use dblink:</w:t>
      </w:r>
    </w:p>
    <w:p w14:paraId="27397ED9" w14:textId="77777777" w:rsidR="00352E10" w:rsidRDefault="00352E10" w:rsidP="008B550B">
      <w:pPr>
        <w:pStyle w:val="Code"/>
      </w:pPr>
      <w:r w:rsidRPr="00200567">
        <w:lastRenderedPageBreak/>
        <w:t>create table temp.eez as SELECT * from dblink('dbname=dev', 'select iso3, sovereigniso3, geom from gaul_eez_combined') as eez(isoa3 varchar, sovereign_isoa3 varchar, geom geometry);</w:t>
      </w:r>
    </w:p>
    <w:p w14:paraId="63C40AF8" w14:textId="77777777" w:rsidR="00352E10" w:rsidRDefault="00352E10" w:rsidP="008B6883">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8B6883">
      <w:pPr>
        <w:pStyle w:val="BodyText2"/>
      </w:pPr>
      <w:r>
        <w:t>);</w:t>
      </w:r>
    </w:p>
    <w:p w14:paraId="3C705226" w14:textId="40A535A7" w:rsidR="00352E10" w:rsidRDefault="00352E10" w:rsidP="000E5536">
      <w:pPr>
        <w:pStyle w:val="Heading6"/>
      </w:pPr>
      <w:bookmarkStart w:id="189" w:name="_Ref417032864"/>
      <w:r>
        <w:t>From UNIX</w:t>
      </w:r>
      <w:bookmarkEnd w:id="189"/>
    </w:p>
    <w:p w14:paraId="3C0C52F2" w14:textId="77777777" w:rsidR="00352E10" w:rsidRDefault="00352E10" w:rsidP="008B6883">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8B6883">
      <w:pPr>
        <w:pStyle w:val="BodyText2"/>
      </w:pPr>
      <w:r>
        <w:t xml:space="preserve">On the SPREP Ubuntu machine with a default Postgresql database, there are a couple of additional steps. Following the instructions </w:t>
      </w:r>
      <w:hyperlink r:id="rId1158"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8B6883">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8B6883">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8B6883">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8B6883">
      <w:pPr>
        <w:pStyle w:val="BodyText2"/>
      </w:pPr>
      <w:r>
        <w:t>To enable connections to a 9.3 Postgresql database you have to configure the database by following the section on ‘</w:t>
      </w:r>
      <w:r w:rsidRPr="009601EE">
        <w:t>Using pgAdmin III GUI</w:t>
      </w:r>
      <w:r>
        <w:t xml:space="preserve">’ in </w:t>
      </w:r>
      <w:hyperlink r:id="rId1159"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90" w:name="_Toc315774584"/>
      <w:bookmarkStart w:id="191" w:name="_Toc315774583"/>
      <w:bookmarkStart w:id="192" w:name="_Toc315774576"/>
      <w:bookmarkEnd w:id="187"/>
      <w:r>
        <w:t>phpPgAdmin</w:t>
      </w:r>
    </w:p>
    <w:p w14:paraId="0F977E11" w14:textId="27BE749F" w:rsidR="009900BE" w:rsidRPr="009900BE" w:rsidRDefault="009900BE" w:rsidP="008B6883">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8B6883">
      <w:pPr>
        <w:pStyle w:val="BodyText2"/>
      </w:pPr>
      <w:r>
        <w:lastRenderedPageBreak/>
        <w:t>Sometime you get an error which says:</w:t>
      </w:r>
    </w:p>
    <w:p w14:paraId="0A0A4B4C" w14:textId="77777777" w:rsidR="009234DD" w:rsidRDefault="009234DD" w:rsidP="008B6883">
      <w:pPr>
        <w:pStyle w:val="BodyText2"/>
      </w:pPr>
      <w:r w:rsidRPr="009234DD">
        <w:t>'FATAL:  remaining connection slots are reserved for non-replication superuser connections</w:t>
      </w:r>
    </w:p>
    <w:p w14:paraId="47F75303" w14:textId="77777777" w:rsidR="009234DD" w:rsidRDefault="009234DD" w:rsidP="008B6883">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8B6883">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8B6883">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8B6883">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8B6883">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8B6883">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93"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160"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8B6883">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8B6883">
      <w:pPr>
        <w:pStyle w:val="BodyText2"/>
      </w:pPr>
      <w:r>
        <w:t>But no, only superusers can create function using untrusted languages (like python)</w:t>
      </w:r>
    </w:p>
    <w:p w14:paraId="0A95085F" w14:textId="77777777" w:rsidR="00352E10" w:rsidRDefault="00352E10" w:rsidP="000E5536">
      <w:pPr>
        <w:pStyle w:val="ListBullet"/>
      </w:pPr>
      <w:r>
        <w:lastRenderedPageBreak/>
        <w:t>Create the function in sql</w:t>
      </w:r>
    </w:p>
    <w:p w14:paraId="126ED43F" w14:textId="77777777" w:rsidR="00352E10" w:rsidRDefault="00352E10" w:rsidP="008B6883">
      <w:pPr>
        <w:pStyle w:val="BodyText2"/>
        <w:rPr>
          <w:rStyle w:val="Hyperlink"/>
        </w:rPr>
      </w:pPr>
      <w:r>
        <w:t xml:space="preserve">See here for the specification: </w:t>
      </w:r>
      <w:hyperlink r:id="rId1161"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8B6883">
      <w:pPr>
        <w:pStyle w:val="BodyText2"/>
      </w:pPr>
      <w:r>
        <w:t>You cant have case statements in sql – but it is quicker.</w:t>
      </w:r>
    </w:p>
    <w:p w14:paraId="3CF209F2" w14:textId="77777777" w:rsidR="00352E10" w:rsidRDefault="00352E10" w:rsidP="008B6883">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8B6883">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8B6883">
      <w:pPr>
        <w:pStyle w:val="BodyText2"/>
      </w:pPr>
      <w:r>
        <w:t>To concatenate string in SQL use the || operator.</w:t>
      </w:r>
    </w:p>
    <w:p w14:paraId="38A80EAA" w14:textId="77777777" w:rsidR="00352E10" w:rsidRDefault="00352E10" w:rsidP="000E5536">
      <w:pPr>
        <w:pStyle w:val="Heading5"/>
      </w:pPr>
      <w:r>
        <w:t>Geometry functions</w:t>
      </w:r>
      <w:bookmarkEnd w:id="193"/>
    </w:p>
    <w:p w14:paraId="224766C0" w14:textId="77777777" w:rsidR="00352E10" w:rsidRPr="003A3D7E" w:rsidRDefault="00352E10" w:rsidP="000E5536">
      <w:pPr>
        <w:pStyle w:val="Heading6"/>
      </w:pPr>
      <w:r>
        <w:t>Generalising</w:t>
      </w:r>
    </w:p>
    <w:p w14:paraId="283DA92C" w14:textId="77777777" w:rsidR="00352E10" w:rsidRDefault="00352E10" w:rsidP="008B6883">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8B6883">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8B6883">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8B6883">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8B6883">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8B6883">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8B6883">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8B6883">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94" w:name="_Ref389828346"/>
      <w:r>
        <w:lastRenderedPageBreak/>
        <w:t>Creating geometries from text</w:t>
      </w:r>
      <w:bookmarkEnd w:id="194"/>
    </w:p>
    <w:p w14:paraId="20DE3C51" w14:textId="77777777" w:rsidR="00352E10" w:rsidRDefault="00352E10" w:rsidP="008B6883">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8B6883">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8B6883">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8B6883">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8B6883">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90"/>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8B6883">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8B6883">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lastRenderedPageBreak/>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8B6883">
      <w:pPr>
        <w:pStyle w:val="BodyText2"/>
      </w:pPr>
      <w:r>
        <w:t xml:space="preserve">Use the ssh copy commands and then remote connect </w:t>
      </w:r>
      <w:r w:rsidR="00A8741E">
        <w:t>.</w:t>
      </w:r>
    </w:p>
    <w:p w14:paraId="73C53521" w14:textId="4A251F29" w:rsidR="00A8741E" w:rsidRDefault="00A8741E" w:rsidP="008B6883">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95" w:name="_Toc315774586"/>
      <w:bookmarkStart w:id="196"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8B6883">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8B6883">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8B6883">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8B6883">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237F98" w:rsidP="008B6883">
      <w:pPr>
        <w:pStyle w:val="BodyText2"/>
      </w:pPr>
      <w:hyperlink r:id="rId1162"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8B6883">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8B6883">
      <w:pPr>
        <w:pStyle w:val="BodyText2"/>
      </w:pPr>
      <w:r>
        <w:t xml:space="preserve">Intro here: </w:t>
      </w:r>
      <w:hyperlink r:id="rId1163"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lastRenderedPageBreak/>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8B6883">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8B6883">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8B6883">
      <w:pPr>
        <w:pStyle w:val="BodyText2"/>
      </w:pPr>
      <w:r>
        <w:t>You can use pg_dump from pgAdmin by right clicking on an object and then selecting Backup..</w:t>
      </w:r>
      <w:r w:rsidR="00D45DED">
        <w:t xml:space="preserve"> </w:t>
      </w:r>
    </w:p>
    <w:p w14:paraId="7FD0F554" w14:textId="74BAC6DF" w:rsidR="00E8192F" w:rsidRPr="00E8192F" w:rsidRDefault="003B2C5E" w:rsidP="008B6883">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8B6883">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8B6883">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8B6883">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8B6883">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97" w:name="_Using_phpPgAdmin"/>
      <w:bookmarkEnd w:id="197"/>
      <w:r>
        <w:lastRenderedPageBreak/>
        <w:t>Using phpPgAdmin</w:t>
      </w:r>
    </w:p>
    <w:p w14:paraId="15B01726" w14:textId="0AC6BD1C" w:rsidR="0068309D" w:rsidRDefault="002C7CA0" w:rsidP="008B6883">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8B6883">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164"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8B6883">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8B6883">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8B6883">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8B6883">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8B6883">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8B6883">
      <w:pPr>
        <w:pStyle w:val="BodyText2"/>
      </w:pPr>
      <w:r>
        <w:t xml:space="preserve">If you have dumped the database in custom format, then it is very flexible to import it using pg_restore. </w:t>
      </w:r>
    </w:p>
    <w:p w14:paraId="0AD84A3F" w14:textId="0D0C4D34" w:rsidR="0074055D" w:rsidRDefault="0074055D" w:rsidP="008B6883">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95"/>
    </w:p>
    <w:p w14:paraId="03474788" w14:textId="77777777" w:rsidR="00352E10" w:rsidRDefault="00352E10" w:rsidP="000E5536">
      <w:pPr>
        <w:pStyle w:val="BodyText"/>
      </w:pPr>
      <w:r>
        <w:t>Partitioning may help performance:</w:t>
      </w:r>
    </w:p>
    <w:p w14:paraId="608FEA38" w14:textId="77777777" w:rsidR="00352E10" w:rsidRDefault="00237F98" w:rsidP="000E5536">
      <w:pPr>
        <w:pStyle w:val="BodyText"/>
      </w:pPr>
      <w:hyperlink r:id="rId1165" w:history="1">
        <w:r w:rsidR="00352E10" w:rsidRPr="0077669C">
          <w:rPr>
            <w:rStyle w:val="Hyperlink"/>
          </w:rPr>
          <w:t>http://www.postgresql.org/docs/9.0/static/ddl-partitioning.html</w:t>
        </w:r>
      </w:hyperlink>
    </w:p>
    <w:p w14:paraId="0C1960EF" w14:textId="77777777" w:rsidR="00352E10" w:rsidRDefault="00352E10" w:rsidP="008B6883">
      <w:pPr>
        <w:pStyle w:val="BodyText2"/>
      </w:pPr>
      <w:r>
        <w:t>This uses table inheritance - something for William I think!</w:t>
      </w:r>
    </w:p>
    <w:p w14:paraId="44A85B3C" w14:textId="77777777" w:rsidR="00352E10" w:rsidRDefault="00352E10" w:rsidP="008B6883">
      <w:pPr>
        <w:pStyle w:val="BodyText2"/>
      </w:pPr>
      <w:r>
        <w:t xml:space="preserve">EXPLAIN may help in improving performance: </w:t>
      </w:r>
      <w:hyperlink r:id="rId1166" w:history="1">
        <w:r w:rsidRPr="0077669C">
          <w:rPr>
            <w:rStyle w:val="Hyperlink"/>
          </w:rPr>
          <w:t>http://www.postgresql.org/docs/9.0/static/using-explain.html</w:t>
        </w:r>
      </w:hyperlink>
    </w:p>
    <w:p w14:paraId="09C0DF4C" w14:textId="77777777" w:rsidR="00352E10" w:rsidRDefault="00352E10" w:rsidP="008B6883">
      <w:pPr>
        <w:pStyle w:val="BodyText2"/>
      </w:pPr>
      <w:r>
        <w:t>From here (</w:t>
      </w:r>
      <w:hyperlink r:id="rId1167"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8B6883">
      <w:pPr>
        <w:pStyle w:val="BodyText2"/>
      </w:pPr>
      <w:r>
        <w:t xml:space="preserve">This article suggests that trying to store 1billion files is stupid and hard: </w:t>
      </w:r>
      <w:hyperlink r:id="rId1168"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8B6883">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8B6883">
      <w:pPr>
        <w:pStyle w:val="BodyText2"/>
      </w:pPr>
      <w:r>
        <w:t>To escape quotes in update queries, specify 2 single quotes, e.g. replace Harm’s Bat with Harm’’s Bat and its fine.</w:t>
      </w:r>
    </w:p>
    <w:p w14:paraId="6507D3CB" w14:textId="77777777" w:rsidR="00606E15" w:rsidRDefault="00606E15" w:rsidP="008B6883">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lastRenderedPageBreak/>
        <w:t>select (gethsv).hue</w:t>
      </w:r>
    </w:p>
    <w:p w14:paraId="170821D0" w14:textId="30F147A7" w:rsidR="00567300" w:rsidRDefault="00567300" w:rsidP="000E5536">
      <w:pPr>
        <w:pStyle w:val="Heading5"/>
      </w:pPr>
      <w:r>
        <w:t>Dates</w:t>
      </w:r>
    </w:p>
    <w:p w14:paraId="2E05D60C" w14:textId="1C974794" w:rsidR="00567300" w:rsidRDefault="00567300" w:rsidP="008B6883">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8B6883">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98" w:name="_Toc315774577"/>
      <w:r>
        <w:t>Security</w:t>
      </w:r>
      <w:bookmarkEnd w:id="198"/>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99" w:name="_Ref326927581"/>
      <w:r>
        <w:t>Spatial References</w:t>
      </w:r>
    </w:p>
    <w:p w14:paraId="1ABE47FE" w14:textId="77777777" w:rsidR="00352E10" w:rsidRDefault="00352E10" w:rsidP="008B6883">
      <w:pPr>
        <w:pStyle w:val="BodyText2"/>
      </w:pPr>
      <w:r>
        <w:t>To get the srid of a geometry use st_srid()</w:t>
      </w:r>
    </w:p>
    <w:p w14:paraId="10DC8F80" w14:textId="77777777" w:rsidR="00352E10" w:rsidRDefault="00352E10" w:rsidP="008B6883">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8B6883">
      <w:pPr>
        <w:pStyle w:val="BodyText2"/>
      </w:pPr>
      <w:r>
        <w:t>But I cant find Mollweide! Looks like you need to add it to the spatial_ref_sys table (</w:t>
      </w:r>
      <w:hyperlink r:id="rId1169" w:anchor="spatial_ref_sys" w:history="1">
        <w:r w:rsidRPr="00CD1471">
          <w:rPr>
            <w:rStyle w:val="Hyperlink"/>
          </w:rPr>
          <w:t>here</w:t>
        </w:r>
      </w:hyperlink>
      <w:r>
        <w:t xml:space="preserve">). The one I want is here: </w:t>
      </w:r>
      <w:hyperlink r:id="rId1170"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8B6883">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8B6883">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8B6883">
      <w:pPr>
        <w:pStyle w:val="BodyText2"/>
      </w:pPr>
    </w:p>
    <w:p w14:paraId="692C5200" w14:textId="77777777" w:rsidR="00352E10" w:rsidRDefault="00352E10" w:rsidP="007D2F52">
      <w:pPr>
        <w:pStyle w:val="Heading4"/>
      </w:pPr>
      <w:r>
        <w:t>Triggers</w:t>
      </w:r>
      <w:bookmarkEnd w:id="199"/>
    </w:p>
    <w:p w14:paraId="6452B8D1" w14:textId="77777777" w:rsidR="00352E10" w:rsidRPr="00D9232E" w:rsidRDefault="00352E10" w:rsidP="008B6883">
      <w:pPr>
        <w:pStyle w:val="BodyText2"/>
      </w:pPr>
      <w:r>
        <w:lastRenderedPageBreak/>
        <w:t xml:space="preserve">Documented here </w:t>
      </w:r>
      <w:hyperlink r:id="rId1171"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200" w:name="_Toc315774627"/>
      <w:bookmarkEnd w:id="191"/>
      <w:bookmarkEnd w:id="192"/>
      <w:bookmarkEnd w:id="196"/>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201" w:name="_Disk_usage_1"/>
      <w:bookmarkEnd w:id="201"/>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202" w:name="_On_Ubuntu_14.04_1"/>
      <w:bookmarkEnd w:id="202"/>
      <w:r>
        <w:t>Ubuntu 14.04</w:t>
      </w:r>
    </w:p>
    <w:p w14:paraId="6F75D69A" w14:textId="549F6101" w:rsidR="00486985" w:rsidRDefault="00B06EA8" w:rsidP="008B6883">
      <w:pPr>
        <w:pStyle w:val="BodyText2"/>
      </w:pPr>
      <w:r>
        <w:t>O</w:t>
      </w:r>
      <w:r w:rsidR="00486985">
        <w:t xml:space="preserve">n Cloud9 </w:t>
      </w:r>
      <w:r>
        <w:t xml:space="preserve">Postgresql is already installed so </w:t>
      </w:r>
      <w:r w:rsidR="00486985">
        <w:t xml:space="preserve">following instructions </w:t>
      </w:r>
      <w:hyperlink r:id="rId1172" w:history="1">
        <w:r w:rsidR="00486985" w:rsidRPr="005D2021">
          <w:rPr>
            <w:rStyle w:val="Hyperlink"/>
          </w:rPr>
          <w:t>here</w:t>
        </w:r>
      </w:hyperlink>
      <w:r w:rsidR="00486985">
        <w:t xml:space="preserve">. </w:t>
      </w:r>
    </w:p>
    <w:p w14:paraId="0159491F" w14:textId="30235E76" w:rsidR="00B06EA8" w:rsidRDefault="00B06EA8" w:rsidP="008B6883">
      <w:pPr>
        <w:pStyle w:val="BodyText2"/>
      </w:pPr>
      <w:r>
        <w:t xml:space="preserve">On Google Compute Engine, following instructions </w:t>
      </w:r>
      <w:hyperlink r:id="rId1173"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8B6883">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203" w:name="_phpPgAdmin"/>
      <w:bookmarkEnd w:id="203"/>
      <w:r>
        <w:t>phpPgAdmin</w:t>
      </w:r>
    </w:p>
    <w:p w14:paraId="0DA9F0E9" w14:textId="3539644E" w:rsidR="005B25A1" w:rsidRDefault="005B25A1" w:rsidP="005B25A1">
      <w:pPr>
        <w:pStyle w:val="Heading6"/>
      </w:pPr>
      <w:bookmarkStart w:id="204" w:name="_Installation"/>
      <w:bookmarkEnd w:id="204"/>
      <w:r>
        <w:t>Installation</w:t>
      </w:r>
    </w:p>
    <w:p w14:paraId="0C44A084" w14:textId="5B384EC3" w:rsidR="005B25A1" w:rsidRDefault="0054440F" w:rsidP="008B6883">
      <w:pPr>
        <w:pStyle w:val="BodyText2"/>
      </w:pPr>
      <w:bookmarkStart w:id="205" w:name="_Ubuntu_14.04"/>
      <w:bookmarkEnd w:id="205"/>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206" w:name="_Configuration"/>
      <w:bookmarkEnd w:id="206"/>
      <w:r>
        <w:t>Configuration</w:t>
      </w:r>
    </w:p>
    <w:p w14:paraId="6F5F26B3" w14:textId="73025542" w:rsidR="00EB70C7" w:rsidRDefault="00EB70C7" w:rsidP="008B6883">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8B6883">
      <w:pPr>
        <w:pStyle w:val="BodyText2"/>
      </w:pPr>
      <w:r>
        <w:t>Edited to ‘allow from all’.</w:t>
      </w:r>
    </w:p>
    <w:p w14:paraId="621EAF46" w14:textId="0354E58E" w:rsidR="00EB70C7" w:rsidRPr="00EB70C7" w:rsidRDefault="00EB70C7" w:rsidP="008B550B">
      <w:pPr>
        <w:pStyle w:val="Unix"/>
      </w:pPr>
      <w:r w:rsidRPr="00385CAF">
        <w:lastRenderedPageBreak/>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3850A7E5"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8B6883">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8B6883">
      <w:pPr>
        <w:pStyle w:val="BodyText2"/>
      </w:pPr>
      <w:r>
        <w:t>To run an SQL batch, click on SQL and then Choose File and then Execute.</w:t>
      </w:r>
    </w:p>
    <w:p w14:paraId="4C69498D" w14:textId="77777777" w:rsidR="009C0D6F" w:rsidRDefault="009C0D6F" w:rsidP="009C0D6F">
      <w:pPr>
        <w:pStyle w:val="Heading2"/>
      </w:pPr>
      <w:r>
        <w:t>Design</w:t>
      </w:r>
    </w:p>
    <w:p w14:paraId="7E378A79" w14:textId="77777777" w:rsidR="009C0D6F" w:rsidRDefault="009C0D6F" w:rsidP="009C0D6F">
      <w:pPr>
        <w:pStyle w:val="Heading3"/>
      </w:pPr>
      <w:r>
        <w:t>Case Studies</w:t>
      </w:r>
    </w:p>
    <w:p w14:paraId="251F6851" w14:textId="77777777" w:rsidR="009C0D6F" w:rsidRDefault="009C0D6F" w:rsidP="009C0D6F">
      <w:pPr>
        <w:pStyle w:val="Heading4"/>
      </w:pPr>
      <w:r>
        <w:t>ForestParkMap</w:t>
      </w:r>
    </w:p>
    <w:p w14:paraId="40F1A7F8" w14:textId="77777777" w:rsidR="009C0D6F" w:rsidRPr="00B04114" w:rsidRDefault="009C0D6F" w:rsidP="009C0D6F">
      <w:pPr>
        <w:pStyle w:val="BodyText2"/>
      </w:pPr>
      <w:r>
        <w:t xml:space="preserve">Similar to what we are doing and powered by Drupal - </w:t>
      </w:r>
      <w:hyperlink r:id="rId1174" w:history="1">
        <w:r w:rsidRPr="00B04114">
          <w:rPr>
            <w:rStyle w:val="Hyperlink"/>
          </w:rPr>
          <w:t>here</w:t>
        </w:r>
      </w:hyperlink>
      <w:r>
        <w:t xml:space="preserve">. And a guide to its development </w:t>
      </w:r>
      <w:hyperlink r:id="rId1175" w:history="1">
        <w:r w:rsidRPr="009010A3">
          <w:rPr>
            <w:rStyle w:val="Hyperlink"/>
          </w:rPr>
          <w:t>here</w:t>
        </w:r>
      </w:hyperlink>
      <w:r>
        <w:t>.</w:t>
      </w:r>
    </w:p>
    <w:p w14:paraId="11C5A5F2" w14:textId="77777777" w:rsidR="009C0D6F" w:rsidRDefault="009C0D6F" w:rsidP="009C0D6F">
      <w:pPr>
        <w:pStyle w:val="Heading3"/>
      </w:pPr>
      <w:r>
        <w:t>Colours and colour blindness</w:t>
      </w:r>
    </w:p>
    <w:p w14:paraId="667BE803" w14:textId="77777777" w:rsidR="009C0D6F" w:rsidRPr="00A75EB7" w:rsidRDefault="009C0D6F" w:rsidP="009C0D6F">
      <w:pPr>
        <w:pStyle w:val="BodyText2"/>
      </w:pPr>
      <w:r>
        <w:t xml:space="preserve">We need to change the palettes for the water transitions for the Nature paper to be able to deal with colour blindness and there is a really good tool </w:t>
      </w:r>
      <w:hyperlink r:id="rId1176" w:history="1">
        <w:r w:rsidRPr="00A75EB7">
          <w:rPr>
            <w:rStyle w:val="Hyperlink"/>
          </w:rPr>
          <w:t>here</w:t>
        </w:r>
      </w:hyperlink>
      <w:r>
        <w:t xml:space="preserve"> which simulates colour blindness. It runs in the tray and simulates colour blindness with whatever is on the screen. </w:t>
      </w:r>
    </w:p>
    <w:p w14:paraId="3A80B6A6" w14:textId="77777777" w:rsidR="009C0D6F" w:rsidRDefault="009C0D6F" w:rsidP="009C0D6F">
      <w:pPr>
        <w:pStyle w:val="Heading4"/>
      </w:pPr>
      <w:r>
        <w:t>CartoColors</w:t>
      </w:r>
    </w:p>
    <w:p w14:paraId="76EBC5EF" w14:textId="77777777" w:rsidR="009C0D6F" w:rsidRPr="009F7263" w:rsidRDefault="009C0D6F" w:rsidP="009C0D6F">
      <w:pPr>
        <w:pStyle w:val="BodyText2"/>
      </w:pPr>
      <w:r>
        <w:t xml:space="preserve">Are </w:t>
      </w:r>
      <w:hyperlink r:id="rId1177" w:history="1">
        <w:r w:rsidRPr="009F7263">
          <w:rPr>
            <w:rStyle w:val="Hyperlink"/>
          </w:rPr>
          <w:t>here</w:t>
        </w:r>
      </w:hyperlink>
      <w:r>
        <w:t>.</w:t>
      </w:r>
    </w:p>
    <w:p w14:paraId="4E15548A" w14:textId="77777777" w:rsidR="009C0D6F" w:rsidRDefault="009C0D6F" w:rsidP="009C0D6F">
      <w:pPr>
        <w:pStyle w:val="Heading3"/>
      </w:pPr>
      <w:r>
        <w:t>CSS</w:t>
      </w:r>
    </w:p>
    <w:p w14:paraId="23590F92" w14:textId="77777777" w:rsidR="009C0D6F" w:rsidRDefault="009C0D6F" w:rsidP="009C0D6F">
      <w:pPr>
        <w:pStyle w:val="Heading4"/>
      </w:pPr>
      <w:r>
        <w:t>Issues</w:t>
      </w:r>
    </w:p>
    <w:p w14:paraId="2AB71AEC" w14:textId="77777777" w:rsidR="009C0D6F" w:rsidRPr="00B537F8" w:rsidRDefault="009C0D6F" w:rsidP="009C0D6F">
      <w:pPr>
        <w:pStyle w:val="BodyText2"/>
      </w:pPr>
      <w:r>
        <w:t xml:space="preserve">z-index is an issue in full-screen mode in Leaflet. See </w:t>
      </w:r>
      <w:hyperlink r:id="rId1178" w:history="1">
        <w:r w:rsidRPr="00B537F8">
          <w:rPr>
            <w:rStyle w:val="Hyperlink"/>
          </w:rPr>
          <w:t>this</w:t>
        </w:r>
      </w:hyperlink>
      <w:r>
        <w:t xml:space="preserve"> link. </w:t>
      </w:r>
    </w:p>
    <w:p w14:paraId="4D90A321" w14:textId="77777777" w:rsidR="009C0D6F" w:rsidRDefault="009C0D6F" w:rsidP="009C0D6F">
      <w:pPr>
        <w:pStyle w:val="Heading4"/>
      </w:pPr>
      <w:r>
        <w:t>Icons</w:t>
      </w:r>
    </w:p>
    <w:p w14:paraId="40CF0932" w14:textId="77777777" w:rsidR="009C0D6F" w:rsidRPr="00FE6F7F" w:rsidRDefault="00237F98" w:rsidP="009C0D6F">
      <w:pPr>
        <w:pStyle w:val="BodyText2"/>
      </w:pPr>
      <w:hyperlink r:id="rId1179" w:history="1">
        <w:r w:rsidR="009C0D6F" w:rsidRPr="00A95575">
          <w:rPr>
            <w:rStyle w:val="Hyperlink"/>
          </w:rPr>
          <w:t>http://fortawesome.github.io/Font-Awesome/</w:t>
        </w:r>
      </w:hyperlink>
      <w:r w:rsidR="009C0D6F">
        <w:t xml:space="preserve"> is really good for icons and it is based on css</w:t>
      </w:r>
    </w:p>
    <w:p w14:paraId="61A0A5B1" w14:textId="77777777" w:rsidR="009C0D6F" w:rsidRDefault="009C0D6F" w:rsidP="009C0D6F">
      <w:pPr>
        <w:pStyle w:val="Heading3"/>
      </w:pPr>
      <w:r>
        <w:t>Design Frameworks</w:t>
      </w:r>
    </w:p>
    <w:p w14:paraId="6B017208" w14:textId="77777777" w:rsidR="009C0D6F" w:rsidRDefault="009C0D6F" w:rsidP="009C0D6F">
      <w:pPr>
        <w:pStyle w:val="Heading4"/>
      </w:pPr>
      <w:bookmarkStart w:id="207" w:name="_Google_Material_Design"/>
      <w:bookmarkEnd w:id="207"/>
      <w:r>
        <w:t>Google Material Design</w:t>
      </w:r>
    </w:p>
    <w:p w14:paraId="31808AFA" w14:textId="77777777" w:rsidR="009C0D6F" w:rsidRPr="00057664" w:rsidRDefault="009C0D6F" w:rsidP="009C0D6F">
      <w:pPr>
        <w:pStyle w:val="BodyText2"/>
      </w:pPr>
      <w:r>
        <w:t xml:space="preserve">The website is </w:t>
      </w:r>
      <w:hyperlink r:id="rId1180" w:history="1">
        <w:r w:rsidRPr="005F3CC9">
          <w:rPr>
            <w:rStyle w:val="Hyperlink"/>
          </w:rPr>
          <w:t>here</w:t>
        </w:r>
      </w:hyperlink>
      <w:r>
        <w:t>.</w:t>
      </w:r>
    </w:p>
    <w:p w14:paraId="2B606C38" w14:textId="77777777" w:rsidR="009C0D6F" w:rsidRDefault="009C0D6F" w:rsidP="009C0D6F">
      <w:pPr>
        <w:pStyle w:val="Heading5"/>
      </w:pPr>
      <w:r>
        <w:t>Templates</w:t>
      </w:r>
    </w:p>
    <w:p w14:paraId="2D245A31" w14:textId="77777777" w:rsidR="009C0D6F" w:rsidRDefault="009C0D6F" w:rsidP="009C0D6F">
      <w:pPr>
        <w:pStyle w:val="Heading6"/>
      </w:pPr>
      <w:r>
        <w:lastRenderedPageBreak/>
        <w:t>Material Components</w:t>
      </w:r>
    </w:p>
    <w:p w14:paraId="66A4C5F7" w14:textId="77777777" w:rsidR="009C0D6F" w:rsidRPr="00024959" w:rsidRDefault="009C0D6F" w:rsidP="009C0D6F">
      <w:pPr>
        <w:pStyle w:val="BodyText2"/>
      </w:pPr>
      <w:r>
        <w:t xml:space="preserve">Material Components is </w:t>
      </w:r>
      <w:hyperlink r:id="rId1181" w:history="1">
        <w:r w:rsidRPr="00024959">
          <w:rPr>
            <w:rStyle w:val="Hyperlink"/>
          </w:rPr>
          <w:t>here</w:t>
        </w:r>
      </w:hyperlink>
      <w:r>
        <w:t xml:space="preserve"> and has a rich set of Material Design Components although it is still in beta (end 2017). Material Components for the Web (MDC Web) are </w:t>
      </w:r>
      <w:hyperlink r:id="rId1182" w:history="1">
        <w:r w:rsidRPr="00A26DFD">
          <w:rPr>
            <w:rStyle w:val="Hyperlink"/>
          </w:rPr>
          <w:t>here</w:t>
        </w:r>
      </w:hyperlink>
      <w:r>
        <w:t xml:space="preserve"> and there are demos for each component in the Demo link.</w:t>
      </w:r>
    </w:p>
    <w:p w14:paraId="5A4B8F76" w14:textId="77777777" w:rsidR="009C0D6F" w:rsidRDefault="009C0D6F" w:rsidP="009C0D6F">
      <w:pPr>
        <w:pStyle w:val="Heading6"/>
      </w:pPr>
      <w:r>
        <w:t>Material Design Lite</w:t>
      </w:r>
    </w:p>
    <w:p w14:paraId="1FCB8FF0" w14:textId="77777777" w:rsidR="009C0D6F" w:rsidRPr="00057664" w:rsidRDefault="009C0D6F" w:rsidP="009C0D6F">
      <w:pPr>
        <w:pStyle w:val="BodyText2"/>
      </w:pPr>
      <w:r>
        <w:t xml:space="preserve">Is </w:t>
      </w:r>
      <w:hyperlink r:id="rId1183" w:history="1">
        <w:r w:rsidRPr="00057664">
          <w:rPr>
            <w:rStyle w:val="Hyperlink"/>
          </w:rPr>
          <w:t>here</w:t>
        </w:r>
      </w:hyperlink>
      <w:r>
        <w:t xml:space="preserve"> but has been replaced by Material Components which is </w:t>
      </w:r>
      <w:hyperlink r:id="rId1184" w:history="1">
        <w:r w:rsidRPr="00024959">
          <w:rPr>
            <w:rStyle w:val="Hyperlink"/>
          </w:rPr>
          <w:t>here</w:t>
        </w:r>
      </w:hyperlink>
      <w:r>
        <w:t xml:space="preserve">. </w:t>
      </w:r>
    </w:p>
    <w:p w14:paraId="5F5DBD82" w14:textId="77777777" w:rsidR="009C0D6F" w:rsidRDefault="009C0D6F" w:rsidP="009C0D6F">
      <w:pPr>
        <w:pStyle w:val="Heading3"/>
      </w:pPr>
      <w:r>
        <w:t>Favicons</w:t>
      </w:r>
    </w:p>
    <w:p w14:paraId="2A3BFD78" w14:textId="77777777" w:rsidR="009C0D6F" w:rsidRDefault="009C0D6F" w:rsidP="009C0D6F">
      <w:pPr>
        <w:pStyle w:val="ListBullet"/>
      </w:pPr>
      <w:r>
        <w:t xml:space="preserve">Put a </w:t>
      </w:r>
      <w:r w:rsidRPr="00583FE0">
        <w:t>favicon.ico in the webroot.</w:t>
      </w:r>
      <w:r>
        <w:t xml:space="preserve"> </w:t>
      </w:r>
    </w:p>
    <w:p w14:paraId="5A77A4E2" w14:textId="77777777" w:rsidR="009C0D6F" w:rsidRDefault="009C0D6F" w:rsidP="009C0D6F">
      <w:pPr>
        <w:pStyle w:val="ListBullet"/>
      </w:pPr>
      <w:r>
        <w:t xml:space="preserve">Add a reference in the &lt;head&gt; tag, e.g. </w:t>
      </w:r>
      <w:r w:rsidRPr="00925BE3">
        <w:t>&lt;link rel="icon" href="cbd11.ico" type="image/x-icon"&gt;</w:t>
      </w:r>
    </w:p>
    <w:p w14:paraId="3AFD4619" w14:textId="77777777" w:rsidR="009C0D6F" w:rsidRPr="00583FE0" w:rsidRDefault="009C0D6F" w:rsidP="009C0D6F">
      <w:pPr>
        <w:pStyle w:val="BodyText2"/>
      </w:pPr>
      <w:r>
        <w:t xml:space="preserve">Tool for creating </w:t>
      </w:r>
      <w:hyperlink r:id="rId1185" w:history="1">
        <w:r w:rsidRPr="00925BE3">
          <w:rPr>
            <w:rStyle w:val="Hyperlink"/>
          </w:rPr>
          <w:t>here</w:t>
        </w:r>
      </w:hyperlink>
      <w:r>
        <w:t>.</w:t>
      </w:r>
    </w:p>
    <w:p w14:paraId="2176F850" w14:textId="77777777" w:rsidR="009C0D6F" w:rsidRDefault="009C0D6F" w:rsidP="009C0D6F">
      <w:pPr>
        <w:pStyle w:val="Heading3"/>
      </w:pPr>
      <w:r>
        <w:t>Fonts</w:t>
      </w:r>
    </w:p>
    <w:p w14:paraId="6C20D69F" w14:textId="77777777" w:rsidR="009C0D6F" w:rsidRDefault="009C0D6F" w:rsidP="009C0D6F">
      <w:pPr>
        <w:pStyle w:val="Heading4"/>
      </w:pPr>
      <w:r>
        <w:t>Installing</w:t>
      </w:r>
    </w:p>
    <w:p w14:paraId="42D68F7E" w14:textId="77777777" w:rsidR="009C0D6F" w:rsidRPr="00B60A90" w:rsidRDefault="009C0D6F" w:rsidP="009C0D6F">
      <w:pPr>
        <w:pStyle w:val="BodyText2"/>
      </w:pPr>
      <w:r>
        <w:t xml:space="preserve">Installing fonts is easy - follow the guide </w:t>
      </w:r>
      <w:hyperlink r:id="rId1186" w:history="1">
        <w:r w:rsidRPr="00CD1163">
          <w:rPr>
            <w:rStyle w:val="Hyperlink"/>
          </w:rPr>
          <w:t>here</w:t>
        </w:r>
      </w:hyperlink>
      <w:r>
        <w:t>.</w:t>
      </w:r>
    </w:p>
    <w:p w14:paraId="3C4BA6D2" w14:textId="77777777" w:rsidR="009C0D6F" w:rsidRDefault="009C0D6F" w:rsidP="009C0D6F">
      <w:pPr>
        <w:pStyle w:val="Heading3"/>
      </w:pPr>
      <w:r>
        <w:t>Visualisation</w:t>
      </w:r>
    </w:p>
    <w:p w14:paraId="3D4B9C28" w14:textId="77777777" w:rsidR="009C0D6F" w:rsidRDefault="009C0D6F" w:rsidP="009C0D6F">
      <w:pPr>
        <w:pStyle w:val="Heading4"/>
      </w:pPr>
      <w:r>
        <w:t>Sparklines</w:t>
      </w:r>
    </w:p>
    <w:p w14:paraId="18B28A84" w14:textId="77777777" w:rsidR="009C0D6F" w:rsidRDefault="009C0D6F" w:rsidP="009C0D6F">
      <w:pPr>
        <w:pStyle w:val="BodyText2"/>
      </w:pPr>
      <w:r>
        <w:t>Are lovely:</w:t>
      </w:r>
    </w:p>
    <w:p w14:paraId="1478B795" w14:textId="77777777" w:rsidR="009C0D6F" w:rsidRPr="004F4B19" w:rsidRDefault="009C0D6F" w:rsidP="009C0D6F">
      <w:pPr>
        <w:pStyle w:val="BodyText2"/>
      </w:pPr>
      <w:r>
        <w:rPr>
          <w:noProof/>
          <w:lang w:bidi="ar-SA"/>
        </w:rPr>
        <w:drawing>
          <wp:inline distT="0" distB="0" distL="0" distR="0" wp14:anchorId="7627897F" wp14:editId="65D2BA15">
            <wp:extent cx="992937" cy="137956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187">
                      <a:extLst>
                        <a:ext uri="{28A0092B-C50C-407E-A947-70E740481C1C}">
                          <a14:useLocalDpi xmlns:a14="http://schemas.microsoft.com/office/drawing/2010/main" val="0"/>
                        </a:ext>
                      </a:extLst>
                    </a:blip>
                    <a:srcRect/>
                    <a:stretch>
                      <a:fillRect/>
                    </a:stretch>
                  </pic:blipFill>
                  <pic:spPr bwMode="auto">
                    <a:xfrm>
                      <a:off x="0" y="0"/>
                      <a:ext cx="999673" cy="1388921"/>
                    </a:xfrm>
                    <a:prstGeom prst="rect">
                      <a:avLst/>
                    </a:prstGeom>
                    <a:noFill/>
                    <a:ln>
                      <a:noFill/>
                    </a:ln>
                  </pic:spPr>
                </pic:pic>
              </a:graphicData>
            </a:graphic>
          </wp:inline>
        </w:drawing>
      </w:r>
    </w:p>
    <w:p w14:paraId="7A7EB956" w14:textId="77777777" w:rsidR="004B461D" w:rsidRDefault="004B461D" w:rsidP="003B37F4">
      <w:pPr>
        <w:pStyle w:val="Heading2"/>
      </w:pPr>
      <w:r>
        <w:t>Desktop Software tools</w:t>
      </w:r>
    </w:p>
    <w:p w14:paraId="6A990D5A" w14:textId="77777777" w:rsidR="004B461D" w:rsidRDefault="004B461D" w:rsidP="0034374E">
      <w:pPr>
        <w:pStyle w:val="Heading3"/>
      </w:pPr>
      <w:bookmarkStart w:id="208" w:name="_Toc315774623"/>
      <w:r>
        <w:t>ArcGIS</w:t>
      </w:r>
    </w:p>
    <w:p w14:paraId="0CA2324E" w14:textId="58413071" w:rsidR="004B461D" w:rsidRDefault="004B461D" w:rsidP="007D2F52">
      <w:pPr>
        <w:pStyle w:val="Heading4"/>
      </w:pPr>
      <w:r>
        <w:t>ArcGIS</w:t>
      </w:r>
      <w:bookmarkEnd w:id="208"/>
      <w:r>
        <w:t xml:space="preserve"> </w:t>
      </w:r>
      <w:r w:rsidR="00CC2849">
        <w:t xml:space="preserve">for </w:t>
      </w:r>
      <w:r>
        <w:t>Desktop</w:t>
      </w:r>
    </w:p>
    <w:p w14:paraId="4570906F" w14:textId="77777777" w:rsidR="004B461D" w:rsidRDefault="004B461D" w:rsidP="000E5536">
      <w:pPr>
        <w:pStyle w:val="Heading5"/>
      </w:pPr>
      <w:bookmarkStart w:id="209" w:name="_Ref352067525"/>
      <w:bookmarkStart w:id="210" w:name="_Toc315774624"/>
      <w:r>
        <w:t>Accessing PostGIS</w:t>
      </w:r>
      <w:bookmarkEnd w:id="209"/>
    </w:p>
    <w:p w14:paraId="0A61D1B6" w14:textId="77777777" w:rsidR="004B461D" w:rsidRDefault="004B461D" w:rsidP="000E5536">
      <w:pPr>
        <w:pStyle w:val="Heading6"/>
      </w:pPr>
      <w:bookmarkStart w:id="211" w:name="_Ref323214465"/>
      <w:r>
        <w:t>In 10</w:t>
      </w:r>
      <w:bookmarkEnd w:id="211"/>
    </w:p>
    <w:p w14:paraId="65B6EF5C" w14:textId="77777777" w:rsidR="004B461D" w:rsidRDefault="004B461D" w:rsidP="008B6883">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8B6883">
      <w:pPr>
        <w:pStyle w:val="BodyText2"/>
      </w:pPr>
      <w:r>
        <w:t xml:space="preserve">However, you can </w:t>
      </w:r>
      <w:hyperlink r:id="rId1188"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8B6883">
      <w:pPr>
        <w:pStyle w:val="BodyText2"/>
      </w:pPr>
      <w:r>
        <w:lastRenderedPageBreak/>
        <w:t>You can also connect from ArcGIS Desktop to PostGIS using the PostGIS ODBC drivers (</w:t>
      </w:r>
      <w:hyperlink r:id="rId1189" w:history="1">
        <w:r w:rsidRPr="006D7445">
          <w:rPr>
            <w:rStyle w:val="Hyperlink"/>
          </w:rPr>
          <w:t>http://www.postgresql.org/ftp/odbc/versions/msi/)</w:t>
        </w:r>
      </w:hyperlink>
    </w:p>
    <w:p w14:paraId="680F244A" w14:textId="77777777" w:rsidR="004B461D" w:rsidRDefault="004B461D" w:rsidP="008B6883">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8B6883">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8B6883">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8B6883">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8B6883">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8B6883">
      <w:pPr>
        <w:pStyle w:val="BodyText2"/>
      </w:pPr>
      <w:r>
        <w:t>Trying to create a table in a db connection to PostGIS fails with the error:</w:t>
      </w:r>
    </w:p>
    <w:p w14:paraId="4AD44938" w14:textId="26A4A920" w:rsidR="009C2295" w:rsidRDefault="009C2295" w:rsidP="008B6883">
      <w:pPr>
        <w:pStyle w:val="BodyText2"/>
      </w:pPr>
      <w:r>
        <w:t>Failed to create table. DBMS table not found [ERROR: schema “h05googleearthengine” does not exist:: SQL state: 3F000]</w:t>
      </w:r>
    </w:p>
    <w:p w14:paraId="474CCD1A" w14:textId="6741C7CC" w:rsidR="009C2295" w:rsidRPr="009C2295" w:rsidRDefault="009C2295" w:rsidP="008B6883">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7BDE5217" w14:textId="77777777" w:rsidR="00CC2849" w:rsidRDefault="00CC2849" w:rsidP="00CC2849">
      <w:pPr>
        <w:pStyle w:val="Heading5"/>
      </w:pPr>
      <w:r>
        <w:t>Add-ins</w:t>
      </w:r>
    </w:p>
    <w:p w14:paraId="1B002615" w14:textId="77777777" w:rsidR="00CC2849" w:rsidRPr="00575059" w:rsidRDefault="00CC2849" w:rsidP="008B6883">
      <w:pPr>
        <w:pStyle w:val="BodyText2"/>
      </w:pPr>
      <w:r>
        <w:t>Python add-ins. Download the Python Add-in Wizard.</w:t>
      </w:r>
    </w:p>
    <w:p w14:paraId="57BB2BB3" w14:textId="77777777" w:rsidR="004B461D" w:rsidRDefault="004B461D" w:rsidP="000E5536">
      <w:pPr>
        <w:pStyle w:val="Heading5"/>
      </w:pPr>
      <w:r>
        <w:t>ArcToolbox</w:t>
      </w:r>
      <w:bookmarkEnd w:id="210"/>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8B6883">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212" w:name="_Toc315774625"/>
      <w:r>
        <w:t>Creating Script tools</w:t>
      </w:r>
      <w:bookmarkEnd w:id="212"/>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213" w:name="_Ref387145637"/>
      <w:r>
        <w:t>ArcPy Memory leaks</w:t>
      </w:r>
      <w:bookmarkEnd w:id="213"/>
    </w:p>
    <w:p w14:paraId="41E8210F" w14:textId="77777777" w:rsidR="009B1A25" w:rsidRDefault="009B1A25" w:rsidP="008B6883">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190" w:anchor="/Running_a_script_in_process/00150000000r000000/" w:history="1">
        <w:r w:rsidR="0029603B" w:rsidRPr="0029603B">
          <w:rPr>
            <w:rStyle w:val="Hyperlink"/>
          </w:rPr>
          <w:t>here</w:t>
        </w:r>
      </w:hyperlink>
      <w:r w:rsidR="0029603B">
        <w:t xml:space="preserve">). This was suggested by someone else – see </w:t>
      </w:r>
      <w:hyperlink r:id="rId1191"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8B6883">
      <w:pPr>
        <w:pStyle w:val="BodyText2"/>
      </w:pPr>
      <w:r>
        <w:t xml:space="preserve">Eventually managed to get it working – if you run it as a GP tool from within ArcGIS (either in process or out of process) then there are a lot of memory leaks and it eventually causes ArcGIS to crash. However, if you run the same script as a Python </w:t>
      </w:r>
      <w:r>
        <w:lastRenderedPageBreak/>
        <w:t>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t>sys.path.append(r'C:\Program Files (x86)\ArcGIS\Desktop10.2\bin')</w:t>
      </w:r>
    </w:p>
    <w:p w14:paraId="45297670" w14:textId="2E0517C6" w:rsidR="00543D43" w:rsidRDefault="00543D43" w:rsidP="008B6883">
      <w:pPr>
        <w:pStyle w:val="BodyText2"/>
      </w:pPr>
      <w:r>
        <w:t>However, it is not bulletproof as Python did crash after about 1 hour for no reason.</w:t>
      </w:r>
    </w:p>
    <w:p w14:paraId="41BBA78F" w14:textId="115D8D49" w:rsidR="006A10A8" w:rsidRDefault="006A10A8" w:rsidP="006A10A8">
      <w:pPr>
        <w:pStyle w:val="Heading8"/>
      </w:pPr>
      <w:r>
        <w:t>Good practice</w:t>
      </w:r>
    </w:p>
    <w:p w14:paraId="4D01D80D" w14:textId="0D381F5D" w:rsidR="006A10A8" w:rsidRDefault="006A10A8" w:rsidP="008B6883">
      <w:pPr>
        <w:pStyle w:val="BodyText2"/>
      </w:pPr>
      <w:r>
        <w:t>On 7/12/17 finally managed to get a leaky GP tool to work OK.</w:t>
      </w:r>
    </w:p>
    <w:p w14:paraId="6C41045C" w14:textId="77777777" w:rsidR="006A10A8" w:rsidRPr="006A10A8" w:rsidRDefault="006A10A8" w:rsidP="006A10A8">
      <w:pPr>
        <w:pStyle w:val="ListBullet"/>
      </w:pPr>
      <w:r>
        <w:t>Reset cursors</w:t>
      </w:r>
    </w:p>
    <w:p w14:paraId="3D17F566" w14:textId="06549AA7" w:rsidR="006A10A8" w:rsidRDefault="006A10A8" w:rsidP="006A10A8">
      <w:pPr>
        <w:pStyle w:val="ListBullet"/>
      </w:pPr>
      <w:r>
        <w:t>Free all cursors and rows</w:t>
      </w:r>
    </w:p>
    <w:p w14:paraId="76BD9A88" w14:textId="43650118" w:rsidR="006A10A8" w:rsidRDefault="006A10A8" w:rsidP="006A10A8">
      <w:pPr>
        <w:pStyle w:val="ListBullet"/>
      </w:pPr>
      <w:r>
        <w:t>If you use create feature layer, always delete it immediately after it is no longer needed with Delete_management</w:t>
      </w:r>
    </w:p>
    <w:p w14:paraId="62B1859F" w14:textId="77777777" w:rsidR="004B461D" w:rsidRDefault="004B461D" w:rsidP="000E5536">
      <w:pPr>
        <w:pStyle w:val="Heading6"/>
      </w:pPr>
      <w:bookmarkStart w:id="214" w:name="_Toc315774626"/>
      <w:r>
        <w:t>Creating RGB Composites</w:t>
      </w:r>
    </w:p>
    <w:p w14:paraId="4F6003EC" w14:textId="77777777" w:rsidR="004B461D" w:rsidRPr="00161BE8" w:rsidRDefault="004B461D" w:rsidP="008B6883">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t>Python Toolboxes</w:t>
      </w:r>
    </w:p>
    <w:p w14:paraId="63CB3E96" w14:textId="77777777" w:rsidR="00CF0655" w:rsidRDefault="00CF0655" w:rsidP="00CF0655">
      <w:pPr>
        <w:pStyle w:val="Heading7"/>
      </w:pPr>
      <w:r>
        <w:t>Creating</w:t>
      </w:r>
    </w:p>
    <w:p w14:paraId="1C68440F" w14:textId="23485118" w:rsidR="00AD1169" w:rsidRDefault="00237F98" w:rsidP="008B6883">
      <w:pPr>
        <w:pStyle w:val="BodyText2"/>
      </w:pPr>
      <w:hyperlink r:id="rId1192"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t>Issues</w:t>
      </w:r>
    </w:p>
    <w:p w14:paraId="33BB88DA" w14:textId="199D8A3E" w:rsidR="00CF0655" w:rsidRPr="00CF0655" w:rsidRDefault="00CF0655" w:rsidP="00CF0655">
      <w:pPr>
        <w:pStyle w:val="Heading8"/>
      </w:pPr>
      <w:r>
        <w:t>Caching parameters</w:t>
      </w:r>
    </w:p>
    <w:p w14:paraId="14EE60F1" w14:textId="0803C997" w:rsidR="00A80593" w:rsidRDefault="00A80593" w:rsidP="008B6883">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8B6883">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36414910" w14:textId="05D2A916" w:rsidR="001D42C1" w:rsidRDefault="001D42C1" w:rsidP="001D42C1">
      <w:pPr>
        <w:pStyle w:val="Heading8"/>
      </w:pPr>
      <w:r>
        <w:t>Scope</w:t>
      </w:r>
    </w:p>
    <w:p w14:paraId="7DAD5EFF" w14:textId="4AC8E3CD" w:rsidR="001D42C1" w:rsidRDefault="001D42C1" w:rsidP="008B6883">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17D7FBD4" w14:textId="01F861DB" w:rsidR="00F46226" w:rsidRDefault="00F46226" w:rsidP="008B6883">
      <w:pPr>
        <w:pStyle w:val="BodyText2"/>
      </w:pPr>
      <w:r>
        <w:t>In your Python code create the class as if you were using it from within ArcGIS and call the execute function programmatically, e.g.:</w:t>
      </w:r>
    </w:p>
    <w:p w14:paraId="6E45093B" w14:textId="77777777" w:rsidR="00F46226" w:rsidRDefault="00F46226" w:rsidP="00F46226">
      <w:pPr>
        <w:pStyle w:val="Code"/>
      </w:pPr>
      <w:r>
        <w:t>t = computeWDPAAreasByYear()</w:t>
      </w:r>
    </w:p>
    <w:p w14:paraId="30CECFE6" w14:textId="008C21E5" w:rsidR="00F46226" w:rsidRDefault="00F46226" w:rsidP="00F46226">
      <w:pPr>
        <w:pStyle w:val="Code"/>
      </w:pPr>
      <w:r>
        <w:t>t.execute(None ,None)</w:t>
      </w:r>
    </w:p>
    <w:p w14:paraId="1AFCF95A" w14:textId="28FD6119" w:rsidR="00F46226" w:rsidRPr="001D42C1" w:rsidRDefault="00F46226" w:rsidP="008B6883">
      <w:pPr>
        <w:pStyle w:val="BodyText2"/>
      </w:pPr>
      <w:r>
        <w:t>It is much easier to copy/paste your code into the Python Toolbox if you do it like this.</w:t>
      </w:r>
    </w:p>
    <w:p w14:paraId="2B32A520" w14:textId="772195D7" w:rsidR="005A1EC7" w:rsidRDefault="005A1EC7" w:rsidP="000E5536">
      <w:pPr>
        <w:pStyle w:val="Heading6"/>
      </w:pPr>
      <w:r>
        <w:t>Using ArcGIS with Anaconda</w:t>
      </w:r>
    </w:p>
    <w:p w14:paraId="50F58CA6" w14:textId="6FBF7348" w:rsidR="005A1EC7" w:rsidRDefault="005A1EC7" w:rsidP="008B6883">
      <w:pPr>
        <w:pStyle w:val="BodyText2"/>
      </w:pPr>
      <w:r>
        <w:t xml:space="preserve">Good article </w:t>
      </w:r>
      <w:hyperlink r:id="rId1193"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8B6883">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8B6883">
      <w:pPr>
        <w:pStyle w:val="BodyText2"/>
      </w:pPr>
      <w:r>
        <w:lastRenderedPageBreak/>
        <w:t xml:space="preserve">Trying the advice from </w:t>
      </w:r>
      <w:hyperlink r:id="rId1194" w:history="1">
        <w:r w:rsidRPr="00617096">
          <w:rPr>
            <w:rStyle w:val="Hyperlink"/>
          </w:rPr>
          <w:t>here</w:t>
        </w:r>
      </w:hyperlink>
      <w:r>
        <w:t>.</w:t>
      </w:r>
      <w:r w:rsidR="009C751D">
        <w:t xml:space="preserve"> Nope.</w:t>
      </w:r>
    </w:p>
    <w:p w14:paraId="2B254CDC" w14:textId="0CCB2C8D" w:rsidR="009C751D" w:rsidRDefault="009C751D" w:rsidP="008B6883">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8B6883">
      <w:pPr>
        <w:pStyle w:val="BodyText2"/>
      </w:pPr>
      <w:r>
        <w:t>This worked!</w:t>
      </w:r>
    </w:p>
    <w:p w14:paraId="31834270" w14:textId="77777777" w:rsidR="004B461D" w:rsidRDefault="004B461D" w:rsidP="000E5536">
      <w:pPr>
        <w:pStyle w:val="Heading5"/>
      </w:pPr>
      <w:r>
        <w:t>ArcGIS Metadata</w:t>
      </w:r>
      <w:bookmarkEnd w:id="214"/>
    </w:p>
    <w:p w14:paraId="51BA74EF" w14:textId="77777777" w:rsidR="00601152" w:rsidRDefault="00601152" w:rsidP="000E5536">
      <w:pPr>
        <w:pStyle w:val="Heading6"/>
      </w:pPr>
      <w:r>
        <w:t>Creation</w:t>
      </w:r>
    </w:p>
    <w:p w14:paraId="7924C418" w14:textId="124FEC87" w:rsidR="00601152" w:rsidRPr="00601152" w:rsidRDefault="00601152" w:rsidP="008B6883">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215" w:name="_Ref464223335"/>
      <w:r>
        <w:t>Exporting to HTML</w:t>
      </w:r>
      <w:bookmarkEnd w:id="215"/>
    </w:p>
    <w:p w14:paraId="013F2370" w14:textId="77777777" w:rsidR="00196C4A" w:rsidRDefault="00196C4A" w:rsidP="008B6883">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8B6883">
      <w:pPr>
        <w:pStyle w:val="BodyText2"/>
      </w:pPr>
      <w:r>
        <w:t xml:space="preserve">There is good documentation on using the XSLT Transformation tool in the online docs </w:t>
      </w:r>
      <w:hyperlink r:id="rId1195"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4B22F04B" w14:textId="77777777" w:rsidR="00CC2849" w:rsidRDefault="00CC2849" w:rsidP="00CC2849">
      <w:pPr>
        <w:pStyle w:val="Heading5"/>
      </w:pPr>
      <w:r>
        <w:t>ArcGIS Pro</w:t>
      </w:r>
    </w:p>
    <w:p w14:paraId="1640FF02" w14:textId="39C7AE2B" w:rsidR="004B5C48" w:rsidRDefault="004B5C48" w:rsidP="004B5C48">
      <w:pPr>
        <w:pStyle w:val="Heading6"/>
      </w:pPr>
      <w:r>
        <w:t>Analysis</w:t>
      </w:r>
    </w:p>
    <w:p w14:paraId="5644A2B5" w14:textId="63A7C250" w:rsidR="004B5C48" w:rsidRDefault="004B5C48" w:rsidP="004B5C48">
      <w:pPr>
        <w:pStyle w:val="Heading7"/>
      </w:pPr>
      <w:r>
        <w:t>Geoprocessing</w:t>
      </w:r>
    </w:p>
    <w:p w14:paraId="22D19AE3" w14:textId="77777777" w:rsidR="008B3123" w:rsidRDefault="008B3123" w:rsidP="008B3123">
      <w:pPr>
        <w:pStyle w:val="Heading8"/>
      </w:pPr>
      <w:r>
        <w:t>Custom Geoprocessing Tools</w:t>
      </w:r>
    </w:p>
    <w:p w14:paraId="5E2FB34E" w14:textId="77777777" w:rsidR="008B3123" w:rsidRDefault="008B3123" w:rsidP="008B3123">
      <w:pPr>
        <w:pStyle w:val="Heading9"/>
      </w:pPr>
      <w:r>
        <w:t>Documenting</w:t>
      </w:r>
    </w:p>
    <w:p w14:paraId="66FEA40E" w14:textId="77777777" w:rsidR="008B3123" w:rsidRPr="008B3123" w:rsidRDefault="008B3123" w:rsidP="008B3123">
      <w:pPr>
        <w:pStyle w:val="BodyText2"/>
      </w:pPr>
      <w:r>
        <w:t xml:space="preserve">Help is </w:t>
      </w:r>
      <w:hyperlink r:id="rId1196" w:history="1">
        <w:r w:rsidRPr="008B3123">
          <w:rPr>
            <w:rStyle w:val="Hyperlink"/>
          </w:rPr>
          <w:t>here</w:t>
        </w:r>
      </w:hyperlink>
      <w:r>
        <w:t>.</w:t>
      </w:r>
    </w:p>
    <w:p w14:paraId="6EF6AA56" w14:textId="77777777" w:rsidR="008B3123" w:rsidRDefault="008B3123" w:rsidP="008B3123">
      <w:pPr>
        <w:pStyle w:val="Heading8"/>
      </w:pPr>
      <w:r>
        <w:t>Messaging</w:t>
      </w:r>
    </w:p>
    <w:p w14:paraId="07F1A958" w14:textId="77777777" w:rsidR="008B3123" w:rsidRPr="005064B3" w:rsidRDefault="008B3123" w:rsidP="008B3123">
      <w:pPr>
        <w:pStyle w:val="BodyText2"/>
      </w:pPr>
      <w:r>
        <w:t>AddMessage no longer supports extended characters like TAB or CR.</w:t>
      </w:r>
    </w:p>
    <w:p w14:paraId="6F82D807" w14:textId="4928ED95" w:rsidR="004B5C48" w:rsidRDefault="004B5C48" w:rsidP="004B5C48">
      <w:pPr>
        <w:pStyle w:val="Heading8"/>
      </w:pPr>
      <w:r>
        <w:t>Temporary GP files</w:t>
      </w:r>
    </w:p>
    <w:p w14:paraId="422F38A8" w14:textId="1463D6DC" w:rsidR="004B5C48" w:rsidRPr="004B5C48" w:rsidRDefault="004B5C48" w:rsidP="008B6883">
      <w:pPr>
        <w:pStyle w:val="BodyText2"/>
      </w:pPr>
      <w:r>
        <w:t xml:space="preserve">Are stored in the </w:t>
      </w:r>
      <w:r w:rsidR="00871B49">
        <w:t>'</w:t>
      </w:r>
      <w:r w:rsidRPr="004B5C48">
        <w:t>C:\Users\cottaan\AppData\Local\Temp\ArcGISPro</w:t>
      </w:r>
      <w:r w:rsidR="005A629D">
        <w:t>*</w:t>
      </w:r>
      <w:r w:rsidR="00871B49">
        <w:t>'</w:t>
      </w:r>
      <w:r w:rsidR="000B4894">
        <w:t xml:space="preserve"> folder</w:t>
      </w:r>
      <w:r w:rsidR="005A629D">
        <w:t>s</w:t>
      </w:r>
      <w:r w:rsidR="000B4894">
        <w:t xml:space="preserve"> and there will be a text file that contains the details of any tiled processing the needs to be done on large datasets (see </w:t>
      </w:r>
      <w:hyperlink r:id="rId1197" w:history="1">
        <w:r w:rsidR="000B4894" w:rsidRPr="000B4894">
          <w:rPr>
            <w:rStyle w:val="Hyperlink"/>
          </w:rPr>
          <w:t>Tiled processing of large datasets</w:t>
        </w:r>
      </w:hyperlink>
      <w:r w:rsidR="000B4894">
        <w:t>).</w:t>
      </w:r>
      <w:r w:rsidR="00357919">
        <w:t xml:space="preserve"> For example, the details of an overlay will be stored in overlay.txt.</w:t>
      </w:r>
    </w:p>
    <w:p w14:paraId="798BC0FC" w14:textId="444DD630" w:rsidR="0008063D" w:rsidRDefault="0008063D" w:rsidP="0008063D">
      <w:pPr>
        <w:pStyle w:val="Heading6"/>
      </w:pPr>
      <w:r>
        <w:t>Issues</w:t>
      </w:r>
    </w:p>
    <w:p w14:paraId="315F0B67" w14:textId="756C1C0A" w:rsidR="0008063D" w:rsidRDefault="0008063D" w:rsidP="0008063D">
      <w:pPr>
        <w:pStyle w:val="Heading7"/>
      </w:pPr>
      <w:r>
        <w:t>Missing features</w:t>
      </w:r>
    </w:p>
    <w:p w14:paraId="4F7CAFBB" w14:textId="6A05F492" w:rsidR="0008063D" w:rsidRPr="0008063D" w:rsidRDefault="0008063D" w:rsidP="0008063D">
      <w:pPr>
        <w:pStyle w:val="ListBullet"/>
      </w:pPr>
      <w:r>
        <w:t>You can no longer copy a path to an element in the Catalog tree</w:t>
      </w:r>
    </w:p>
    <w:p w14:paraId="4CF2F3F3" w14:textId="509506F7" w:rsidR="00F52FFF" w:rsidRDefault="00F52FFF" w:rsidP="00F52FFF">
      <w:pPr>
        <w:pStyle w:val="Heading6"/>
      </w:pPr>
      <w:r>
        <w:lastRenderedPageBreak/>
        <w:t>Python</w:t>
      </w:r>
    </w:p>
    <w:p w14:paraId="0C8997AA" w14:textId="03BC30DE" w:rsidR="006A280C" w:rsidRDefault="006A280C" w:rsidP="006A280C">
      <w:pPr>
        <w:pStyle w:val="Heading7"/>
      </w:pPr>
      <w:r>
        <w:t>Executable</w:t>
      </w:r>
    </w:p>
    <w:p w14:paraId="65AB5E9C" w14:textId="37EA3ABD" w:rsidR="006A280C" w:rsidRPr="006A280C" w:rsidRDefault="006A280C" w:rsidP="008B6883">
      <w:pPr>
        <w:pStyle w:val="BodyText2"/>
      </w:pPr>
      <w:r>
        <w:t>Is here: '</w:t>
      </w:r>
      <w:r w:rsidRPr="006A280C">
        <w:t>C:\Program Files\ArcGIS\Pro\bin\Python\envs\arcgispro-py3</w:t>
      </w:r>
      <w:r>
        <w:t>\python.exe'</w:t>
      </w:r>
    </w:p>
    <w:p w14:paraId="2E859682" w14:textId="77777777" w:rsidR="006A280C" w:rsidRDefault="006A280C" w:rsidP="006A280C">
      <w:pPr>
        <w:pStyle w:val="Heading7"/>
      </w:pPr>
      <w:r>
        <w:t>Package Manager</w:t>
      </w:r>
    </w:p>
    <w:p w14:paraId="55EBD4DD" w14:textId="77777777" w:rsidR="006A280C" w:rsidRPr="00B33958" w:rsidRDefault="006A280C" w:rsidP="008B6883">
      <w:pPr>
        <w:pStyle w:val="BodyText2"/>
      </w:pPr>
      <w:r>
        <w:t xml:space="preserve">To install Python Packages for use in ArcGIS Pro follow the instructions </w:t>
      </w:r>
      <w:hyperlink r:id="rId1198" w:history="1">
        <w:r w:rsidRPr="00B33958">
          <w:rPr>
            <w:rStyle w:val="Hyperlink"/>
          </w:rPr>
          <w:t>here</w:t>
        </w:r>
      </w:hyperlink>
      <w:r>
        <w:t>.</w:t>
      </w:r>
    </w:p>
    <w:p w14:paraId="535201BE" w14:textId="77777777" w:rsidR="006A280C" w:rsidRDefault="006A280C" w:rsidP="006A280C">
      <w:pPr>
        <w:pStyle w:val="Heading8"/>
      </w:pPr>
      <w:bookmarkStart w:id="216" w:name="_Adding_Python_Packages"/>
      <w:bookmarkEnd w:id="216"/>
      <w:r>
        <w:t>Adding Python Packages</w:t>
      </w:r>
    </w:p>
    <w:p w14:paraId="0C19BF9A" w14:textId="77777777" w:rsidR="006A280C" w:rsidRDefault="006A280C" w:rsidP="008B6883">
      <w:pPr>
        <w:pStyle w:val="BodyText2"/>
      </w:pPr>
      <w:r>
        <w:t>I have installed the MapBox Python SDK and now I want to use it in ArcGIS Pro. However, when I click Project | Python | Add packages I do not see the MapBox package. Presumably it needs to be installed into the Conda '</w:t>
      </w:r>
      <w:r w:rsidRPr="004C6CA6">
        <w:t>arcgispro-py3</w:t>
      </w:r>
      <w:r>
        <w:t xml:space="preserve">' environment. To install a Python Package into a specific conda environment, activate that environment (see </w:t>
      </w:r>
      <w:hyperlink w:anchor="_Activating" w:history="1">
        <w:r w:rsidRPr="00A77769">
          <w:rPr>
            <w:rStyle w:val="Hyperlink"/>
          </w:rPr>
          <w:t>Activating</w:t>
        </w:r>
      </w:hyperlink>
      <w:r>
        <w:t>) and then run the installer, e.g. pip.</w:t>
      </w:r>
    </w:p>
    <w:p w14:paraId="52D827CC" w14:textId="77777777" w:rsidR="006A280C" w:rsidRDefault="006A280C" w:rsidP="008B6883">
      <w:pPr>
        <w:pStyle w:val="BodyText2"/>
      </w:pPr>
      <w:r>
        <w:t>I did this for the MapBox Python SDK and it is now listed in that conda environment, but it is not shown in ArcGIS Pro 'Add Packages' dialog:</w:t>
      </w:r>
    </w:p>
    <w:p w14:paraId="497BA76F" w14:textId="77777777" w:rsidR="006A280C" w:rsidRDefault="006A280C" w:rsidP="006A280C">
      <w:pPr>
        <w:pStyle w:val="Unix"/>
      </w:pPr>
      <w:r>
        <w:t>(arcgispro-py3) C:\Program Files\ArcGIS\Pro\bin\Python\Scripts&gt;conda list</w:t>
      </w:r>
    </w:p>
    <w:p w14:paraId="27D31D80" w14:textId="77777777" w:rsidR="006A280C" w:rsidRDefault="006A280C" w:rsidP="006A280C">
      <w:pPr>
        <w:pStyle w:val="Unix"/>
      </w:pPr>
      <w:r>
        <w:t># packages in environment at C:\Program Files\ArcGIS\Pro\bin\Python\envs\arcgispro-py3:</w:t>
      </w:r>
    </w:p>
    <w:p w14:paraId="691F789C" w14:textId="77777777" w:rsidR="006A280C" w:rsidRDefault="006A280C" w:rsidP="006A280C">
      <w:pPr>
        <w:pStyle w:val="Unix"/>
      </w:pPr>
      <w:r>
        <w:t>#</w:t>
      </w:r>
    </w:p>
    <w:p w14:paraId="7762F2F4" w14:textId="77777777" w:rsidR="006A280C" w:rsidRDefault="006A280C" w:rsidP="006A280C">
      <w:pPr>
        <w:pStyle w:val="Unix"/>
      </w:pPr>
      <w:r>
        <w:t xml:space="preserve">arcgispro                 </w:t>
      </w:r>
      <w:r>
        <w:tab/>
        <w:t xml:space="preserve">2.0                          </w:t>
      </w:r>
      <w:r>
        <w:tab/>
        <w:t xml:space="preserve"> 0   </w:t>
      </w:r>
      <w:r>
        <w:tab/>
      </w:r>
      <w:r>
        <w:tab/>
      </w:r>
      <w:r>
        <w:tab/>
        <w:t>esri</w:t>
      </w:r>
    </w:p>
    <w:p w14:paraId="2A0F6544" w14:textId="77777777" w:rsidR="006A280C" w:rsidRDefault="006A280C" w:rsidP="006A280C">
      <w:pPr>
        <w:pStyle w:val="Unix"/>
      </w:pPr>
      <w:r>
        <w:t>..</w:t>
      </w:r>
    </w:p>
    <w:p w14:paraId="2BACA777" w14:textId="77777777" w:rsidR="006A280C" w:rsidRDefault="006A280C" w:rsidP="006A280C">
      <w:pPr>
        <w:pStyle w:val="Unix"/>
      </w:pPr>
      <w:r>
        <w:t xml:space="preserve">mapbox                    </w:t>
      </w:r>
      <w:r>
        <w:tab/>
        <w:t xml:space="preserve">0.14.0                    </w:t>
      </w:r>
      <w:r>
        <w:tab/>
        <w:t>&lt;pip&gt;</w:t>
      </w:r>
    </w:p>
    <w:p w14:paraId="19A137D4" w14:textId="77777777" w:rsidR="006A280C" w:rsidRDefault="006A280C" w:rsidP="006A280C">
      <w:pPr>
        <w:pStyle w:val="Unix"/>
      </w:pPr>
      <w:r>
        <w:t xml:space="preserve">matplotlib                </w:t>
      </w:r>
      <w:r>
        <w:tab/>
        <w:t xml:space="preserve">1.5.3              </w:t>
      </w:r>
      <w:r>
        <w:tab/>
        <w:t xml:space="preserve">np111py35_0e  </w:t>
      </w:r>
      <w:r>
        <w:tab/>
        <w:t xml:space="preserve">[arcgispro]  </w:t>
      </w:r>
      <w:r>
        <w:tab/>
        <w:t>esri</w:t>
      </w:r>
    </w:p>
    <w:p w14:paraId="58E79150" w14:textId="77777777" w:rsidR="006A280C" w:rsidRDefault="006A280C" w:rsidP="006A280C">
      <w:pPr>
        <w:pStyle w:val="Unix"/>
      </w:pPr>
      <w:r>
        <w:t xml:space="preserve">mpmath                   </w:t>
      </w:r>
      <w:r>
        <w:tab/>
        <w:t xml:space="preserve"> 0.19                     </w:t>
      </w:r>
      <w:r>
        <w:tab/>
        <w:t>py35_1</w:t>
      </w:r>
    </w:p>
    <w:p w14:paraId="46BE86F9" w14:textId="77777777" w:rsidR="006A280C" w:rsidRDefault="006A280C" w:rsidP="008B6883">
      <w:pPr>
        <w:pStyle w:val="BodyText2"/>
      </w:pPr>
      <w:r>
        <w:t>The third column shows the build string - only Python 3.5 and esri packages are shown in ArcGIS Pro!</w:t>
      </w:r>
    </w:p>
    <w:p w14:paraId="164CE14A" w14:textId="77777777" w:rsidR="006A280C" w:rsidRDefault="006A280C" w:rsidP="008B6883">
      <w:pPr>
        <w:pStyle w:val="BodyText2"/>
      </w:pPr>
      <w:r>
        <w:t>The list of the available packages I think comes from an ESRI channel on the Anaconda website. But, even though it is not listed as a package that you can add to ArcGIS Pro, it is still installed in the conda arcgispro-py3 environment and so it can be used in ArcGIS Pro either in the Python window or from a Python toolbox.</w:t>
      </w:r>
    </w:p>
    <w:p w14:paraId="0E0FB375" w14:textId="77777777" w:rsidR="00B33958" w:rsidRDefault="00B33958" w:rsidP="00B33958">
      <w:pPr>
        <w:pStyle w:val="Heading7"/>
      </w:pPr>
      <w:r>
        <w:t>Version</w:t>
      </w:r>
    </w:p>
    <w:p w14:paraId="003923A0" w14:textId="5F281D34" w:rsidR="00F52FFF" w:rsidRDefault="00F52FFF" w:rsidP="008B6883">
      <w:pPr>
        <w:pStyle w:val="BodyText2"/>
      </w:pPr>
      <w:r>
        <w:t>The Python version is now 3.</w:t>
      </w:r>
      <w:r w:rsidR="0092285A">
        <w:t>5</w:t>
      </w:r>
      <w:r>
        <w:t xml:space="preserve"> and is installed using Conda (see </w:t>
      </w:r>
      <w:hyperlink r:id="rId1199" w:history="1">
        <w:r w:rsidRPr="00F52FFF">
          <w:rPr>
            <w:rStyle w:val="Hyperlink"/>
          </w:rPr>
          <w:t>here</w:t>
        </w:r>
      </w:hyperlink>
      <w:r>
        <w:t>) into this folder '</w:t>
      </w:r>
      <w:r w:rsidRPr="00F52FFF">
        <w:t>C:\Program Files\ArcGIS\Pro\bin\Python\envs\arcgispro-py3</w:t>
      </w:r>
      <w:r>
        <w:t>'.</w:t>
      </w:r>
    </w:p>
    <w:p w14:paraId="30FD6CCF" w14:textId="77777777" w:rsidR="004B461D" w:rsidRDefault="004B461D" w:rsidP="000E5536">
      <w:pPr>
        <w:pStyle w:val="Heading5"/>
      </w:pPr>
      <w:r>
        <w:t>ArcMap</w:t>
      </w:r>
    </w:p>
    <w:p w14:paraId="3D643354" w14:textId="77777777" w:rsidR="00CC2849" w:rsidRDefault="00CC2849" w:rsidP="00CC2849">
      <w:pPr>
        <w:pStyle w:val="Heading6"/>
      </w:pPr>
      <w:r>
        <w:t>Accessing NoSQL databases</w:t>
      </w:r>
    </w:p>
    <w:p w14:paraId="4811F69B" w14:textId="77777777" w:rsidR="00CC2849" w:rsidRPr="006F0DF8" w:rsidRDefault="00CC2849" w:rsidP="008B6883">
      <w:pPr>
        <w:pStyle w:val="BodyText2"/>
      </w:pPr>
      <w:r>
        <w:t xml:space="preserve">There are a couple of articles </w:t>
      </w:r>
      <w:hyperlink r:id="rId1200" w:history="1">
        <w:r w:rsidRPr="006F0DF8">
          <w:rPr>
            <w:rStyle w:val="Hyperlink"/>
          </w:rPr>
          <w:t>here</w:t>
        </w:r>
      </w:hyperlink>
      <w:r>
        <w:t>.</w:t>
      </w:r>
    </w:p>
    <w:p w14:paraId="0543FE0B" w14:textId="77777777" w:rsidR="000B60B5" w:rsidRDefault="000B60B5" w:rsidP="000E5536">
      <w:pPr>
        <w:pStyle w:val="Heading6"/>
      </w:pPr>
      <w:r>
        <w:t>CalculateField unusual behavior</w:t>
      </w:r>
    </w:p>
    <w:p w14:paraId="1C75B25B" w14:textId="77777777" w:rsidR="000B60B5" w:rsidRPr="000B60B5" w:rsidRDefault="000B60B5" w:rsidP="008B6883">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30C5B8CA" w14:textId="77777777" w:rsidR="00CC2849" w:rsidRDefault="00CC2849" w:rsidP="00CC2849">
      <w:pPr>
        <w:pStyle w:val="Heading6"/>
      </w:pPr>
      <w:r>
        <w:t>Connecting to the Hadoop cluster</w:t>
      </w:r>
    </w:p>
    <w:p w14:paraId="2C4EDFC5" w14:textId="77777777" w:rsidR="00CC2849" w:rsidRPr="0044658E" w:rsidRDefault="00CC2849" w:rsidP="008B6883">
      <w:pPr>
        <w:pStyle w:val="BodyText2"/>
      </w:pPr>
      <w:r>
        <w:t xml:space="preserve">Great article </w:t>
      </w:r>
      <w:hyperlink r:id="rId1201"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A481609" w14:textId="77777777" w:rsidR="004B461D" w:rsidRDefault="004B461D" w:rsidP="000E5536">
      <w:pPr>
        <w:pStyle w:val="Heading6"/>
      </w:pPr>
      <w:r>
        <w:t>Corrupted template</w:t>
      </w:r>
    </w:p>
    <w:p w14:paraId="6A825453" w14:textId="77777777" w:rsidR="004B461D" w:rsidRPr="00530CA1" w:rsidRDefault="004B461D" w:rsidP="008B6883">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t>Crashes</w:t>
      </w:r>
    </w:p>
    <w:p w14:paraId="655119AD" w14:textId="6FC10ED0" w:rsidR="006C15D1" w:rsidRPr="006C15D1" w:rsidRDefault="006C15D1" w:rsidP="008B6883">
      <w:pPr>
        <w:pStyle w:val="BodyText2"/>
      </w:pPr>
      <w:r>
        <w:lastRenderedPageBreak/>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8B6883">
      <w:pPr>
        <w:pStyle w:val="BodyText2"/>
      </w:pPr>
      <w:r>
        <w:t>To get the length of a string use CHAR_LENGTH(&lt;str&gt;) in a query expression</w:t>
      </w:r>
    </w:p>
    <w:p w14:paraId="79455072" w14:textId="77777777" w:rsidR="004B461D" w:rsidRDefault="004B461D" w:rsidP="000E5536">
      <w:pPr>
        <w:pStyle w:val="Heading6"/>
      </w:pPr>
      <w:bookmarkStart w:id="217" w:name="_Ref434390506"/>
      <w:r>
        <w:t>Mapping</w:t>
      </w:r>
      <w:bookmarkEnd w:id="217"/>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202"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8B6883">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8B6883">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8B6883">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203"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8B6883">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159C785B" w14:textId="77777777" w:rsidR="00CC2849" w:rsidRDefault="00CC2849" w:rsidP="00CC2849">
      <w:pPr>
        <w:pStyle w:val="Heading5"/>
      </w:pPr>
      <w:r>
        <w:t>Geoprocessing</w:t>
      </w:r>
    </w:p>
    <w:p w14:paraId="2EC205D7" w14:textId="77777777" w:rsidR="00CC2849" w:rsidRDefault="00CC2849" w:rsidP="008B6883">
      <w:pPr>
        <w:pStyle w:val="BodyText2"/>
      </w:pPr>
      <w:r>
        <w:t xml:space="preserve">There are some articles that describe multiprocessing using ArcGIS. See </w:t>
      </w:r>
      <w:hyperlink r:id="rId1204" w:history="1">
        <w:r w:rsidRPr="00496BB4">
          <w:rPr>
            <w:rStyle w:val="Hyperlink"/>
          </w:rPr>
          <w:t>here</w:t>
        </w:r>
      </w:hyperlink>
      <w:r>
        <w:t xml:space="preserve"> for instance. </w:t>
      </w:r>
    </w:p>
    <w:p w14:paraId="6466C738" w14:textId="77777777" w:rsidR="00CC2849" w:rsidRPr="000F4730" w:rsidRDefault="00CC2849" w:rsidP="008B6883">
      <w:pPr>
        <w:pStyle w:val="BodyText2"/>
      </w:pPr>
      <w:r>
        <w:lastRenderedPageBreak/>
        <w:t>To create a feature class from a csv file created using the routines to write to Hadoop, right click on the csv file and click export | To Feature Class.</w:t>
      </w:r>
    </w:p>
    <w:p w14:paraId="55F59F6F" w14:textId="77777777" w:rsidR="00CC2849" w:rsidRDefault="00CC2849" w:rsidP="00CC2849">
      <w:pPr>
        <w:pStyle w:val="Heading6"/>
      </w:pPr>
      <w:r>
        <w:t>ArcPy</w:t>
      </w:r>
    </w:p>
    <w:p w14:paraId="4AF25B56" w14:textId="77777777" w:rsidR="00CC2849" w:rsidRDefault="00CC2849" w:rsidP="008B6883">
      <w:pPr>
        <w:pStyle w:val="BodyText2"/>
      </w:pPr>
      <w:r>
        <w:t>To get the current extent in lat/long:</w:t>
      </w:r>
    </w:p>
    <w:p w14:paraId="4EA6CF4D" w14:textId="77777777" w:rsidR="00CC2849" w:rsidRDefault="00CC2849" w:rsidP="00CC2849">
      <w:pPr>
        <w:pStyle w:val="Code"/>
      </w:pPr>
      <w:r w:rsidRPr="00DE0B33">
        <w:t>extent = mxd.activeDataFrame.extent.projectAs(arcpy.SpatialReference('WGS 1984'))</w:t>
      </w:r>
    </w:p>
    <w:p w14:paraId="706BADBD" w14:textId="77777777" w:rsidR="00CC2849" w:rsidRDefault="00CC2849" w:rsidP="008B6883">
      <w:pPr>
        <w:pStyle w:val="BodyText2"/>
      </w:pPr>
      <w:r>
        <w:t>To create a simple point:</w:t>
      </w:r>
    </w:p>
    <w:p w14:paraId="6DF513A8" w14:textId="77777777" w:rsidR="00CC2849" w:rsidRDefault="00CC2849" w:rsidP="00CC2849">
      <w:pPr>
        <w:pStyle w:val="Code"/>
      </w:pPr>
      <w:r>
        <w:t xml:space="preserve">P = </w:t>
      </w:r>
      <w:r w:rsidRPr="0000113A">
        <w:t>arcpy.FromWKT('point(120 0)',arcpy.SpatialReference(4326))</w:t>
      </w:r>
    </w:p>
    <w:p w14:paraId="6E0018BA" w14:textId="77777777" w:rsidR="00CC2849" w:rsidRDefault="00CC2849" w:rsidP="008B6883">
      <w:pPr>
        <w:pStyle w:val="BodyText2"/>
      </w:pPr>
      <w:r>
        <w:t>To project it:</w:t>
      </w:r>
    </w:p>
    <w:p w14:paraId="14C18BC9" w14:textId="77777777" w:rsidR="00CC2849" w:rsidRPr="00DE0B33" w:rsidRDefault="00CC2849" w:rsidP="00CC2849">
      <w:pPr>
        <w:pStyle w:val="Code"/>
      </w:pPr>
      <w:r w:rsidRPr="00A80826">
        <w:t>p.projectAs(arcpy.SpatialReference(3857))</w:t>
      </w:r>
    </w:p>
    <w:p w14:paraId="493C4319" w14:textId="77777777" w:rsidR="004E684D" w:rsidRDefault="004E684D" w:rsidP="004E684D">
      <w:pPr>
        <w:pStyle w:val="Heading6"/>
      </w:pPr>
      <w:r>
        <w:t>Issues</w:t>
      </w:r>
    </w:p>
    <w:p w14:paraId="36E6645C" w14:textId="65F86A3F" w:rsidR="004E684D" w:rsidRDefault="004E684D" w:rsidP="004E684D">
      <w:pPr>
        <w:pStyle w:val="Heading7"/>
      </w:pPr>
      <w:bookmarkStart w:id="218" w:name="_Corrupt_geometries"/>
      <w:bookmarkEnd w:id="218"/>
      <w:r>
        <w:t>Corrupt geometries</w:t>
      </w:r>
    </w:p>
    <w:p w14:paraId="0610F292" w14:textId="723D5884" w:rsidR="004E684D" w:rsidRDefault="004E684D" w:rsidP="004E684D">
      <w:pPr>
        <w:pStyle w:val="BodyText2"/>
      </w:pPr>
      <w:r>
        <w:t xml:space="preserve">My 'JRC ArcGIS Pro Toolbox | WDPA | Calculate WDPA Areas' creates the following corrupt geometry (wdpaid </w:t>
      </w:r>
      <w:r w:rsidRPr="004E684D">
        <w:t>555535118</w:t>
      </w:r>
      <w:r>
        <w:t>)</w:t>
      </w:r>
      <w:r w:rsidR="00CB0E9B">
        <w:t>:</w:t>
      </w:r>
    </w:p>
    <w:p w14:paraId="17E79CBA" w14:textId="77777777" w:rsidR="00CB0E9B" w:rsidRDefault="004E684D" w:rsidP="00CB0E9B">
      <w:pPr>
        <w:pStyle w:val="BodyText2"/>
        <w:keepNext/>
      </w:pPr>
      <w:r>
        <w:rPr>
          <w:noProof/>
          <w:lang w:bidi="ar-SA"/>
        </w:rPr>
        <w:drawing>
          <wp:inline distT="0" distB="0" distL="0" distR="0" wp14:anchorId="2A05DCA0" wp14:editId="1DBDFA97">
            <wp:extent cx="2545307" cy="1752502"/>
            <wp:effectExtent l="0" t="0" r="7620"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205">
                      <a:extLst>
                        <a:ext uri="{28A0092B-C50C-407E-A947-70E740481C1C}">
                          <a14:useLocalDpi xmlns:a14="http://schemas.microsoft.com/office/drawing/2010/main" val="0"/>
                        </a:ext>
                      </a:extLst>
                    </a:blip>
                    <a:srcRect/>
                    <a:stretch>
                      <a:fillRect/>
                    </a:stretch>
                  </pic:blipFill>
                  <pic:spPr bwMode="auto">
                    <a:xfrm>
                      <a:off x="0" y="0"/>
                      <a:ext cx="2558794" cy="1761788"/>
                    </a:xfrm>
                    <a:prstGeom prst="rect">
                      <a:avLst/>
                    </a:prstGeom>
                    <a:noFill/>
                    <a:ln>
                      <a:noFill/>
                    </a:ln>
                  </pic:spPr>
                </pic:pic>
              </a:graphicData>
            </a:graphic>
          </wp:inline>
        </w:drawing>
      </w:r>
    </w:p>
    <w:p w14:paraId="2B744B30" w14:textId="5363A7FE" w:rsidR="00CB0E9B" w:rsidRDefault="00CB0E9B" w:rsidP="00CB0E9B">
      <w:pPr>
        <w:pStyle w:val="Caption"/>
      </w:pPr>
      <w:r>
        <w:t xml:space="preserve">Figure </w:t>
      </w:r>
      <w:r>
        <w:fldChar w:fldCharType="begin"/>
      </w:r>
      <w:r>
        <w:instrText xml:space="preserve"> SEQ Figure \* ARABIC </w:instrText>
      </w:r>
      <w:r>
        <w:fldChar w:fldCharType="separate"/>
      </w:r>
      <w:r>
        <w:rPr>
          <w:noProof/>
        </w:rPr>
        <w:t>15</w:t>
      </w:r>
      <w:r>
        <w:fldChar w:fldCharType="end"/>
      </w:r>
      <w:r>
        <w:t xml:space="preserve"> Corrupted geometry</w:t>
      </w:r>
    </w:p>
    <w:p w14:paraId="6AC1F4F8" w14:textId="77777777" w:rsidR="00CB0E9B" w:rsidRDefault="00CB0E9B" w:rsidP="00CB0E9B">
      <w:pPr>
        <w:pStyle w:val="BodyText2"/>
        <w:keepNext/>
      </w:pPr>
      <w:r>
        <w:rPr>
          <w:noProof/>
          <w:lang w:bidi="ar-SA"/>
        </w:rPr>
        <w:drawing>
          <wp:inline distT="0" distB="0" distL="0" distR="0" wp14:anchorId="51D1677F" wp14:editId="0BE8749C">
            <wp:extent cx="3013716" cy="1499927"/>
            <wp:effectExtent l="0" t="0" r="0" b="508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06">
                      <a:extLst>
                        <a:ext uri="{28A0092B-C50C-407E-A947-70E740481C1C}">
                          <a14:useLocalDpi xmlns:a14="http://schemas.microsoft.com/office/drawing/2010/main" val="0"/>
                        </a:ext>
                      </a:extLst>
                    </a:blip>
                    <a:srcRect/>
                    <a:stretch>
                      <a:fillRect/>
                    </a:stretch>
                  </pic:blipFill>
                  <pic:spPr bwMode="auto">
                    <a:xfrm>
                      <a:off x="0" y="0"/>
                      <a:ext cx="3036506" cy="1511269"/>
                    </a:xfrm>
                    <a:prstGeom prst="rect">
                      <a:avLst/>
                    </a:prstGeom>
                    <a:noFill/>
                    <a:ln>
                      <a:noFill/>
                    </a:ln>
                  </pic:spPr>
                </pic:pic>
              </a:graphicData>
            </a:graphic>
          </wp:inline>
        </w:drawing>
      </w:r>
    </w:p>
    <w:p w14:paraId="37EE004D" w14:textId="7D8D64AA" w:rsidR="004E684D" w:rsidRPr="004E684D" w:rsidRDefault="00CB0E9B" w:rsidP="00CB0E9B">
      <w:pPr>
        <w:pStyle w:val="Caption"/>
      </w:pPr>
      <w:r>
        <w:t xml:space="preserve">Figure </w:t>
      </w:r>
      <w:r>
        <w:fldChar w:fldCharType="begin"/>
      </w:r>
      <w:r>
        <w:instrText xml:space="preserve"> SEQ Figure \* ARABIC </w:instrText>
      </w:r>
      <w:r>
        <w:fldChar w:fldCharType="separate"/>
      </w:r>
      <w:r>
        <w:rPr>
          <w:noProof/>
        </w:rPr>
        <w:t>16</w:t>
      </w:r>
      <w:r>
        <w:fldChar w:fldCharType="end"/>
      </w:r>
      <w:r>
        <w:t xml:space="preserve"> Original WGS84 feature</w:t>
      </w:r>
    </w:p>
    <w:p w14:paraId="601C6D5E" w14:textId="77777777" w:rsidR="00CC2849" w:rsidRDefault="00CC2849" w:rsidP="00CC2849">
      <w:pPr>
        <w:pStyle w:val="Heading6"/>
      </w:pPr>
      <w:r>
        <w:t>Specific Tools</w:t>
      </w:r>
    </w:p>
    <w:p w14:paraId="3D9C96B3" w14:textId="77777777" w:rsidR="00CC2849" w:rsidRDefault="00CC2849" w:rsidP="00CC2849">
      <w:pPr>
        <w:pStyle w:val="Heading7"/>
      </w:pPr>
      <w:r>
        <w:t>CalculateField</w:t>
      </w:r>
    </w:p>
    <w:p w14:paraId="3B4E2BEA" w14:textId="77777777" w:rsidR="00CC2849" w:rsidRPr="00431DA0" w:rsidRDefault="00CC2849" w:rsidP="008B6883">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207" w:anchor="/Calculate_Field/00170000004m000000/" w:history="1">
        <w:r w:rsidRPr="00431DA0">
          <w:rPr>
            <w:rStyle w:val="Hyperlink"/>
          </w:rPr>
          <w:t>here</w:t>
        </w:r>
      </w:hyperlink>
      <w:r>
        <w:t xml:space="preserve"> for more info.</w:t>
      </w:r>
    </w:p>
    <w:p w14:paraId="40F79683" w14:textId="77777777" w:rsidR="00CC2849" w:rsidRDefault="00CC2849" w:rsidP="00CC2849">
      <w:pPr>
        <w:pStyle w:val="Heading7"/>
      </w:pPr>
      <w:bookmarkStart w:id="219" w:name="_Ref397075401"/>
      <w:r>
        <w:t>LayerToKML</w:t>
      </w:r>
    </w:p>
    <w:p w14:paraId="7555E5A5" w14:textId="77777777" w:rsidR="00CC2849" w:rsidRPr="00007A08" w:rsidRDefault="00CC2849" w:rsidP="008B6883">
      <w:pPr>
        <w:pStyle w:val="BodyText2"/>
      </w:pPr>
      <w:r>
        <w:t xml:space="preserve">By default this exports all of the fields in the feature class to an HTML popup which is useless. See </w:t>
      </w:r>
      <w:hyperlink r:id="rId1208" w:anchor="ESRI_SECTION1_8EF31101E88C49F8A57C12A88428C279" w:history="1">
        <w:r w:rsidRPr="004519B1">
          <w:rPr>
            <w:rStyle w:val="Hyperlink"/>
          </w:rPr>
          <w:t>here</w:t>
        </w:r>
      </w:hyperlink>
      <w:r>
        <w:t xml:space="preserve"> for a description of controlling the KML conversion process. Useless – trying FME. You can use Google Earth Pro to export a shapefile to KML but it seems to round double values.</w:t>
      </w:r>
    </w:p>
    <w:p w14:paraId="7B57E4C6" w14:textId="77777777" w:rsidR="00CC2849" w:rsidRDefault="00CC2849" w:rsidP="00CC2849">
      <w:pPr>
        <w:pStyle w:val="Heading7"/>
      </w:pPr>
      <w:r>
        <w:lastRenderedPageBreak/>
        <w:t>Validate Topology</w:t>
      </w:r>
      <w:bookmarkEnd w:id="219"/>
    </w:p>
    <w:p w14:paraId="75F06741" w14:textId="77777777" w:rsidR="00CC2849" w:rsidRDefault="00CC2849" w:rsidP="00CC2849">
      <w:pPr>
        <w:pStyle w:val="Heading8"/>
      </w:pPr>
      <w:r>
        <w:t>Failures</w:t>
      </w:r>
    </w:p>
    <w:p w14:paraId="22B61509" w14:textId="77777777" w:rsidR="00CC2849" w:rsidRDefault="00CC2849" w:rsidP="008B6883">
      <w:pPr>
        <w:pStyle w:val="BodyText2"/>
      </w:pPr>
      <w:r>
        <w:t>I have been trying to validate the topology for a buffered WDPA dataset just to get the overlapping polygons. It consistently fails with a general error:</w:t>
      </w:r>
    </w:p>
    <w:p w14:paraId="3E51CDD1" w14:textId="77777777" w:rsidR="00CC2849" w:rsidRDefault="00CC2849" w:rsidP="00CC2849">
      <w:pPr>
        <w:pStyle w:val="GPError"/>
      </w:pPr>
      <w:r>
        <w:t>ExecuteError: ERROR 999999: Error executing function.</w:t>
      </w:r>
    </w:p>
    <w:p w14:paraId="635192B5" w14:textId="77777777" w:rsidR="00CC2849" w:rsidRDefault="00CC2849" w:rsidP="00CC2849">
      <w:pPr>
        <w:pStyle w:val="GPError"/>
      </w:pPr>
      <w:r>
        <w:t>A failure was detected inside the topology engine overlay processor. [error id: -2147467259]</w:t>
      </w:r>
    </w:p>
    <w:p w14:paraId="4B76040B" w14:textId="77777777" w:rsidR="00CC2849" w:rsidRDefault="00CC2849" w:rsidP="00CC2849">
      <w:pPr>
        <w:pStyle w:val="GPError"/>
      </w:pPr>
      <w:r>
        <w:t>Failed to execute (ValidateTopology).</w:t>
      </w:r>
    </w:p>
    <w:p w14:paraId="0985EF1E" w14:textId="77777777" w:rsidR="00CC2849" w:rsidRDefault="00CC2849" w:rsidP="00CC2849">
      <w:pPr>
        <w:pStyle w:val="Heading9"/>
      </w:pPr>
      <w:r>
        <w:t>Splitting the feature class</w:t>
      </w:r>
    </w:p>
    <w:p w14:paraId="7233128F" w14:textId="77777777" w:rsidR="00CC2849" w:rsidRPr="00BE4974" w:rsidRDefault="00CC2849" w:rsidP="008B6883">
      <w:pPr>
        <w:pStyle w:val="BodyText2"/>
      </w:pPr>
      <w:r>
        <w:t xml:space="preserve">This </w:t>
      </w:r>
      <w:hyperlink r:id="rId1209" w:history="1">
        <w:r w:rsidRPr="00A51C45">
          <w:rPr>
            <w:rStyle w:val="Hyperlink"/>
          </w:rPr>
          <w:t>error</w:t>
        </w:r>
      </w:hyperlink>
      <w:r>
        <w:t xml:space="preserve"> could be because the maximum error count (50,000) has been </w:t>
      </w:r>
      <w:hyperlink r:id="rId1210"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2C5BEEC9" w14:textId="77777777" w:rsidR="00CC2849" w:rsidRDefault="00CC2849" w:rsidP="008B6883">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5DE47227" w14:textId="77777777" w:rsidR="00CC2849" w:rsidRDefault="00CC2849" w:rsidP="008B6883">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1FFC39E8" w14:textId="77777777" w:rsidR="00CC2849" w:rsidRDefault="00CC2849" w:rsidP="008B6883">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2A4636CD" w14:textId="77777777" w:rsidR="00CC2849" w:rsidRDefault="00CC2849" w:rsidP="00CC2849">
      <w:pPr>
        <w:pStyle w:val="Heading9"/>
      </w:pPr>
      <w:r>
        <w:t>Simplifying the feature class</w:t>
      </w:r>
    </w:p>
    <w:p w14:paraId="62B10ED1" w14:textId="77777777" w:rsidR="00CC2849" w:rsidRPr="00CF68BB" w:rsidRDefault="00CC2849" w:rsidP="008B6883">
      <w:pPr>
        <w:pStyle w:val="BodyText2"/>
      </w:pPr>
      <w:r>
        <w:t>Trying to simplify the feature class to see if that helps.</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8B6883">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DD4343">
      <w:pPr>
        <w:pStyle w:val="Tiny"/>
      </w:pPr>
      <w:r>
        <w:t>['',</w:t>
      </w:r>
    </w:p>
    <w:p w14:paraId="7F678E4A" w14:textId="77777777" w:rsidR="00410A09" w:rsidRDefault="00410A09" w:rsidP="00DD4343">
      <w:pPr>
        <w:pStyle w:val="Tiny"/>
      </w:pPr>
      <w:r>
        <w:t xml:space="preserve"> u'c:\\program files (x86)\\arcgis\\desktop10.3\\arcpy',</w:t>
      </w:r>
    </w:p>
    <w:p w14:paraId="42CA975B" w14:textId="77777777" w:rsidR="00410A09" w:rsidRDefault="00410A09" w:rsidP="00DD4343">
      <w:pPr>
        <w:pStyle w:val="Tiny"/>
      </w:pPr>
      <w:r>
        <w:t xml:space="preserve"> 'C:\\Windows\\system32\\python27.zip',</w:t>
      </w:r>
    </w:p>
    <w:p w14:paraId="711D5C3E" w14:textId="77777777" w:rsidR="00410A09" w:rsidRDefault="00410A09" w:rsidP="00DD4343">
      <w:pPr>
        <w:pStyle w:val="Tiny"/>
      </w:pPr>
      <w:r>
        <w:t xml:space="preserve"> 'C:\\Python27\\ArcGIS10.3\\Lib',</w:t>
      </w:r>
    </w:p>
    <w:p w14:paraId="0E689CBB" w14:textId="77777777" w:rsidR="00410A09" w:rsidRDefault="00410A09" w:rsidP="00DD4343">
      <w:pPr>
        <w:pStyle w:val="Tiny"/>
      </w:pPr>
      <w:r>
        <w:t xml:space="preserve"> 'C:\\Python27\\ArcGIS10.3\\DLLs',</w:t>
      </w:r>
    </w:p>
    <w:p w14:paraId="5E515C1E" w14:textId="77777777" w:rsidR="00410A09" w:rsidRDefault="00410A09" w:rsidP="00DD4343">
      <w:pPr>
        <w:pStyle w:val="Tiny"/>
      </w:pPr>
      <w:r>
        <w:t xml:space="preserve"> 'C:\\Python27\\ArcGIS10.3\\Lib\\lib-tk',</w:t>
      </w:r>
    </w:p>
    <w:p w14:paraId="7247CEDA" w14:textId="77777777" w:rsidR="00410A09" w:rsidRDefault="00410A09" w:rsidP="00DD4343">
      <w:pPr>
        <w:pStyle w:val="Tiny"/>
      </w:pPr>
      <w:r>
        <w:t xml:space="preserve"> 'C:\\Windows\\System32',</w:t>
      </w:r>
    </w:p>
    <w:p w14:paraId="47D766DF" w14:textId="77777777" w:rsidR="00410A09" w:rsidRDefault="00410A09" w:rsidP="00DD4343">
      <w:pPr>
        <w:pStyle w:val="Tiny"/>
      </w:pPr>
      <w:r>
        <w:t xml:space="preserve"> 'C:\\Program Files (x86)\\ArcGIS\\Desktop10.3\\bin',</w:t>
      </w:r>
    </w:p>
    <w:p w14:paraId="2D926596" w14:textId="77777777" w:rsidR="00410A09" w:rsidRDefault="00410A09" w:rsidP="00DD4343">
      <w:pPr>
        <w:pStyle w:val="Tiny"/>
      </w:pPr>
      <w:r>
        <w:t xml:space="preserve"> 'C:\\Python27\\ArcGIS10.3',</w:t>
      </w:r>
    </w:p>
    <w:p w14:paraId="644FE689" w14:textId="77777777" w:rsidR="00410A09" w:rsidRDefault="00410A09" w:rsidP="00DD4343">
      <w:pPr>
        <w:pStyle w:val="Tiny"/>
      </w:pPr>
      <w:r>
        <w:t xml:space="preserve"> 'C:\\Python27\\ArcGIS10.3\\lib\\site-packages',</w:t>
      </w:r>
    </w:p>
    <w:p w14:paraId="684BF4B4" w14:textId="77777777" w:rsidR="00410A09" w:rsidRDefault="00410A09" w:rsidP="00DD4343">
      <w:pPr>
        <w:pStyle w:val="Tiny"/>
      </w:pPr>
      <w:r>
        <w:t xml:space="preserve"> 'C:\\Program Files (x86)\\ArcGIS\\Desktop10.3\\ArcPy',</w:t>
      </w:r>
    </w:p>
    <w:p w14:paraId="3AF109CA" w14:textId="632DB3AD" w:rsidR="00410A09" w:rsidRDefault="00410A09" w:rsidP="00DD4343">
      <w:pPr>
        <w:pStyle w:val="Tiny"/>
      </w:pPr>
      <w:r>
        <w:t xml:space="preserve"> 'C:\\Program Files (x86)</w:t>
      </w:r>
      <w:hyperlink r:id="rId1211" w:history="1">
        <w:r w:rsidRPr="00D00B7B">
          <w:rPr>
            <w:rStyle w:val="Hyperlink"/>
          </w:rPr>
          <w:t>\\ArcGIS\\Desktop10.3\\ArcToolBox\\Scripts</w:t>
        </w:r>
      </w:hyperlink>
      <w:r>
        <w:t>']</w:t>
      </w:r>
    </w:p>
    <w:p w14:paraId="77F3E625" w14:textId="70C52E1E" w:rsidR="00410A09" w:rsidRDefault="0006342D" w:rsidP="008B6883">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212"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8B6883">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lastRenderedPageBreak/>
        <w:t>E:\cottaan\Downloads\avro-1.7.7&gt;setup.py install</w:t>
      </w:r>
    </w:p>
    <w:p w14:paraId="11103008" w14:textId="3630455B" w:rsidR="004928F9" w:rsidRDefault="004928F9" w:rsidP="004928F9">
      <w:pPr>
        <w:pStyle w:val="Unix"/>
      </w:pPr>
      <w:r>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8B6883">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8B6883">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220"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221" w:name="_Ref328037721"/>
      <w:r>
        <w:t>Coordinate order</w:t>
      </w:r>
      <w:bookmarkEnd w:id="221"/>
    </w:p>
    <w:p w14:paraId="5508F9DB" w14:textId="77777777" w:rsidR="000A34DF" w:rsidRPr="00DF0B13" w:rsidRDefault="000A34DF"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213" w:anchor="/WFS_services/00930000005q000000/" w:history="1">
        <w:r w:rsidRPr="00DF0B13">
          <w:rPr>
            <w:rStyle w:val="Hyperlink"/>
          </w:rPr>
          <w:t>here</w:t>
        </w:r>
      </w:hyperlink>
      <w:r>
        <w:t xml:space="preserve"> for more information.</w:t>
      </w:r>
    </w:p>
    <w:p w14:paraId="54663AEC" w14:textId="77777777" w:rsidR="000A34DF" w:rsidRPr="00FA38C3" w:rsidRDefault="000A34DF" w:rsidP="008B6883">
      <w:pPr>
        <w:pStyle w:val="BodyText2"/>
      </w:pPr>
      <w:r>
        <w:t xml:space="preserve">To see whats new in ArcGIS for Server 10.1 see </w:t>
      </w:r>
      <w:hyperlink r:id="rId1214"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220"/>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8B6883">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8B6883">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8B6883">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 xml:space="preserve">&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w:t>
      </w:r>
      <w:r w:rsidRPr="0095730F">
        <w:lastRenderedPageBreak/>
        <w:t>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8B6883">
      <w:pPr>
        <w:pStyle w:val="BodyText2"/>
      </w:pPr>
      <w:r>
        <w:t>But there is no id_no which is a bit useless! Looked at the ArcGIS Server Logs around this time and nowhere does it capture the actual request.</w:t>
      </w:r>
    </w:p>
    <w:p w14:paraId="2B230EE4" w14:textId="77777777" w:rsidR="004B461D" w:rsidRDefault="004B461D" w:rsidP="008B6883">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8B6883">
      <w:pPr>
        <w:pStyle w:val="BodyText2"/>
      </w:pPr>
      <w:r>
        <w:t>I miraculously get 14 records which is how many requests timed out in the Service Usage Time statistics!!!</w:t>
      </w:r>
    </w:p>
    <w:p w14:paraId="5A9422C5" w14:textId="77777777" w:rsidR="004B461D" w:rsidRDefault="004B461D" w:rsidP="008B6883">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8B6883">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8B6883">
      <w:pPr>
        <w:pStyle w:val="BodyText2"/>
      </w:pPr>
      <w:r>
        <w:t xml:space="preserve">Information on what these actually mean is here: </w:t>
      </w:r>
      <w:hyperlink r:id="rId1215"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8B6883">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8B6883">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8B6883">
      <w:pPr>
        <w:pStyle w:val="BodyText2"/>
      </w:pPr>
      <w:r>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8B6883">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8B6883">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8B6883">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8B6883">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8B6883">
      <w:pPr>
        <w:pStyle w:val="BodyText2"/>
      </w:pPr>
      <w:r>
        <w:lastRenderedPageBreak/>
        <w:t>WFS Request for a small polygon (this stopped working in Chrome on 20/8/12 for some reason):</w:t>
      </w:r>
    </w:p>
    <w:p w14:paraId="6E5DFC54" w14:textId="77777777" w:rsidR="004B461D" w:rsidRDefault="00237F98" w:rsidP="008B6883">
      <w:pPr>
        <w:pStyle w:val="BodyText2"/>
        <w:rPr>
          <w:rStyle w:val="Hyperlink"/>
        </w:rPr>
      </w:pPr>
      <w:hyperlink r:id="rId1216"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8B6883">
      <w:pPr>
        <w:pStyle w:val="BodyText2"/>
      </w:pPr>
      <w:r>
        <w:t>WFS Request for a small polygon in Lat Long (note version changes to 1.0.0):</w:t>
      </w:r>
    </w:p>
    <w:p w14:paraId="4BB77F62" w14:textId="77777777" w:rsidR="004B461D" w:rsidRDefault="00237F98" w:rsidP="008B6883">
      <w:pPr>
        <w:pStyle w:val="BodyText2"/>
        <w:rPr>
          <w:rStyle w:val="Hyperlink"/>
        </w:rPr>
      </w:pPr>
      <w:hyperlink r:id="rId1217"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8B6883">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8B6883">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222" w:name="_Ref330801250"/>
      <w:r>
        <w:t>Changing ArcGIS Server Service Timeouts</w:t>
      </w:r>
      <w:bookmarkEnd w:id="222"/>
    </w:p>
    <w:p w14:paraId="05248B07" w14:textId="77777777" w:rsidR="004B461D" w:rsidRDefault="004B461D" w:rsidP="008B6883">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8B6883">
      <w:pPr>
        <w:pStyle w:val="BodyText2"/>
      </w:pPr>
      <w:r>
        <w:t>You must stop the ArcGIS Server Object Manager service before making manual changes to a service configuration file.</w:t>
      </w:r>
    </w:p>
    <w:p w14:paraId="346362E7" w14:textId="77777777" w:rsidR="004B461D" w:rsidRDefault="004B461D" w:rsidP="008B6883">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8B6883">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223" w:name="_Ref330988658"/>
      <w:r>
        <w:t xml:space="preserve">Changing the </w:t>
      </w:r>
      <w:r w:rsidRPr="009E7739">
        <w:t>httpRuntime executionTimeout</w:t>
      </w:r>
      <w:bookmarkEnd w:id="223"/>
    </w:p>
    <w:p w14:paraId="6469C15B" w14:textId="77777777" w:rsidR="004B461D" w:rsidRDefault="004B461D" w:rsidP="008B6883">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8B6883">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8B6883">
      <w:pPr>
        <w:pStyle w:val="BodyText2"/>
      </w:pPr>
      <w:r>
        <w:t xml:space="preserve">I need to check that the interior rings are taken into account when intersecting the WDPA and Red List. The Wild Cat is a good example with a large interior ring (OBJECTID=91981 and speciesid=8543). </w:t>
      </w:r>
      <w:hyperlink r:id="rId1218"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8B6883">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8B6883">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8B6883">
      <w:pPr>
        <w:pStyle w:val="BodyText2"/>
      </w:pPr>
      <w:r>
        <w:t>I have a subscription to ArcGIS for Developers and m</w:t>
      </w:r>
      <w:r w:rsidR="005E7EF5">
        <w:t>y account details are: blishten, thargal88</w:t>
      </w:r>
      <w:r w:rsidR="007E748C">
        <w:t>. This does not include the ArcGIS Engi</w:t>
      </w:r>
      <w:r w:rsidR="000A34DF">
        <w:t>ne.</w:t>
      </w:r>
    </w:p>
    <w:p w14:paraId="7B7D5BA7" w14:textId="77777777" w:rsidR="000D07C1" w:rsidRDefault="000D07C1" w:rsidP="000D07C1">
      <w:pPr>
        <w:pStyle w:val="Heading3"/>
      </w:pPr>
      <w:r>
        <w:lastRenderedPageBreak/>
        <w:t>Browsers</w:t>
      </w:r>
    </w:p>
    <w:p w14:paraId="719F7C02" w14:textId="2E52403C" w:rsidR="000D07C1" w:rsidRDefault="000D07C1" w:rsidP="000D07C1">
      <w:pPr>
        <w:pStyle w:val="Heading4"/>
      </w:pPr>
      <w:r>
        <w:t>Chrome</w:t>
      </w:r>
    </w:p>
    <w:p w14:paraId="7DA36DD0" w14:textId="7521CB42" w:rsidR="000D07C1" w:rsidRDefault="000D07C1" w:rsidP="000D07C1">
      <w:pPr>
        <w:pStyle w:val="Heading5"/>
      </w:pPr>
      <w:r>
        <w:t>Bugs</w:t>
      </w:r>
    </w:p>
    <w:p w14:paraId="2C7F976B" w14:textId="5F54A5E9" w:rsidR="000D07C1" w:rsidRPr="000D07C1" w:rsidRDefault="000D07C1" w:rsidP="008B6883">
      <w:pPr>
        <w:pStyle w:val="BodyText2"/>
      </w:pPr>
      <w:r>
        <w:t>When you update the cursor style in code it will not actually update the cursor until it moves. This is a documented bug.</w:t>
      </w:r>
    </w:p>
    <w:p w14:paraId="067D4F14" w14:textId="77777777" w:rsidR="00B30C63" w:rsidRDefault="00B30C63" w:rsidP="00B30C63">
      <w:pPr>
        <w:pStyle w:val="Heading3"/>
      </w:pPr>
      <w:r>
        <w:t>Conservation Tools</w:t>
      </w:r>
    </w:p>
    <w:p w14:paraId="0D468A72" w14:textId="2B1F4425" w:rsidR="00B30C63" w:rsidRDefault="00B30C63" w:rsidP="00B30C63">
      <w:pPr>
        <w:pStyle w:val="Heading4"/>
      </w:pPr>
      <w:r>
        <w:t>Zonation</w:t>
      </w:r>
    </w:p>
    <w:p w14:paraId="6985FBAE" w14:textId="5EA4727E" w:rsidR="00B30C63" w:rsidRPr="00B30C63" w:rsidRDefault="00B30C63" w:rsidP="00B30C63">
      <w:pPr>
        <w:pStyle w:val="BodyText2"/>
      </w:pPr>
      <w:r>
        <w:t xml:space="preserve">Complementarity based software </w:t>
      </w:r>
      <w:hyperlink r:id="rId1219" w:anchor="section-14300" w:history="1">
        <w:r w:rsidRPr="0015008F">
          <w:rPr>
            <w:rStyle w:val="Hyperlink"/>
          </w:rPr>
          <w:t>https://www.helsinki.fi/en/researchgroups/metapopulation-research-centre/software#section-14300</w:t>
        </w:r>
      </w:hyperlink>
      <w:r>
        <w:t xml:space="preserve"> </w:t>
      </w:r>
    </w:p>
    <w:p w14:paraId="0794BD71" w14:textId="77777777" w:rsidR="00785960" w:rsidRDefault="00785960" w:rsidP="0034374E">
      <w:pPr>
        <w:pStyle w:val="Heading3"/>
      </w:pPr>
      <w:r>
        <w:t>FME Workbench</w:t>
      </w:r>
    </w:p>
    <w:p w14:paraId="4E1DFEBE" w14:textId="6FC298C9" w:rsidR="001D55FB" w:rsidRPr="001D55FB" w:rsidRDefault="001D55FB" w:rsidP="008B6883">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8B6883">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220"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8B6883">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8B6883">
      <w:pPr>
        <w:pStyle w:val="BodyText2"/>
      </w:pPr>
      <w:r>
        <w:t>It doesn’t seem to read from an accdb file!</w:t>
      </w:r>
    </w:p>
    <w:p w14:paraId="77C0B13C" w14:textId="77777777" w:rsidR="004B461D" w:rsidRDefault="004B461D" w:rsidP="0034374E">
      <w:pPr>
        <w:pStyle w:val="Heading3"/>
      </w:pPr>
      <w:r>
        <w:lastRenderedPageBreak/>
        <w:t>Google Earth</w:t>
      </w:r>
    </w:p>
    <w:p w14:paraId="365C4109" w14:textId="77777777" w:rsidR="004B461D" w:rsidRDefault="004B461D" w:rsidP="007D2F52">
      <w:pPr>
        <w:pStyle w:val="Heading4"/>
      </w:pPr>
      <w:bookmarkStart w:id="224" w:name="_Ref364943144"/>
      <w:r>
        <w:t>Image metadata</w:t>
      </w:r>
      <w:bookmarkEnd w:id="224"/>
    </w:p>
    <w:p w14:paraId="0C37C207" w14:textId="77777777" w:rsidR="004B461D" w:rsidRDefault="004B461D" w:rsidP="008B6883">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221" w:history="1">
        <w:r w:rsidRPr="00F719C9">
          <w:rPr>
            <w:rStyle w:val="Hyperlink"/>
          </w:rPr>
          <w:t>here</w:t>
        </w:r>
      </w:hyperlink>
      <w:r>
        <w:t>.</w:t>
      </w:r>
    </w:p>
    <w:p w14:paraId="521B2C28" w14:textId="77777777" w:rsidR="004B461D" w:rsidRDefault="004B461D" w:rsidP="008B6883">
      <w:pPr>
        <w:pStyle w:val="BodyText2"/>
      </w:pPr>
      <w:r>
        <w:rPr>
          <w:noProof/>
          <w:lang w:bidi="ar-SA"/>
        </w:rPr>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2"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8B6883">
      <w:pPr>
        <w:pStyle w:val="BodyText2"/>
      </w:pPr>
      <w:r>
        <w:t xml:space="preserve">But there are other areas, e.g Imbak Canyon where the imagery is there but there is no DG footprint. The Palm Oil example placemark has an image from Digital Globe </w:t>
      </w:r>
      <w:hyperlink r:id="rId1223" w:history="1">
        <w:r w:rsidRPr="00D60F25">
          <w:rPr>
            <w:rStyle w:val="Hyperlink"/>
          </w:rPr>
          <w:t>here</w:t>
        </w:r>
      </w:hyperlink>
      <w:r>
        <w:t xml:space="preserve"> but no footprint is shown as Google Earth only includes the footprint data up to 2010. But there isnt any DG imagery for 19/10/13 for Imbak Canyon!</w:t>
      </w:r>
    </w:p>
    <w:p w14:paraId="3B9E8ACF" w14:textId="77777777" w:rsidR="00C732A9" w:rsidRDefault="00C732A9" w:rsidP="00C732A9">
      <w:pPr>
        <w:pStyle w:val="Heading3"/>
      </w:pPr>
      <w:r>
        <w:t>IDEs</w:t>
      </w:r>
    </w:p>
    <w:p w14:paraId="29510F53" w14:textId="77777777" w:rsidR="00C732A9" w:rsidRDefault="00C732A9" w:rsidP="00C732A9">
      <w:pPr>
        <w:pStyle w:val="Heading4"/>
      </w:pPr>
      <w:r>
        <w:t>Aptana Studio 3</w:t>
      </w:r>
    </w:p>
    <w:p w14:paraId="25C5B487" w14:textId="77777777" w:rsidR="00C732A9" w:rsidRDefault="00C732A9" w:rsidP="008B6883">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2CAB5C90" w14:textId="77777777" w:rsidR="00C732A9" w:rsidRDefault="00C732A9" w:rsidP="00C732A9">
      <w:pPr>
        <w:pStyle w:val="BodyText"/>
      </w:pPr>
      <w:r>
        <w:t>Updating Aptana to be able to connect to the eHabitat machine to develop files directly</w:t>
      </w:r>
    </w:p>
    <w:p w14:paraId="450AB8A9" w14:textId="77777777" w:rsidR="00C732A9" w:rsidRDefault="00C732A9" w:rsidP="00C732A9">
      <w:pPr>
        <w:pStyle w:val="ListBullet"/>
      </w:pPr>
      <w:r>
        <w:t xml:space="preserve">Added the following </w:t>
      </w:r>
      <w:hyperlink r:id="rId1224" w:history="1">
        <w:r w:rsidRPr="0077669C">
          <w:rPr>
            <w:rStyle w:val="Hyperlink"/>
          </w:rPr>
          <w:t>http://download.eclipse.org/tm/updates/3.3/ as a new software update site</w:t>
        </w:r>
      </w:hyperlink>
      <w:r>
        <w:t xml:space="preserve"> </w:t>
      </w:r>
    </w:p>
    <w:p w14:paraId="475AF5A6" w14:textId="77777777" w:rsidR="00C732A9" w:rsidRDefault="00C732A9" w:rsidP="00C732A9">
      <w:pPr>
        <w:pStyle w:val="ListBullet"/>
      </w:pPr>
      <w:r>
        <w:t>Clicked Remote System Explorer End-User runtime as the install and clicked next</w:t>
      </w:r>
    </w:p>
    <w:p w14:paraId="078EBB5F" w14:textId="77777777" w:rsidR="00C732A9" w:rsidRDefault="00C732A9" w:rsidP="00C732A9">
      <w:pPr>
        <w:pStyle w:val="ListBullet"/>
      </w:pPr>
      <w:r>
        <w:t>Installed the Remote System Explorer plugin</w:t>
      </w:r>
    </w:p>
    <w:p w14:paraId="09B6EBBB" w14:textId="77777777" w:rsidR="00C732A9" w:rsidRDefault="00C732A9" w:rsidP="00C732A9">
      <w:pPr>
        <w:pStyle w:val="ListBullet"/>
      </w:pPr>
      <w:r>
        <w:t>Restarted Aptana - and changed the perspective to Remote Systems</w:t>
      </w:r>
    </w:p>
    <w:p w14:paraId="497E0B99" w14:textId="77777777" w:rsidR="00C732A9" w:rsidRDefault="00C732A9" w:rsidP="00C732A9">
      <w:pPr>
        <w:pStyle w:val="ListBullet"/>
      </w:pPr>
      <w:r>
        <w:t>Added a new remote connection using SSH - this didnt work for the 'cruise' machine for some reason</w:t>
      </w:r>
    </w:p>
    <w:p w14:paraId="038FBBEF" w14:textId="77777777" w:rsidR="00C732A9" w:rsidRDefault="00C732A9" w:rsidP="00C732A9">
      <w:pPr>
        <w:pStyle w:val="ListBullet"/>
      </w:pPr>
      <w:r>
        <w:t>Edited the file in the IDE and it updated on eHabitat</w:t>
      </w:r>
    </w:p>
    <w:p w14:paraId="3C298103"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1F472AFB" w14:textId="77777777" w:rsidR="00C732A9" w:rsidRDefault="00C732A9" w:rsidP="008B6883">
      <w:pPr>
        <w:pStyle w:val="BodyText2"/>
      </w:pPr>
      <w:r>
        <w:t>To remove the ‘should remove empty &lt;div&gt;’ warnings:</w:t>
      </w:r>
      <w:r w:rsidRPr="00205A30">
        <w:t xml:space="preserve"> </w:t>
      </w:r>
    </w:p>
    <w:p w14:paraId="08489F53" w14:textId="77777777" w:rsidR="00C732A9" w:rsidRDefault="00C732A9" w:rsidP="00C732A9">
      <w:pPr>
        <w:pStyle w:val="ListBullet2"/>
      </w:pPr>
      <w:r>
        <w:lastRenderedPageBreak/>
        <w:t>Window &gt; Preferences &gt; Aptana Studio &gt; Validation</w:t>
      </w:r>
    </w:p>
    <w:p w14:paraId="6514F935" w14:textId="77777777" w:rsidR="00C732A9" w:rsidRDefault="00C732A9" w:rsidP="00C732A9">
      <w:pPr>
        <w:pStyle w:val="ListBullet2"/>
      </w:pPr>
      <w:r>
        <w:t xml:space="preserve">Select HTML Tidy Validator then some collapse-able options will appear. </w:t>
      </w:r>
    </w:p>
    <w:p w14:paraId="70A96016" w14:textId="77777777" w:rsidR="00C732A9" w:rsidRDefault="00C732A9" w:rsidP="00C732A9">
      <w:pPr>
        <w:pStyle w:val="ListBullet2"/>
      </w:pPr>
      <w:r>
        <w:t xml:space="preserve">Select Elements, it will show a list of options. </w:t>
      </w:r>
    </w:p>
    <w:p w14:paraId="2CD8132C" w14:textId="77777777" w:rsidR="00C732A9" w:rsidRDefault="00C732A9" w:rsidP="00C732A9">
      <w:pPr>
        <w:pStyle w:val="ListBullet2"/>
      </w:pPr>
      <w:r>
        <w:t>Now go to the bottom of the list and you'll see "Trim Empty Elements": change it from warning to ignore.</w:t>
      </w:r>
    </w:p>
    <w:p w14:paraId="7864371A" w14:textId="77777777" w:rsidR="00C732A9" w:rsidRPr="003D34E2" w:rsidRDefault="00C732A9" w:rsidP="008B6883">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37A2E286" w14:textId="77777777" w:rsidR="00C732A9" w:rsidRDefault="00C732A9" w:rsidP="00C732A9">
      <w:pPr>
        <w:pStyle w:val="Heading5"/>
      </w:pPr>
      <w:r>
        <w:t>Installation</w:t>
      </w:r>
    </w:p>
    <w:p w14:paraId="7ED8EEBD" w14:textId="77777777" w:rsidR="00C732A9" w:rsidRDefault="00C732A9" w:rsidP="00C732A9">
      <w:pPr>
        <w:pStyle w:val="Heading6"/>
      </w:pPr>
      <w:r>
        <w:t>Configuring to install Beta updates</w:t>
      </w:r>
    </w:p>
    <w:p w14:paraId="634BD479" w14:textId="77777777" w:rsidR="00C732A9" w:rsidRDefault="00C732A9" w:rsidP="008B6883">
      <w:pPr>
        <w:pStyle w:val="BodyText2"/>
      </w:pPr>
      <w:r>
        <w:t xml:space="preserve">Following the instructions </w:t>
      </w:r>
      <w:hyperlink r:id="rId1225"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226"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6F23240F" w14:textId="77777777" w:rsidR="00C732A9" w:rsidRPr="00AD72A6" w:rsidRDefault="00C732A9" w:rsidP="008B6883">
      <w:pPr>
        <w:pStyle w:val="BodyText2"/>
      </w:pPr>
      <w:r>
        <w:t xml:space="preserve">After installing </w:t>
      </w:r>
      <w:r>
        <w:fldChar w:fldCharType="begin"/>
      </w:r>
      <w:r>
        <w:instrText xml:space="preserve"> REF _Ref445987446 \h </w:instrText>
      </w:r>
      <w:r>
        <w:fldChar w:fldCharType="separate"/>
      </w:r>
      <w:r>
        <w:rPr>
          <w:b/>
        </w:rPr>
        <w:t>Error! Reference source not found.</w:t>
      </w:r>
      <w:r>
        <w:fldChar w:fldCharType="end"/>
      </w:r>
      <w:r>
        <w:t xml:space="preserve"> Aptana no longer works! So trying Eclipse.</w:t>
      </w:r>
    </w:p>
    <w:p w14:paraId="322B4830" w14:textId="77777777" w:rsidR="00C732A9" w:rsidRDefault="00C732A9" w:rsidP="00C732A9">
      <w:pPr>
        <w:pStyle w:val="Heading5"/>
      </w:pPr>
      <w:r>
        <w:t>Bookmarks</w:t>
      </w:r>
    </w:p>
    <w:p w14:paraId="417D3347" w14:textId="77777777" w:rsidR="00C732A9" w:rsidRDefault="00C732A9" w:rsidP="008B6883">
      <w:pPr>
        <w:pStyle w:val="BodyText2"/>
      </w:pPr>
      <w:r>
        <w:t>Shortcuts:</w:t>
      </w:r>
    </w:p>
    <w:p w14:paraId="7B24FC76" w14:textId="77777777" w:rsidR="00C732A9" w:rsidRDefault="00C732A9" w:rsidP="00C732A9">
      <w:pPr>
        <w:pStyle w:val="ListBullet"/>
      </w:pPr>
      <w:r>
        <w:t>Add a bookmark</w:t>
      </w:r>
      <w:r>
        <w:tab/>
        <w:t>CTRL+B</w:t>
      </w:r>
    </w:p>
    <w:p w14:paraId="54F63A9E" w14:textId="77777777" w:rsidR="00C732A9" w:rsidRDefault="00C732A9" w:rsidP="00C732A9">
      <w:pPr>
        <w:pStyle w:val="ListBullet"/>
      </w:pPr>
      <w:r>
        <w:t>Remove all bookmarks</w:t>
      </w:r>
      <w:r>
        <w:tab/>
      </w:r>
    </w:p>
    <w:p w14:paraId="0533B411" w14:textId="77777777" w:rsidR="00C732A9" w:rsidRPr="00FB4F22" w:rsidRDefault="00C732A9" w:rsidP="00C732A9">
      <w:pPr>
        <w:pStyle w:val="ListBullet"/>
      </w:pPr>
      <w:r>
        <w:t>Goto next bookmark</w:t>
      </w:r>
      <w:r>
        <w:tab/>
      </w:r>
    </w:p>
    <w:p w14:paraId="2B8F9C89" w14:textId="77777777" w:rsidR="00C732A9" w:rsidRDefault="00C732A9" w:rsidP="00C732A9">
      <w:pPr>
        <w:pStyle w:val="Heading5"/>
      </w:pPr>
      <w:r>
        <w:t>Debugging</w:t>
      </w:r>
    </w:p>
    <w:p w14:paraId="3F74FBA0" w14:textId="77777777" w:rsidR="00C732A9" w:rsidRPr="00644102" w:rsidRDefault="00C732A9" w:rsidP="008B6883">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05E60A63" w14:textId="77777777" w:rsidR="00C732A9" w:rsidRDefault="00C732A9" w:rsidP="00C732A9">
      <w:pPr>
        <w:pStyle w:val="Heading5"/>
      </w:pPr>
      <w:r>
        <w:t>Formatting problems</w:t>
      </w:r>
    </w:p>
    <w:p w14:paraId="65292299" w14:textId="77777777" w:rsidR="00C732A9" w:rsidRDefault="00C732A9" w:rsidP="008B6883">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6212EFB" w14:textId="77777777" w:rsidR="00C732A9" w:rsidRPr="00E20DED" w:rsidRDefault="00C732A9" w:rsidP="008B6883">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7214467F" w14:textId="77777777" w:rsidR="00C732A9" w:rsidRDefault="00C732A9" w:rsidP="00C732A9">
      <w:pPr>
        <w:pStyle w:val="Heading5"/>
      </w:pPr>
      <w:r>
        <w:t>Java support</w:t>
      </w:r>
    </w:p>
    <w:p w14:paraId="0EE164F6" w14:textId="77777777" w:rsidR="00C732A9" w:rsidRDefault="00C732A9" w:rsidP="00C732A9">
      <w:pPr>
        <w:pStyle w:val="Heading6"/>
      </w:pPr>
      <w:r w:rsidRPr="006A387F">
        <w:t>Eclipse Java Development Tools</w:t>
      </w:r>
    </w:p>
    <w:p w14:paraId="77EAD75A" w14:textId="77777777" w:rsidR="00C732A9" w:rsidRDefault="00C732A9" w:rsidP="008B6883">
      <w:pPr>
        <w:pStyle w:val="BodyText2"/>
      </w:pPr>
      <w:r>
        <w:t xml:space="preserve">Following instructions </w:t>
      </w:r>
      <w:hyperlink r:id="rId1227"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07549B6C" w14:textId="77777777" w:rsidR="00C732A9" w:rsidRDefault="00C732A9" w:rsidP="00C732A9">
      <w:pPr>
        <w:pStyle w:val="Heading6"/>
      </w:pPr>
      <w:r>
        <w:t>Maven plugin for Aptana</w:t>
      </w:r>
    </w:p>
    <w:p w14:paraId="53DB3E4C" w14:textId="77777777" w:rsidR="00C732A9" w:rsidRDefault="00C732A9" w:rsidP="008B6883">
      <w:pPr>
        <w:pStyle w:val="BodyText2"/>
      </w:pPr>
      <w:r>
        <w:t xml:space="preserve">By adding </w:t>
      </w:r>
      <w:hyperlink r:id="rId1228" w:history="1">
        <w:r w:rsidRPr="00577A47">
          <w:rPr>
            <w:rStyle w:val="Hyperlink"/>
          </w:rPr>
          <w:t>this</w:t>
        </w:r>
      </w:hyperlink>
      <w:r>
        <w:t xml:space="preserve"> site.</w:t>
      </w:r>
    </w:p>
    <w:p w14:paraId="1CF1CF11" w14:textId="77777777" w:rsidR="00C732A9" w:rsidRPr="006A387F" w:rsidRDefault="00C732A9" w:rsidP="00C732A9">
      <w:pPr>
        <w:pStyle w:val="Heading6"/>
      </w:pPr>
      <w:r w:rsidRPr="006A387F">
        <w:t>m2e Maven Integration for Eclipse plugin</w:t>
      </w:r>
    </w:p>
    <w:p w14:paraId="03A17068" w14:textId="77777777" w:rsidR="00C732A9" w:rsidRDefault="00C732A9" w:rsidP="008B6883">
      <w:pPr>
        <w:pStyle w:val="BodyText2"/>
      </w:pPr>
      <w:r w:rsidRPr="005C1D1A">
        <w:t xml:space="preserve">You will </w:t>
      </w:r>
      <w:r>
        <w:t xml:space="preserve">also </w:t>
      </w:r>
      <w:r w:rsidRPr="005C1D1A">
        <w:t>need the m2e Maven Integration for Eclipse plugin</w:t>
      </w:r>
      <w:r>
        <w:t xml:space="preserve"> to get the Maven context menu.</w:t>
      </w:r>
    </w:p>
    <w:p w14:paraId="63620638" w14:textId="77777777" w:rsidR="00C732A9" w:rsidRDefault="00C732A9" w:rsidP="008B6883">
      <w:pPr>
        <w:pStyle w:val="BodyText2"/>
      </w:pPr>
      <w:r>
        <w:t>For projects which have been cloned from GitHub that are Maven projects, you will need to right click on the project and click Configure | Convert to Maven project.</w:t>
      </w:r>
    </w:p>
    <w:p w14:paraId="42957446" w14:textId="77777777" w:rsidR="00C732A9" w:rsidRDefault="00C732A9" w:rsidP="00C732A9">
      <w:pPr>
        <w:pStyle w:val="Heading6"/>
      </w:pPr>
      <w:r>
        <w:t>Issues</w:t>
      </w:r>
    </w:p>
    <w:p w14:paraId="7A9A8AC7" w14:textId="77777777" w:rsidR="00C732A9" w:rsidRDefault="00C732A9" w:rsidP="008B6883">
      <w:pPr>
        <w:pStyle w:val="BodyText2"/>
      </w:pPr>
      <w:r>
        <w:lastRenderedPageBreak/>
        <w:t>When I upgraded to OS Yosemite and tried to run Aptana I got the following error message:</w:t>
      </w:r>
    </w:p>
    <w:p w14:paraId="15CADCF8" w14:textId="77777777" w:rsidR="00C732A9" w:rsidRDefault="00C732A9" w:rsidP="008B6883">
      <w:pPr>
        <w:pStyle w:val="BodyText2"/>
      </w:pPr>
      <w:r w:rsidRPr="008C25E9">
        <w:t>JVM Shared library does not contain the JNI_CreateJavaVM symbol</w:t>
      </w:r>
    </w:p>
    <w:p w14:paraId="228BE67E" w14:textId="77777777" w:rsidR="00C732A9" w:rsidRDefault="00C732A9" w:rsidP="008B6883">
      <w:pPr>
        <w:pStyle w:val="BodyText2"/>
      </w:pPr>
      <w:r>
        <w:t xml:space="preserve">To remedy this install the Java for OS from </w:t>
      </w:r>
      <w:hyperlink r:id="rId1229" w:history="1">
        <w:r w:rsidRPr="008C25E9">
          <w:rPr>
            <w:rStyle w:val="Hyperlink"/>
          </w:rPr>
          <w:t>here</w:t>
        </w:r>
      </w:hyperlink>
      <w:r>
        <w:t>.</w:t>
      </w:r>
    </w:p>
    <w:p w14:paraId="6C1645CA" w14:textId="77777777" w:rsidR="00C732A9" w:rsidRPr="008C25E9" w:rsidRDefault="00C732A9" w:rsidP="008B6883">
      <w:pPr>
        <w:pStyle w:val="BodyText2"/>
      </w:pPr>
      <w:r>
        <w:t xml:space="preserve">Also, Aptana doesn’t close properly on version </w:t>
      </w:r>
      <w:r w:rsidRPr="007F4BEA">
        <w:t>3.6.0.201407100658</w:t>
      </w:r>
      <w:r>
        <w:t xml:space="preserve">.  You need to reinstall 3.4 from </w:t>
      </w:r>
      <w:hyperlink r:id="rId1230" w:history="1">
        <w:r w:rsidRPr="00C06E7B">
          <w:rPr>
            <w:rStyle w:val="Hyperlink"/>
          </w:rPr>
          <w:t>here</w:t>
        </w:r>
      </w:hyperlink>
      <w:r>
        <w:t>. I had installed it but then somehow it upgraded to 3.6 again without me knowing.</w:t>
      </w:r>
    </w:p>
    <w:p w14:paraId="2D80444E" w14:textId="77777777" w:rsidR="00C732A9" w:rsidRDefault="00C732A9" w:rsidP="00C732A9">
      <w:pPr>
        <w:pStyle w:val="Heading7"/>
      </w:pPr>
      <w:r>
        <w:t>Project configuration is not up-to-date with pom.xml</w:t>
      </w:r>
    </w:p>
    <w:p w14:paraId="2CC929CC" w14:textId="77777777" w:rsidR="00C732A9" w:rsidRDefault="00C732A9" w:rsidP="008B6883">
      <w:pPr>
        <w:pStyle w:val="BodyText2"/>
      </w:pPr>
      <w:r>
        <w:t xml:space="preserve">When you get a project configuration is not up-to-date with pom.xml. Run project configuration update. Then you need to right click on the project and select Maven | Update Project Configuration … </w:t>
      </w:r>
    </w:p>
    <w:p w14:paraId="3C553932" w14:textId="77777777" w:rsidR="00C732A9" w:rsidRDefault="00C732A9" w:rsidP="00C732A9">
      <w:pPr>
        <w:pStyle w:val="Heading7"/>
      </w:pPr>
      <w:r>
        <w:t>Import cannot be resolved</w:t>
      </w:r>
    </w:p>
    <w:p w14:paraId="2C8014F2" w14:textId="77777777" w:rsidR="00C732A9" w:rsidRPr="00C90B23" w:rsidRDefault="00C732A9" w:rsidP="008B6883">
      <w:pPr>
        <w:pStyle w:val="BodyText2"/>
      </w:pPr>
      <w:r>
        <w:t>This is because some dependency cannot be found. You can add new dependencies by opening the pom.xml file and clicking the dependencies tab. Click Add.. | Enter a search term, e.g. jts. Select the dependency</w:t>
      </w:r>
    </w:p>
    <w:p w14:paraId="48B06354" w14:textId="77777777" w:rsidR="00C732A9" w:rsidRDefault="00C732A9" w:rsidP="00C732A9">
      <w:pPr>
        <w:pStyle w:val="Heading7"/>
      </w:pPr>
      <w:r>
        <w:t>Missing artefact</w:t>
      </w:r>
    </w:p>
    <w:p w14:paraId="31DF5812" w14:textId="77777777" w:rsidR="00C732A9" w:rsidRDefault="00C732A9" w:rsidP="00C732A9">
      <w:pPr>
        <w:pStyle w:val="Heading8"/>
      </w:pPr>
      <w:r>
        <w:t>Geotools</w:t>
      </w:r>
    </w:p>
    <w:p w14:paraId="60427A1C" w14:textId="77777777" w:rsidR="00C732A9" w:rsidRDefault="00C732A9" w:rsidP="008B6883">
      <w:pPr>
        <w:pStyle w:val="BodyText2"/>
      </w:pPr>
      <w:r>
        <w:t>I was getting some errors saying missing artefact for the geotools stuff. Will sorted it by adding the following section to the pom.xml file after all the dependencies:</w:t>
      </w:r>
    </w:p>
    <w:p w14:paraId="715380A0" w14:textId="77777777" w:rsidR="00C732A9" w:rsidRDefault="00C732A9" w:rsidP="00C732A9">
      <w:pPr>
        <w:pStyle w:val="Code"/>
      </w:pPr>
      <w:r>
        <w:t>&lt;repositories&gt;</w:t>
      </w:r>
    </w:p>
    <w:p w14:paraId="2B7A6F04" w14:textId="77777777" w:rsidR="00C732A9" w:rsidRDefault="00C732A9" w:rsidP="00C732A9">
      <w:pPr>
        <w:pStyle w:val="Code"/>
      </w:pPr>
      <w:r>
        <w:t xml:space="preserve">        &lt;repository&gt;</w:t>
      </w:r>
    </w:p>
    <w:p w14:paraId="1301ADB8" w14:textId="77777777" w:rsidR="00C732A9" w:rsidRDefault="00C732A9" w:rsidP="00C732A9">
      <w:pPr>
        <w:pStyle w:val="Code"/>
      </w:pPr>
      <w:r>
        <w:t xml:space="preserve">            &lt;id&gt;maven2-repository.dev.java.net&lt;/id&gt;</w:t>
      </w:r>
    </w:p>
    <w:p w14:paraId="42722756" w14:textId="77777777" w:rsidR="00C732A9" w:rsidRDefault="00C732A9" w:rsidP="00C732A9">
      <w:pPr>
        <w:pStyle w:val="Code"/>
      </w:pPr>
      <w:r>
        <w:t xml:space="preserve">            &lt;name&gt;Java.net repository&lt;/name&gt;</w:t>
      </w:r>
    </w:p>
    <w:p w14:paraId="305BF0A0" w14:textId="77777777" w:rsidR="00C732A9" w:rsidRDefault="00C732A9" w:rsidP="00C732A9">
      <w:pPr>
        <w:pStyle w:val="Code"/>
      </w:pPr>
      <w:r>
        <w:t xml:space="preserve">            &lt;url&gt;http://download.java.net/maven/2&lt;/url&gt;</w:t>
      </w:r>
    </w:p>
    <w:p w14:paraId="522AF08F" w14:textId="77777777" w:rsidR="00C732A9" w:rsidRDefault="00C732A9" w:rsidP="00C732A9">
      <w:pPr>
        <w:pStyle w:val="Code"/>
      </w:pPr>
      <w:r>
        <w:t xml:space="preserve">        &lt;/repository&gt;</w:t>
      </w:r>
    </w:p>
    <w:p w14:paraId="545B6DE6" w14:textId="77777777" w:rsidR="00C732A9" w:rsidRDefault="00C732A9" w:rsidP="00C732A9">
      <w:pPr>
        <w:pStyle w:val="Code"/>
      </w:pPr>
      <w:r>
        <w:t xml:space="preserve">        &lt;repository&gt;</w:t>
      </w:r>
    </w:p>
    <w:p w14:paraId="5293E320" w14:textId="77777777" w:rsidR="00C732A9" w:rsidRDefault="00C732A9" w:rsidP="00C732A9">
      <w:pPr>
        <w:pStyle w:val="Code"/>
      </w:pPr>
      <w:r>
        <w:t xml:space="preserve">            &lt;id&gt;osgeo&lt;/id&gt;</w:t>
      </w:r>
    </w:p>
    <w:p w14:paraId="0E7D22E9" w14:textId="77777777" w:rsidR="00C732A9" w:rsidRDefault="00C732A9" w:rsidP="00C732A9">
      <w:pPr>
        <w:pStyle w:val="Code"/>
      </w:pPr>
      <w:r>
        <w:t xml:space="preserve">            &lt;name&gt;Open Source Geospatial Foundation Repository&lt;/name&gt;</w:t>
      </w:r>
    </w:p>
    <w:p w14:paraId="71B107C7" w14:textId="77777777" w:rsidR="00C732A9" w:rsidRDefault="00C732A9" w:rsidP="00C732A9">
      <w:pPr>
        <w:pStyle w:val="Code"/>
      </w:pPr>
      <w:r>
        <w:t xml:space="preserve">            &lt;url&gt;http://download.osgeo.org/webdav/geotools/&lt;/url&gt;</w:t>
      </w:r>
    </w:p>
    <w:p w14:paraId="2F8453E8" w14:textId="77777777" w:rsidR="00C732A9" w:rsidRDefault="00C732A9" w:rsidP="00C732A9">
      <w:pPr>
        <w:pStyle w:val="Code"/>
      </w:pPr>
      <w:r>
        <w:t xml:space="preserve">        &lt;/repository&gt;</w:t>
      </w:r>
    </w:p>
    <w:p w14:paraId="0293B371" w14:textId="77777777" w:rsidR="00C732A9" w:rsidRPr="008F67AF" w:rsidRDefault="00C732A9" w:rsidP="00C732A9">
      <w:pPr>
        <w:pStyle w:val="Code"/>
      </w:pPr>
      <w:r>
        <w:t xml:space="preserve">    &lt;/repositories&gt;</w:t>
      </w:r>
    </w:p>
    <w:p w14:paraId="7757A674" w14:textId="77777777" w:rsidR="00C732A9" w:rsidRDefault="00C732A9" w:rsidP="00C732A9">
      <w:pPr>
        <w:pStyle w:val="Heading8"/>
      </w:pPr>
      <w:r>
        <w:t>jdk.tools 1.7</w:t>
      </w:r>
    </w:p>
    <w:p w14:paraId="78999704" w14:textId="77777777" w:rsidR="00C732A9" w:rsidRDefault="00C732A9" w:rsidP="008B6883">
      <w:pPr>
        <w:pStyle w:val="BodyText2"/>
      </w:pPr>
      <w:r>
        <w:t xml:space="preserve">When I tried to import Lars jrc repo I got an error: </w:t>
      </w:r>
      <w:r w:rsidRPr="00D97E4C">
        <w:t>missing artifact jdk.tools 1.7</w:t>
      </w:r>
      <w:r>
        <w:t xml:space="preserve">. This is due to Aptana not finding the right JRE. Following </w:t>
      </w:r>
      <w:hyperlink r:id="rId1231"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3743745B" w14:textId="77777777" w:rsidR="00C732A9" w:rsidRDefault="00C732A9" w:rsidP="00C732A9">
      <w:pPr>
        <w:pStyle w:val="Code"/>
      </w:pPr>
      <w:r>
        <w:t>-vm</w:t>
      </w:r>
    </w:p>
    <w:p w14:paraId="31D3A34C" w14:textId="77777777" w:rsidR="00C732A9" w:rsidRDefault="00C732A9" w:rsidP="00C732A9">
      <w:pPr>
        <w:pStyle w:val="Code"/>
      </w:pPr>
      <w:r w:rsidRPr="00372A50">
        <w:t>C:\Program Files (x86)\Java\jre7\bin</w:t>
      </w:r>
      <w:r>
        <w:t>\javaw.exe</w:t>
      </w:r>
    </w:p>
    <w:p w14:paraId="1F2C6517" w14:textId="77777777" w:rsidR="00C732A9" w:rsidRDefault="00C732A9" w:rsidP="008B6883">
      <w:pPr>
        <w:pStyle w:val="BodyText2"/>
      </w:pPr>
      <w:r>
        <w:t>Tried to change the JRE in the project to JRE1.7 but that didn’t fix the issue either.</w:t>
      </w:r>
    </w:p>
    <w:p w14:paraId="052EEBF7" w14:textId="77777777" w:rsidR="00C732A9" w:rsidRDefault="00C732A9" w:rsidP="008B6883">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232"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41F1694" w14:textId="77777777" w:rsidR="00C732A9" w:rsidRDefault="00C732A9" w:rsidP="00C732A9">
      <w:pPr>
        <w:pStyle w:val="Heading8"/>
      </w:pPr>
      <w:r>
        <w:t xml:space="preserve">jdk.tools 1.6 </w:t>
      </w:r>
    </w:p>
    <w:p w14:paraId="67B22047" w14:textId="77777777" w:rsidR="00C732A9" w:rsidRDefault="00C732A9" w:rsidP="008B6883">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233"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378D2F04" w14:textId="77777777" w:rsidR="00C732A9" w:rsidRDefault="00C732A9" w:rsidP="008B6883">
      <w:pPr>
        <w:pStyle w:val="BodyText2"/>
      </w:pPr>
      <w:r>
        <w:lastRenderedPageBreak/>
        <w:t xml:space="preserve">March 2015: After reinstalling Aptana 3.4.0 on my work PC I got this error. Following instructions </w:t>
      </w:r>
      <w:hyperlink r:id="rId1234" w:history="1">
        <w:r w:rsidRPr="00BE6789">
          <w:rPr>
            <w:rStyle w:val="Hyperlink"/>
          </w:rPr>
          <w:t>here</w:t>
        </w:r>
      </w:hyperlink>
      <w:r>
        <w:t xml:space="preserve"> and got the error to go away by adding this to the pom.xml:</w:t>
      </w:r>
    </w:p>
    <w:p w14:paraId="3E518385" w14:textId="77777777" w:rsidR="00C732A9" w:rsidRDefault="00C732A9" w:rsidP="00C732A9">
      <w:pPr>
        <w:pStyle w:val="Code"/>
      </w:pPr>
      <w:r>
        <w:t xml:space="preserve">  &lt;dependency&gt;</w:t>
      </w:r>
    </w:p>
    <w:p w14:paraId="582F61B4" w14:textId="77777777" w:rsidR="00C732A9" w:rsidRDefault="00C732A9" w:rsidP="00C732A9">
      <w:pPr>
        <w:pStyle w:val="Code"/>
      </w:pPr>
      <w:r>
        <w:t xml:space="preserve">    &lt;groupId&gt;jdk.tools&lt;/groupId&gt;</w:t>
      </w:r>
    </w:p>
    <w:p w14:paraId="2CC40ECF" w14:textId="77777777" w:rsidR="00C732A9" w:rsidRDefault="00C732A9" w:rsidP="00C732A9">
      <w:pPr>
        <w:pStyle w:val="Code"/>
      </w:pPr>
      <w:r>
        <w:t xml:space="preserve">    &lt;artifactId&gt;jdk.tools&lt;/artifactId&gt;</w:t>
      </w:r>
    </w:p>
    <w:p w14:paraId="7878DB8F" w14:textId="77777777" w:rsidR="00C732A9" w:rsidRDefault="00C732A9" w:rsidP="00C732A9">
      <w:pPr>
        <w:pStyle w:val="Code"/>
      </w:pPr>
      <w:r>
        <w:t xml:space="preserve">    &lt;version&gt;1.7.0_67&lt;/version&gt;</w:t>
      </w:r>
    </w:p>
    <w:p w14:paraId="4F8BFE46" w14:textId="77777777" w:rsidR="00C732A9" w:rsidRDefault="00C732A9" w:rsidP="00C732A9">
      <w:pPr>
        <w:pStyle w:val="Code"/>
      </w:pPr>
      <w:r>
        <w:t xml:space="preserve">    &lt;scope&gt;system&lt;/scope&gt;</w:t>
      </w:r>
    </w:p>
    <w:p w14:paraId="48A6B10D" w14:textId="77777777" w:rsidR="00C732A9" w:rsidRDefault="00C732A9" w:rsidP="00C732A9">
      <w:pPr>
        <w:pStyle w:val="Code"/>
      </w:pPr>
      <w:r>
        <w:t xml:space="preserve">    &lt;systemPath&gt;C:/Program Files/Java/jdk1.7.0_67/lib/tools.jar&lt;/systemPath&gt;</w:t>
      </w:r>
    </w:p>
    <w:p w14:paraId="3DE30F99" w14:textId="77777777" w:rsidR="00C732A9" w:rsidRDefault="00C732A9" w:rsidP="00C732A9">
      <w:pPr>
        <w:pStyle w:val="Code"/>
      </w:pPr>
      <w:r>
        <w:t>&lt;/dependency&gt;</w:t>
      </w:r>
    </w:p>
    <w:p w14:paraId="4ADA2C2F" w14:textId="77777777" w:rsidR="00C732A9" w:rsidRDefault="00C732A9" w:rsidP="008B6883">
      <w:pPr>
        <w:pStyle w:val="BodyText2"/>
      </w:pPr>
      <w:r>
        <w:t>This does compile now but I am getting WARNINGS that there are lots of overlapping classes in the output file.</w:t>
      </w:r>
    </w:p>
    <w:p w14:paraId="2EDDEB7B" w14:textId="77777777" w:rsidR="00C732A9" w:rsidRPr="00D97E4C" w:rsidRDefault="00C732A9" w:rsidP="008B6883">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9F9073" w14:textId="77777777" w:rsidR="00C732A9" w:rsidRDefault="00C732A9" w:rsidP="00C732A9">
      <w:pPr>
        <w:pStyle w:val="Heading7"/>
      </w:pPr>
      <w:r>
        <w:t>Compilation issues</w:t>
      </w:r>
    </w:p>
    <w:p w14:paraId="0E753930" w14:textId="77777777" w:rsidR="00C732A9" w:rsidRDefault="00C732A9" w:rsidP="00C732A9">
      <w:pPr>
        <w:pStyle w:val="Heading8"/>
      </w:pPr>
      <w:r w:rsidRPr="002512EC">
        <w:t>No compiler is provided in this environment</w:t>
      </w:r>
    </w:p>
    <w:p w14:paraId="421F9CC3" w14:textId="77777777" w:rsidR="00C732A9" w:rsidRDefault="00C732A9" w:rsidP="008B6883">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51CDB2C4" w14:textId="77777777" w:rsidR="00C732A9" w:rsidRDefault="00C732A9" w:rsidP="008B6883">
      <w:pPr>
        <w:pStyle w:val="BodyText2"/>
      </w:pPr>
      <w:r>
        <w:rPr>
          <w:noProof/>
          <w:lang w:bidi="ar-SA"/>
        </w:rPr>
        <w:drawing>
          <wp:inline distT="0" distB="0" distL="0" distR="0" wp14:anchorId="23EC1CE9" wp14:editId="341DD180">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5">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B4FDF72" w14:textId="77777777" w:rsidR="00C732A9" w:rsidRDefault="00C732A9" w:rsidP="00C732A9">
      <w:pPr>
        <w:pStyle w:val="Heading8"/>
      </w:pPr>
      <w:r w:rsidRPr="0078200D">
        <w:t>Unable to locate the Javac Compiler</w:t>
      </w:r>
    </w:p>
    <w:p w14:paraId="223BF4E1" w14:textId="77777777" w:rsidR="00C732A9" w:rsidRDefault="00C732A9" w:rsidP="008B6883">
      <w:pPr>
        <w:pStyle w:val="BodyText2"/>
      </w:pPr>
      <w:r>
        <w:t>On the work machine I was getting the following error when I tried to build install:</w:t>
      </w:r>
    </w:p>
    <w:p w14:paraId="712E14C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0FDF3916" w14:textId="77777777" w:rsidR="00C732A9" w:rsidRDefault="00C732A9" w:rsidP="008B6883">
      <w:pPr>
        <w:pStyle w:val="BodyText2"/>
      </w:pPr>
      <w:r>
        <w:t>To resolve this I right clicked on the JRE System Library node of the project then Properties and changed the JRE System Library from JavaSE-1.6 to JavaSE-1.7 (jdk1.7.0_51). Now it compiles. Or try the version jdk1.8.0_45 – Works!</w:t>
      </w:r>
    </w:p>
    <w:p w14:paraId="019DB5F8" w14:textId="77777777" w:rsidR="00C732A9" w:rsidRDefault="00C732A9" w:rsidP="00C732A9">
      <w:pPr>
        <w:pStyle w:val="Heading7"/>
      </w:pPr>
      <w:r>
        <w:t>Goals</w:t>
      </w:r>
    </w:p>
    <w:p w14:paraId="1A5AAEAF" w14:textId="77777777" w:rsidR="00C732A9" w:rsidRPr="00BD628E" w:rsidRDefault="00C732A9" w:rsidP="008B6883">
      <w:pPr>
        <w:pStyle w:val="BodyText2"/>
      </w:pPr>
      <w:r>
        <w:t xml:space="preserve">In Aptana and Maven you need to specify goals for successful builds. See </w:t>
      </w:r>
      <w:hyperlink r:id="rId1236" w:history="1">
        <w:r w:rsidRPr="00392810">
          <w:rPr>
            <w:rStyle w:val="Hyperlink"/>
          </w:rPr>
          <w:t>here</w:t>
        </w:r>
      </w:hyperlink>
      <w:r>
        <w:t xml:space="preserve"> for information on the Maven build lifecycle. You just enter a text string in the goal box – ‘clean install’ works.</w:t>
      </w:r>
    </w:p>
    <w:p w14:paraId="3B6B9858" w14:textId="77777777" w:rsidR="00C732A9" w:rsidRDefault="00C732A9" w:rsidP="00C732A9">
      <w:pPr>
        <w:pStyle w:val="Heading4"/>
      </w:pPr>
      <w:r>
        <w:t>Eclipse</w:t>
      </w:r>
    </w:p>
    <w:p w14:paraId="29C0440F" w14:textId="77777777" w:rsidR="00C732A9" w:rsidRDefault="00C732A9" w:rsidP="008B6883">
      <w:pPr>
        <w:pStyle w:val="BodyText2"/>
      </w:pPr>
      <w:r>
        <w:t xml:space="preserve">Installing on Windows from </w:t>
      </w:r>
      <w:hyperlink r:id="rId1237" w:history="1">
        <w:r w:rsidRPr="0037722F">
          <w:rPr>
            <w:rStyle w:val="Hyperlink"/>
          </w:rPr>
          <w:t>here</w:t>
        </w:r>
      </w:hyperlink>
      <w:r>
        <w:t>.</w:t>
      </w:r>
    </w:p>
    <w:p w14:paraId="4FFFAFFE" w14:textId="77777777" w:rsidR="00C732A9" w:rsidRDefault="00C732A9" w:rsidP="00C732A9">
      <w:pPr>
        <w:pStyle w:val="ListBullet"/>
      </w:pPr>
      <w:r>
        <w:lastRenderedPageBreak/>
        <w:t>Installing the Eclipse IDE for Java Developers</w:t>
      </w:r>
    </w:p>
    <w:p w14:paraId="1F0F7420" w14:textId="77777777" w:rsidR="00C732A9" w:rsidRDefault="00C732A9" w:rsidP="00C732A9">
      <w:pPr>
        <w:pStyle w:val="ListBullet"/>
      </w:pPr>
      <w:r>
        <w:t>Installing to ‘</w:t>
      </w:r>
      <w:r w:rsidRPr="00261BC7">
        <w:t>C:\Users\cottaan\eclipse\java-mars</w:t>
      </w:r>
      <w:r>
        <w:t>’ (no Admin permissions needed)</w:t>
      </w:r>
    </w:p>
    <w:p w14:paraId="2EE6A2BA" w14:textId="77777777" w:rsidR="00C732A9" w:rsidRDefault="00C732A9" w:rsidP="00C732A9">
      <w:pPr>
        <w:pStyle w:val="ListBullet"/>
      </w:pPr>
      <w:r>
        <w:t>Mars.2 version</w:t>
      </w:r>
    </w:p>
    <w:p w14:paraId="60FD8EC3" w14:textId="77777777" w:rsidR="00C732A9" w:rsidRPr="0037722F" w:rsidRDefault="00C732A9" w:rsidP="00C732A9">
      <w:pPr>
        <w:pStyle w:val="ListBullet"/>
      </w:pPr>
      <w:r>
        <w:t>Storing Eclipse projects in the default workspace (‘</w:t>
      </w:r>
      <w:r w:rsidRPr="00261BC7">
        <w:t>C:\Users\cottaan\workspace</w:t>
      </w:r>
      <w:r>
        <w:t>’)</w:t>
      </w:r>
    </w:p>
    <w:p w14:paraId="7A5ABCD5" w14:textId="77777777" w:rsidR="00C732A9" w:rsidRPr="008727C5" w:rsidRDefault="00C732A9" w:rsidP="00C732A9">
      <w:pPr>
        <w:pStyle w:val="Heading5"/>
      </w:pPr>
      <w:r>
        <w:t>Java Projects</w:t>
      </w:r>
    </w:p>
    <w:p w14:paraId="060B2A19" w14:textId="77777777" w:rsidR="00C732A9" w:rsidRDefault="00C732A9" w:rsidP="00C732A9">
      <w:pPr>
        <w:pStyle w:val="Heading6"/>
      </w:pPr>
      <w:r>
        <w:t>Compiling to a different JRE</w:t>
      </w:r>
    </w:p>
    <w:p w14:paraId="755AB827" w14:textId="77777777" w:rsidR="00C732A9" w:rsidRPr="008727C5" w:rsidRDefault="00C732A9" w:rsidP="008B6883">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t>Building the jar files</w:t>
      </w:r>
      <w:r>
        <w:fldChar w:fldCharType="end"/>
      </w:r>
      <w:r>
        <w:t>).</w:t>
      </w:r>
    </w:p>
    <w:p w14:paraId="34579D6A" w14:textId="77777777" w:rsidR="00C732A9" w:rsidRPr="000E5787" w:rsidRDefault="00C732A9" w:rsidP="00C732A9">
      <w:pPr>
        <w:pStyle w:val="Heading5"/>
      </w:pPr>
      <w:r w:rsidRPr="000E5787">
        <w:t>JavaScript Development Tools (JSDT)</w:t>
      </w:r>
    </w:p>
    <w:p w14:paraId="203EBF0E" w14:textId="77777777" w:rsidR="00C732A9" w:rsidRDefault="00C732A9" w:rsidP="008B6883">
      <w:pPr>
        <w:pStyle w:val="BodyText2"/>
      </w:pPr>
      <w:r>
        <w:t>From Eclipse Web Developer Tools.</w:t>
      </w:r>
    </w:p>
    <w:p w14:paraId="223443DF" w14:textId="77777777" w:rsidR="00C732A9" w:rsidRDefault="00C732A9" w:rsidP="008B6883">
      <w:pPr>
        <w:pStyle w:val="BodyText2"/>
      </w:pPr>
      <w:r>
        <w:t>15/12/16</w:t>
      </w:r>
      <w:r>
        <w:tab/>
        <w:t xml:space="preserve">Installing Web Development Tools </w:t>
      </w:r>
    </w:p>
    <w:p w14:paraId="4A1C75F0" w14:textId="77777777" w:rsidR="00C732A9" w:rsidRDefault="00C732A9" w:rsidP="00C732A9">
      <w:pPr>
        <w:pStyle w:val="Heading5"/>
      </w:pPr>
      <w:r>
        <w:t>PyDev</w:t>
      </w:r>
    </w:p>
    <w:p w14:paraId="40E54D4E" w14:textId="77777777" w:rsidR="00C732A9" w:rsidRPr="0059652C" w:rsidRDefault="00C732A9" w:rsidP="00C732A9">
      <w:pPr>
        <w:pStyle w:val="Heading6"/>
      </w:pPr>
      <w:r>
        <w:t>Installation</w:t>
      </w:r>
    </w:p>
    <w:p w14:paraId="37D3905D" w14:textId="77777777" w:rsidR="00C732A9" w:rsidRDefault="00C732A9" w:rsidP="00C732A9">
      <w:pPr>
        <w:pStyle w:val="ListBullet"/>
      </w:pPr>
      <w:r>
        <w:t xml:space="preserve">Following instructions on </w:t>
      </w:r>
      <w:hyperlink r:id="rId1238" w:history="1">
        <w:r w:rsidRPr="005D5A84">
          <w:rPr>
            <w:rStyle w:val="Hyperlink"/>
          </w:rPr>
          <w:t>this</w:t>
        </w:r>
      </w:hyperlink>
      <w:r>
        <w:t xml:space="preserve"> page</w:t>
      </w:r>
    </w:p>
    <w:p w14:paraId="4A561042" w14:textId="77777777" w:rsidR="00C732A9" w:rsidRDefault="00C732A9" w:rsidP="00C732A9">
      <w:pPr>
        <w:pStyle w:val="ListBullet"/>
      </w:pPr>
      <w:r>
        <w:t>Selected Pydev for Eclipse</w:t>
      </w:r>
    </w:p>
    <w:p w14:paraId="62BA90F6"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2A58172B" w14:textId="77777777" w:rsidR="00C732A9" w:rsidRDefault="00C732A9" w:rsidP="00C732A9">
      <w:pPr>
        <w:pStyle w:val="ListBullet"/>
      </w:pPr>
      <w:r>
        <w:t>Now after reopening I can see all my folders in the Package Explorer and the following</w:t>
      </w:r>
    </w:p>
    <w:p w14:paraId="107D9262" w14:textId="77777777" w:rsidR="00C732A9" w:rsidRDefault="00C732A9" w:rsidP="00C732A9">
      <w:pPr>
        <w:pStyle w:val="ListBullet"/>
      </w:pPr>
      <w:r>
        <w:rPr>
          <w:noProof/>
          <w:lang w:bidi="ar-SA"/>
        </w:rPr>
        <w:drawing>
          <wp:inline distT="0" distB="0" distL="0" distR="0" wp14:anchorId="65EF4672" wp14:editId="276E7DEC">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9">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3C657133" w14:textId="77777777" w:rsidR="00C732A9" w:rsidRDefault="00C732A9" w:rsidP="00C732A9">
      <w:pPr>
        <w:pStyle w:val="ListBullet"/>
      </w:pPr>
      <w:r>
        <w:t>Clicked on Apply</w:t>
      </w:r>
    </w:p>
    <w:p w14:paraId="1AB482D4" w14:textId="77777777" w:rsidR="00C732A9" w:rsidRDefault="00C732A9" w:rsidP="00C732A9">
      <w:pPr>
        <w:pStyle w:val="ListBullet"/>
      </w:pPr>
      <w:r>
        <w:t>All works fine. Uninstalling Aptana</w:t>
      </w:r>
    </w:p>
    <w:p w14:paraId="1A0BB591" w14:textId="77777777" w:rsidR="00C732A9" w:rsidRDefault="00C732A9" w:rsidP="00C732A9">
      <w:pPr>
        <w:pStyle w:val="Heading6"/>
      </w:pPr>
      <w:r>
        <w:t>Interactive Console</w:t>
      </w:r>
    </w:p>
    <w:p w14:paraId="4E413824" w14:textId="77777777" w:rsidR="00C732A9" w:rsidRPr="0059652C" w:rsidRDefault="00C732A9" w:rsidP="008B6883">
      <w:pPr>
        <w:pStyle w:val="BodyText2"/>
      </w:pPr>
      <w:r>
        <w:t>Can be used to run Python from anywhere in Pydev. Shortcut is F2 or Ctrl+Alt+ENTER.</w:t>
      </w:r>
    </w:p>
    <w:p w14:paraId="3713AD52" w14:textId="77777777" w:rsidR="00C732A9" w:rsidRDefault="00C732A9" w:rsidP="00C732A9">
      <w:pPr>
        <w:pStyle w:val="Heading6"/>
      </w:pPr>
      <w:r>
        <w:t>Issues</w:t>
      </w:r>
    </w:p>
    <w:p w14:paraId="08ED0061" w14:textId="77777777" w:rsidR="00C732A9" w:rsidRPr="005D1E49" w:rsidRDefault="00C732A9" w:rsidP="00C732A9">
      <w:pPr>
        <w:pStyle w:val="Heading7"/>
      </w:pPr>
      <w:r>
        <w:t>Undefined variable from import:&lt;whatever&gt;’</w:t>
      </w:r>
    </w:p>
    <w:p w14:paraId="073437B3" w14:textId="77777777" w:rsidR="00C732A9" w:rsidRDefault="00C732A9" w:rsidP="008B6883">
      <w:pPr>
        <w:pStyle w:val="BodyText2"/>
      </w:pPr>
      <w:r>
        <w:t>ee.Reducer is showing as a compilation error: ‘undefined variable from import:reducer’. This is because it can’t find the class at compile time. You can force it to ignore this error by changing the Pydev configuration:</w:t>
      </w:r>
    </w:p>
    <w:p w14:paraId="794972D0" w14:textId="77777777" w:rsidR="00C732A9" w:rsidRDefault="00C732A9" w:rsidP="00C732A9">
      <w:pPr>
        <w:pStyle w:val="ListBullet"/>
      </w:pPr>
      <w:r>
        <w:t>Window -&gt; Preferences -&gt; PyDev -&gt; Editor -&gt; Code Analysis -&gt; Undefined -&gt; Undefined Variable From Import -&gt; Ignore</w:t>
      </w:r>
    </w:p>
    <w:p w14:paraId="11C69CE3" w14:textId="77777777" w:rsidR="00C732A9" w:rsidRPr="005D1E49" w:rsidRDefault="00C732A9" w:rsidP="00C732A9">
      <w:pPr>
        <w:pStyle w:val="ListBullet"/>
      </w:pPr>
      <w:r>
        <w:t>Close and reopen eclipse</w:t>
      </w:r>
    </w:p>
    <w:p w14:paraId="0B7D65BE" w14:textId="77777777" w:rsidR="00C732A9" w:rsidRDefault="00C732A9" w:rsidP="00C732A9">
      <w:pPr>
        <w:pStyle w:val="Heading7"/>
      </w:pPr>
      <w:r>
        <w:t>URL Request limit</w:t>
      </w:r>
    </w:p>
    <w:p w14:paraId="64B4E31E" w14:textId="77777777" w:rsidR="00C732A9" w:rsidRPr="004B6246" w:rsidRDefault="00C732A9" w:rsidP="008B6883">
      <w:pPr>
        <w:pStyle w:val="BodyText2"/>
      </w:pPr>
      <w:r>
        <w:t>Google App Engine has a limit of 2048 characters on the url so any long requests will fail with ‘Error: Bad Request Your client has issued a malformed or illegal request’. Use POST instead.</w:t>
      </w:r>
    </w:p>
    <w:p w14:paraId="0A79DF7A" w14:textId="77777777" w:rsidR="00C732A9" w:rsidRDefault="00C732A9" w:rsidP="00C732A9">
      <w:pPr>
        <w:pStyle w:val="Heading5"/>
      </w:pPr>
      <w:r>
        <w:lastRenderedPageBreak/>
        <w:t>Remote System Explorer Client Runtime</w:t>
      </w:r>
      <w:r>
        <w:tab/>
      </w:r>
    </w:p>
    <w:p w14:paraId="007EFC2E" w14:textId="77777777" w:rsidR="00C732A9" w:rsidRDefault="00C732A9" w:rsidP="008B6883">
      <w:pPr>
        <w:pStyle w:val="BodyText2"/>
      </w:pPr>
      <w:r>
        <w:t>From the Mars updates.</w:t>
      </w:r>
    </w:p>
    <w:p w14:paraId="229D0E4F" w14:textId="77777777" w:rsidR="00C732A9" w:rsidRDefault="00C732A9" w:rsidP="00C732A9">
      <w:pPr>
        <w:pStyle w:val="Heading5"/>
      </w:pPr>
      <w:r>
        <w:t>Run configurations</w:t>
      </w:r>
    </w:p>
    <w:p w14:paraId="7E3ABCDF" w14:textId="77777777" w:rsidR="00C732A9" w:rsidRDefault="00C732A9" w:rsidP="00C732A9">
      <w:pPr>
        <w:pStyle w:val="Heading6"/>
      </w:pPr>
      <w:r>
        <w:t>Web projects</w:t>
      </w:r>
    </w:p>
    <w:p w14:paraId="2E6CA9FE" w14:textId="77777777" w:rsidR="00C732A9" w:rsidRPr="00223EA5" w:rsidRDefault="00C732A9" w:rsidP="008B6883">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19C23198" w14:textId="77777777" w:rsidR="00C732A9" w:rsidRDefault="00C732A9" w:rsidP="00C732A9">
      <w:pPr>
        <w:pStyle w:val="Heading5"/>
      </w:pPr>
      <w:r>
        <w:t>Servers</w:t>
      </w:r>
    </w:p>
    <w:p w14:paraId="49F55029" w14:textId="77777777" w:rsidR="00C732A9" w:rsidRDefault="00C732A9" w:rsidP="00C732A9">
      <w:pPr>
        <w:pStyle w:val="Heading6"/>
      </w:pPr>
      <w:r>
        <w:t>Apache Tomcat 8</w:t>
      </w:r>
    </w:p>
    <w:p w14:paraId="63111AB8" w14:textId="77777777" w:rsidR="00C732A9" w:rsidRPr="004177D7" w:rsidRDefault="00C732A9" w:rsidP="00C732A9">
      <w:pPr>
        <w:pStyle w:val="Heading7"/>
      </w:pPr>
      <w:r>
        <w:t>Installing</w:t>
      </w:r>
    </w:p>
    <w:p w14:paraId="223AFF47" w14:textId="77777777" w:rsidR="00C732A9" w:rsidRDefault="00C732A9" w:rsidP="008B6883">
      <w:pPr>
        <w:pStyle w:val="BodyText2"/>
      </w:pPr>
      <w:r>
        <w:t xml:space="preserve">Following this guide </w:t>
      </w:r>
      <w:hyperlink r:id="rId1240" w:history="1">
        <w:r w:rsidRPr="00F21B98">
          <w:rPr>
            <w:rStyle w:val="Hyperlink"/>
          </w:rPr>
          <w:t>here</w:t>
        </w:r>
      </w:hyperlink>
      <w:r>
        <w:t xml:space="preserve">. Downloading zip for Windows </w:t>
      </w:r>
      <w:hyperlink r:id="rId1241"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4C6018FD" w14:textId="77777777" w:rsidR="00C732A9" w:rsidRDefault="00C732A9" w:rsidP="00C732A9">
      <w:pPr>
        <w:pStyle w:val="ListBullet2"/>
      </w:pPr>
      <w:r>
        <w:t>Right click on the Tomcat on the tab "Servers" -&gt; Properties -&gt; Switch Location -&gt; OK.</w:t>
      </w:r>
    </w:p>
    <w:p w14:paraId="1DAB85B8" w14:textId="77777777" w:rsidR="00C732A9" w:rsidRDefault="00C732A9" w:rsidP="00C732A9">
      <w:pPr>
        <w:pStyle w:val="ListBullet2"/>
      </w:pPr>
      <w:r>
        <w:t>Double click on the Tomcat on the tab "Servers" -&gt; On the tab "Server Locations" you must choose "use Tomcat installation" -&gt;Save.</w:t>
      </w:r>
    </w:p>
    <w:p w14:paraId="58359538" w14:textId="77777777" w:rsidR="00C732A9" w:rsidRDefault="00C732A9" w:rsidP="00C732A9">
      <w:pPr>
        <w:pStyle w:val="ListBullet2"/>
      </w:pPr>
      <w:r>
        <w:t>Deploy Path: webapps.</w:t>
      </w:r>
    </w:p>
    <w:p w14:paraId="1AAA7A16" w14:textId="77777777" w:rsidR="00C732A9" w:rsidRDefault="00C732A9" w:rsidP="008B6883">
      <w:pPr>
        <w:pStyle w:val="BodyText2"/>
      </w:pPr>
      <w:r>
        <w:t xml:space="preserve">Now if you go to </w:t>
      </w:r>
      <w:hyperlink r:id="rId1242"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91A5152" w14:textId="77777777" w:rsidR="00C732A9" w:rsidRDefault="00C732A9" w:rsidP="00C732A9">
      <w:pPr>
        <w:pStyle w:val="Code"/>
      </w:pPr>
      <w:r>
        <w:t>&lt;role rolename="manager-gui"/&gt;</w:t>
      </w:r>
    </w:p>
    <w:p w14:paraId="21AE7A87" w14:textId="77777777" w:rsidR="00C732A9" w:rsidRDefault="00C732A9" w:rsidP="00C732A9">
      <w:pPr>
        <w:pStyle w:val="Code"/>
      </w:pPr>
      <w:r>
        <w:t>&lt;user username="admin" password="password" roles="manager-gui"/&gt;</w:t>
      </w:r>
    </w:p>
    <w:p w14:paraId="3D9F4850" w14:textId="77777777" w:rsidR="00C732A9" w:rsidRDefault="00C732A9" w:rsidP="008B6883">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22A5F28A" w14:textId="77777777" w:rsidR="00C732A9" w:rsidRDefault="00C732A9" w:rsidP="00C732A9">
      <w:pPr>
        <w:pStyle w:val="Heading7"/>
      </w:pPr>
      <w:r>
        <w:t>Configuring user applications</w:t>
      </w:r>
    </w:p>
    <w:p w14:paraId="53566AED" w14:textId="77777777" w:rsidR="00C732A9" w:rsidRDefault="00C732A9" w:rsidP="008B6883">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550FB49" w14:textId="77777777" w:rsidR="00C732A9" w:rsidRDefault="00C732A9" w:rsidP="00C732A9">
      <w:pPr>
        <w:pStyle w:val="Code"/>
      </w:pPr>
      <w:r w:rsidRPr="006413E2">
        <w:t>&lt;?xml version='1.0' encoding='utf-8'?&gt; &lt;Context docBase="E:\cottaan\My Documents\github repos\gee_spectral_library_builder"&gt;&lt;/Context&gt;</w:t>
      </w:r>
    </w:p>
    <w:p w14:paraId="7EC4FCA7" w14:textId="77777777" w:rsidR="00C732A9" w:rsidRDefault="00C732A9" w:rsidP="008B6883">
      <w:pPr>
        <w:pStyle w:val="BodyText2"/>
      </w:pPr>
      <w:r>
        <w:t xml:space="preserve">Then this opens correctly: </w:t>
      </w:r>
      <w:hyperlink r:id="rId1243" w:history="1">
        <w:r w:rsidRPr="000A6160">
          <w:rPr>
            <w:rStyle w:val="Hyperlink"/>
          </w:rPr>
          <w:t>http://localhost:8080/gee_spectral_library_builder/</w:t>
        </w:r>
      </w:hyperlink>
      <w:r>
        <w:t xml:space="preserve"> </w:t>
      </w:r>
    </w:p>
    <w:p w14:paraId="661D8A67" w14:textId="77777777" w:rsidR="00C732A9" w:rsidRDefault="00C732A9" w:rsidP="00C732A9">
      <w:pPr>
        <w:pStyle w:val="Heading7"/>
      </w:pPr>
      <w:r>
        <w:t>Running Tomcat on another port</w:t>
      </w:r>
    </w:p>
    <w:p w14:paraId="16537573" w14:textId="77777777" w:rsidR="00C732A9" w:rsidRPr="00275573" w:rsidRDefault="00C732A9" w:rsidP="008B6883">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1ACD8310" w14:textId="77777777" w:rsidR="00C732A9" w:rsidRDefault="00C732A9" w:rsidP="00C732A9">
      <w:pPr>
        <w:pStyle w:val="Heading7"/>
      </w:pPr>
      <w:r>
        <w:t>Setting up SSL</w:t>
      </w:r>
    </w:p>
    <w:p w14:paraId="5929BED3" w14:textId="77777777" w:rsidR="00C732A9" w:rsidRDefault="00C732A9" w:rsidP="008B6883">
      <w:pPr>
        <w:pStyle w:val="BodyText2"/>
      </w:pPr>
      <w:r>
        <w:t xml:space="preserve">In order to use the Dojo FlickrRESTStore I need to set up SSL on my localhost. Following instructions </w:t>
      </w:r>
      <w:hyperlink r:id="rId1244" w:history="1">
        <w:r w:rsidRPr="00350C35">
          <w:rPr>
            <w:rStyle w:val="Hyperlink"/>
          </w:rPr>
          <w:t>here</w:t>
        </w:r>
      </w:hyperlink>
      <w:r>
        <w:t xml:space="preserve"> on how to do it.</w:t>
      </w:r>
    </w:p>
    <w:p w14:paraId="318A7F77" w14:textId="77777777" w:rsidR="00C732A9" w:rsidRDefault="00C732A9" w:rsidP="00C732A9">
      <w:pPr>
        <w:pStyle w:val="Unix"/>
      </w:pPr>
      <w:r w:rsidRPr="00350C35">
        <w:t>C:\Program Files\Java\jdk1.8.0_91\bin&gt;keytool  -genkey -alias tomcat -keyalg RSA</w:t>
      </w:r>
    </w:p>
    <w:p w14:paraId="2948D7C4" w14:textId="77777777" w:rsidR="00C732A9" w:rsidRDefault="00C732A9" w:rsidP="00C732A9">
      <w:pPr>
        <w:pStyle w:val="Unix"/>
      </w:pPr>
      <w:r>
        <w:t>password: thargal88</w:t>
      </w:r>
    </w:p>
    <w:p w14:paraId="6A8A4461" w14:textId="77777777" w:rsidR="00C732A9" w:rsidRDefault="00C732A9" w:rsidP="00C732A9">
      <w:pPr>
        <w:pStyle w:val="Unix"/>
      </w:pPr>
      <w:r>
        <w:t>..and for Tomcat</w:t>
      </w:r>
    </w:p>
    <w:p w14:paraId="556E36B2" w14:textId="77777777" w:rsidR="00C732A9" w:rsidRDefault="00C732A9" w:rsidP="008B6883">
      <w:pPr>
        <w:pStyle w:val="BodyText2"/>
      </w:pPr>
      <w:r>
        <w:t>Then answered lots of questions and it finished and created a new file in ‘</w:t>
      </w:r>
      <w:r w:rsidRPr="009A04BC">
        <w:t>C:\Users\cottaan</w:t>
      </w:r>
      <w:r>
        <w:t>\.keystore’.</w:t>
      </w:r>
    </w:p>
    <w:p w14:paraId="0035355E" w14:textId="77777777" w:rsidR="00C732A9" w:rsidRDefault="00C732A9" w:rsidP="008B6883">
      <w:pPr>
        <w:pStyle w:val="BodyText2"/>
      </w:pPr>
      <w:r>
        <w:lastRenderedPageBreak/>
        <w:t>In ‘</w:t>
      </w:r>
      <w:r w:rsidRPr="000D5FFD">
        <w:t>E:\cottaan\My Documents\Downloads\apache-tomcat-8.0.32\conf</w:t>
      </w:r>
      <w:r>
        <w:t xml:space="preserve">\server.xml’ uncommented lines 77-79. Restarted Apache and tried </w:t>
      </w:r>
      <w:hyperlink r:id="rId1245"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144CFD71" w14:textId="77777777" w:rsidR="00C732A9" w:rsidRDefault="00C732A9" w:rsidP="008B6883">
      <w:pPr>
        <w:pStyle w:val="BodyText2"/>
      </w:pPr>
      <w:r w:rsidRPr="001807D2">
        <w:t>keystoreFile="${user.home}/.keystore" keystorePass="password"</w:t>
      </w:r>
    </w:p>
    <w:p w14:paraId="68A3848F" w14:textId="77777777" w:rsidR="00C732A9" w:rsidRDefault="00C732A9" w:rsidP="008B6883">
      <w:pPr>
        <w:pStyle w:val="BodyText2"/>
      </w:pPr>
      <w:r>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421461C" w14:textId="77777777" w:rsidR="00C732A9" w:rsidRPr="00350C35" w:rsidRDefault="00C732A9" w:rsidP="008B6883">
      <w:pPr>
        <w:pStyle w:val="BodyText2"/>
      </w:pPr>
      <w:r>
        <w:t xml:space="preserve">Now all requests have to be through </w:t>
      </w:r>
      <w:hyperlink r:id="rId1246" w:history="1">
        <w:r w:rsidRPr="00627696">
          <w:rPr>
            <w:rStyle w:val="Hyperlink"/>
          </w:rPr>
          <w:t>https://localhost:8443/leaflet_map/index.html</w:t>
        </w:r>
      </w:hyperlink>
      <w:r>
        <w:t xml:space="preserve"> and not localhost:8181 </w:t>
      </w:r>
    </w:p>
    <w:p w14:paraId="6B8B7C42" w14:textId="77777777" w:rsidR="00C732A9" w:rsidRDefault="00C732A9" w:rsidP="00C732A9">
      <w:pPr>
        <w:pStyle w:val="Heading5"/>
      </w:pPr>
      <w:r>
        <w:t xml:space="preserve">Web Tools Platform </w:t>
      </w:r>
    </w:p>
    <w:p w14:paraId="612AD2E1" w14:textId="77777777" w:rsidR="00C732A9" w:rsidRPr="00AF14FE" w:rsidRDefault="00C732A9" w:rsidP="008B6883">
      <w:pPr>
        <w:pStyle w:val="BodyText2"/>
      </w:pPr>
      <w:r>
        <w:t>Installing Web Tools Platform (WTP) 3.7.2 as I hope it includes a lightweight Web Server for Eclipse.</w:t>
      </w:r>
    </w:p>
    <w:p w14:paraId="42E8F8F3" w14:textId="77777777" w:rsidR="00C732A9" w:rsidRDefault="00C732A9" w:rsidP="00C732A9">
      <w:pPr>
        <w:pStyle w:val="Heading6"/>
      </w:pPr>
      <w:r>
        <w:t>Servers</w:t>
      </w:r>
    </w:p>
    <w:p w14:paraId="7EA35BBD" w14:textId="77777777" w:rsidR="00C732A9" w:rsidRPr="00987CE7" w:rsidRDefault="00C732A9" w:rsidP="008B6883">
      <w:pPr>
        <w:pStyle w:val="BodyText2"/>
      </w:pPr>
      <w:r>
        <w:t xml:space="preserve">Following the guide </w:t>
      </w:r>
      <w:hyperlink r:id="rId1247" w:history="1">
        <w:r w:rsidRPr="00987CE7">
          <w:rPr>
            <w:rStyle w:val="Hyperlink"/>
          </w:rPr>
          <w:t>here</w:t>
        </w:r>
      </w:hyperlink>
      <w:r>
        <w:t xml:space="preserve"> to install a new Server.</w:t>
      </w:r>
    </w:p>
    <w:p w14:paraId="5C035D37" w14:textId="77777777" w:rsidR="00C732A9" w:rsidRDefault="00C732A9" w:rsidP="00C732A9">
      <w:pPr>
        <w:pStyle w:val="Heading5"/>
      </w:pPr>
      <w:r>
        <w:t>Issues</w:t>
      </w:r>
    </w:p>
    <w:p w14:paraId="081BF50E" w14:textId="77777777" w:rsidR="00C732A9" w:rsidRDefault="00C732A9" w:rsidP="00C732A9">
      <w:pPr>
        <w:pStyle w:val="Heading6"/>
      </w:pPr>
      <w:r>
        <w:t>Launch errors</w:t>
      </w:r>
    </w:p>
    <w:p w14:paraId="3394C70B" w14:textId="77777777" w:rsidR="00C732A9" w:rsidRDefault="00C732A9" w:rsidP="00C732A9">
      <w:pPr>
        <w:pStyle w:val="Heading7"/>
      </w:pPr>
      <w:r>
        <w:t>Java runtime not available</w:t>
      </w:r>
    </w:p>
    <w:p w14:paraId="6DA4CA3C" w14:textId="77777777" w:rsidR="00C732A9" w:rsidRPr="00CD4447" w:rsidRDefault="00C732A9" w:rsidP="008B6883">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01BA82BA" w14:textId="25A3392D" w:rsidR="00C732A9" w:rsidRDefault="00C732A9" w:rsidP="00C732A9">
      <w:pPr>
        <w:pStyle w:val="Heading4"/>
      </w:pPr>
      <w:r>
        <w:t>PyCharm</w:t>
      </w:r>
    </w:p>
    <w:p w14:paraId="01D54D31" w14:textId="36FC6520" w:rsidR="00C732A9" w:rsidRDefault="00C732A9" w:rsidP="00C732A9">
      <w:pPr>
        <w:pStyle w:val="Heading5"/>
      </w:pPr>
      <w:r>
        <w:t>Code Completion</w:t>
      </w:r>
    </w:p>
    <w:p w14:paraId="3A82EBDD" w14:textId="77777777" w:rsidR="001D4A97" w:rsidRDefault="00C732A9" w:rsidP="008B6883">
      <w:pPr>
        <w:pStyle w:val="BodyText2"/>
      </w:pPr>
      <w:r>
        <w:t>To get code completion working for arcpy</w:t>
      </w:r>
      <w:r w:rsidR="001D4A97">
        <w:t>:</w:t>
      </w:r>
    </w:p>
    <w:p w14:paraId="029D9BC0" w14:textId="0004EF11" w:rsidR="001D4A97" w:rsidRDefault="00B874D5" w:rsidP="001D4A97">
      <w:pPr>
        <w:pStyle w:val="ListBullet"/>
      </w:pPr>
      <w:r>
        <w:t>M</w:t>
      </w:r>
      <w:r w:rsidR="001D4A97">
        <w:t>ake sure you have a reference to the python executeable (e.g. for ArcGIS Pro it is '</w:t>
      </w:r>
      <w:r w:rsidR="001D4A97" w:rsidRPr="006A280C">
        <w:t>C:\Program Files\ArcGIS\Pro\bin\Python\envs\arcgispro-py3</w:t>
      </w:r>
      <w:r w:rsidR="001D4A97">
        <w:t>\python.exe')</w:t>
      </w:r>
    </w:p>
    <w:p w14:paraId="0BC05E09" w14:textId="3C9F7E58" w:rsidR="00C732A9" w:rsidRPr="00C732A9" w:rsidRDefault="00B874D5" w:rsidP="001D4A97">
      <w:pPr>
        <w:pStyle w:val="ListBullet"/>
      </w:pPr>
      <w:r>
        <w:t>I</w:t>
      </w:r>
      <w:r w:rsidR="00C732A9">
        <w:t>mport arcpy and then run it</w:t>
      </w:r>
      <w:r w:rsidR="001D4A97">
        <w:t xml:space="preserve"> -</w:t>
      </w:r>
      <w:r w:rsidR="00C732A9">
        <w:t xml:space="preserve"> </w:t>
      </w:r>
      <w:r w:rsidR="001D4A97">
        <w:t>i</w:t>
      </w:r>
      <w:r w:rsidR="00C732A9">
        <w:t>t seems to need to load the library in order for CC to work.</w:t>
      </w:r>
    </w:p>
    <w:p w14:paraId="2F744ABA" w14:textId="583EDB2E" w:rsidR="00DA37FD" w:rsidRDefault="00DA37FD" w:rsidP="00DA37FD">
      <w:pPr>
        <w:pStyle w:val="Heading5"/>
      </w:pPr>
      <w:r>
        <w:t>Issues</w:t>
      </w:r>
    </w:p>
    <w:p w14:paraId="3AC93922" w14:textId="50F0D11B" w:rsidR="00DA37FD" w:rsidRDefault="00DA37FD" w:rsidP="00DA37FD">
      <w:pPr>
        <w:pStyle w:val="Heading6"/>
      </w:pPr>
      <w:r>
        <w:t>Connecting to GitHub</w:t>
      </w:r>
    </w:p>
    <w:p w14:paraId="4192CAB5" w14:textId="46D75716" w:rsidR="00DA37FD" w:rsidRPr="00DA37FD" w:rsidRDefault="00DA37FD" w:rsidP="00DA37FD">
      <w:pPr>
        <w:pStyle w:val="Heading7"/>
      </w:pPr>
      <w:r>
        <w:t>Connection Refused</w:t>
      </w:r>
    </w:p>
    <w:p w14:paraId="54A19548" w14:textId="7F3A8E96" w:rsidR="00DA37FD" w:rsidRDefault="00DA37FD" w:rsidP="008B6883">
      <w:pPr>
        <w:pStyle w:val="BodyText2"/>
      </w:pPr>
      <w:r>
        <w:t xml:space="preserve">Connection refused. Need to configure to use the proxy. See </w:t>
      </w:r>
      <w:hyperlink w:anchor="_In_PyCharm" w:history="1">
        <w:r w:rsidRPr="00DA37FD">
          <w:rPr>
            <w:rStyle w:val="Hyperlink"/>
          </w:rPr>
          <w:t>In PyCharm</w:t>
        </w:r>
      </w:hyperlink>
      <w:r>
        <w:t>.</w:t>
      </w:r>
    </w:p>
    <w:p w14:paraId="047D0070" w14:textId="0C46FD23" w:rsidR="00DA37FD" w:rsidRDefault="00DA37FD" w:rsidP="00DA37FD">
      <w:pPr>
        <w:pStyle w:val="Heading7"/>
      </w:pPr>
      <w:r>
        <w:t>Git Pull Failed</w:t>
      </w:r>
    </w:p>
    <w:p w14:paraId="1A69CCBB" w14:textId="540D1BD6" w:rsidR="00DA37FD" w:rsidRDefault="00DA37FD" w:rsidP="008B6883">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15F1C1C7" w14:textId="09DF501D" w:rsidR="00DA37FD" w:rsidRDefault="00DA37FD" w:rsidP="008B6883">
      <w:pPr>
        <w:pStyle w:val="BodyText2"/>
      </w:pPr>
      <w:r>
        <w:t>If you look at the Version Control console window you will see an error like:</w:t>
      </w:r>
    </w:p>
    <w:p w14:paraId="51388A12" w14:textId="77777777" w:rsidR="00DA37FD" w:rsidRDefault="00DA37FD" w:rsidP="00DA37FD">
      <w:pPr>
        <w:pStyle w:val="GPError"/>
      </w:pPr>
      <w:r>
        <w:t>14:51:11.116: [python] git -c core.quotepath=false -c log.showSignature=false pull --progress --no-stat -v --progress origin master</w:t>
      </w:r>
    </w:p>
    <w:p w14:paraId="0115A697" w14:textId="77777777" w:rsidR="00DA37FD" w:rsidRDefault="00DA37FD" w:rsidP="00DA37FD">
      <w:pPr>
        <w:pStyle w:val="GPError"/>
      </w:pPr>
      <w:r>
        <w:t>fatal: AggregateException encountered.</w:t>
      </w:r>
    </w:p>
    <w:p w14:paraId="36A49E5C" w14:textId="77777777" w:rsidR="00DA37FD" w:rsidRDefault="00DA37FD" w:rsidP="00DA37FD">
      <w:pPr>
        <w:pStyle w:val="GPError"/>
      </w:pPr>
      <w:r>
        <w:t xml:space="preserve">   One or more errors occurred.</w:t>
      </w:r>
    </w:p>
    <w:p w14:paraId="645C0F67" w14:textId="77777777" w:rsidR="00DA37FD" w:rsidRDefault="00DA37FD" w:rsidP="00DA37FD">
      <w:pPr>
        <w:pStyle w:val="GPError"/>
      </w:pPr>
      <w:r>
        <w:t>This program is blocked by group policy. For more information, contact your system administrator.</w:t>
      </w:r>
    </w:p>
    <w:p w14:paraId="3AC7E1DF" w14:textId="77777777" w:rsidR="00DA37FD" w:rsidRDefault="00DA37FD" w:rsidP="00DA37FD">
      <w:pPr>
        <w:pStyle w:val="GPError"/>
      </w:pPr>
      <w:r>
        <w:lastRenderedPageBreak/>
        <w:t>error: unable to read askpass response from 'C:\Users\cottaan\.PyCharmCE2017.2\system\tmp\intellij-git-askpass.bat'</w:t>
      </w:r>
    </w:p>
    <w:p w14:paraId="213100BB" w14:textId="77777777" w:rsidR="00DA37FD" w:rsidRDefault="00DA37FD" w:rsidP="00DA37FD">
      <w:pPr>
        <w:pStyle w:val="GPError"/>
      </w:pPr>
      <w:r>
        <w:t>bash: /dev/tty: No such device or address</w:t>
      </w:r>
    </w:p>
    <w:p w14:paraId="6FF5BBCE" w14:textId="77777777" w:rsidR="00DA37FD" w:rsidRDefault="00DA37FD" w:rsidP="00DA37FD">
      <w:pPr>
        <w:pStyle w:val="GPError"/>
      </w:pPr>
      <w:r>
        <w:t>error: failed to execute prompt script (exit code 1)</w:t>
      </w:r>
    </w:p>
    <w:p w14:paraId="57112A79" w14:textId="4BDE4E9C" w:rsidR="00DA37FD" w:rsidRDefault="00DA37FD" w:rsidP="00DA37FD">
      <w:pPr>
        <w:pStyle w:val="GPError"/>
      </w:pPr>
      <w:r>
        <w:t>fatal: could not read Username for 'https://github.com': No error</w:t>
      </w:r>
    </w:p>
    <w:p w14:paraId="2A7A89D8" w14:textId="6AC6B6DF" w:rsidR="00DA37FD" w:rsidRPr="00DA37FD" w:rsidRDefault="00DA37FD" w:rsidP="008B6883">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r w:rsidR="004D4928">
        <w:t>However, once I had set up automatically entering the user/password for TortoiseGit it now seems to push OK!</w:t>
      </w:r>
    </w:p>
    <w:p w14:paraId="18E34608" w14:textId="77777777" w:rsidR="004B461D" w:rsidRDefault="004B461D" w:rsidP="0034374E">
      <w:pPr>
        <w:pStyle w:val="Heading3"/>
      </w:pPr>
      <w:r>
        <w:t>Microsoft Office</w:t>
      </w:r>
    </w:p>
    <w:p w14:paraId="0DCB0C85" w14:textId="77777777" w:rsidR="004B461D" w:rsidRDefault="004B461D" w:rsidP="007D2F52">
      <w:pPr>
        <w:pStyle w:val="Heading4"/>
      </w:pPr>
      <w:r>
        <w:t>Excel</w:t>
      </w:r>
    </w:p>
    <w:p w14:paraId="41ABFDF1" w14:textId="77777777" w:rsidR="004B461D" w:rsidRDefault="004B461D" w:rsidP="008B6883">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8B6883">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8B6883">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8B6883">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8B6883">
      <w:pPr>
        <w:pStyle w:val="BodyText2"/>
      </w:pPr>
      <w:r>
        <w:t>Is easy:</w:t>
      </w:r>
    </w:p>
    <w:p w14:paraId="39289691" w14:textId="126457BD" w:rsidR="001874DC" w:rsidRDefault="001874DC" w:rsidP="002578F7">
      <w:pPr>
        <w:pStyle w:val="ListNumber"/>
        <w:numPr>
          <w:ilvl w:val="0"/>
          <w:numId w:val="33"/>
        </w:numPr>
      </w:pPr>
      <w:r>
        <w:t>Click on Add WMS/WMTS Layer…</w:t>
      </w:r>
    </w:p>
    <w:p w14:paraId="780B0600" w14:textId="063643AD" w:rsidR="001874DC" w:rsidRDefault="001874DC" w:rsidP="002578F7">
      <w:pPr>
        <w:pStyle w:val="ListNumber"/>
        <w:numPr>
          <w:ilvl w:val="0"/>
          <w:numId w:val="33"/>
        </w:numPr>
      </w:pPr>
      <w:r>
        <w:t xml:space="preserve">Click on New and add the following in the url box: </w:t>
      </w:r>
      <w:hyperlink r:id="rId1248" w:history="1">
        <w:r w:rsidRPr="00661657">
          <w:rPr>
            <w:rStyle w:val="Hyperlink"/>
          </w:rPr>
          <w:t>http://services.arcgisonline.com/arcgis/rest/services/World_Topo_Map/MapServer/WMTS/</w:t>
        </w:r>
      </w:hyperlink>
    </w:p>
    <w:p w14:paraId="49928FA8" w14:textId="1E581AD5" w:rsidR="001874DC" w:rsidRPr="001874DC" w:rsidRDefault="001874DC" w:rsidP="002578F7">
      <w:pPr>
        <w:pStyle w:val="ListNumber"/>
        <w:numPr>
          <w:ilvl w:val="0"/>
          <w:numId w:val="33"/>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8B6883">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8B6883">
      <w:pPr>
        <w:pStyle w:val="BodyText2"/>
      </w:pPr>
    </w:p>
    <w:p w14:paraId="18AEE9D7" w14:textId="7F519A11" w:rsidR="0001507A" w:rsidRDefault="0001507A" w:rsidP="000E5536">
      <w:pPr>
        <w:pStyle w:val="Heading5"/>
      </w:pPr>
      <w:r>
        <w:t>API</w:t>
      </w:r>
    </w:p>
    <w:p w14:paraId="094D8E1D" w14:textId="2DCB1B23" w:rsidR="0001507A" w:rsidRPr="0001507A" w:rsidRDefault="0001507A" w:rsidP="008B6883">
      <w:pPr>
        <w:pStyle w:val="BodyText2"/>
      </w:pPr>
      <w:r>
        <w:t xml:space="preserve">QGIS has an API and the docs are </w:t>
      </w:r>
      <w:hyperlink r:id="rId1249" w:history="1">
        <w:r w:rsidRPr="0001507A">
          <w:rPr>
            <w:rStyle w:val="Hyperlink"/>
          </w:rPr>
          <w:t>here</w:t>
        </w:r>
      </w:hyperlink>
      <w:r>
        <w:t>.</w:t>
      </w:r>
      <w:r w:rsidR="00526BE6">
        <w:t xml:space="preserve"> Here is the </w:t>
      </w:r>
      <w:hyperlink r:id="rId1250"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8B6883">
      <w:pPr>
        <w:pStyle w:val="BodyText2"/>
      </w:pPr>
      <w:r>
        <w:t xml:space="preserve">Following instructions </w:t>
      </w:r>
      <w:hyperlink r:id="rId1251"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8B6883">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8B6883">
      <w:pPr>
        <w:pStyle w:val="BodyText2"/>
      </w:pPr>
      <w:r>
        <w:t>Then the import in Python works:</w:t>
      </w:r>
    </w:p>
    <w:p w14:paraId="7B5C1926" w14:textId="77777777" w:rsidR="00632FE5" w:rsidRDefault="00632FE5" w:rsidP="008B550B">
      <w:pPr>
        <w:pStyle w:val="Unix"/>
      </w:pPr>
      <w:r>
        <w:lastRenderedPageBreak/>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8B6883">
      <w:pPr>
        <w:pStyle w:val="BodyText2"/>
      </w:pPr>
      <w:r>
        <w:t>Setting the environment variables</w:t>
      </w:r>
      <w:r w:rsidR="005B65B0">
        <w:t xml:space="preserve"> as follows works</w:t>
      </w:r>
      <w:r>
        <w:t>:</w:t>
      </w:r>
    </w:p>
    <w:p w14:paraId="5F92179F" w14:textId="77777777" w:rsidR="00932E9E" w:rsidRDefault="00932E9E" w:rsidP="008B550B">
      <w:pPr>
        <w:pStyle w:val="Unix"/>
      </w:pPr>
      <w:r>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8B6883">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8B6883">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8B6883">
      <w:pPr>
        <w:pStyle w:val="BodyText2"/>
      </w:pPr>
      <w:r>
        <w:t>To load a style programmatically:</w:t>
      </w:r>
    </w:p>
    <w:p w14:paraId="0EAEF4BC" w14:textId="77777777" w:rsidR="002A6B35" w:rsidRDefault="002A6B35" w:rsidP="008B550B">
      <w:pPr>
        <w:pStyle w:val="Unix"/>
      </w:pPr>
      <w:r>
        <w:t>rlayer.loadNamedStyle(r"E:\cottaan\My Documents\ArcGIS\Google Earth Engine Downloads\download_datasets\symbology\transitions.qml")</w:t>
      </w:r>
    </w:p>
    <w:p w14:paraId="411150C9" w14:textId="755035D0" w:rsidR="002A6B35" w:rsidRDefault="002A6B35" w:rsidP="008B6883">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8B6883">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8B6883">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3B37F4">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8B6883">
      <w:pPr>
        <w:pStyle w:val="BodyText2"/>
      </w:pPr>
      <w:r>
        <w:t xml:space="preserve">Following instructions here: </w:t>
      </w:r>
      <w:hyperlink r:id="rId1252" w:anchor="install-docker" w:history="1">
        <w:r w:rsidRPr="00510A5D">
          <w:rPr>
            <w:rStyle w:val="Hyperlink"/>
          </w:rPr>
          <w:t>https://docs.docker.com/engine/installation/linux/ubuntu/#install-docker</w:t>
        </w:r>
      </w:hyperlink>
      <w:r>
        <w:t xml:space="preserve"> </w:t>
      </w:r>
    </w:p>
    <w:p w14:paraId="617F803E" w14:textId="7C5928BA" w:rsidR="005425BE" w:rsidRDefault="00BB4F1D" w:rsidP="008B6883">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8B6883">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8B6883">
      <w:pPr>
        <w:pStyle w:val="BodyText2"/>
      </w:pPr>
      <w:r>
        <w:t>Error occurred on a new C9 Python workspace.</w:t>
      </w:r>
    </w:p>
    <w:p w14:paraId="5A019808" w14:textId="5502B66A" w:rsidR="00CA2B73" w:rsidRDefault="00CA2B73" w:rsidP="00CA2B73">
      <w:pPr>
        <w:pStyle w:val="Heading3"/>
      </w:pPr>
      <w:r>
        <w:lastRenderedPageBreak/>
        <w:t>Creating images</w:t>
      </w:r>
    </w:p>
    <w:p w14:paraId="641CD83F" w14:textId="6CC0A59D" w:rsidR="001820ED" w:rsidRPr="001820ED" w:rsidRDefault="001820ED" w:rsidP="008B6883">
      <w:pPr>
        <w:pStyle w:val="BodyText2"/>
      </w:pPr>
      <w:r>
        <w:t xml:space="preserve">Long article </w:t>
      </w:r>
      <w:hyperlink r:id="rId1253" w:history="1">
        <w:r w:rsidRPr="001820ED">
          <w:rPr>
            <w:rStyle w:val="Hyperlink"/>
          </w:rPr>
          <w:t>here</w:t>
        </w:r>
      </w:hyperlink>
      <w:r>
        <w:t xml:space="preserve"> about using Docker on Cloud9.</w:t>
      </w:r>
    </w:p>
    <w:p w14:paraId="524BC94C" w14:textId="2D4E1A7D" w:rsidR="00CA2B73" w:rsidRDefault="00CA2B73" w:rsidP="00CA2B73">
      <w:pPr>
        <w:pStyle w:val="Heading4"/>
      </w:pPr>
      <w:r>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8B6883">
      <w:pPr>
        <w:pStyle w:val="BodyText2"/>
      </w:pPr>
      <w:r>
        <w:t>Although there is lots of space - this seems to be a known issue.</w:t>
      </w:r>
    </w:p>
    <w:p w14:paraId="6A12DC5E" w14:textId="20B6B07C" w:rsidR="00CA2B73" w:rsidRDefault="00EC3EEF" w:rsidP="008B6883">
      <w:pPr>
        <w:pStyle w:val="BodyText2"/>
      </w:pPr>
      <w:r>
        <w:t xml:space="preserve">Trying by searching in docker and then running a </w:t>
      </w:r>
      <w:r w:rsidR="005015F0">
        <w:t xml:space="preserve">image (instructions </w:t>
      </w:r>
      <w:hyperlink r:id="rId1254"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t xml:space="preserve">Using GCP </w:t>
      </w:r>
      <w:r w:rsidR="00642570">
        <w:t>Container Images</w:t>
      </w:r>
    </w:p>
    <w:p w14:paraId="317E5A0D" w14:textId="7CB25D49" w:rsidR="00642570" w:rsidRDefault="00CA2B73" w:rsidP="008B688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8B6883">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3B37F4">
      <w:pPr>
        <w:pStyle w:val="Heading2"/>
      </w:pPr>
      <w:r>
        <w:t>GDAL</w:t>
      </w:r>
    </w:p>
    <w:p w14:paraId="39EBFAF0" w14:textId="77777777" w:rsidR="00212B2D" w:rsidRDefault="00212B2D" w:rsidP="0034374E">
      <w:pPr>
        <w:pStyle w:val="Heading3"/>
      </w:pPr>
      <w:bookmarkStart w:id="225" w:name="_Ref464569146"/>
      <w:r>
        <w:t>Command line</w:t>
      </w:r>
      <w:bookmarkEnd w:id="225"/>
    </w:p>
    <w:p w14:paraId="12D5118F" w14:textId="2FE624F8" w:rsidR="00212B2D" w:rsidRDefault="00212B2D" w:rsidP="008B6883">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8B6883">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8B6883">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lastRenderedPageBreak/>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8B6883">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26" w:name="_Ref464651649"/>
      <w:r>
        <w:t>Set no data value</w:t>
      </w:r>
      <w:bookmarkEnd w:id="226"/>
    </w:p>
    <w:p w14:paraId="3C707610" w14:textId="6FF2E92F" w:rsidR="00A4378B" w:rsidRDefault="00A4378B" w:rsidP="008B6883">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8B6883">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8B6883">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8B6883">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8B6883">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8B6883">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lastRenderedPageBreak/>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8B6883">
      <w:pPr>
        <w:pStyle w:val="BodyText2"/>
      </w:pPr>
      <w:r>
        <w:t>Now it imports OK in Python in the command line!!!</w:t>
      </w:r>
    </w:p>
    <w:p w14:paraId="319E6EA6" w14:textId="4F0B3F07" w:rsidR="00FE12F7" w:rsidRDefault="00276E5E" w:rsidP="008B6883">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8B6883">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t>ImportError: DLL load failed: The specified procedure could not be found.</w:t>
      </w:r>
    </w:p>
    <w:p w14:paraId="7048DBBD" w14:textId="15A53C36" w:rsidR="00276E5E" w:rsidRDefault="00276E5E" w:rsidP="008B6883">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8B6883">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118B325E" w:rsidR="00502A9E" w:rsidRDefault="00502A9E" w:rsidP="0034374E">
      <w:pPr>
        <w:pStyle w:val="Heading3"/>
      </w:pPr>
      <w:r>
        <w:t>ogr2ogr</w:t>
      </w:r>
    </w:p>
    <w:p w14:paraId="7A6B1B14" w14:textId="3DB7F288" w:rsidR="00502A9E" w:rsidRPr="00502A9E" w:rsidRDefault="00502A9E" w:rsidP="007D2F52">
      <w:pPr>
        <w:pStyle w:val="Heading4"/>
      </w:pPr>
      <w:r>
        <w:t>Exporting to Shapefiles</w:t>
      </w:r>
    </w:p>
    <w:p w14:paraId="3C573CC3" w14:textId="77777777" w:rsidR="00502A9E" w:rsidRDefault="00502A9E" w:rsidP="008B6883">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8B6883">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8B6883">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D492C1E" w14:textId="01BD3119" w:rsidR="00EB6350" w:rsidRDefault="00EB6350" w:rsidP="00EB6350">
      <w:pPr>
        <w:pStyle w:val="Heading4"/>
      </w:pPr>
      <w:bookmarkStart w:id="227" w:name="_Exporting_to_GeoJson"/>
      <w:bookmarkEnd w:id="227"/>
      <w:r>
        <w:lastRenderedPageBreak/>
        <w:t>Exporting to GeoJson</w:t>
      </w:r>
    </w:p>
    <w:p w14:paraId="4385E56F" w14:textId="143FDC37" w:rsidR="00B720C7" w:rsidRDefault="00B720C7" w:rsidP="00B720C7">
      <w:pPr>
        <w:pStyle w:val="Heading5"/>
      </w:pPr>
      <w:r>
        <w:t>On ubuntu14-04</w:t>
      </w:r>
    </w:p>
    <w:p w14:paraId="2D6CD8E3" w14:textId="6103F0EA" w:rsidR="00EB6350" w:rsidRDefault="00EB6350" w:rsidP="008B6883">
      <w:pPr>
        <w:pStyle w:val="BodyText2"/>
      </w:pPr>
      <w:r>
        <w:t xml:space="preserve">On the GCE ubuntu14-04 </w:t>
      </w:r>
      <w:r w:rsidR="00174EBF">
        <w:t>VM</w:t>
      </w:r>
      <w:r>
        <w:t xml:space="preserve"> on 25/</w:t>
      </w:r>
      <w:r w:rsidR="00292607">
        <w:t>0</w:t>
      </w:r>
      <w:r>
        <w:t>8/17 running the full WDPA for August 2017 (using an extra mounted disk):</w:t>
      </w:r>
    </w:p>
    <w:p w14:paraId="43C95A5A" w14:textId="77777777" w:rsidR="00EB6350" w:rsidRDefault="00EB6350" w:rsidP="00EB6350">
      <w:pPr>
        <w:pStyle w:val="Unix"/>
      </w:pPr>
      <w:r>
        <w:t>unzip WDPA_Aug2017-shapefile.zip -d /mnt/disks/new_50gb_drive/</w:t>
      </w:r>
    </w:p>
    <w:p w14:paraId="1E9BF907" w14:textId="77777777" w:rsidR="00EB6350" w:rsidRDefault="00EB6350" w:rsidP="00EB6350">
      <w:pPr>
        <w:pStyle w:val="Unix"/>
      </w:pPr>
      <w:r>
        <w:t>ogr2ogr -f GeoJSON /mnt/disks/new_50gb_drive/wdpa_aug_2017.geojson "/mnt/disks/new_50gb_drive/WDPA_Aug2017-shapefile-polygons.shp"</w:t>
      </w:r>
    </w:p>
    <w:p w14:paraId="70EBC612" w14:textId="77777777" w:rsidR="00EB6350" w:rsidRDefault="00EB6350" w:rsidP="008B6883">
      <w:pPr>
        <w:pStyle w:val="BodyText2"/>
      </w:pPr>
      <w:r>
        <w:t>First attempt was killed after about 30 minutes and in killing the process it unmounted the new mounted disk.</w:t>
      </w:r>
    </w:p>
    <w:p w14:paraId="201A944E" w14:textId="77777777" w:rsidR="00EB6350" w:rsidRDefault="00EB6350" w:rsidP="008B6883">
      <w:pPr>
        <w:pStyle w:val="BodyText2"/>
      </w:pPr>
      <w:r>
        <w:t>Increased the memory to 1.7Gb on GCE (the max for a micro instance). Trying again @ 11:25. Watching the free memory this time (here using 263M with 1433M free):</w:t>
      </w:r>
    </w:p>
    <w:p w14:paraId="36B8403D" w14:textId="77777777" w:rsidR="00EB6350" w:rsidRDefault="00EB6350" w:rsidP="00EB6350">
      <w:pPr>
        <w:pStyle w:val="Unix"/>
      </w:pPr>
      <w:r w:rsidRPr="00A34908">
        <w:t>watch -n 5 free -m</w:t>
      </w:r>
    </w:p>
    <w:p w14:paraId="55853E13" w14:textId="77777777" w:rsidR="00EB6350" w:rsidRDefault="00EB6350" w:rsidP="00EB6350">
      <w:pPr>
        <w:pStyle w:val="Unix"/>
      </w:pPr>
      <w:r>
        <w:t xml:space="preserve">             </w:t>
      </w:r>
      <w:r>
        <w:tab/>
        <w:t xml:space="preserve">total       </w:t>
      </w:r>
      <w:r>
        <w:tab/>
        <w:t>used       free     shared    buffers     cached</w:t>
      </w:r>
    </w:p>
    <w:p w14:paraId="73AB378A" w14:textId="77777777" w:rsidR="00EB6350" w:rsidRDefault="00EB6350" w:rsidP="00EB6350">
      <w:pPr>
        <w:pStyle w:val="Unix"/>
      </w:pPr>
      <w:r>
        <w:t xml:space="preserve">Mem:          </w:t>
      </w:r>
      <w:r>
        <w:tab/>
        <w:t xml:space="preserve">1696       </w:t>
      </w:r>
      <w:r>
        <w:tab/>
        <w:t>1617         79         17         21       1332</w:t>
      </w:r>
    </w:p>
    <w:p w14:paraId="0A7EA4C5" w14:textId="77777777" w:rsidR="00EB6350" w:rsidRDefault="00EB6350" w:rsidP="00EB6350">
      <w:pPr>
        <w:pStyle w:val="Unix"/>
      </w:pPr>
      <w:r>
        <w:t xml:space="preserve">-/+ buffers/cache:       </w:t>
      </w:r>
      <w:r>
        <w:tab/>
        <w:t xml:space="preserve"> </w:t>
      </w:r>
      <w:r w:rsidRPr="00A34908">
        <w:rPr>
          <w:color w:val="FF0000"/>
        </w:rPr>
        <w:t>263       1433</w:t>
      </w:r>
    </w:p>
    <w:p w14:paraId="3783C1F4" w14:textId="77777777" w:rsidR="00EB6350" w:rsidRDefault="00EB6350" w:rsidP="00EB6350">
      <w:pPr>
        <w:pStyle w:val="Unix"/>
      </w:pPr>
      <w:r>
        <w:t>Swap:            0          0          0</w:t>
      </w:r>
    </w:p>
    <w:p w14:paraId="54B483CF" w14:textId="77777777" w:rsidR="00EB6350" w:rsidRDefault="00EB6350" w:rsidP="008B6883">
      <w:pPr>
        <w:pStyle w:val="BodyText2"/>
      </w:pPr>
      <w:r>
        <w:t xml:space="preserve">After 17 minutes - also it seems to be using the existing geojson file that was killed in the first attempt. </w:t>
      </w:r>
    </w:p>
    <w:p w14:paraId="2C3171B2" w14:textId="77777777" w:rsidR="00EB6350" w:rsidRDefault="00EB6350" w:rsidP="00EB6350">
      <w:pPr>
        <w:pStyle w:val="Unix"/>
      </w:pPr>
      <w:r>
        <w:t>Warning 1: organizePolygons() received an unexpected geometry.</w:t>
      </w:r>
    </w:p>
    <w:p w14:paraId="7FE376CD" w14:textId="77777777" w:rsidR="00EB6350" w:rsidRDefault="00EB6350" w:rsidP="00EB6350">
      <w:pPr>
        <w:pStyle w:val="Unix"/>
      </w:pPr>
      <w:r>
        <w:t>Either a polygon with interior rings, or a polygon with less than 4 points,</w:t>
      </w:r>
    </w:p>
    <w:p w14:paraId="54519F11" w14:textId="77777777" w:rsidR="00EB6350" w:rsidRDefault="00EB6350" w:rsidP="00EB6350">
      <w:pPr>
        <w:pStyle w:val="Unix"/>
      </w:pPr>
      <w:r>
        <w:t>or a non-Polygon geometry.  Return arguments as a collection.</w:t>
      </w:r>
    </w:p>
    <w:p w14:paraId="52113E49" w14:textId="0AC52CCC" w:rsidR="00EB6350" w:rsidRDefault="00EB6350" w:rsidP="008B6883">
      <w:pPr>
        <w:pStyle w:val="BodyText2"/>
      </w:pPr>
      <w:r>
        <w:t>It finished after 1 hour and the output is 10Gb.</w:t>
      </w:r>
    </w:p>
    <w:p w14:paraId="11ED2469" w14:textId="6EDA5299" w:rsidR="00B720C7" w:rsidRDefault="00B720C7" w:rsidP="00B720C7">
      <w:pPr>
        <w:pStyle w:val="Heading5"/>
      </w:pPr>
      <w:r>
        <w:t>On wdpa-vector-tiles</w:t>
      </w:r>
    </w:p>
    <w:p w14:paraId="495451C5" w14:textId="317D993D" w:rsidR="00B720C7" w:rsidRDefault="00174EBF" w:rsidP="008B6883">
      <w:pPr>
        <w:pStyle w:val="BodyText2"/>
      </w:pPr>
      <w:r>
        <w:t>On the GCE</w:t>
      </w:r>
      <w:r w:rsidR="00B720C7">
        <w:t xml:space="preserve"> wdpa-vector-tiles </w:t>
      </w:r>
      <w:r>
        <w:t xml:space="preserve">VM on 27/03/18 with </w:t>
      </w:r>
      <w:r w:rsidR="00B720C7">
        <w:t>6.5Gb and 100</w:t>
      </w:r>
      <w:r>
        <w:t>Gb external with lots of inodes</w:t>
      </w:r>
      <w:r w:rsidR="00B720C7">
        <w:t>:</w:t>
      </w:r>
    </w:p>
    <w:p w14:paraId="68560E08" w14:textId="177660BB" w:rsidR="00B720C7" w:rsidRPr="00EB6350" w:rsidRDefault="00B720C7" w:rsidP="00B720C7">
      <w:pPr>
        <w:pStyle w:val="Unix"/>
      </w:pPr>
      <w:r w:rsidRPr="00B720C7">
        <w:t>a_cottam@wdpa-vector-tiles:~$ ogr2ogr -f GeoJSON /mnt/disks/new_100gb_drive/wdpa_aug_2017.geojson shapefiles/marine_split_wgs84.shp</w:t>
      </w:r>
    </w:p>
    <w:p w14:paraId="3A0CED0E" w14:textId="77777777" w:rsidR="00625D86" w:rsidRDefault="00625D86" w:rsidP="003B37F4">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8B6883">
      <w:pPr>
        <w:pStyle w:val="BodyText2"/>
      </w:pPr>
      <w:r>
        <w:t xml:space="preserve">On Cloud9 following instructions here: </w:t>
      </w:r>
      <w:hyperlink r:id="rId1255"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8B6883">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8B6883">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bookmarkStart w:id="228" w:name="_Setting_the_default"/>
      <w:bookmarkEnd w:id="228"/>
      <w:r>
        <w:t>Setting the default Home folder</w:t>
      </w:r>
    </w:p>
    <w:p w14:paraId="2971CD7A" w14:textId="77777777" w:rsidR="008E6697" w:rsidRDefault="008E6697" w:rsidP="008B6883">
      <w:pPr>
        <w:pStyle w:val="BodyText2"/>
      </w:pPr>
      <w:r>
        <w:lastRenderedPageBreak/>
        <w:t xml:space="preserve">To change the default Home folder for Jupyter Notebooks (instructions </w:t>
      </w:r>
      <w:hyperlink r:id="rId1256"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8B6883">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8B6883">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8B6883">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8B6883">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8B6883">
      <w:pPr>
        <w:pStyle w:val="BodyText2"/>
      </w:pPr>
      <w:r>
        <w:t xml:space="preserve">This will definitely have caused the kernel to die in the Jupyter Notebook. There are some suggested fixes </w:t>
      </w:r>
      <w:hyperlink r:id="rId1257"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8B6883">
      <w:pPr>
        <w:pStyle w:val="BodyText2"/>
      </w:pPr>
      <w:r>
        <w:t>I am prompted to update the following packages:</w:t>
      </w:r>
    </w:p>
    <w:p w14:paraId="69E14A5A" w14:textId="77777777" w:rsidR="001A0176" w:rsidRDefault="001A0176" w:rsidP="008B550B">
      <w:pPr>
        <w:pStyle w:val="Unix"/>
      </w:pPr>
      <w:r>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8B6883">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8B6883">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8B6883">
      <w:pPr>
        <w:pStyle w:val="BodyText2"/>
      </w:pPr>
      <w:r>
        <w:lastRenderedPageBreak/>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B6883">
      <w:pPr>
        <w:pStyle w:val="BodyText2"/>
      </w:pPr>
      <w:r>
        <w:t xml:space="preserve">Docs are </w:t>
      </w:r>
      <w:hyperlink r:id="rId1258"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8B6883">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t>Shortcut Keys</w:t>
      </w:r>
    </w:p>
    <w:p w14:paraId="10E6AC13" w14:textId="0F3E357A" w:rsidR="00891A01" w:rsidRPr="007043D6" w:rsidRDefault="00891A01" w:rsidP="008B6883">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8B6883">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8B6883">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8B6883">
      <w:pPr>
        <w:pStyle w:val="BodyText2"/>
      </w:pPr>
      <w:r>
        <w:t xml:space="preserve">Ghislain Vieilledent has written a Jupyter Notebook on predicting deforestation in tropical forests. The notebooks are here </w:t>
      </w:r>
      <w:hyperlink r:id="rId1259" w:history="1">
        <w:r w:rsidRPr="00204887">
          <w:rPr>
            <w:rStyle w:val="Hyperlink"/>
          </w:rPr>
          <w:t>locally</w:t>
        </w:r>
      </w:hyperlink>
      <w:r>
        <w:t xml:space="preserve"> or online </w:t>
      </w:r>
      <w:hyperlink r:id="rId1260" w:history="1">
        <w:r w:rsidRPr="00204887">
          <w:rPr>
            <w:rStyle w:val="Hyperlink"/>
          </w:rPr>
          <w:t>here</w:t>
        </w:r>
      </w:hyperlink>
      <w:r>
        <w:t>.</w:t>
      </w:r>
    </w:p>
    <w:p w14:paraId="6A5D3AFC" w14:textId="00188AE6" w:rsidR="00116DBF" w:rsidRDefault="00116DBF" w:rsidP="00116DBF">
      <w:pPr>
        <w:pStyle w:val="Heading3"/>
      </w:pPr>
      <w:r>
        <w:t>Sharing</w:t>
      </w:r>
    </w:p>
    <w:p w14:paraId="10718AAE" w14:textId="77777777" w:rsidR="00CA685A" w:rsidRDefault="00CA685A" w:rsidP="00CA685A">
      <w:pPr>
        <w:pStyle w:val="Heading4"/>
      </w:pPr>
      <w:r>
        <w:t>As Files</w:t>
      </w:r>
    </w:p>
    <w:p w14:paraId="6EE1FC3E" w14:textId="77777777" w:rsidR="00CA685A" w:rsidRPr="00116DBF" w:rsidRDefault="00CA685A" w:rsidP="008B6883">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8B6883">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8B6883">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8B6883">
      <w:pPr>
        <w:pStyle w:val="BodyText2"/>
      </w:pPr>
      <w:r>
        <w:t xml:space="preserve">You can also share on </w:t>
      </w:r>
      <w:hyperlink r:id="rId1261"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4A9D490B" w14:textId="77777777" w:rsidR="00132688" w:rsidRDefault="00132688" w:rsidP="003B37F4">
      <w:pPr>
        <w:pStyle w:val="Heading2"/>
      </w:pPr>
      <w:r>
        <w:lastRenderedPageBreak/>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8B6883">
      <w:pPr>
        <w:pStyle w:val="BodyText2"/>
      </w:pPr>
      <w:r>
        <w:t xml:space="preserve">U/P: </w:t>
      </w:r>
      <w:hyperlink r:id="rId1262"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8B6883">
      <w:pPr>
        <w:pStyle w:val="BodyText2"/>
      </w:pPr>
      <w:r>
        <w:t xml:space="preserve">U/P: </w:t>
      </w:r>
      <w:hyperlink r:id="rId1263"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8B6883">
      <w:pPr>
        <w:pStyle w:val="BodyText2"/>
      </w:pPr>
      <w:r>
        <w:t xml:space="preserve">Presented by Andrew Ng. </w:t>
      </w:r>
      <w:r w:rsidR="00E25A60">
        <w:t xml:space="preserve">Available here </w:t>
      </w:r>
      <w:hyperlink r:id="rId1264" w:history="1">
        <w:r w:rsidR="00E25A60" w:rsidRPr="00C40FAF">
          <w:rPr>
            <w:rStyle w:val="Hyperlink"/>
          </w:rPr>
          <w:t>https://www.coursera.org/learn/machine-learning/home/welcome</w:t>
        </w:r>
      </w:hyperlink>
    </w:p>
    <w:p w14:paraId="000EA718" w14:textId="48BCB77D" w:rsidR="00AD7CD2" w:rsidRDefault="00AD7CD2" w:rsidP="008B6883">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8B6883">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237F98" w:rsidP="00F16F8D">
      <w:pPr>
        <w:pStyle w:val="ListBullet"/>
      </w:pPr>
      <w:hyperlink r:id="rId1265" w:history="1">
        <w:r w:rsidR="008B550B" w:rsidRPr="008B550B">
          <w:rPr>
            <w:rStyle w:val="Hyperlink"/>
          </w:rPr>
          <w:t>Gradient Descent Learning Rates</w:t>
        </w:r>
      </w:hyperlink>
      <w:r w:rsidR="008B550B">
        <w:t xml:space="preserve"> @6 mins</w:t>
      </w:r>
      <w:r w:rsidR="008B550B">
        <w:tab/>
      </w:r>
    </w:p>
    <w:p w14:paraId="1855A2AF" w14:textId="180B130A" w:rsidR="00320E16" w:rsidRDefault="00237F98" w:rsidP="00F16F8D">
      <w:pPr>
        <w:pStyle w:val="ListBullet"/>
      </w:pPr>
      <w:hyperlink r:id="rId1266" w:history="1">
        <w:r w:rsidR="00320E16" w:rsidRPr="00320E16">
          <w:rPr>
            <w:rStyle w:val="Hyperlink"/>
          </w:rPr>
          <w:t>Normal Equation instead of Gradient Descent</w:t>
        </w:r>
      </w:hyperlink>
    </w:p>
    <w:p w14:paraId="7BE62C03" w14:textId="1A247FEF" w:rsidR="000920B8" w:rsidRDefault="00237F98" w:rsidP="00F16F8D">
      <w:pPr>
        <w:pStyle w:val="ListBullet"/>
      </w:pPr>
      <w:hyperlink r:id="rId1267"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8B6883">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8B6883">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8B6883">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lastRenderedPageBreak/>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8B6883">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t>Neural Networks for Machine Learning</w:t>
      </w:r>
    </w:p>
    <w:p w14:paraId="24C4FD5F" w14:textId="4ED891B1" w:rsidR="006E2C08" w:rsidRDefault="006E2C08" w:rsidP="008B6883">
      <w:pPr>
        <w:pStyle w:val="BodyText2"/>
      </w:pPr>
      <w:r>
        <w:t xml:space="preserve">Available here: </w:t>
      </w:r>
      <w:hyperlink r:id="rId1268" w:history="1">
        <w:r w:rsidRPr="00F93921">
          <w:rPr>
            <w:rStyle w:val="Hyperlink"/>
          </w:rPr>
          <w:t>https://classroom.udacity.com/courses/ud730</w:t>
        </w:r>
      </w:hyperlink>
      <w:r>
        <w:t xml:space="preserve"> </w:t>
      </w:r>
    </w:p>
    <w:p w14:paraId="2822213F" w14:textId="5BB293CE" w:rsidR="00480177" w:rsidRPr="006E2C08" w:rsidRDefault="00480177" w:rsidP="008B6883">
      <w:pPr>
        <w:pStyle w:val="BodyText2"/>
      </w:pPr>
      <w:r>
        <w:t xml:space="preserve">How the brain works: </w:t>
      </w:r>
      <w:hyperlink r:id="rId1269"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8B6883">
      <w:pPr>
        <w:pStyle w:val="BodyText2"/>
      </w:pPr>
      <w:r>
        <w:t xml:space="preserve">Going through Develop | Get Started in the TensorFlow </w:t>
      </w:r>
      <w:hyperlink r:id="rId1270"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8B6883">
      <w:pPr>
        <w:pStyle w:val="BodyText2"/>
      </w:pPr>
      <w:r>
        <w:t xml:space="preserve">Is here </w:t>
      </w:r>
      <w:hyperlink r:id="rId1271"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8B6883">
      <w:pPr>
        <w:pStyle w:val="BodyText2"/>
      </w:pPr>
      <w:r>
        <w:t xml:space="preserve">Struggled with the first assignment - but luckily someone else has put the answers here: </w:t>
      </w:r>
      <w:hyperlink r:id="rId1272"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8B6883">
      <w:pPr>
        <w:pStyle w:val="BodyText2"/>
      </w:pPr>
      <w:r>
        <w:t>Some minor issues with versions of numpy, but it ran and these were the results:</w:t>
      </w:r>
    </w:p>
    <w:p w14:paraId="42DADB6F" w14:textId="77777777" w:rsidR="00245872" w:rsidRDefault="00245872" w:rsidP="008B6883">
      <w:pPr>
        <w:pStyle w:val="BodyText2"/>
      </w:pPr>
      <w:r>
        <w:t xml:space="preserve">in sample cross validation scores </w:t>
      </w:r>
    </w:p>
    <w:p w14:paraId="6121058B" w14:textId="77777777" w:rsidR="00245872" w:rsidRDefault="00245872" w:rsidP="008B6883">
      <w:pPr>
        <w:pStyle w:val="BodyText2"/>
      </w:pPr>
      <w:r>
        <w:t xml:space="preserve">50 letters: </w:t>
      </w:r>
      <w:r>
        <w:tab/>
      </w:r>
      <w:r>
        <w:tab/>
        <w:t>0.705661211853</w:t>
      </w:r>
    </w:p>
    <w:p w14:paraId="4ADE85A1" w14:textId="77777777" w:rsidR="00245872" w:rsidRDefault="00245872" w:rsidP="008B6883">
      <w:pPr>
        <w:pStyle w:val="BodyText2"/>
      </w:pPr>
      <w:r>
        <w:t xml:space="preserve">50 letters sanitised: </w:t>
      </w:r>
      <w:r>
        <w:tab/>
        <w:t>0.404826546003</w:t>
      </w:r>
    </w:p>
    <w:p w14:paraId="55B94D0D" w14:textId="77777777" w:rsidR="00245872" w:rsidRDefault="00245872" w:rsidP="008B6883">
      <w:pPr>
        <w:pStyle w:val="BodyText2"/>
      </w:pPr>
      <w:r>
        <w:t>100 letters:</w:t>
      </w:r>
      <w:r>
        <w:tab/>
      </w:r>
      <w:r>
        <w:tab/>
        <w:t>0.709704664342</w:t>
      </w:r>
    </w:p>
    <w:p w14:paraId="40CDC437" w14:textId="77777777" w:rsidR="00245872" w:rsidRDefault="00245872" w:rsidP="008B6883">
      <w:pPr>
        <w:pStyle w:val="BodyText2"/>
      </w:pPr>
      <w:r>
        <w:t>100 letters sanitised:</w:t>
      </w:r>
      <w:r>
        <w:tab/>
        <w:t>0.653194180898</w:t>
      </w:r>
    </w:p>
    <w:p w14:paraId="30ED3950" w14:textId="77777777" w:rsidR="00245872" w:rsidRDefault="00245872" w:rsidP="008B6883">
      <w:pPr>
        <w:pStyle w:val="BodyText2"/>
      </w:pPr>
      <w:r>
        <w:lastRenderedPageBreak/>
        <w:t>1000 letters:</w:t>
      </w:r>
      <w:r>
        <w:tab/>
      </w:r>
      <w:r>
        <w:tab/>
        <w:t>0.755940591252</w:t>
      </w:r>
    </w:p>
    <w:p w14:paraId="17BC88E8" w14:textId="77777777" w:rsidR="00245872" w:rsidRDefault="00245872" w:rsidP="008B6883">
      <w:pPr>
        <w:pStyle w:val="BodyText2"/>
      </w:pPr>
      <w:r>
        <w:t>1000 letters sanitised:</w:t>
      </w:r>
      <w:r>
        <w:tab/>
        <w:t>0.7599283048</w:t>
      </w:r>
    </w:p>
    <w:p w14:paraId="36DCF3C4" w14:textId="77777777" w:rsidR="00245872" w:rsidRDefault="00245872" w:rsidP="008B6883">
      <w:pPr>
        <w:pStyle w:val="BodyText2"/>
      </w:pPr>
      <w:r>
        <w:t>5000 letters:</w:t>
      </w:r>
      <w:r>
        <w:tab/>
      </w:r>
      <w:r>
        <w:tab/>
        <w:t>0.771795255023</w:t>
      </w:r>
    </w:p>
    <w:p w14:paraId="5580649E" w14:textId="0A554A65" w:rsidR="00245872" w:rsidRDefault="00245872" w:rsidP="008B6883">
      <w:pPr>
        <w:pStyle w:val="BodyText2"/>
      </w:pPr>
      <w:r>
        <w:t>5000 letters sanitised:</w:t>
      </w:r>
      <w:r>
        <w:tab/>
        <w:t>0.771799717925</w:t>
      </w:r>
    </w:p>
    <w:p w14:paraId="039B3F92" w14:textId="77777777" w:rsidR="00EC6DF7" w:rsidRDefault="009213EF" w:rsidP="008B6883">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8B6883">
      <w:pPr>
        <w:pStyle w:val="Equation"/>
      </w:pPr>
      <w:r>
        <w:t>α is the learning rate (i.e. the size of the step you take in gradient descent)</w:t>
      </w:r>
    </w:p>
    <w:p w14:paraId="4AC99757" w14:textId="093B6EEA" w:rsidR="00EC6DF7" w:rsidRPr="00EC6DF7" w:rsidRDefault="00EC6DF7" w:rsidP="008B6883">
      <w:pPr>
        <w:pStyle w:val="Equation"/>
        <w:rPr>
          <w:rStyle w:val="Strong"/>
          <w:b w:val="0"/>
          <w:bCs/>
        </w:rPr>
      </w:pPr>
      <w:r>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8B6883">
      <w:pPr>
        <w:pStyle w:val="BodyText2"/>
      </w:pPr>
      <w:r>
        <w:t xml:space="preserve">The accuracies for Lesson 2 which uses TF and Gradient Descent are </w:t>
      </w:r>
      <w:r w:rsidRPr="00A16A3A">
        <w:t>83.1%</w:t>
      </w:r>
    </w:p>
    <w:p w14:paraId="34BB42F1" w14:textId="4D34C843" w:rsidR="00A16A3A" w:rsidRPr="00A16A3A" w:rsidRDefault="00A16A3A" w:rsidP="008B6883">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8B6883">
      <w:pPr>
        <w:pStyle w:val="BodyText2"/>
      </w:pPr>
      <w:r>
        <w:t xml:space="preserve">Excellent book written by Michael Nielson </w:t>
      </w:r>
      <w:hyperlink r:id="rId1273" w:history="1">
        <w:r w:rsidRPr="00A7340B">
          <w:rPr>
            <w:rStyle w:val="Hyperlink"/>
          </w:rPr>
          <w:t>Neural Networks and Deep Learning</w:t>
        </w:r>
      </w:hyperlink>
      <w:r>
        <w:t>. This is really good!</w:t>
      </w:r>
    </w:p>
    <w:p w14:paraId="494B5D50" w14:textId="30600212" w:rsidR="00962DC5" w:rsidRPr="00962DC5" w:rsidRDefault="00962DC5" w:rsidP="008B6883">
      <w:pPr>
        <w:pStyle w:val="BodyText2"/>
      </w:pPr>
      <w:r>
        <w:t xml:space="preserve">This is a really good introduction to image processing and covers just about everything in a plain English way: </w:t>
      </w:r>
      <w:hyperlink r:id="rId1274"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8B6883">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237F98" w:rsidP="008B6883">
      <w:pPr>
        <w:pStyle w:val="BodyText2"/>
      </w:pPr>
      <w:hyperlink r:id="rId1275"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t>ReLUs</w:t>
      </w:r>
    </w:p>
    <w:p w14:paraId="65A57E7D" w14:textId="77777777" w:rsidR="00EF4101" w:rsidRDefault="00EF4101" w:rsidP="008B6883">
      <w:pPr>
        <w:pStyle w:val="BodyText2"/>
      </w:pPr>
      <w:r>
        <w:t xml:space="preserve">Half way down </w:t>
      </w:r>
      <w:hyperlink r:id="rId1276"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8B6883">
      <w:pPr>
        <w:pStyle w:val="BodyText2"/>
      </w:pPr>
      <w:r>
        <w:t xml:space="preserve">Good description </w:t>
      </w:r>
      <w:hyperlink r:id="rId1277"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8B6883">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8B6883">
      <w:pPr>
        <w:pStyle w:val="BodyText2"/>
      </w:pPr>
      <w:r>
        <w:t xml:space="preserve">Good page here </w:t>
      </w:r>
      <w:hyperlink r:id="rId1278" w:history="1">
        <w:r w:rsidRPr="00C40FAF">
          <w:rPr>
            <w:rStyle w:val="Hyperlink"/>
          </w:rPr>
          <w:t>http://www.rapidtables.com/math/symbols/Calculus_Symbols.htm</w:t>
        </w:r>
      </w:hyperlink>
      <w:r>
        <w:t xml:space="preserve"> </w:t>
      </w:r>
    </w:p>
    <w:p w14:paraId="15165BCD" w14:textId="11345857" w:rsidR="007B3816" w:rsidRDefault="007B3816" w:rsidP="008B6883">
      <w:pPr>
        <w:pStyle w:val="BodyText2"/>
      </w:pPr>
      <w:r>
        <w:t>h is the hypothesis function and is what maps x to y</w:t>
      </w:r>
    </w:p>
    <w:p w14:paraId="07DF66E7" w14:textId="6D2446EF" w:rsidR="00EE2652" w:rsidRDefault="00EE2652" w:rsidP="008B6883">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8B6883">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8B6883">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8B6883">
      <w:pPr>
        <w:pStyle w:val="BodyText2"/>
      </w:pPr>
      <w:r>
        <w:t>m is the number of training samples</w:t>
      </w:r>
    </w:p>
    <w:p w14:paraId="1CE36FFB" w14:textId="4948EDA4" w:rsidR="00FA7AE9" w:rsidRDefault="00FA7AE9" w:rsidP="008B6883">
      <w:pPr>
        <w:pStyle w:val="BodyText2"/>
      </w:pPr>
      <w:r>
        <w:t>n is the number of features (i.e. the number of variables)</w:t>
      </w:r>
    </w:p>
    <w:p w14:paraId="0DD19315" w14:textId="673EEC78" w:rsidR="00FA7AE9" w:rsidRDefault="00FA7AE9" w:rsidP="008B6883">
      <w:pPr>
        <w:pStyle w:val="BodyText2"/>
      </w:pPr>
      <w:r>
        <w:t>i is the i’th sample</w:t>
      </w:r>
    </w:p>
    <w:p w14:paraId="7402AB81" w14:textId="57A1FCA7" w:rsidR="00FA7AE9" w:rsidRPr="00FA7AE9" w:rsidRDefault="00FA7AE9" w:rsidP="008B6883">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lastRenderedPageBreak/>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8B6883">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8B6883">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279" w:history="1">
        <w:r w:rsidRPr="00790189">
          <w:rPr>
            <w:rStyle w:val="Hyperlink"/>
          </w:rPr>
          <w:t>http://172.17.0.6:8081</w:t>
        </w:r>
      </w:hyperlink>
      <w:r>
        <w:t xml:space="preserve">) </w:t>
      </w:r>
    </w:p>
    <w:p w14:paraId="1E89E010" w14:textId="77777777" w:rsidR="0020225B" w:rsidRDefault="0020225B" w:rsidP="008B6883">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237F98" w:rsidP="008B6883">
      <w:pPr>
        <w:pStyle w:val="BodyText2"/>
      </w:pPr>
      <w:hyperlink r:id="rId1280"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8B6883">
      <w:pPr>
        <w:pStyle w:val="BodyText2"/>
      </w:pPr>
      <w:r>
        <w:t xml:space="preserve">Following instructions </w:t>
      </w:r>
      <w:hyperlink r:id="rId1281"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8B6883">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8B6883">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t>Cleaning Graphs</w:t>
      </w:r>
    </w:p>
    <w:p w14:paraId="79704D16" w14:textId="77777777" w:rsidR="0020225B" w:rsidRPr="00A45910" w:rsidRDefault="0020225B" w:rsidP="008B6883">
      <w:pPr>
        <w:pStyle w:val="BodyText2"/>
      </w:pPr>
      <w:r>
        <w:t xml:space="preserve">You can group together various elements in the TensorBoard Graph by giving them Name Scopes - see </w:t>
      </w:r>
      <w:hyperlink r:id="rId1282"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8B6883">
      <w:pPr>
        <w:pStyle w:val="BodyText2"/>
      </w:pPr>
      <w:r>
        <w:t xml:space="preserve">There are a number of operations that you can use to debug a graph. See </w:t>
      </w:r>
      <w:hyperlink r:id="rId1283" w:anchor="Debugging_Operations" w:history="1">
        <w:r w:rsidRPr="00023FBF">
          <w:rPr>
            <w:rStyle w:val="Hyperlink"/>
          </w:rPr>
          <w:t>here</w:t>
        </w:r>
      </w:hyperlink>
      <w:r>
        <w:t xml:space="preserve">. tf.Print doesn’t currently output to Jupyter Notebooks. Excellent overview with slides </w:t>
      </w:r>
      <w:hyperlink r:id="rId1284" w:history="1">
        <w:r w:rsidRPr="00E94381">
          <w:rPr>
            <w:rStyle w:val="Hyperlink"/>
          </w:rPr>
          <w:t>here</w:t>
        </w:r>
      </w:hyperlink>
      <w:r>
        <w:t xml:space="preserve"> and promise of a new web-based interactive debugger tool (integrated with TensorBoard </w:t>
      </w:r>
      <w:hyperlink r:id="rId1285"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237F98" w:rsidP="008B6883">
      <w:pPr>
        <w:pStyle w:val="BodyText2"/>
      </w:pPr>
      <w:hyperlink r:id="rId1286" w:history="1">
        <w:r w:rsidR="005141A1" w:rsidRPr="00F93921">
          <w:rPr>
            <w:rStyle w:val="Hyperlink"/>
          </w:rPr>
          <w:t>https://www.kaggle.com</w:t>
        </w:r>
      </w:hyperlink>
      <w:r w:rsidR="005141A1">
        <w:t xml:space="preserve"> </w:t>
      </w:r>
    </w:p>
    <w:p w14:paraId="5AA4D38B" w14:textId="18E7AE8C" w:rsidR="005141A1" w:rsidRDefault="005141A1" w:rsidP="008B6883">
      <w:pPr>
        <w:pStyle w:val="BodyText2"/>
      </w:pPr>
      <w:r>
        <w:t xml:space="preserve">U/P: </w:t>
      </w:r>
      <w:hyperlink r:id="rId1287" w:history="1">
        <w:r w:rsidRPr="00F93921">
          <w:rPr>
            <w:rStyle w:val="Hyperlink"/>
          </w:rPr>
          <w:t>a.cottam@gmail.com</w:t>
        </w:r>
      </w:hyperlink>
      <w:r>
        <w:t xml:space="preserve"> thargal88</w:t>
      </w:r>
    </w:p>
    <w:p w14:paraId="3CFEC222" w14:textId="6446BEE0" w:rsidR="00574700" w:rsidRDefault="00574700" w:rsidP="008B6883">
      <w:pPr>
        <w:pStyle w:val="BodyText2"/>
      </w:pPr>
      <w:r>
        <w:t xml:space="preserve">Competitions based around Machine Learning challenges including </w:t>
      </w:r>
      <w:hyperlink r:id="rId1288" w:history="1">
        <w:r w:rsidRPr="00574700">
          <w:rPr>
            <w:rStyle w:val="Hyperlink"/>
          </w:rPr>
          <w:t>‘Understanding the Amazon from Space’</w:t>
        </w:r>
      </w:hyperlink>
      <w:r>
        <w:t>. They have starter Jupyter Notebooks ready to go!</w:t>
      </w:r>
    </w:p>
    <w:p w14:paraId="091593E9" w14:textId="37C7D538" w:rsidR="00714E95" w:rsidRPr="00574700" w:rsidRDefault="00714E95" w:rsidP="008B6883">
      <w:pPr>
        <w:pStyle w:val="BodyText2"/>
      </w:pPr>
      <w:r>
        <w:t xml:space="preserve">The winner of the Planet Amazon processing wrote a blog </w:t>
      </w:r>
      <w:hyperlink r:id="rId1289" w:history="1">
        <w:r w:rsidRPr="00714E95">
          <w:rPr>
            <w:rStyle w:val="Hyperlink"/>
          </w:rPr>
          <w:t>here</w:t>
        </w:r>
      </w:hyperlink>
      <w:r>
        <w:t>.</w:t>
      </w:r>
    </w:p>
    <w:p w14:paraId="3428DD21" w14:textId="77777777" w:rsidR="00B27CC7" w:rsidRDefault="00283B28" w:rsidP="003B37F4">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lastRenderedPageBreak/>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29" w:name="_Ref440289491"/>
      <w:r>
        <w:t>Installing</w:t>
      </w:r>
    </w:p>
    <w:p w14:paraId="7726347C" w14:textId="77777777" w:rsidR="00D335D7" w:rsidRDefault="00D335D7" w:rsidP="00D335D7">
      <w:pPr>
        <w:pStyle w:val="Heading5"/>
      </w:pPr>
      <w:r>
        <w:t>On Ubuntu 14.04</w:t>
      </w:r>
    </w:p>
    <w:p w14:paraId="0FB85FED" w14:textId="3EAD3805" w:rsidR="00D335D7" w:rsidRDefault="00D335D7" w:rsidP="008B6883">
      <w:pPr>
        <w:pStyle w:val="BodyText2"/>
      </w:pPr>
      <w:r>
        <w:t xml:space="preserve">Installing v2.1.1 on Cloud9 on 28/3/17 following instructions </w:t>
      </w:r>
      <w:hyperlink r:id="rId1290" w:anchor="installation-war" w:history="1">
        <w:r w:rsidRPr="00D335D7">
          <w:rPr>
            <w:rStyle w:val="Hyperlink"/>
          </w:rPr>
          <w:t>here</w:t>
        </w:r>
      </w:hyperlink>
      <w:r>
        <w:t xml:space="preserve">. </w:t>
      </w:r>
    </w:p>
    <w:p w14:paraId="2F44C9B6" w14:textId="77777777" w:rsidR="00D335D7" w:rsidRDefault="00D335D7" w:rsidP="008B6883">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8B6883">
      <w:pPr>
        <w:pStyle w:val="BodyText2"/>
      </w:pPr>
      <w:r>
        <w:t xml:space="preserve">For developers: </w:t>
      </w:r>
      <w:hyperlink r:id="rId1291" w:history="1">
        <w:r>
          <w:rPr>
            <w:rStyle w:val="Hyperlink"/>
          </w:rPr>
          <w:t>http://h05-dev-vm100.jrc.it:8080/geoserver/web/</w:t>
        </w:r>
      </w:hyperlink>
      <w:r>
        <w:t xml:space="preserve"> u/p</w:t>
      </w:r>
      <w:r w:rsidR="00BB619D">
        <w:t xml:space="preserve">  Andrew/Changeme!1</w:t>
      </w:r>
    </w:p>
    <w:p w14:paraId="3F593E31" w14:textId="43154AE3" w:rsidR="00894DFA" w:rsidRDefault="00894DFA" w:rsidP="008B6883">
      <w:pPr>
        <w:pStyle w:val="BodyText2"/>
      </w:pPr>
      <w:r>
        <w:t xml:space="preserve">Live: </w:t>
      </w:r>
      <w:hyperlink r:id="rId1292"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8B6883">
      <w:pPr>
        <w:pStyle w:val="BodyText2"/>
      </w:pPr>
      <w:r>
        <w:t xml:space="preserve">This is </w:t>
      </w:r>
      <w:hyperlink r:id="rId1293" w:history="1">
        <w:r>
          <w:rPr>
            <w:rStyle w:val="Hyperlink"/>
          </w:rPr>
          <w:t>http://h05-prod-vm100.jrc.it:8080/geoserver/web/</w:t>
        </w:r>
      </w:hyperlink>
    </w:p>
    <w:p w14:paraId="392BE9CE" w14:textId="77777777" w:rsidR="00153927" w:rsidRDefault="00153927" w:rsidP="007D2F52">
      <w:pPr>
        <w:pStyle w:val="Heading4"/>
      </w:pPr>
      <w:r>
        <w:t>Publishing</w:t>
      </w:r>
      <w:bookmarkEnd w:id="229"/>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8B6883">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294"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8B6883">
      <w:pPr>
        <w:pStyle w:val="BodyText2"/>
      </w:pPr>
      <w:r>
        <w:t xml:space="preserve">I have created a layer from the Google Earth Engine Validation Points. The WMS endpoint is </w:t>
      </w:r>
      <w:hyperlink r:id="rId1295"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8B6883">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8B6883">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8B6883">
      <w:pPr>
        <w:pStyle w:val="BodyText2"/>
      </w:pPr>
      <w:r>
        <w:t xml:space="preserve">Looks like you </w:t>
      </w:r>
      <w:hyperlink r:id="rId1296"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8B6883">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8B6883">
      <w:pPr>
        <w:pStyle w:val="BodyText2"/>
      </w:pPr>
      <w:r>
        <w:lastRenderedPageBreak/>
        <w:t xml:space="preserve">GeoServer has a REST API which is available at </w:t>
      </w:r>
      <w:hyperlink r:id="rId1297" w:history="1">
        <w:r w:rsidRPr="00A95575">
          <w:rPr>
            <w:rStyle w:val="Hyperlink"/>
          </w:rPr>
          <w:t>http://your-server/geoserver/rest</w:t>
        </w:r>
      </w:hyperlink>
      <w:r>
        <w:t>. So for example, ours is here:</w:t>
      </w:r>
    </w:p>
    <w:p w14:paraId="53CBAA96" w14:textId="77777777" w:rsidR="00334224" w:rsidRPr="00334224" w:rsidRDefault="00237F98" w:rsidP="008B6883">
      <w:pPr>
        <w:pStyle w:val="BodyText2"/>
      </w:pPr>
      <w:hyperlink r:id="rId1298"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8B6883">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237F98" w:rsidP="000E5536">
      <w:pPr>
        <w:pStyle w:val="ListBullet"/>
      </w:pPr>
      <w:hyperlink r:id="rId1299"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8B6883">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8B6883">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8B6883">
      <w:pPr>
        <w:pStyle w:val="BodyText2"/>
      </w:pPr>
      <w:r>
        <w:t xml:space="preserve">Example </w:t>
      </w:r>
      <w:hyperlink r:id="rId1300"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8B6883">
      <w:pPr>
        <w:pStyle w:val="BodyText2"/>
      </w:pPr>
      <w:r>
        <w:t xml:space="preserve">Example </w:t>
      </w:r>
      <w:hyperlink r:id="rId1301" w:history="1">
        <w:r w:rsidRPr="00685D67">
          <w:rPr>
            <w:rStyle w:val="Hyperlink"/>
          </w:rPr>
          <w:t>call</w:t>
        </w:r>
      </w:hyperlink>
      <w:r>
        <w:t xml:space="preserve"> with no bounding box</w:t>
      </w:r>
    </w:p>
    <w:p w14:paraId="37AA27A4" w14:textId="77777777" w:rsidR="000118D4" w:rsidRDefault="000118D4" w:rsidP="008B6883">
      <w:pPr>
        <w:pStyle w:val="BodyText2"/>
      </w:pPr>
      <w:r>
        <w:t xml:space="preserve">Example </w:t>
      </w:r>
      <w:hyperlink r:id="rId1302" w:history="1">
        <w:r w:rsidRPr="00685D67">
          <w:rPr>
            <w:rStyle w:val="Hyperlink"/>
          </w:rPr>
          <w:t>call</w:t>
        </w:r>
      </w:hyperlink>
      <w:r>
        <w:t xml:space="preserve"> with a bounding box</w:t>
      </w:r>
    </w:p>
    <w:p w14:paraId="15BFA0AA" w14:textId="77777777" w:rsidR="000118D4" w:rsidRPr="000118D4" w:rsidRDefault="000118D4" w:rsidP="008B6883">
      <w:pPr>
        <w:pStyle w:val="BodyText2"/>
      </w:pPr>
      <w:r>
        <w:t xml:space="preserve">Example </w:t>
      </w:r>
      <w:hyperlink r:id="rId1303"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8B6883">
      <w:pPr>
        <w:pStyle w:val="BodyText2"/>
      </w:pPr>
      <w:r>
        <w:t>You can filter WMS/WFS using the cql_filter parameter which is very easy. See the docs here. Here is an example:</w:t>
      </w:r>
    </w:p>
    <w:p w14:paraId="00FA4413" w14:textId="77777777" w:rsidR="00902707" w:rsidRPr="00902707" w:rsidRDefault="00237F98" w:rsidP="008B6883">
      <w:pPr>
        <w:pStyle w:val="BodyText2"/>
      </w:pPr>
      <w:hyperlink r:id="rId1304"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01ED7E28" w:rsidR="00B83F69" w:rsidRDefault="00B83F69" w:rsidP="008B6883">
      <w:pPr>
        <w:pStyle w:val="BodyText2"/>
      </w:pPr>
      <w:r>
        <w:t xml:space="preserve">We have an instance of GeoNode that Luca has styled internally here: </w:t>
      </w:r>
      <w:hyperlink r:id="rId1305" w:history="1">
        <w:r w:rsidRPr="00451A61">
          <w:rPr>
            <w:rStyle w:val="Hyperlink"/>
          </w:rPr>
          <w:t>http://h05-dev-vm36.jrc.it/</w:t>
        </w:r>
      </w:hyperlink>
      <w:r>
        <w:t xml:space="preserve"> My Admin user credentials are:</w:t>
      </w:r>
      <w:r w:rsidRPr="00B83F69">
        <w:t xml:space="preserve"> </w:t>
      </w:r>
      <w:r>
        <w:t>User:  Andreaw-GN-H05 Pw:  AGN-H05-pw.</w:t>
      </w:r>
    </w:p>
    <w:p w14:paraId="4BA86D19" w14:textId="078033EA" w:rsidR="00766E76" w:rsidRDefault="00766E76" w:rsidP="008B6883">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0264B71F"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2B67C043" w14:textId="6D130D5C" w:rsidR="00766E76" w:rsidRDefault="00766E76" w:rsidP="00766E76">
            <w:pPr>
              <w:pStyle w:val="TableTextHeader"/>
            </w:pPr>
            <w:r>
              <w:t>url</w:t>
            </w:r>
          </w:p>
        </w:tc>
        <w:tc>
          <w:tcPr>
            <w:tcW w:w="4050" w:type="dxa"/>
          </w:tcPr>
          <w:p w14:paraId="46478EF9" w14:textId="3BE4C56B"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4244CEFB" w14:textId="6A99CD69"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64C55BEE" w14:textId="62A48E22"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1E3E8E4C"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05249672" w14:textId="1F83586A" w:rsidR="00507AC4" w:rsidRDefault="00237F98" w:rsidP="00DD4343">
            <w:pPr>
              <w:pStyle w:val="Tiny"/>
            </w:pPr>
            <w:hyperlink r:id="rId1306" w:history="1">
              <w:r w:rsidR="00507AC4" w:rsidRPr="00451A61">
                <w:rPr>
                  <w:rStyle w:val="Hyperlink"/>
                </w:rPr>
                <w:t>http://h05-dev-vm36.jrc.it/</w:t>
              </w:r>
            </w:hyperlink>
          </w:p>
        </w:tc>
        <w:tc>
          <w:tcPr>
            <w:tcW w:w="4050" w:type="dxa"/>
          </w:tcPr>
          <w:p w14:paraId="67AC52CD" w14:textId="4F6DCB31" w:rsidR="00507AC4" w:rsidRPr="00766E76" w:rsidRDefault="00507AC4" w:rsidP="00DD4343">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58F175F0" w14:textId="0F900B9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42464E81" w14:textId="68A86526"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4797F2D8"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4678C512" w14:textId="68A69387" w:rsidR="00766E76" w:rsidRDefault="00237F98" w:rsidP="00DD4343">
            <w:pPr>
              <w:pStyle w:val="Tiny"/>
            </w:pPr>
            <w:hyperlink r:id="rId1307" w:history="1">
              <w:r w:rsidR="00766E76" w:rsidRPr="00BA7BD9">
                <w:rPr>
                  <w:rStyle w:val="Hyperlink"/>
                </w:rPr>
                <w:t>http://geonode-rris.biopama.org/</w:t>
              </w:r>
            </w:hyperlink>
          </w:p>
        </w:tc>
        <w:tc>
          <w:tcPr>
            <w:tcW w:w="4050" w:type="dxa"/>
          </w:tcPr>
          <w:p w14:paraId="222D1C08" w14:textId="18B41A5F"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3799263D" w14:textId="301CDFDD"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095CC901" w14:textId="242C7C89"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2A2D81A5" w14:textId="77777777" w:rsidR="00766E76" w:rsidRDefault="00766E76" w:rsidP="008B6883">
      <w:pPr>
        <w:pStyle w:val="BodyText2"/>
      </w:pPr>
    </w:p>
    <w:p w14:paraId="213B49EF" w14:textId="06A15408" w:rsidR="008956CC" w:rsidRDefault="008956CC" w:rsidP="007D2F52">
      <w:pPr>
        <w:pStyle w:val="Heading4"/>
      </w:pPr>
      <w:r>
        <w:t>Installing</w:t>
      </w:r>
    </w:p>
    <w:p w14:paraId="7A902326" w14:textId="72387BFF" w:rsidR="008956CC" w:rsidRDefault="008956CC" w:rsidP="008B6883">
      <w:pPr>
        <w:pStyle w:val="BodyText2"/>
      </w:pPr>
      <w:r>
        <w:t>Installing GeoNode on the SPREP test server</w:t>
      </w:r>
      <w:r w:rsidR="0009714E">
        <w:t xml:space="preserve"> following the instructions </w:t>
      </w:r>
      <w:hyperlink r:id="rId1308"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8B6883">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8B6883">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8B6883">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8B6883">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7C112237" w14:textId="77777777" w:rsidR="00714515" w:rsidRDefault="00714515" w:rsidP="00714515">
      <w:pPr>
        <w:pStyle w:val="Heading3"/>
      </w:pPr>
      <w:bookmarkStart w:id="230" w:name="_Tileserver_PHP"/>
      <w:bookmarkStart w:id="231" w:name="_VectorTile_Servers"/>
      <w:bookmarkEnd w:id="230"/>
      <w:bookmarkEnd w:id="231"/>
      <w:r>
        <w:t>VectorTile Servers</w:t>
      </w:r>
    </w:p>
    <w:p w14:paraId="12924156" w14:textId="77777777" w:rsidR="00732605" w:rsidRDefault="00732605" w:rsidP="00732605">
      <w:pPr>
        <w:pStyle w:val="Heading4"/>
      </w:pPr>
      <w:r>
        <w:t>Tileserver GL</w:t>
      </w:r>
    </w:p>
    <w:p w14:paraId="35779AC2" w14:textId="77777777" w:rsidR="00732605" w:rsidRDefault="00732605" w:rsidP="00732605">
      <w:pPr>
        <w:pStyle w:val="Heading5"/>
      </w:pPr>
      <w:r>
        <w:t>Installation</w:t>
      </w:r>
    </w:p>
    <w:p w14:paraId="4878E3A3" w14:textId="6F9220B0" w:rsidR="00732605" w:rsidRPr="003318D5" w:rsidRDefault="00732605" w:rsidP="008B6883">
      <w:pPr>
        <w:pStyle w:val="BodyText2"/>
      </w:pPr>
      <w:r>
        <w:t xml:space="preserve">Installing on Cloud9 WebApps workspace on 12/10/17. </w:t>
      </w:r>
      <w:r w:rsidR="00233567">
        <w:t>Cant upgrade Node to version 6. Giving up.</w:t>
      </w:r>
    </w:p>
    <w:p w14:paraId="2FD6C0E3" w14:textId="0936A010" w:rsidR="00D40A3F" w:rsidRDefault="00D40A3F" w:rsidP="00714515">
      <w:pPr>
        <w:pStyle w:val="Heading4"/>
      </w:pPr>
      <w:r>
        <w:t>Tileserver PHP</w:t>
      </w:r>
    </w:p>
    <w:p w14:paraId="0FA744C1" w14:textId="08509FC2" w:rsidR="00D40A3F" w:rsidRPr="00D40A3F" w:rsidRDefault="00D40A3F" w:rsidP="008B6883">
      <w:pPr>
        <w:pStyle w:val="BodyText2"/>
      </w:pPr>
      <w:r>
        <w:t xml:space="preserve">This is used to convert MBTile vector tiles on the fly from a single zipped file into unzipped .pbf files suitable for rendering with a suitable Javascript client. See </w:t>
      </w:r>
      <w:hyperlink r:id="rId1309" w:history="1">
        <w:r w:rsidRPr="00D40A3F">
          <w:rPr>
            <w:rStyle w:val="Hyperlink"/>
          </w:rPr>
          <w:t>here</w:t>
        </w:r>
      </w:hyperlink>
      <w:r>
        <w:t>.</w:t>
      </w:r>
    </w:p>
    <w:p w14:paraId="45357CAB" w14:textId="4A4743F2" w:rsidR="003318D5" w:rsidRDefault="003318D5" w:rsidP="00714515">
      <w:pPr>
        <w:pStyle w:val="Heading5"/>
      </w:pPr>
      <w:r>
        <w:t>Installation</w:t>
      </w:r>
    </w:p>
    <w:p w14:paraId="576EB25B" w14:textId="4DC8F1D3" w:rsidR="00D91161" w:rsidRPr="003318D5" w:rsidRDefault="003318D5" w:rsidP="008B6883">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429D9C4" w14:textId="73C51060" w:rsidR="00615425" w:rsidRDefault="00615425" w:rsidP="00714515">
      <w:pPr>
        <w:pStyle w:val="Heading5"/>
      </w:pPr>
      <w:r>
        <w:t>Using</w:t>
      </w:r>
    </w:p>
    <w:p w14:paraId="6A123AB8" w14:textId="38F2197F" w:rsidR="00615425" w:rsidRDefault="00615425" w:rsidP="008B6883">
      <w:pPr>
        <w:pStyle w:val="BodyText2"/>
      </w:pPr>
      <w:r>
        <w:t>I can see the datasets on the home page, but when i click on them the map is black. Why these snapshots as the data is only Italy?</w:t>
      </w:r>
    </w:p>
    <w:p w14:paraId="5BCEC1D0" w14:textId="39CFC369" w:rsidR="00615425" w:rsidRDefault="00615425" w:rsidP="008B6883">
      <w:pPr>
        <w:pStyle w:val="BodyText2"/>
      </w:pPr>
      <w:r>
        <w:rPr>
          <w:noProof/>
          <w:lang w:bidi="ar-SA"/>
        </w:rPr>
        <w:lastRenderedPageBreak/>
        <w:drawing>
          <wp:inline distT="0" distB="0" distL="0" distR="0" wp14:anchorId="1DEC350C" wp14:editId="19965748">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0">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728869E9" w14:textId="414B7DBB" w:rsidR="00EA6F03" w:rsidRDefault="00EA6F03" w:rsidP="008B6883">
      <w:pPr>
        <w:pStyle w:val="BodyText2"/>
      </w:pPr>
      <w:r>
        <w:t>Tried all the following but no reponse to any of them:</w:t>
      </w:r>
    </w:p>
    <w:p w14:paraId="664FE42A" w14:textId="77777777" w:rsidR="00EA6F03" w:rsidRDefault="00EA6F03" w:rsidP="00714515">
      <w:pPr>
        <w:pStyle w:val="Code"/>
      </w:pPr>
      <w:r>
        <w:t>https://web-apps-blishten.c9users.io/tileserver-php-master/tileserver.php?/index.json?/mapbox_italy/9/272/188.pbf  -no response</w:t>
      </w:r>
    </w:p>
    <w:p w14:paraId="21F10E87" w14:textId="77777777" w:rsidR="00EA6F03" w:rsidRDefault="00EA6F03" w:rsidP="00714515">
      <w:pPr>
        <w:pStyle w:val="Code"/>
      </w:pPr>
      <w:r>
        <w:t>https://web-apps-blishten.c9users.io/tileserver-php-master/tileserver.php/mapbox_italy/9/272/188.pbf -no response</w:t>
      </w:r>
    </w:p>
    <w:p w14:paraId="37C720C4" w14:textId="77777777" w:rsidR="00EA6F03" w:rsidRDefault="00EA6F03" w:rsidP="00714515">
      <w:pPr>
        <w:pStyle w:val="Code"/>
      </w:pPr>
      <w:r>
        <w:t>https://web-apps-blishten.c9users.io/tileserver-php-master/mapbox_italy/9/272/188.pbf -no response</w:t>
      </w:r>
    </w:p>
    <w:p w14:paraId="6D40E33B" w14:textId="77777777" w:rsidR="00EA6F03" w:rsidRDefault="00EA6F03" w:rsidP="00714515">
      <w:pPr>
        <w:pStyle w:val="Code"/>
      </w:pPr>
      <w:r>
        <w:t>https://web-apps-blishten.c9users.io/tileserver/mapbox_italy/9/272/188.pbf - not found</w:t>
      </w:r>
    </w:p>
    <w:p w14:paraId="6D5A3B14" w14:textId="77777777" w:rsidR="00EA6F03" w:rsidRDefault="00EA6F03" w:rsidP="00714515">
      <w:pPr>
        <w:pStyle w:val="Code"/>
      </w:pPr>
      <w:r>
        <w:t>https://web-apps-blishten.c9users.io/tileserver-php-master/wmts/mapbox_italy/9/272/188.pbf</w:t>
      </w:r>
    </w:p>
    <w:p w14:paraId="0823451B" w14:textId="399956CB" w:rsidR="00EA6F03" w:rsidRPr="00615425" w:rsidRDefault="00EA6F03" w:rsidP="00714515">
      <w:pPr>
        <w:pStyle w:val="Code"/>
      </w:pPr>
      <w:r>
        <w:t>http://web-apps-blishten.c9users.io/tileserver-php-master?service=wmts&amp;request=getTile&amp;layer=mapbox_italy&amp;tilematrix=9&amp;tilerow=272&amp;tilecol=188&amp;format=pbf</w:t>
      </w:r>
    </w:p>
    <w:p w14:paraId="320FF5F0" w14:textId="350CDF32" w:rsidR="002D4FD3" w:rsidRDefault="002D4FD3" w:rsidP="002D4FD3">
      <w:pPr>
        <w:pStyle w:val="Heading4"/>
      </w:pPr>
      <w:r>
        <w:t>mbtiles-server</w:t>
      </w:r>
    </w:p>
    <w:p w14:paraId="49DB4A85" w14:textId="7CA1A802" w:rsidR="002D4FD3" w:rsidRPr="002D4FD3" w:rsidRDefault="002D4FD3" w:rsidP="008B6883">
      <w:pPr>
        <w:pStyle w:val="BodyText2"/>
      </w:pPr>
      <w:r>
        <w:t xml:space="preserve">Tried </w:t>
      </w:r>
      <w:hyperlink r:id="rId1311" w:history="1">
        <w:r w:rsidRPr="002D4FD3">
          <w:rPr>
            <w:rStyle w:val="Hyperlink"/>
          </w:rPr>
          <w:t>this</w:t>
        </w:r>
      </w:hyperlink>
      <w:r>
        <w:t xml:space="preserve"> too but no luck.</w:t>
      </w:r>
    </w:p>
    <w:p w14:paraId="1C123584" w14:textId="77777777" w:rsidR="004B461D" w:rsidRPr="003B37F4" w:rsidRDefault="004B461D" w:rsidP="003B37F4">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8B6883">
      <w:pPr>
        <w:pStyle w:val="BodyText2"/>
      </w:pPr>
      <w:r>
        <w:t xml:space="preserve">Will installed the Eclipse IDE for Java development but it would not run without the JDK or JRE. Christian installed the 32-bit JDK but it still could not find them – need to set the PATH variable (see </w:t>
      </w:r>
      <w:hyperlink r:id="rId1312"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237F98" w:rsidP="008B6883">
      <w:pPr>
        <w:pStyle w:val="BodyText2"/>
      </w:pPr>
      <w:hyperlink r:id="rId1313"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32" w:name="_On_Ubuntu_14.04_2"/>
      <w:bookmarkEnd w:id="232"/>
      <w:r>
        <w:t>On Ubuntu 14.04</w:t>
      </w:r>
    </w:p>
    <w:p w14:paraId="546AC491" w14:textId="110059BB" w:rsidR="00B55B38" w:rsidRDefault="00B55B38" w:rsidP="008B6883">
      <w:pPr>
        <w:pStyle w:val="BodyText2"/>
      </w:pPr>
      <w:r>
        <w:t>Installing on Cloud9 on 28/</w:t>
      </w:r>
      <w:r w:rsidR="0006252E">
        <w:t>0</w:t>
      </w:r>
      <w:r>
        <w:t>3/</w:t>
      </w:r>
      <w:r w:rsidR="0006252E">
        <w:t>20</w:t>
      </w:r>
      <w:r>
        <w:t>17.</w:t>
      </w:r>
      <w:r w:rsidR="00095B7F">
        <w:t xml:space="preserve"> Following instructions </w:t>
      </w:r>
      <w:hyperlink r:id="rId1314" w:history="1">
        <w:r w:rsidR="00095B7F" w:rsidRPr="00095B7F">
          <w:rPr>
            <w:rStyle w:val="Hyperlink"/>
          </w:rPr>
          <w:t>here</w:t>
        </w:r>
      </w:hyperlink>
      <w:r w:rsidR="00095B7F">
        <w:t>.</w:t>
      </w:r>
    </w:p>
    <w:p w14:paraId="075FBE9D" w14:textId="4B6370B9" w:rsidR="00B55B38" w:rsidRDefault="00B55B38" w:rsidP="008B6883">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8B6883">
      <w:pPr>
        <w:pStyle w:val="BodyText2"/>
      </w:pPr>
      <w:r>
        <w:lastRenderedPageBreak/>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8B6883">
      <w:pPr>
        <w:pStyle w:val="BodyText2"/>
      </w:pPr>
      <w:r>
        <w:t xml:space="preserve">Use Junit as it is integrated into Aptana. Good docs </w:t>
      </w:r>
      <w:hyperlink r:id="rId1315"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8B6883">
      <w:pPr>
        <w:pStyle w:val="BodyText2"/>
      </w:pPr>
      <w:r>
        <w:t xml:space="preserve">Good ESRI article about writing Javascript classes here </w:t>
      </w:r>
      <w:hyperlink r:id="rId1316" w:history="1">
        <w:r>
          <w:rPr>
            <w:rStyle w:val="Hyperlink"/>
          </w:rPr>
          <w:t>https://developers.arcgis.com/en/javascript/jstutorials/intro_javascript_classes.html</w:t>
        </w:r>
      </w:hyperlink>
      <w:r>
        <w:t>.</w:t>
      </w:r>
    </w:p>
    <w:p w14:paraId="23EAE15C" w14:textId="6B146B63" w:rsidR="00322D04" w:rsidRPr="007A309B" w:rsidRDefault="00322D04" w:rsidP="008B6883">
      <w:pPr>
        <w:pStyle w:val="BodyText2"/>
      </w:pPr>
      <w:r>
        <w:t xml:space="preserve">Good Mozilla guide to Javascript objects and inheritance </w:t>
      </w:r>
      <w:hyperlink r:id="rId1317"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8B6883">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8B6883">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8B6883">
      <w:pPr>
        <w:pStyle w:val="BodyText2"/>
      </w:pPr>
      <w:r>
        <w:t xml:space="preserve">There is an svg sandbox for trying things out </w:t>
      </w:r>
      <w:hyperlink r:id="rId1318"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4355F031" w:rsidR="00D17722" w:rsidRDefault="00D17722" w:rsidP="000E5536">
      <w:pPr>
        <w:pStyle w:val="ListBullet"/>
      </w:pPr>
      <w:r w:rsidRPr="00250901">
        <w:t xml:space="preserve">Person.prototype is an object shared by all instances of Person. It forms part of a lookup chain (that has a special name, "prototype chain"): any time you attempt to access a property of Person that isn't set, JavaScript will </w:t>
      </w:r>
      <w:r w:rsidRPr="00250901">
        <w:lastRenderedPageBreak/>
        <w:t>check Person.prototype to see if that property exists there instead. As a result, anything assigned toPerson.prototype becomes available to all instances of that constructor via the this object.</w:t>
      </w:r>
    </w:p>
    <w:p w14:paraId="52EC4F5B" w14:textId="651FEE54" w:rsidR="00A85A84" w:rsidRDefault="00A85A84" w:rsidP="000E5536">
      <w:pPr>
        <w:pStyle w:val="ListBullet"/>
      </w:pPr>
      <w:r>
        <w:t xml:space="preserve">Object.assign can be used to initialize default values for variables. See </w:t>
      </w:r>
      <w:hyperlink r:id="rId1319" w:history="1">
        <w:r w:rsidRPr="00A85A84">
          <w:rPr>
            <w:rStyle w:val="Hyperlink"/>
          </w:rPr>
          <w:t>here</w:t>
        </w:r>
      </w:hyperlink>
      <w:r>
        <w:t>.</w:t>
      </w:r>
    </w:p>
    <w:p w14:paraId="580DEFD0" w14:textId="441B6C79" w:rsidR="002C093D" w:rsidRDefault="002C093D" w:rsidP="000E5536">
      <w:pPr>
        <w:pStyle w:val="Heading5"/>
      </w:pPr>
      <w:bookmarkStart w:id="233" w:name="_Ref412648853"/>
      <w:r>
        <w:t>regex</w:t>
      </w:r>
      <w:bookmarkEnd w:id="233"/>
    </w:p>
    <w:p w14:paraId="29B5F241" w14:textId="5B3F6133" w:rsidR="002C093D" w:rsidRDefault="002C093D" w:rsidP="008B6883">
      <w:pPr>
        <w:pStyle w:val="BodyText2"/>
      </w:pPr>
      <w:r>
        <w:t xml:space="preserve">Excellent regex expression tester here: </w:t>
      </w:r>
      <w:hyperlink r:id="rId1320"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8B6883">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8B6883">
      <w:pPr>
        <w:pStyle w:val="BodyText2"/>
      </w:pPr>
      <w:r>
        <w:t xml:space="preserve">Going through the Javascript tutorials. </w:t>
      </w:r>
    </w:p>
    <w:p w14:paraId="6EBCD5AD" w14:textId="77777777" w:rsidR="00D17722" w:rsidRDefault="00D17722" w:rsidP="008B6883">
      <w:pPr>
        <w:pStyle w:val="BodyText2"/>
      </w:pPr>
      <w:r>
        <w:t xml:space="preserve">What are </w:t>
      </w:r>
      <w:hyperlink r:id="rId1321" w:history="1">
        <w:r w:rsidRPr="00322173">
          <w:rPr>
            <w:rStyle w:val="Hyperlink"/>
          </w:rPr>
          <w:t>Topics</w:t>
        </w:r>
      </w:hyperlink>
      <w:r>
        <w:t>?</w:t>
      </w:r>
    </w:p>
    <w:p w14:paraId="5D5E32D9" w14:textId="77777777" w:rsidR="00D17722" w:rsidRDefault="00D17722" w:rsidP="008B6883">
      <w:pPr>
        <w:pStyle w:val="BodyText2"/>
      </w:pPr>
      <w:r>
        <w:t>Good general intro to DOM nodes and dojo instances:</w:t>
      </w:r>
    </w:p>
    <w:p w14:paraId="01D1A958" w14:textId="77777777" w:rsidR="00D17722" w:rsidRDefault="00237F98" w:rsidP="000E5536">
      <w:pPr>
        <w:pStyle w:val="BodyText"/>
      </w:pPr>
      <w:hyperlink r:id="rId1322" w:history="1">
        <w:r w:rsidR="00D17722" w:rsidRPr="0077669C">
          <w:rPr>
            <w:rStyle w:val="Hyperlink"/>
          </w:rPr>
          <w:t>http://docs.dojocampus.org/dijit/info</w:t>
        </w:r>
      </w:hyperlink>
    </w:p>
    <w:p w14:paraId="635A47C5" w14:textId="77777777" w:rsidR="00D17722" w:rsidRPr="008E1FF7" w:rsidRDefault="00237F98" w:rsidP="008B6883">
      <w:pPr>
        <w:pStyle w:val="BodyText2"/>
      </w:pPr>
      <w:hyperlink r:id="rId1323"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8B6883">
      <w:pPr>
        <w:pStyle w:val="BodyText2"/>
      </w:pPr>
      <w:r>
        <w:t>I am going to use the Dojo Build system (</w:t>
      </w:r>
      <w:hyperlink r:id="rId1324"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8B6883">
      <w:pPr>
        <w:pStyle w:val="BodyText2"/>
      </w:pPr>
      <w:r>
        <w:t xml:space="preserve">For the landcoverValidator.html page it is using version 1.9.1. Looks like there is no 1.9.1, but there is a 1.9.2 so I will download the SDK for that from this page </w:t>
      </w:r>
      <w:hyperlink r:id="rId1325"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326"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8B6883">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8B6883">
      <w:pPr>
        <w:pStyle w:val="BodyText2"/>
      </w:pPr>
      <w:r>
        <w:lastRenderedPageBreak/>
        <w:t xml:space="preserve">Here is an example of a custom chart </w:t>
      </w:r>
      <w:hyperlink r:id="rId1327"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8B6883">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8B6883">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8B6883">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8B6883">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8B6883">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8B6883">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8B6883">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8B6883">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8B6883">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8B6883">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8B6883">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8B6883">
      <w:pPr>
        <w:pStyle w:val="BodyText2"/>
      </w:pPr>
      <w:r>
        <w:t>However, with the ESRI Javascript library, this includes Dojo apparently:</w:t>
      </w:r>
    </w:p>
    <w:p w14:paraId="4C18E2E7" w14:textId="77777777" w:rsidR="00307138" w:rsidRDefault="00307138" w:rsidP="00307138">
      <w:pPr>
        <w:pStyle w:val="Code"/>
      </w:pPr>
      <w:r w:rsidRPr="007C32E6">
        <w:lastRenderedPageBreak/>
        <w:t>&lt;script src="http://js.arcgis.com/3.6/"&gt;&lt;/script&gt;</w:t>
      </w:r>
    </w:p>
    <w:p w14:paraId="71C591FB" w14:textId="77777777" w:rsidR="00307138" w:rsidRDefault="00307138" w:rsidP="008B6883">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328"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8B6883">
      <w:pPr>
        <w:pStyle w:val="BodyText2"/>
      </w:pPr>
      <w:r>
        <w:t>So for example using the ESRI Javascript Library 3.6 I get the Dojo version 1.8.3.</w:t>
      </w:r>
    </w:p>
    <w:p w14:paraId="2DB674DF" w14:textId="77777777" w:rsidR="00307138" w:rsidRDefault="00307138" w:rsidP="008B6883">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8B6883">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8B6883">
      <w:pPr>
        <w:pStyle w:val="BodyText2"/>
      </w:pPr>
      <w:r>
        <w:rPr>
          <w:noProof/>
          <w:lang w:bidi="ar-SA"/>
        </w:rPr>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9"/>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8B6883">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8B6883">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8B6883">
      <w:pPr>
        <w:pStyle w:val="BodyText2"/>
        <w:rPr>
          <w:rStyle w:val="BodyText2Char"/>
        </w:rPr>
      </w:pPr>
      <w:r>
        <w:t xml:space="preserve">How do you debug a minified dojo javascript file where all the code is on one line? See </w:t>
      </w:r>
      <w:hyperlink r:id="rId1330"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331" w:history="1">
        <w:r w:rsidRPr="006A2B61">
          <w:rPr>
            <w:rStyle w:val="Hyperlink"/>
          </w:rPr>
          <w:t>here</w:t>
        </w:r>
      </w:hyperlink>
      <w:r w:rsidRPr="006A2B61">
        <w:rPr>
          <w:rStyle w:val="BodyText2Char"/>
        </w:rPr>
        <w:t xml:space="preserve"> (at 41 minutes). </w:t>
      </w:r>
    </w:p>
    <w:p w14:paraId="6904F5E1" w14:textId="77777777" w:rsidR="00D17722" w:rsidRDefault="00D17722" w:rsidP="008B6883">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lastRenderedPageBreak/>
        <w:t>Declarative Syntax</w:t>
      </w:r>
    </w:p>
    <w:p w14:paraId="22A520CA" w14:textId="77777777" w:rsidR="00D17722" w:rsidRPr="00757DD0" w:rsidRDefault="00D17722" w:rsidP="008B6883">
      <w:pPr>
        <w:pStyle w:val="BodyText2"/>
      </w:pPr>
      <w:r>
        <w:t xml:space="preserve">Good overview </w:t>
      </w:r>
      <w:hyperlink r:id="rId1332"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8B6883">
      <w:pPr>
        <w:pStyle w:val="BodyText2"/>
      </w:pPr>
      <w:r>
        <w:t>Hitch looks good at capturing local variables and keeping them in scope.</w:t>
      </w:r>
    </w:p>
    <w:p w14:paraId="5AD74B90" w14:textId="77777777" w:rsidR="00D17722" w:rsidRDefault="00D17722" w:rsidP="008B6883">
      <w:pPr>
        <w:pStyle w:val="BodyText2"/>
      </w:pPr>
      <w:r>
        <w:t>Mouse events are normalised BUT NOT the xy positions – see this article on why Firefox does not have offsetX and offsetY values (</w:t>
      </w:r>
      <w:hyperlink r:id="rId1333"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8B6883">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8B6883">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8B6883">
      <w:pPr>
        <w:pStyle w:val="BodyText2"/>
      </w:pPr>
      <w:r>
        <w:t>There are some quirks which are difficult to understand:</w:t>
      </w:r>
    </w:p>
    <w:p w14:paraId="4823D65A" w14:textId="77777777" w:rsidR="00D17722" w:rsidRDefault="00D17722" w:rsidP="008B6883">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8B6883">
      <w:pPr>
        <w:pStyle w:val="BodyText2"/>
      </w:pPr>
      <w:r>
        <w:t xml:space="preserve">Version 1.8.4 is available </w:t>
      </w:r>
      <w:hyperlink r:id="rId1334"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8B6883">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335"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t>}, [ "my/app" ]);</w:t>
      </w:r>
    </w:p>
    <w:p w14:paraId="077DB449" w14:textId="77777777" w:rsidR="004E6AAB" w:rsidRDefault="004E6AAB" w:rsidP="004E6AAB">
      <w:pPr>
        <w:pStyle w:val="Heading7"/>
      </w:pPr>
      <w:bookmarkStart w:id="234" w:name="_Node_modules"/>
      <w:bookmarkEnd w:id="234"/>
      <w:r>
        <w:t>Node modules</w:t>
      </w:r>
    </w:p>
    <w:p w14:paraId="7C7A176D" w14:textId="08375DD4" w:rsidR="004E6AAB" w:rsidRDefault="004E6AAB" w:rsidP="008B6883">
      <w:pPr>
        <w:pStyle w:val="BodyText2"/>
      </w:pPr>
      <w:r>
        <w:t xml:space="preserve">You can load node modules using the </w:t>
      </w:r>
      <w:hyperlink r:id="rId1336"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472F28E7" w14:textId="13789527" w:rsidR="002A11C1" w:rsidRDefault="002A11C1" w:rsidP="008B6883">
      <w:pPr>
        <w:pStyle w:val="BodyText2"/>
      </w:pPr>
      <w:r>
        <w:lastRenderedPageBreak/>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5977E8D9" w14:textId="5D0EF021" w:rsidR="002A11C1" w:rsidRDefault="002A11C1" w:rsidP="002A11C1">
      <w:pPr>
        <w:pStyle w:val="Code"/>
      </w:pPr>
      <w:r w:rsidRPr="002A11C1">
        <w:t>require(["node_modules/leaflet-geose</w:t>
      </w:r>
      <w:r>
        <w:t>arch/dist/bundle.min.js", ..</w:t>
      </w:r>
    </w:p>
    <w:p w14:paraId="5E8AB06B" w14:textId="441231CE" w:rsidR="002A11C1" w:rsidRDefault="002A11C1" w:rsidP="002A11C1">
      <w:pPr>
        <w:pStyle w:val="Code"/>
      </w:pPr>
      <w:r w:rsidRPr="002A11C1">
        <w:t>function(geoSearch) {</w:t>
      </w:r>
      <w:r>
        <w:t xml:space="preserve"> ..</w:t>
      </w:r>
    </w:p>
    <w:p w14:paraId="13FEA54E" w14:textId="60935163" w:rsidR="002A11C1" w:rsidRDefault="002A11C1" w:rsidP="002A11C1">
      <w:pPr>
        <w:pStyle w:val="Code"/>
      </w:pPr>
      <w:r w:rsidRPr="002A11C1">
        <w:t>const provider = new geoSearch.OpenStreetMapProvider();</w:t>
      </w:r>
    </w:p>
    <w:p w14:paraId="0EA634EF" w14:textId="42AE1225" w:rsidR="00F22117" w:rsidRPr="00D92D2E" w:rsidRDefault="00F22117" w:rsidP="008B6883">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519FD51B" w14:textId="498DB14B" w:rsidR="00A97700" w:rsidRDefault="00A97700" w:rsidP="00A97700">
      <w:pPr>
        <w:pStyle w:val="Heading7"/>
      </w:pPr>
      <w:r>
        <w:t>Non-AMD modules in a defined order</w:t>
      </w:r>
    </w:p>
    <w:p w14:paraId="5BD77145" w14:textId="54C0094C" w:rsidR="00A97700" w:rsidRPr="00A97700" w:rsidRDefault="00A97700" w:rsidP="008B6883">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337" w:history="1">
        <w:r w:rsidRPr="00A97700">
          <w:rPr>
            <w:rStyle w:val="Hyperlink"/>
          </w:rPr>
          <w:t>here</w:t>
        </w:r>
      </w:hyperlink>
      <w:r>
        <w:t xml:space="preserve"> and also in the Deferred Dependencies section in </w:t>
      </w:r>
      <w:hyperlink r:id="rId1338" w:history="1">
        <w:r w:rsidRPr="00A97700">
          <w:rPr>
            <w:rStyle w:val="Hyperlink"/>
          </w:rPr>
          <w:t>this</w:t>
        </w:r>
      </w:hyperlink>
      <w:r>
        <w:t xml:space="preserve"> page.</w:t>
      </w:r>
      <w:r w:rsidR="005A4A4F">
        <w:t xml:space="preserve"> Finished - its called the sequentialLoader and its cool.</w:t>
      </w:r>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t>Loading Modules</w:t>
      </w:r>
    </w:p>
    <w:p w14:paraId="110F567E" w14:textId="77777777" w:rsidR="00A97700" w:rsidRDefault="00A97700" w:rsidP="008B6883">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8B6883">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8B6883">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8B6883">
      <w:pPr>
        <w:pStyle w:val="BodyText2"/>
      </w:pPr>
      <w:r>
        <w:t xml:space="preserve">Good guide </w:t>
      </w:r>
      <w:hyperlink r:id="rId1339"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8B6883">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8B6883">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8B6883">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t>Using GitHub as a CDN</w:t>
      </w:r>
    </w:p>
    <w:p w14:paraId="6A66E4E8" w14:textId="77777777" w:rsidR="00A97700" w:rsidRDefault="00A97700" w:rsidP="008B6883">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lastRenderedPageBreak/>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8B6883">
      <w:pPr>
        <w:pStyle w:val="BodyText2"/>
      </w:pPr>
      <w:r>
        <w:t xml:space="preserve">Aha! Found a solution. Use </w:t>
      </w:r>
      <w:hyperlink r:id="rId1340"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8B6883">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8B6883">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8B6883">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8B6883">
      <w:pPr>
        <w:pStyle w:val="BodyText2"/>
      </w:pPr>
      <w:r>
        <w:t xml:space="preserve">An example is used to get json data from a GeoServer WFS GetFeature request synchronously </w:t>
      </w:r>
      <w:hyperlink r:id="rId1341"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8B6883">
      <w:pPr>
        <w:pStyle w:val="BodyText2"/>
      </w:pPr>
      <w:r>
        <w:t xml:space="preserve">When you make </w:t>
      </w:r>
      <w:hyperlink r:id="rId1342"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DD4343">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8B6883">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8B6883">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343" w:history="1">
        <w:r w:rsidRPr="000F56B8">
          <w:rPr>
            <w:rStyle w:val="Hyperlink"/>
          </w:rPr>
          <w:t>this page</w:t>
        </w:r>
      </w:hyperlink>
      <w:r>
        <w:t>.</w:t>
      </w:r>
    </w:p>
    <w:p w14:paraId="4183013F" w14:textId="77777777" w:rsidR="00D17722" w:rsidRDefault="00D17722" w:rsidP="008B6883">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344" w:anchor="dijit-themes" w:history="1">
        <w:r w:rsidRPr="0077669C">
          <w:rPr>
            <w:rStyle w:val="Hyperlink"/>
          </w:rPr>
          <w:t>http://dojotoolkit.org/reference-guide/dijit/themes.html#dijit-themes</w:t>
        </w:r>
      </w:hyperlink>
    </w:p>
    <w:p w14:paraId="26580D72" w14:textId="77777777" w:rsidR="00D17722" w:rsidRDefault="00D17722" w:rsidP="008B6883">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8B6883">
      <w:pPr>
        <w:pStyle w:val="BodyText2"/>
      </w:pPr>
      <w:r>
        <w:t xml:space="preserve">There is a good article on styling dgrids </w:t>
      </w:r>
      <w:hyperlink r:id="rId1345" w:history="1">
        <w:r w:rsidRPr="004A07DF">
          <w:rPr>
            <w:rStyle w:val="Hyperlink"/>
          </w:rPr>
          <w:t>here</w:t>
        </w:r>
      </w:hyperlink>
      <w:r>
        <w:t>.</w:t>
      </w:r>
    </w:p>
    <w:p w14:paraId="6A067F45" w14:textId="77777777" w:rsidR="00D17722" w:rsidRDefault="00D17722" w:rsidP="000E5536">
      <w:pPr>
        <w:pStyle w:val="Heading6"/>
      </w:pPr>
      <w:r>
        <w:lastRenderedPageBreak/>
        <w:t>Widgets</w:t>
      </w:r>
    </w:p>
    <w:p w14:paraId="164D7BB2" w14:textId="77777777" w:rsidR="00D17722" w:rsidRPr="00E53D8A" w:rsidRDefault="00D17722" w:rsidP="008B6883">
      <w:pPr>
        <w:pStyle w:val="BodyText2"/>
      </w:pPr>
      <w:r>
        <w:t xml:space="preserve">Good ESRI guide to creating a widget (using pre-AMD) here </w:t>
      </w:r>
      <w:hyperlink r:id="rId1346"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8B6883">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8B6883">
      <w:pPr>
        <w:pStyle w:val="BodyText2"/>
      </w:pPr>
      <w:r>
        <w:t xml:space="preserve">There is a good article on styling dgrids </w:t>
      </w:r>
      <w:hyperlink r:id="rId1347" w:history="1">
        <w:r w:rsidRPr="004A07DF">
          <w:rPr>
            <w:rStyle w:val="Hyperlink"/>
          </w:rPr>
          <w:t>here</w:t>
        </w:r>
      </w:hyperlink>
      <w:r w:rsidR="00116266">
        <w:t xml:space="preserve"> and </w:t>
      </w:r>
      <w:hyperlink r:id="rId1348"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8B6883">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8B6883">
      <w:pPr>
        <w:pStyle w:val="BodyText2"/>
      </w:pPr>
      <w:r>
        <w:t xml:space="preserve">Description of a widget lifecycle here </w:t>
      </w:r>
      <w:hyperlink r:id="rId1349"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8B6883">
      <w:pPr>
        <w:pStyle w:val="BodyText2"/>
      </w:pPr>
      <w:r>
        <w:t xml:space="preserve">To load template widgets see the dojo/text section in </w:t>
      </w:r>
      <w:hyperlink r:id="rId1350" w:history="1">
        <w:r w:rsidRPr="00BD3382">
          <w:rPr>
            <w:rStyle w:val="Hyperlink"/>
          </w:rPr>
          <w:t>this</w:t>
        </w:r>
      </w:hyperlink>
      <w:r>
        <w:t xml:space="preserve"> page. It explains how the dojo/text plugin is used to read text for a template. Dojo Tutorial on templating is </w:t>
      </w:r>
      <w:hyperlink r:id="rId1351" w:history="1">
        <w:r w:rsidRPr="002E5421">
          <w:rPr>
            <w:rStyle w:val="Hyperlink"/>
          </w:rPr>
          <w:t>here</w:t>
        </w:r>
      </w:hyperlink>
      <w:r>
        <w:t>.</w:t>
      </w:r>
    </w:p>
    <w:p w14:paraId="1B5D9A91" w14:textId="77777777" w:rsidR="00D17722" w:rsidRDefault="00D17722" w:rsidP="008B6883">
      <w:pPr>
        <w:pStyle w:val="BodyText2"/>
      </w:pPr>
      <w:r>
        <w:t xml:space="preserve">In a template use </w:t>
      </w:r>
      <w:r w:rsidRPr="00EA400F">
        <w:t>${attribute} and ${!attribute}</w:t>
      </w:r>
      <w:r>
        <w:t xml:space="preserve"> to insert the values of attributes (the ! version will not escape HTML see </w:t>
      </w:r>
      <w:hyperlink r:id="rId1352" w:history="1">
        <w:r w:rsidRPr="00EA400F">
          <w:rPr>
            <w:rStyle w:val="Hyperlink"/>
          </w:rPr>
          <w:t>here</w:t>
        </w:r>
      </w:hyperlink>
      <w:r>
        <w:t>).</w:t>
      </w:r>
    </w:p>
    <w:p w14:paraId="70FF7787" w14:textId="77777777" w:rsidR="00D17722" w:rsidRDefault="00D17722" w:rsidP="008B6883">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8B6883">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8B6883">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8B6883">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8B6883">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lastRenderedPageBreak/>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8B6883">
      <w:pPr>
        <w:pStyle w:val="BodyText2"/>
      </w:pPr>
      <w:r>
        <w:t xml:space="preserve">Are </w:t>
      </w:r>
      <w:hyperlink r:id="rId1353"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8B6883">
      <w:pPr>
        <w:pStyle w:val="BodyText2"/>
      </w:pPr>
      <w:r>
        <w:t xml:space="preserve">Tool for adding in references in the require clause: </w:t>
      </w:r>
      <w:hyperlink r:id="rId1354" w:history="1">
        <w:r>
          <w:rPr>
            <w:rStyle w:val="Hyperlink"/>
          </w:rPr>
          <w:t>http://swingley.github.io/arg/</w:t>
        </w:r>
      </w:hyperlink>
    </w:p>
    <w:p w14:paraId="2BF24C53" w14:textId="77777777" w:rsidR="00DB4CD4" w:rsidRDefault="00DB4CD4" w:rsidP="008B6883">
      <w:pPr>
        <w:pStyle w:val="BodyText2"/>
      </w:pPr>
      <w:r>
        <w:t>The code assist plugin is now available for version 3.1:</w:t>
      </w:r>
    </w:p>
    <w:p w14:paraId="0966D4D6" w14:textId="77777777" w:rsidR="00DB4CD4" w:rsidRPr="00D54B1B" w:rsidRDefault="00237F98" w:rsidP="008B6883">
      <w:pPr>
        <w:pStyle w:val="BodyText2"/>
      </w:pPr>
      <w:hyperlink r:id="rId1355" w:history="1">
        <w:r w:rsidR="00DB4CD4">
          <w:rPr>
            <w:rStyle w:val="Hyperlink"/>
          </w:rPr>
          <w:t>http://help.arcgis.com/en/webapi/javascript/arcgis/help/jsapi/api_codeassist.htm</w:t>
        </w:r>
      </w:hyperlink>
    </w:p>
    <w:p w14:paraId="48FFD090" w14:textId="77777777" w:rsidR="00DB4CD4" w:rsidRDefault="00DB4CD4" w:rsidP="008B6883">
      <w:pPr>
        <w:pStyle w:val="BodyText2"/>
      </w:pPr>
      <w:r>
        <w:t xml:space="preserve">There is a sandbox for the API </w:t>
      </w:r>
      <w:hyperlink r:id="rId1356" w:history="1">
        <w:r w:rsidRPr="007763F9">
          <w:rPr>
            <w:rStyle w:val="Hyperlink"/>
          </w:rPr>
          <w:t>here</w:t>
        </w:r>
      </w:hyperlink>
    </w:p>
    <w:p w14:paraId="18F0EE58" w14:textId="77777777" w:rsidR="00DB4CD4" w:rsidRDefault="00DB4CD4" w:rsidP="008B6883">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357"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35"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8B6883">
      <w:pPr>
        <w:pStyle w:val="BodyText2"/>
      </w:pPr>
      <w:r>
        <w:t xml:space="preserve">Is here: </w:t>
      </w:r>
      <w:hyperlink r:id="rId1358"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8B6883">
      <w:pPr>
        <w:pStyle w:val="BodyText2"/>
      </w:pPr>
      <w:r>
        <w:t xml:space="preserve">You can format the content of infowindows according to a number of formatting </w:t>
      </w:r>
      <w:hyperlink r:id="rId1359" w:history="1">
        <w:r w:rsidRPr="00853026">
          <w:rPr>
            <w:rStyle w:val="Hyperlink"/>
          </w:rPr>
          <w:t>objects</w:t>
        </w:r>
      </w:hyperlink>
      <w:r>
        <w:t xml:space="preserve">. Number formats can be defined according to the specification here </w:t>
      </w:r>
      <w:hyperlink r:id="rId1360" w:anchor="Number_Format_Patterns" w:history="1">
        <w:r>
          <w:rPr>
            <w:rStyle w:val="Hyperlink"/>
          </w:rPr>
          <w:t>http://www.unicode.org/reports/tr35/tr35-numbers.html#Number_Format_Patterns</w:t>
        </w:r>
      </w:hyperlink>
      <w:r>
        <w:t>.</w:t>
      </w:r>
    </w:p>
    <w:bookmarkEnd w:id="235"/>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36" w:name="_Ref396389122"/>
      <w:r>
        <w:t>WMSLayer</w:t>
      </w:r>
      <w:bookmarkEnd w:id="236"/>
    </w:p>
    <w:p w14:paraId="1CEF0C4A" w14:textId="77777777" w:rsidR="00DB4CD4" w:rsidRDefault="00DB4CD4" w:rsidP="008B6883">
      <w:pPr>
        <w:pStyle w:val="BodyText2"/>
      </w:pPr>
      <w:r>
        <w:t xml:space="preserve">To use the </w:t>
      </w:r>
      <w:hyperlink r:id="rId1361"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8B6883">
      <w:pPr>
        <w:pStyle w:val="BodyText2"/>
      </w:pPr>
      <w:r>
        <w:t xml:space="preserve">Full code is part of </w:t>
      </w:r>
      <w:hyperlink r:id="rId1362"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8B6883">
      <w:pPr>
        <w:pStyle w:val="BodyText2"/>
      </w:pPr>
      <w:r>
        <w:t xml:space="preserve">Leaflet used to use cloudmade as its base maps but it is not mapbox. </w:t>
      </w:r>
    </w:p>
    <w:p w14:paraId="17BB11C9" w14:textId="7B8BCC80" w:rsidR="00BE7613" w:rsidRDefault="00BE7613" w:rsidP="008B6883">
      <w:pPr>
        <w:pStyle w:val="BodyText2"/>
      </w:pPr>
      <w:r>
        <w:t xml:space="preserve">There is a Mapbox GL plugin here: </w:t>
      </w:r>
      <w:hyperlink r:id="rId1363" w:history="1">
        <w:r w:rsidRPr="00540B56">
          <w:rPr>
            <w:rStyle w:val="Hyperlink"/>
          </w:rPr>
          <w:t>https://github.com/mapbox/mapbox-gl-leaflet</w:t>
        </w:r>
      </w:hyperlink>
      <w:r>
        <w:t xml:space="preserve"> </w:t>
      </w:r>
    </w:p>
    <w:p w14:paraId="3D315066" w14:textId="637F58EE" w:rsidR="00DA0407" w:rsidRPr="00962E5E" w:rsidRDefault="00DA0407" w:rsidP="008B6883">
      <w:pPr>
        <w:pStyle w:val="BodyText2"/>
      </w:pPr>
      <w:r>
        <w:t>There is a Tangram plugin too.</w:t>
      </w:r>
    </w:p>
    <w:p w14:paraId="3E71D9B2" w14:textId="77777777" w:rsidR="003817D2" w:rsidRDefault="003817D2" w:rsidP="003817D2">
      <w:pPr>
        <w:pStyle w:val="Heading7"/>
      </w:pPr>
      <w:r>
        <w:t>Issues</w:t>
      </w:r>
    </w:p>
    <w:p w14:paraId="4637BBD9" w14:textId="77777777" w:rsidR="00251C9C" w:rsidRDefault="00251C9C" w:rsidP="00251C9C">
      <w:pPr>
        <w:pStyle w:val="Heading8"/>
      </w:pPr>
      <w:r>
        <w:t>Compatability with Dojo and AMD</w:t>
      </w:r>
    </w:p>
    <w:p w14:paraId="632E4547" w14:textId="77777777" w:rsidR="00251C9C" w:rsidRPr="005600CB" w:rsidRDefault="00251C9C" w:rsidP="008B6883">
      <w:pPr>
        <w:pStyle w:val="BodyText2"/>
      </w:pPr>
      <w:r>
        <w:t xml:space="preserve">Leaflet isn’t very compatible with Dojo and AMD - see the post </w:t>
      </w:r>
      <w:hyperlink r:id="rId1364" w:history="1">
        <w:r w:rsidRPr="005600CB">
          <w:rPr>
            <w:rStyle w:val="Hyperlink"/>
          </w:rPr>
          <w:t>here</w:t>
        </w:r>
      </w:hyperlink>
      <w:r>
        <w:t>. They ended up concatenating all the Leaflet code together!</w:t>
      </w:r>
    </w:p>
    <w:p w14:paraId="30B95117" w14:textId="77777777" w:rsidR="003817D2" w:rsidRDefault="003817D2" w:rsidP="003817D2">
      <w:pPr>
        <w:pStyle w:val="Heading8"/>
      </w:pPr>
      <w:r>
        <w:lastRenderedPageBreak/>
        <w:t>getElement() fails</w:t>
      </w:r>
    </w:p>
    <w:p w14:paraId="5068A783" w14:textId="77777777" w:rsidR="003817D2" w:rsidRPr="00341393" w:rsidRDefault="003817D2" w:rsidP="008B6883">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1DF2F673" w14:textId="5AA8374E" w:rsidR="00251C9C" w:rsidRDefault="00251C9C" w:rsidP="00251C9C">
      <w:pPr>
        <w:pStyle w:val="Heading8"/>
      </w:pPr>
      <w:r>
        <w:t>Mouse events only capture top feature</w:t>
      </w:r>
    </w:p>
    <w:p w14:paraId="025E875A" w14:textId="402388B9" w:rsidR="00251C9C" w:rsidRPr="00251C9C" w:rsidRDefault="00251C9C" w:rsidP="008B6883">
      <w:pPr>
        <w:pStyle w:val="BodyText2"/>
      </w:pPr>
      <w:r>
        <w:t>In my vector layers there may be more than 1 feature overlapping but any mouse events only capture the top one.</w:t>
      </w:r>
    </w:p>
    <w:p w14:paraId="59EF235B" w14:textId="77777777" w:rsidR="003817D2" w:rsidRDefault="003817D2" w:rsidP="003817D2">
      <w:pPr>
        <w:pStyle w:val="Heading8"/>
      </w:pPr>
      <w:r>
        <w:t>Overlay elements not visible</w:t>
      </w:r>
    </w:p>
    <w:p w14:paraId="462C40EF" w14:textId="77777777" w:rsidR="003817D2" w:rsidRPr="00394A24" w:rsidRDefault="003817D2" w:rsidP="008B6883">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365" w:anchor="map-pane" w:history="1">
        <w:r w:rsidRPr="00394A24">
          <w:rPr>
            <w:rStyle w:val="Hyperlink"/>
          </w:rPr>
          <w:t>here</w:t>
        </w:r>
      </w:hyperlink>
      <w:r>
        <w:t>.</w:t>
      </w:r>
    </w:p>
    <w:p w14:paraId="1962AC55" w14:textId="136E6325" w:rsidR="003817D2" w:rsidRDefault="003817D2" w:rsidP="003817D2">
      <w:pPr>
        <w:pStyle w:val="Heading7"/>
      </w:pPr>
      <w:r>
        <w:t>Community</w:t>
      </w:r>
    </w:p>
    <w:p w14:paraId="0CDE480E" w14:textId="297CA277" w:rsidR="003817D2" w:rsidRPr="003817D2" w:rsidRDefault="003817D2" w:rsidP="008B6883">
      <w:pPr>
        <w:pStyle w:val="BodyText2"/>
      </w:pPr>
      <w:r>
        <w:t xml:space="preserve">I asked a question in </w:t>
      </w:r>
      <w:hyperlink r:id="rId1366" w:history="1">
        <w:r w:rsidRPr="00B109F0">
          <w:rPr>
            <w:rStyle w:val="Hyperlink"/>
          </w:rPr>
          <w:t>https://gitter.im/Leaflet/Leaflet</w:t>
        </w:r>
      </w:hyperlink>
      <w:r>
        <w:t xml:space="preserve"> which seems to be where people do.</w:t>
      </w:r>
    </w:p>
    <w:p w14:paraId="4938583D" w14:textId="77777777" w:rsidR="00F05386" w:rsidRDefault="00F05386" w:rsidP="00F05386">
      <w:pPr>
        <w:pStyle w:val="Heading7"/>
      </w:pPr>
      <w:r>
        <w:t>Plugins</w:t>
      </w:r>
    </w:p>
    <w:p w14:paraId="59B234B9" w14:textId="77777777" w:rsidR="00AA3803" w:rsidRDefault="00AA3803" w:rsidP="00F05386">
      <w:pPr>
        <w:pStyle w:val="Heading8"/>
      </w:pPr>
      <w:r>
        <w:t>Leaflet-GeoSearch</w:t>
      </w:r>
    </w:p>
    <w:p w14:paraId="249D7E2B" w14:textId="77777777" w:rsidR="00AA3803" w:rsidRPr="00D92D2E" w:rsidRDefault="00AA3803" w:rsidP="00F05386">
      <w:pPr>
        <w:pStyle w:val="Heading9"/>
      </w:pPr>
      <w:r>
        <w:t>Installation</w:t>
      </w:r>
    </w:p>
    <w:p w14:paraId="48FDECBF" w14:textId="77777777" w:rsidR="00AA3803" w:rsidRDefault="00AA3803" w:rsidP="008B6883">
      <w:pPr>
        <w:pStyle w:val="BodyText2"/>
      </w:pPr>
      <w:r>
        <w:t xml:space="preserve">I am using npm to install the </w:t>
      </w:r>
      <w:hyperlink r:id="rId1367" w:history="1">
        <w:r w:rsidRPr="005005BD">
          <w:rPr>
            <w:rStyle w:val="Hyperlink"/>
          </w:rPr>
          <w:t>Leaflet.GeoSearch</w:t>
        </w:r>
      </w:hyperlink>
      <w:r>
        <w:t xml:space="preserve"> control.</w:t>
      </w:r>
    </w:p>
    <w:p w14:paraId="50702CE8" w14:textId="77777777" w:rsidR="00AA3803" w:rsidRDefault="00AA3803" w:rsidP="00F05386">
      <w:pPr>
        <w:pStyle w:val="Unix"/>
      </w:pPr>
      <w:r>
        <w:t>blishten:~/workspace/widgets (gh-pages) $ npm install --save leaflet-geosearch</w:t>
      </w:r>
    </w:p>
    <w:p w14:paraId="7A77B218" w14:textId="77777777" w:rsidR="00AA3803" w:rsidRDefault="00AA3803" w:rsidP="00F05386">
      <w:pPr>
        <w:pStyle w:val="Unix"/>
      </w:pPr>
      <w:r>
        <w:t>-</w:t>
      </w:r>
    </w:p>
    <w:p w14:paraId="5CF83F8C" w14:textId="77777777" w:rsidR="00AA3803" w:rsidRDefault="00AA3803" w:rsidP="00F05386">
      <w:pPr>
        <w:pStyle w:val="Unix"/>
      </w:pPr>
      <w:r>
        <w:t>&gt; nodent-runtime@3.0.4 install /home/ubuntu/workspace/widgets/node_modules/leaflet-geosearch/node_modules/nodent-runtime</w:t>
      </w:r>
    </w:p>
    <w:p w14:paraId="3AAACF60" w14:textId="77777777" w:rsidR="00AA3803" w:rsidRDefault="00AA3803" w:rsidP="00F05386">
      <w:pPr>
        <w:pStyle w:val="Unix"/>
      </w:pPr>
      <w:r>
        <w:t>&gt; node build.js</w:t>
      </w:r>
    </w:p>
    <w:p w14:paraId="45E276D5" w14:textId="77777777" w:rsidR="00AA3803" w:rsidRDefault="00AA3803" w:rsidP="00F05386">
      <w:pPr>
        <w:pStyle w:val="Unix"/>
      </w:pPr>
    </w:p>
    <w:p w14:paraId="1BF5A4DE" w14:textId="77777777" w:rsidR="00AA3803" w:rsidRDefault="00AA3803" w:rsidP="00F05386">
      <w:pPr>
        <w:pStyle w:val="Unix"/>
      </w:pPr>
      <w:r>
        <w:t>## Built /home/ubuntu/workspace/widgets/node_modules/leaflet-geosearch/node_modules/nodent-runtime/dist/index.js</w:t>
      </w:r>
    </w:p>
    <w:p w14:paraId="39C2AA2C" w14:textId="77777777" w:rsidR="00AA3803" w:rsidRDefault="00AA3803" w:rsidP="00F05386">
      <w:pPr>
        <w:pStyle w:val="Unix"/>
      </w:pPr>
      <w:r>
        <w:t>leaflet-geosearch@2.5.0 node_modules/leaflet-geosearch</w:t>
      </w:r>
    </w:p>
    <w:p w14:paraId="7C07256F"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39341028" w14:textId="77777777" w:rsidR="00AA3803" w:rsidRDefault="00AA3803" w:rsidP="00F05386">
      <w:pPr>
        <w:pStyle w:val="Unix"/>
      </w:pPr>
      <w:r>
        <w:t>└── nodent-runtime@3.0.4</w:t>
      </w:r>
    </w:p>
    <w:p w14:paraId="1D5C99B0" w14:textId="77777777" w:rsidR="00AA3803" w:rsidRDefault="00AA3803" w:rsidP="00F05386">
      <w:pPr>
        <w:pStyle w:val="Unix"/>
      </w:pPr>
      <w:r>
        <w:t>blishten:~/workspace/widgets (gh-pages) $</w:t>
      </w:r>
    </w:p>
    <w:p w14:paraId="0480AF89" w14:textId="77777777" w:rsidR="00AA3803" w:rsidRDefault="00AA3803" w:rsidP="00F05386">
      <w:pPr>
        <w:pStyle w:val="Heading9"/>
      </w:pPr>
      <w:r>
        <w:t>Using</w:t>
      </w:r>
    </w:p>
    <w:p w14:paraId="57DACFE4" w14:textId="5F907ABD" w:rsidR="00AA3803" w:rsidRPr="00D92D2E" w:rsidRDefault="00AA3803" w:rsidP="008B6883">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1D103E7E" w14:textId="1907D229" w:rsidR="009424D4" w:rsidRDefault="00FF1DBA" w:rsidP="00F05386">
      <w:pPr>
        <w:pStyle w:val="Heading8"/>
      </w:pPr>
      <w:r>
        <w:t>L</w:t>
      </w:r>
      <w:r w:rsidR="009424D4">
        <w:t>.VectorGrid</w:t>
      </w:r>
    </w:p>
    <w:p w14:paraId="4107AE55" w14:textId="56E6A4C3" w:rsidR="009424D4" w:rsidRDefault="00237F98" w:rsidP="008B6883">
      <w:pPr>
        <w:pStyle w:val="BodyText2"/>
      </w:pPr>
      <w:hyperlink r:id="rId1368"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369" w:history="1">
        <w:r w:rsidR="001D2394" w:rsidRPr="001D2394">
          <w:rPr>
            <w:rStyle w:val="Hyperlink"/>
          </w:rPr>
          <w:t>here</w:t>
        </w:r>
      </w:hyperlink>
      <w:r w:rsidR="001D2394">
        <w:t>.</w:t>
      </w:r>
    </w:p>
    <w:p w14:paraId="6F0700BC" w14:textId="17BEF5D5" w:rsidR="00FC2E09" w:rsidRDefault="00FC2E09" w:rsidP="008B6883">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370" w:anchor="mouseevent-property" w:history="1">
        <w:r w:rsidR="002F6A5B" w:rsidRPr="002F6A5B">
          <w:rPr>
            <w:rStyle w:val="Hyperlink"/>
          </w:rPr>
          <w:t>here</w:t>
        </w:r>
      </w:hyperlink>
      <w:r w:rsidR="002F6A5B">
        <w:t xml:space="preserve">. The original event properties are documented </w:t>
      </w:r>
      <w:hyperlink r:id="rId1371" w:history="1">
        <w:r w:rsidR="002F6A5B" w:rsidRPr="002F6A5B">
          <w:rPr>
            <w:rStyle w:val="Hyperlink"/>
          </w:rPr>
          <w:t>here</w:t>
        </w:r>
      </w:hyperlink>
      <w:r w:rsidR="002F6A5B">
        <w:t>.</w:t>
      </w:r>
    </w:p>
    <w:p w14:paraId="682473B6" w14:textId="2BA2B400" w:rsidR="00EF753E" w:rsidRDefault="00EF753E" w:rsidP="00F05386">
      <w:pPr>
        <w:pStyle w:val="ListBullet"/>
      </w:pPr>
      <w:r>
        <w:t>layer.</w:t>
      </w:r>
      <w:r w:rsidRPr="00EF753E">
        <w:t>_eventParents</w:t>
      </w:r>
      <w:r>
        <w:tab/>
        <w:t>Pointer back to the VectorGrid layer</w:t>
      </w:r>
    </w:p>
    <w:p w14:paraId="694BB5E3" w14:textId="6148C4B3" w:rsidR="00FC2E09" w:rsidRDefault="006B4A3D" w:rsidP="00F05386">
      <w:pPr>
        <w:pStyle w:val="ListBullet"/>
      </w:pPr>
      <w:r>
        <w:t>layer.</w:t>
      </w:r>
      <w:r w:rsidR="00FC2E09">
        <w:t xml:space="preserve">_leaflet_id  </w:t>
      </w:r>
      <w:r>
        <w:tab/>
        <w:t>T</w:t>
      </w:r>
      <w:r w:rsidR="00FC2E09">
        <w:t>he id of the feature</w:t>
      </w:r>
    </w:p>
    <w:p w14:paraId="3FAEE3CA" w14:textId="5E6711E2"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05386">
      <w:pPr>
        <w:pStyle w:val="ListBullet"/>
      </w:pPr>
      <w:r>
        <w:t>layer.</w:t>
      </w:r>
      <w:r w:rsidR="00FC2E09">
        <w:t xml:space="preserve">properties  </w:t>
      </w:r>
      <w:r>
        <w:tab/>
        <w:t>T</w:t>
      </w:r>
      <w:r w:rsidR="00FC2E09">
        <w:t>he attributes of the feature, e.g. farmland</w:t>
      </w:r>
    </w:p>
    <w:p w14:paraId="31CAB108" w14:textId="4B73F756" w:rsidR="00B27FCC" w:rsidRDefault="00B27FCC" w:rsidP="008B6883">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8B6883">
      <w:pPr>
        <w:pStyle w:val="BodyText2"/>
      </w:pPr>
      <w:r>
        <w:rPr>
          <w:noProof/>
          <w:lang w:bidi="ar-SA"/>
        </w:rPr>
        <w:lastRenderedPageBreak/>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72">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8B6883">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F05386">
      <w:pPr>
        <w:pStyle w:val="Heading9"/>
      </w:pPr>
      <w:r>
        <w:t>Styling</w:t>
      </w:r>
    </w:p>
    <w:p w14:paraId="2C04DDBA" w14:textId="71931ACB" w:rsidR="001B086A" w:rsidRDefault="001B086A" w:rsidP="008B6883">
      <w:pPr>
        <w:pStyle w:val="BodyText2"/>
      </w:pPr>
      <w:r>
        <w:t xml:space="preserve">The following is a farmland feature and is on openstreetmap.org </w:t>
      </w:r>
      <w:hyperlink r:id="rId1373" w:history="1">
        <w:r w:rsidRPr="001B086A">
          <w:rPr>
            <w:rStyle w:val="Hyperlink"/>
          </w:rPr>
          <w:t>here</w:t>
        </w:r>
      </w:hyperlink>
      <w:r>
        <w:t xml:space="preserve">. </w:t>
      </w:r>
    </w:p>
    <w:p w14:paraId="3377DFAC" w14:textId="05C74EE2" w:rsidR="001B086A" w:rsidRDefault="001B086A" w:rsidP="008B6883">
      <w:pPr>
        <w:pStyle w:val="BodyText2"/>
      </w:pPr>
      <w:r>
        <w:rPr>
          <w:noProof/>
          <w:lang w:bidi="ar-SA"/>
        </w:rPr>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74">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8B6883">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7549D51" w14:textId="66EE602D" w:rsidR="000B368C" w:rsidRDefault="000B368C" w:rsidP="00F05386">
      <w:pPr>
        <w:pStyle w:val="Heading9"/>
      </w:pPr>
      <w:r>
        <w:t>Issues</w:t>
      </w:r>
    </w:p>
    <w:p w14:paraId="358EE42C" w14:textId="161AEC6B" w:rsidR="0033607C" w:rsidRDefault="0033607C" w:rsidP="00FF1DBA">
      <w:pPr>
        <w:pStyle w:val="Heading10"/>
      </w:pPr>
      <w:r>
        <w:t>No support for labels</w:t>
      </w:r>
    </w:p>
    <w:p w14:paraId="21EC7A5F" w14:textId="1E40DF6C" w:rsidR="0033607C" w:rsidRPr="0033607C" w:rsidRDefault="0033607C" w:rsidP="008B6883">
      <w:pPr>
        <w:pStyle w:val="BodyText2"/>
      </w:pPr>
      <w:r>
        <w:t xml:space="preserve">According to </w:t>
      </w:r>
      <w:hyperlink r:id="rId1375" w:history="1">
        <w:r w:rsidRPr="0033607C">
          <w:rPr>
            <w:rStyle w:val="Hyperlink"/>
          </w:rPr>
          <w:t>this</w:t>
        </w:r>
      </w:hyperlink>
      <w:r>
        <w:t xml:space="preserve"> post, there is no support for adding labels. That is really bad.</w:t>
      </w:r>
    </w:p>
    <w:p w14:paraId="41B1F69D" w14:textId="1646819C" w:rsidR="00E46ED3" w:rsidRDefault="00E46ED3" w:rsidP="00E46ED3">
      <w:pPr>
        <w:pStyle w:val="Heading10"/>
      </w:pPr>
      <w:r>
        <w:t xml:space="preserve">No support for querying multiple features </w:t>
      </w:r>
    </w:p>
    <w:p w14:paraId="29E70BAD" w14:textId="49065951" w:rsidR="00E46ED3" w:rsidRPr="00E46ED3" w:rsidRDefault="00E46ED3" w:rsidP="008B6883">
      <w:pPr>
        <w:pStyle w:val="BodyText2"/>
      </w:pPr>
      <w:r>
        <w:t>You can only get the top feature.</w:t>
      </w:r>
    </w:p>
    <w:p w14:paraId="61EC958F" w14:textId="66E335AC" w:rsidR="000B368C" w:rsidRDefault="000B368C" w:rsidP="00FF1DBA">
      <w:pPr>
        <w:pStyle w:val="Heading10"/>
      </w:pPr>
      <w:r>
        <w:t>&lt;path&gt; Expected Number</w:t>
      </w:r>
    </w:p>
    <w:p w14:paraId="105D77C3" w14:textId="4391B268" w:rsidR="000B368C" w:rsidRPr="000B368C" w:rsidRDefault="000B368C" w:rsidP="008B6883">
      <w:pPr>
        <w:pStyle w:val="BodyText2"/>
      </w:pPr>
      <w:r>
        <w:t>If you set the rendererFactory to</w:t>
      </w:r>
      <w:r w:rsidRPr="000B368C">
        <w:t xml:space="preserve"> </w:t>
      </w:r>
      <w:r>
        <w:t>‘</w:t>
      </w:r>
      <w:r w:rsidRPr="000B368C">
        <w:t>L.svg.tile</w:t>
      </w:r>
      <w:r>
        <w:t>’ you will get lots of the following errors:</w:t>
      </w:r>
    </w:p>
    <w:p w14:paraId="28E1381E" w14:textId="34805B94" w:rsidR="000B368C" w:rsidRDefault="000B368C" w:rsidP="00F05386">
      <w:pPr>
        <w:pStyle w:val="ConsoleError"/>
      </w:pPr>
      <w:r w:rsidRPr="000B368C">
        <w:t>Error: &lt;path&gt; attribute d: Expected number, "MNaN,195.375aunde…".</w:t>
      </w:r>
    </w:p>
    <w:p w14:paraId="3B46121C" w14:textId="52A41DF4" w:rsidR="000B368C" w:rsidRDefault="000B368C" w:rsidP="008B6883">
      <w:pPr>
        <w:pStyle w:val="BodyText2"/>
      </w:pPr>
      <w:r>
        <w:t>These are not present if you set it to ‘</w:t>
      </w:r>
      <w:r w:rsidRPr="000B368C">
        <w:t>L.canvas.tile</w:t>
      </w:r>
      <w:r>
        <w:t>’.</w:t>
      </w:r>
    </w:p>
    <w:p w14:paraId="292CFCBA" w14:textId="0965005D" w:rsidR="00AA3803" w:rsidRDefault="00AA3803" w:rsidP="00F05386">
      <w:pPr>
        <w:pStyle w:val="Heading8"/>
      </w:pPr>
      <w:r>
        <w:t xml:space="preserve">Loading </w:t>
      </w:r>
      <w:r w:rsidR="006165EA">
        <w:t>plugin</w:t>
      </w:r>
    </w:p>
    <w:p w14:paraId="3DE83BAB" w14:textId="77777777" w:rsidR="00AA3803" w:rsidRDefault="00AA3803" w:rsidP="008B6883">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145EFA2" w14:textId="77777777" w:rsidR="00AA3803" w:rsidRDefault="00AA3803" w:rsidP="008B6883">
      <w:pPr>
        <w:pStyle w:val="BodyText2"/>
      </w:pPr>
      <w:r w:rsidRPr="00996F1C">
        <w:t>map.fire("dataloading", null);</w:t>
      </w:r>
      <w:r>
        <w:t xml:space="preserve"> //to cause the loader to show</w:t>
      </w:r>
    </w:p>
    <w:p w14:paraId="4306CB87" w14:textId="77777777" w:rsidR="00AA3803" w:rsidRDefault="00AA3803" w:rsidP="008B6883">
      <w:pPr>
        <w:pStyle w:val="BodyText2"/>
      </w:pPr>
      <w:r>
        <w:lastRenderedPageBreak/>
        <w:t>map.fire("dataload</w:t>
      </w:r>
      <w:r w:rsidRPr="00996F1C">
        <w:t>", null);</w:t>
      </w:r>
      <w:r>
        <w:t xml:space="preserve"> //to cause the loader to hide</w:t>
      </w:r>
    </w:p>
    <w:p w14:paraId="76BAE44A" w14:textId="77777777" w:rsidR="00AA3803" w:rsidRPr="00996F1C" w:rsidRDefault="00AA3803" w:rsidP="008B6883">
      <w:pPr>
        <w:pStyle w:val="BodyText2"/>
      </w:pPr>
      <w:r>
        <w:t>James and I have used these in the fire.js and the L.NonTiledLayer.js scripts.</w:t>
      </w:r>
    </w:p>
    <w:p w14:paraId="583F2516" w14:textId="77777777" w:rsidR="00F05386" w:rsidRDefault="00F05386" w:rsidP="00F05386">
      <w:pPr>
        <w:pStyle w:val="Heading8"/>
      </w:pPr>
      <w:r>
        <w:t>MapBox Leaflet plugin</w:t>
      </w:r>
    </w:p>
    <w:p w14:paraId="097E9F74" w14:textId="282F3DF9" w:rsidR="00F05386" w:rsidRPr="00584FC8" w:rsidRDefault="00F05386" w:rsidP="008B6883">
      <w:pPr>
        <w:pStyle w:val="BodyText2"/>
      </w:pPr>
      <w:r>
        <w:t xml:space="preserve">Trying to get </w:t>
      </w:r>
      <w:hyperlink r:id="rId1376" w:history="1">
        <w:r w:rsidRPr="00584FC8">
          <w:rPr>
            <w:rStyle w:val="Hyperlink"/>
          </w:rPr>
          <w:t>this</w:t>
        </w:r>
      </w:hyperlink>
      <w:r>
        <w:t xml:space="preserve"> repo working but it needs node.js so I cant get it going. Also it hasn’t been updated for 2 years.</w:t>
      </w:r>
      <w:r w:rsidR="00CA6803">
        <w:t xml:space="preserve"> </w:t>
      </w:r>
    </w:p>
    <w:p w14:paraId="789CDCF9" w14:textId="77777777" w:rsidR="00DB4CD4" w:rsidRDefault="00DB4CD4" w:rsidP="000E5536">
      <w:pPr>
        <w:pStyle w:val="Heading6"/>
      </w:pPr>
      <w:r>
        <w:t>Mapbox GL JS</w:t>
      </w:r>
    </w:p>
    <w:p w14:paraId="34D63697" w14:textId="54597C40" w:rsidR="00DB4CD4" w:rsidRDefault="00237F98" w:rsidP="008B6883">
      <w:pPr>
        <w:pStyle w:val="BodyText2"/>
      </w:pPr>
      <w:hyperlink r:id="rId1377"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2FAD7196" w14:textId="77777777" w:rsidR="00351C32" w:rsidRDefault="00351C32" w:rsidP="00351C32">
      <w:pPr>
        <w:pStyle w:val="Heading7"/>
      </w:pPr>
      <w:r>
        <w:t>Integration</w:t>
      </w:r>
    </w:p>
    <w:p w14:paraId="2BEB5365" w14:textId="1B2DD30C" w:rsidR="00351C32" w:rsidRDefault="00351C32" w:rsidP="00351C32">
      <w:pPr>
        <w:pStyle w:val="Heading8"/>
      </w:pPr>
      <w:r>
        <w:t>With React</w:t>
      </w:r>
    </w:p>
    <w:p w14:paraId="48063FDC" w14:textId="5556E16A" w:rsidR="00351C32" w:rsidRDefault="00351C32" w:rsidP="00351C32">
      <w:pPr>
        <w:pStyle w:val="BodyText2"/>
      </w:pPr>
      <w:r>
        <w:t xml:space="preserve">There is a GitHub library with some </w:t>
      </w:r>
      <w:hyperlink r:id="rId1378" w:history="1">
        <w:r w:rsidRPr="00351C32">
          <w:rPr>
            <w:rStyle w:val="Hyperlink"/>
          </w:rPr>
          <w:t>examples</w:t>
        </w:r>
      </w:hyperlink>
      <w:r>
        <w:t xml:space="preserve"> and an </w:t>
      </w:r>
      <w:hyperlink r:id="rId1379" w:history="1">
        <w:r w:rsidRPr="00351C32">
          <w:rPr>
            <w:rStyle w:val="Hyperlink"/>
          </w:rPr>
          <w:t>article</w:t>
        </w:r>
      </w:hyperlink>
      <w:r>
        <w:t xml:space="preserve"> from MapBox about integration.</w:t>
      </w:r>
    </w:p>
    <w:p w14:paraId="011284E4" w14:textId="1C273578" w:rsidR="006D1BD8" w:rsidRDefault="006D1BD8" w:rsidP="00351C32">
      <w:pPr>
        <w:pStyle w:val="BodyText2"/>
      </w:pPr>
      <w:r>
        <w:t>Add the MapBox GL JS library to the dependencies in the package.json file:</w:t>
      </w:r>
    </w:p>
    <w:p w14:paraId="5454AAC8" w14:textId="77777777" w:rsidR="006D1BD8" w:rsidRDefault="006D1BD8" w:rsidP="006D1BD8">
      <w:pPr>
        <w:pStyle w:val="Code"/>
      </w:pPr>
      <w:r>
        <w:t xml:space="preserve">  },</w:t>
      </w:r>
    </w:p>
    <w:p w14:paraId="4F28AF65" w14:textId="77777777" w:rsidR="006D1BD8" w:rsidRDefault="006D1BD8" w:rsidP="006D1BD8">
      <w:pPr>
        <w:pStyle w:val="Code"/>
      </w:pPr>
      <w:r>
        <w:t xml:space="preserve">  "dependencies": {</w:t>
      </w:r>
    </w:p>
    <w:p w14:paraId="66DD8F61" w14:textId="77777777" w:rsidR="006D1BD8" w:rsidRDefault="006D1BD8" w:rsidP="006D1BD8">
      <w:pPr>
        <w:pStyle w:val="Code"/>
      </w:pPr>
      <w:r>
        <w:t xml:space="preserve">    "mapbox-gl": "^0.39.1",</w:t>
      </w:r>
    </w:p>
    <w:p w14:paraId="5CD26656" w14:textId="77777777" w:rsidR="006D1BD8" w:rsidRDefault="006D1BD8" w:rsidP="006D1BD8">
      <w:pPr>
        <w:pStyle w:val="Code"/>
      </w:pPr>
      <w:r>
        <w:t xml:space="preserve">    "react": "^15.5.0",</w:t>
      </w:r>
    </w:p>
    <w:p w14:paraId="0EACD2E1" w14:textId="77777777" w:rsidR="006D1BD8" w:rsidRDefault="006D1BD8" w:rsidP="006D1BD8">
      <w:pPr>
        <w:pStyle w:val="Code"/>
      </w:pPr>
      <w:r>
        <w:t xml:space="preserve">    "react-dom": "^15.5.0"</w:t>
      </w:r>
    </w:p>
    <w:p w14:paraId="1722A8DB" w14:textId="77777777" w:rsidR="006D1BD8" w:rsidRDefault="006D1BD8" w:rsidP="006D1BD8">
      <w:pPr>
        <w:pStyle w:val="Code"/>
      </w:pPr>
      <w:r>
        <w:t xml:space="preserve">  }</w:t>
      </w:r>
    </w:p>
    <w:p w14:paraId="273AF0D2" w14:textId="4A15D41E" w:rsidR="006D1BD8" w:rsidRDefault="006D1BD8" w:rsidP="006D1BD8">
      <w:pPr>
        <w:pStyle w:val="Code"/>
      </w:pPr>
      <w:r>
        <w:t>}</w:t>
      </w:r>
    </w:p>
    <w:p w14:paraId="42776009" w14:textId="0BB3C976" w:rsidR="006D1BD8" w:rsidRDefault="006D1BD8" w:rsidP="006D1BD8">
      <w:pPr>
        <w:pStyle w:val="BodyText2"/>
      </w:pPr>
      <w:r>
        <w:t>Then install:</w:t>
      </w:r>
    </w:p>
    <w:p w14:paraId="35FECFB1" w14:textId="77777777" w:rsidR="006D1BD8" w:rsidRDefault="006D1BD8" w:rsidP="006D1BD8">
      <w:pPr>
        <w:pStyle w:val="Unix"/>
      </w:pPr>
      <w:r>
        <w:t>blishten:~/workspace (gh-pages) $ cd biopama-demo-react/</w:t>
      </w:r>
    </w:p>
    <w:p w14:paraId="0B445E5B" w14:textId="0B729C49" w:rsidR="006D1BD8" w:rsidRPr="00351C32" w:rsidRDefault="006D1BD8" w:rsidP="006D1BD8">
      <w:pPr>
        <w:pStyle w:val="Unix"/>
      </w:pPr>
      <w:r>
        <w:t>blishten:~/workspace/biopama-demo-react (gh-pages) $ npm install</w:t>
      </w:r>
    </w:p>
    <w:p w14:paraId="7AC17E5E" w14:textId="456BBF54" w:rsidR="003C3659" w:rsidRDefault="003C3659" w:rsidP="003C3659">
      <w:pPr>
        <w:pStyle w:val="Heading9"/>
      </w:pPr>
      <w:r>
        <w:t>With no wrapper</w:t>
      </w:r>
    </w:p>
    <w:p w14:paraId="5AB14B54" w14:textId="18F9CB0D" w:rsidR="003C3659" w:rsidRDefault="003C3659" w:rsidP="003C3659">
      <w:pPr>
        <w:pStyle w:val="BodyText2"/>
      </w:pPr>
      <w:r>
        <w:t xml:space="preserve">You can easily add a map by importing the Mapbox Javascript library just as you would in a normal web app (see </w:t>
      </w:r>
      <w:hyperlink w:anchor="_mapbox-gl" w:history="1">
        <w:r w:rsidRPr="003C3659">
          <w:rPr>
            <w:rStyle w:val="Hyperlink"/>
          </w:rPr>
          <w:t>mapbox-gl</w:t>
        </w:r>
      </w:hyperlink>
      <w:r>
        <w:t>).</w:t>
      </w:r>
    </w:p>
    <w:p w14:paraId="41EF747C" w14:textId="1DCC3002" w:rsidR="003C3659" w:rsidRDefault="003C3659" w:rsidP="003C3659">
      <w:pPr>
        <w:pStyle w:val="Unix"/>
      </w:pPr>
      <w:r w:rsidRPr="003C3659">
        <w:t>biopama@Ubuntu-1710-artful-64-minimal:~/public_html/beta/wireframes/regional$ npm install mapbox-gl</w:t>
      </w:r>
    </w:p>
    <w:p w14:paraId="3D5A8316" w14:textId="6193A5B4" w:rsidR="003C3659" w:rsidRDefault="003C3659" w:rsidP="003C3659">
      <w:pPr>
        <w:pStyle w:val="BodyText2"/>
      </w:pPr>
      <w:r>
        <w:t>Then in your code:</w:t>
      </w:r>
    </w:p>
    <w:p w14:paraId="7848D755" w14:textId="74DC62EB" w:rsidR="003C3659" w:rsidRDefault="003C3659" w:rsidP="003C3659">
      <w:pPr>
        <w:pStyle w:val="Code"/>
      </w:pPr>
      <w:r w:rsidRPr="003C3659">
        <w:t>import mapboxgl from 'mapbox-gl';</w:t>
      </w:r>
    </w:p>
    <w:p w14:paraId="4BA849A1" w14:textId="77777777" w:rsidR="003C3659" w:rsidRDefault="003C3659" w:rsidP="003C3659">
      <w:pPr>
        <w:pStyle w:val="Code"/>
      </w:pPr>
      <w:r>
        <w:t>class Map extends React.Component {</w:t>
      </w:r>
    </w:p>
    <w:p w14:paraId="121D9283" w14:textId="77777777" w:rsidR="003C3659" w:rsidRDefault="003C3659" w:rsidP="003C3659">
      <w:pPr>
        <w:pStyle w:val="Code"/>
      </w:pPr>
      <w:r>
        <w:t xml:space="preserve">  componentDidMount() {</w:t>
      </w:r>
    </w:p>
    <w:p w14:paraId="138A6A15" w14:textId="77777777" w:rsidR="003C3659" w:rsidRDefault="003C3659" w:rsidP="003C3659">
      <w:pPr>
        <w:pStyle w:val="Code"/>
      </w:pPr>
      <w:r>
        <w:t xml:space="preserve">    mapboxgl.accessToken = 'pk.eyJ1IjoiYmxpc2h0ZW4iLCJhIjoiMEZrNzFqRSJ9.0QBRA2HxTb8YHErUFRMPZg'; //this is my access token</w:t>
      </w:r>
    </w:p>
    <w:p w14:paraId="40146DD6" w14:textId="77777777" w:rsidR="003C3659" w:rsidRDefault="003C3659" w:rsidP="003C3659">
      <w:pPr>
        <w:pStyle w:val="Code"/>
      </w:pPr>
      <w:r>
        <w:t xml:space="preserve">    this.map = new mapboxgl.Map({</w:t>
      </w:r>
    </w:p>
    <w:p w14:paraId="6AC68C26" w14:textId="77777777" w:rsidR="003C3659" w:rsidRDefault="003C3659" w:rsidP="003C3659">
      <w:pPr>
        <w:pStyle w:val="Code"/>
      </w:pPr>
      <w:r>
        <w:t xml:space="preserve">      container: this.mapContainer,</w:t>
      </w:r>
    </w:p>
    <w:p w14:paraId="5DFB6CBD" w14:textId="77777777" w:rsidR="003C3659" w:rsidRDefault="003C3659" w:rsidP="003C3659">
      <w:pPr>
        <w:pStyle w:val="Code"/>
      </w:pPr>
      <w:r>
        <w:t xml:space="preserve">      center: [21, -2], //salonga</w:t>
      </w:r>
    </w:p>
    <w:p w14:paraId="11876DE6" w14:textId="77777777" w:rsidR="003C3659" w:rsidRDefault="003C3659" w:rsidP="003C3659">
      <w:pPr>
        <w:pStyle w:val="Code"/>
      </w:pPr>
      <w:r>
        <w:t xml:space="preserve">      zoom: 3,</w:t>
      </w:r>
    </w:p>
    <w:p w14:paraId="138FBEDD" w14:textId="77777777" w:rsidR="003C3659" w:rsidRDefault="003C3659" w:rsidP="003C3659">
      <w:pPr>
        <w:pStyle w:val="Code"/>
      </w:pPr>
      <w:r>
        <w:t xml:space="preserve">      style: 'mapbox://styles/blishten/cj6f4n2j026qf2rnunkauikjm'</w:t>
      </w:r>
    </w:p>
    <w:p w14:paraId="0C99E181" w14:textId="77777777" w:rsidR="003C3659" w:rsidRDefault="003C3659" w:rsidP="003C3659">
      <w:pPr>
        <w:pStyle w:val="Code"/>
      </w:pPr>
      <w:r>
        <w:t xml:space="preserve">    });</w:t>
      </w:r>
    </w:p>
    <w:p w14:paraId="066CD4B4" w14:textId="77777777" w:rsidR="003C3659" w:rsidRDefault="003C3659" w:rsidP="003C3659">
      <w:pPr>
        <w:pStyle w:val="Code"/>
      </w:pPr>
      <w:r>
        <w:t xml:space="preserve">    this.map.on("load", (e) =&gt; this.props.onLoad(e));</w:t>
      </w:r>
    </w:p>
    <w:p w14:paraId="1828B1C5" w14:textId="77777777" w:rsidR="003C3659" w:rsidRDefault="003C3659" w:rsidP="003C3659">
      <w:pPr>
        <w:pStyle w:val="Code"/>
      </w:pPr>
      <w:r>
        <w:t xml:space="preserve">  }</w:t>
      </w:r>
    </w:p>
    <w:p w14:paraId="4F4A47DE" w14:textId="77777777" w:rsidR="003C3659" w:rsidRDefault="003C3659" w:rsidP="003C3659">
      <w:pPr>
        <w:pStyle w:val="Code"/>
      </w:pPr>
      <w:r>
        <w:t xml:space="preserve">  componentWillUnmount() {</w:t>
      </w:r>
    </w:p>
    <w:p w14:paraId="6FB3E271" w14:textId="77777777" w:rsidR="003C3659" w:rsidRDefault="003C3659" w:rsidP="003C3659">
      <w:pPr>
        <w:pStyle w:val="Code"/>
      </w:pPr>
      <w:r>
        <w:t xml:space="preserve">    this.map.remove();</w:t>
      </w:r>
    </w:p>
    <w:p w14:paraId="6302FE3D" w14:textId="77777777" w:rsidR="003C3659" w:rsidRDefault="003C3659" w:rsidP="003C3659">
      <w:pPr>
        <w:pStyle w:val="Code"/>
      </w:pPr>
      <w:r>
        <w:t xml:space="preserve">  }</w:t>
      </w:r>
    </w:p>
    <w:p w14:paraId="2B1BFFFC" w14:textId="77777777" w:rsidR="003C3659" w:rsidRDefault="003C3659" w:rsidP="003C3659">
      <w:pPr>
        <w:pStyle w:val="Code"/>
      </w:pPr>
      <w:r>
        <w:t xml:space="preserve">  render() {</w:t>
      </w:r>
    </w:p>
    <w:p w14:paraId="6C382410" w14:textId="77777777" w:rsidR="003C3659" w:rsidRDefault="003C3659" w:rsidP="003C3659">
      <w:pPr>
        <w:pStyle w:val="Code"/>
      </w:pPr>
      <w:r>
        <w:t xml:space="preserve">    const style = {</w:t>
      </w:r>
    </w:p>
    <w:p w14:paraId="40CC5886" w14:textId="77777777" w:rsidR="003C3659" w:rsidRDefault="003C3659" w:rsidP="003C3659">
      <w:pPr>
        <w:pStyle w:val="Code"/>
      </w:pPr>
      <w:r>
        <w:t xml:space="preserve">      position: 'absolute',</w:t>
      </w:r>
    </w:p>
    <w:p w14:paraId="7A6CD6EE" w14:textId="77777777" w:rsidR="003C3659" w:rsidRDefault="003C3659" w:rsidP="003C3659">
      <w:pPr>
        <w:pStyle w:val="Code"/>
      </w:pPr>
      <w:r>
        <w:t xml:space="preserve">      top: 0,</w:t>
      </w:r>
    </w:p>
    <w:p w14:paraId="3C7E68E3" w14:textId="77777777" w:rsidR="003C3659" w:rsidRDefault="003C3659" w:rsidP="003C3659">
      <w:pPr>
        <w:pStyle w:val="Code"/>
      </w:pPr>
      <w:r>
        <w:t xml:space="preserve">      bottom: 0,</w:t>
      </w:r>
    </w:p>
    <w:p w14:paraId="588AB331" w14:textId="77777777" w:rsidR="003C3659" w:rsidRDefault="003C3659" w:rsidP="003C3659">
      <w:pPr>
        <w:pStyle w:val="Code"/>
      </w:pPr>
      <w:r>
        <w:t xml:space="preserve">      width: '100%'</w:t>
      </w:r>
    </w:p>
    <w:p w14:paraId="5C0939C3" w14:textId="77777777" w:rsidR="003C3659" w:rsidRDefault="003C3659" w:rsidP="003C3659">
      <w:pPr>
        <w:pStyle w:val="Code"/>
      </w:pPr>
      <w:r>
        <w:t xml:space="preserve">    };</w:t>
      </w:r>
    </w:p>
    <w:p w14:paraId="68F9DB4F" w14:textId="77777777" w:rsidR="003C3659" w:rsidRDefault="003C3659" w:rsidP="003C3659">
      <w:pPr>
        <w:pStyle w:val="Code"/>
      </w:pPr>
      <w:r>
        <w:t xml:space="preserve">    return &lt;div style={style} ref={el =&gt; this.mapContainer = el} /&gt;;</w:t>
      </w:r>
    </w:p>
    <w:p w14:paraId="545F4E00" w14:textId="77777777" w:rsidR="003C3659" w:rsidRDefault="003C3659" w:rsidP="003C3659">
      <w:pPr>
        <w:pStyle w:val="Code"/>
      </w:pPr>
      <w:r>
        <w:t xml:space="preserve">  }</w:t>
      </w:r>
    </w:p>
    <w:p w14:paraId="45CBBACC" w14:textId="02BD5334" w:rsidR="003C3659" w:rsidRDefault="003C3659" w:rsidP="003C3659">
      <w:pPr>
        <w:pStyle w:val="Code"/>
      </w:pPr>
      <w:r>
        <w:t>}</w:t>
      </w:r>
    </w:p>
    <w:p w14:paraId="342DA4B1" w14:textId="5F5A1487" w:rsidR="003C3659" w:rsidRDefault="003C3659" w:rsidP="003C3659">
      <w:pPr>
        <w:pStyle w:val="Code"/>
      </w:pPr>
      <w:r>
        <w:t>..</w:t>
      </w:r>
    </w:p>
    <w:p w14:paraId="6B5CE2BF" w14:textId="0268BEAA" w:rsidR="003C3659" w:rsidRDefault="003C3659" w:rsidP="003C3659">
      <w:pPr>
        <w:pStyle w:val="Code"/>
      </w:pPr>
      <w:r w:rsidRPr="003C3659">
        <w:t>&lt;Map /&gt;</w:t>
      </w:r>
    </w:p>
    <w:p w14:paraId="07672F91" w14:textId="78370CC8" w:rsidR="003C3659" w:rsidRPr="003C3659" w:rsidRDefault="003C3659" w:rsidP="003C3659">
      <w:pPr>
        <w:pStyle w:val="Code"/>
      </w:pPr>
      <w:r>
        <w:t>..</w:t>
      </w:r>
    </w:p>
    <w:p w14:paraId="3D82A9BC" w14:textId="6B0120AA" w:rsidR="00AD2184" w:rsidRDefault="00AD2184" w:rsidP="00AD2184">
      <w:pPr>
        <w:pStyle w:val="Heading9"/>
      </w:pPr>
      <w:r>
        <w:t>With a React wrapper</w:t>
      </w:r>
    </w:p>
    <w:p w14:paraId="02B180DB" w14:textId="77777777" w:rsidR="003C23C9" w:rsidRDefault="00237F98" w:rsidP="00774F68">
      <w:pPr>
        <w:pStyle w:val="BodyText2"/>
      </w:pPr>
      <w:hyperlink r:id="rId1380" w:history="1">
        <w:r w:rsidR="00AD2184" w:rsidRPr="00AD2184">
          <w:rPr>
            <w:rStyle w:val="Hyperlink"/>
          </w:rPr>
          <w:t>react-mapbox-gl</w:t>
        </w:r>
      </w:hyperlink>
      <w:r w:rsidR="00AD2184">
        <w:t xml:space="preserve"> is a wrapper around Mapbox-gl. S</w:t>
      </w:r>
      <w:r w:rsidR="00774F68">
        <w:t>ee the '</w:t>
      </w:r>
      <w:r w:rsidR="00774F68" w:rsidRPr="00774F68">
        <w:t>WebGL Map With Mapbox and React</w:t>
      </w:r>
      <w:r w:rsidR="00774F68">
        <w:t xml:space="preserve">' </w:t>
      </w:r>
      <w:hyperlink r:id="rId1381" w:history="1">
        <w:r w:rsidR="00774F68" w:rsidRPr="00774F68">
          <w:rPr>
            <w:rStyle w:val="Hyperlink"/>
          </w:rPr>
          <w:t>video</w:t>
        </w:r>
      </w:hyperlink>
      <w:r w:rsidR="00774F68">
        <w:t>.</w:t>
      </w:r>
      <w:r w:rsidR="00642770">
        <w:t xml:space="preserve"> See </w:t>
      </w:r>
      <w:hyperlink w:anchor="_react-mapbox-gl" w:history="1">
        <w:r w:rsidR="00642770" w:rsidRPr="00642770">
          <w:rPr>
            <w:rStyle w:val="Hyperlink"/>
          </w:rPr>
          <w:t>here</w:t>
        </w:r>
      </w:hyperlink>
      <w:r w:rsidR="00642770">
        <w:t xml:space="preserve"> for how to install and use it.</w:t>
      </w:r>
      <w:r w:rsidR="008568A7">
        <w:t xml:space="preserve"> There are lots of issues around setting the center of the map and the map component re-rendering - see </w:t>
      </w:r>
      <w:hyperlink r:id="rId1382" w:history="1">
        <w:r w:rsidR="008568A7" w:rsidRPr="008568A7">
          <w:rPr>
            <w:rStyle w:val="Hyperlink"/>
          </w:rPr>
          <w:t>here</w:t>
        </w:r>
      </w:hyperlink>
      <w:r w:rsidR="00C67460">
        <w:t xml:space="preserve"> and </w:t>
      </w:r>
      <w:hyperlink r:id="rId1383" w:history="1">
        <w:r w:rsidR="00C67460" w:rsidRPr="00C67460">
          <w:rPr>
            <w:rStyle w:val="Hyperlink"/>
          </w:rPr>
          <w:t>here</w:t>
        </w:r>
      </w:hyperlink>
      <w:r w:rsidR="008568A7">
        <w:t>.</w:t>
      </w:r>
      <w:r w:rsidR="00E81AB6">
        <w:t xml:space="preserve"> </w:t>
      </w:r>
      <w:r w:rsidR="003C23C9">
        <w:t>You have to add the center and zoom as external constants rather than inline - if you specify them inline then the React map thinks the centre has changed - you need to ensure reference equality:</w:t>
      </w:r>
    </w:p>
    <w:p w14:paraId="4012A264" w14:textId="77777777" w:rsidR="003C23C9" w:rsidRDefault="003C23C9" w:rsidP="003C23C9">
      <w:pPr>
        <w:pStyle w:val="Code"/>
      </w:pPr>
      <w:r>
        <w:t>const center = [0, 0];</w:t>
      </w:r>
    </w:p>
    <w:p w14:paraId="25ECAFCB" w14:textId="77777777" w:rsidR="003C23C9" w:rsidRDefault="003C23C9" w:rsidP="003C23C9">
      <w:pPr>
        <w:pStyle w:val="Code"/>
      </w:pPr>
      <w:r>
        <w:t>console.log(center === center) // true</w:t>
      </w:r>
    </w:p>
    <w:p w14:paraId="0420D3F2" w14:textId="77777777" w:rsidR="003C23C9" w:rsidRDefault="003C23C9" w:rsidP="003C23C9">
      <w:pPr>
        <w:pStyle w:val="Code"/>
      </w:pPr>
      <w:r>
        <w:t>console.log(center === [0, 0]) // false</w:t>
      </w:r>
    </w:p>
    <w:p w14:paraId="4EDCC62C" w14:textId="7A6F8C2E" w:rsidR="00774F68" w:rsidRPr="00774F68" w:rsidRDefault="003C23C9" w:rsidP="003C23C9">
      <w:pPr>
        <w:pStyle w:val="Code"/>
      </w:pPr>
      <w:r>
        <w:t xml:space="preserve">console.log([0, 0] === [0, 0]) // false </w:t>
      </w:r>
    </w:p>
    <w:p w14:paraId="30ACACD7" w14:textId="43A19C47" w:rsidR="006779E9" w:rsidRDefault="006779E9" w:rsidP="006779E9">
      <w:pPr>
        <w:pStyle w:val="Heading7"/>
      </w:pPr>
      <w:r>
        <w:t>Issues</w:t>
      </w:r>
    </w:p>
    <w:p w14:paraId="50629691" w14:textId="3C45C13C" w:rsidR="00A8421C" w:rsidRDefault="00A8421C" w:rsidP="00A8421C">
      <w:pPr>
        <w:pStyle w:val="Heading8"/>
      </w:pPr>
      <w:r>
        <w:t>Duplicate labels</w:t>
      </w:r>
    </w:p>
    <w:p w14:paraId="5B12E460" w14:textId="254CB38F" w:rsidR="00A8421C" w:rsidRDefault="00A8421C" w:rsidP="008B6883">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0A912BBA" w14:textId="4831BA90" w:rsidR="00AE5576" w:rsidRDefault="00AE5576" w:rsidP="00AE5576">
      <w:pPr>
        <w:pStyle w:val="ListBullet"/>
      </w:pPr>
      <w:r>
        <w:t>In QGIS select the layer and go to Vector | Geometry Tools | Polygon Centroids</w:t>
      </w:r>
    </w:p>
    <w:p w14:paraId="36CF04B9" w14:textId="4FC62E84" w:rsidR="00AE5576" w:rsidRDefault="00AE5576" w:rsidP="00AE5576">
      <w:pPr>
        <w:pStyle w:val="ListBullet"/>
      </w:pPr>
      <w:r>
        <w:t>Click next to the Centroids box and select Save to File..</w:t>
      </w:r>
    </w:p>
    <w:p w14:paraId="00F34CC8" w14:textId="209F88E8" w:rsidR="00AE5576" w:rsidRPr="00A8421C" w:rsidRDefault="00AE5576" w:rsidP="00AE5576">
      <w:pPr>
        <w:pStyle w:val="ListBullet"/>
      </w:pPr>
      <w:r>
        <w:t>Zip the shapefiles and upload to Mapbox Studio</w:t>
      </w:r>
    </w:p>
    <w:p w14:paraId="0E11A7C1" w14:textId="77777777" w:rsidR="004264BF" w:rsidRDefault="004264BF" w:rsidP="004264BF">
      <w:pPr>
        <w:pStyle w:val="Heading8"/>
      </w:pPr>
      <w:r>
        <w:t>Event to capture when rendering complete</w:t>
      </w:r>
    </w:p>
    <w:p w14:paraId="565D3E4D" w14:textId="77777777" w:rsidR="004264BF" w:rsidRPr="006B5E4B" w:rsidRDefault="004264BF" w:rsidP="004264BF">
      <w:pPr>
        <w:pStyle w:val="BodyText2"/>
      </w:pPr>
      <w:r>
        <w:t xml:space="preserve">Not straightforward. Good discussion </w:t>
      </w:r>
      <w:hyperlink r:id="rId1384" w:history="1">
        <w:r w:rsidRPr="006B5E4B">
          <w:rPr>
            <w:rStyle w:val="Hyperlink"/>
          </w:rPr>
          <w:t>here</w:t>
        </w:r>
      </w:hyperlink>
      <w:r>
        <w:t>.</w:t>
      </w:r>
    </w:p>
    <w:p w14:paraId="075F6E13" w14:textId="77777777" w:rsidR="005C4D55" w:rsidRDefault="005C4D55" w:rsidP="005C4D55">
      <w:pPr>
        <w:pStyle w:val="Heading8"/>
      </w:pPr>
      <w:r>
        <w:t>Map location, zoom, bearing and pitch</w:t>
      </w:r>
    </w:p>
    <w:p w14:paraId="1B8547FB" w14:textId="6F0B2619" w:rsidR="005C4D55" w:rsidRDefault="005C4D55" w:rsidP="005C4D55">
      <w:pPr>
        <w:pStyle w:val="Heading9"/>
      </w:pPr>
      <w:r>
        <w:t>Persisting</w:t>
      </w:r>
    </w:p>
    <w:p w14:paraId="19C16FB1" w14:textId="4B6812A3" w:rsidR="005C4D55" w:rsidRPr="005C4D55" w:rsidRDefault="005C4D55" w:rsidP="005C4D55">
      <w:pPr>
        <w:pStyle w:val="BodyText2"/>
      </w:pPr>
      <w:r>
        <w:t xml:space="preserve">Internally MapboxGL uses </w:t>
      </w:r>
      <w:hyperlink r:id="rId1385" w:anchor="L94" w:history="1">
        <w:r w:rsidRPr="005C4D55">
          <w:rPr>
            <w:rStyle w:val="Hyperlink"/>
          </w:rPr>
          <w:t>window.history.replaceState</w:t>
        </w:r>
      </w:hyperlink>
      <w:r>
        <w:t xml:space="preserve"> to update the hash in the url for the current map position. However, because this is set programmatically it does not cause a window popstate event (see </w:t>
      </w:r>
      <w:hyperlink r:id="rId1386" w:history="1">
        <w:r w:rsidRPr="005C4D55">
          <w:rPr>
            <w:rStyle w:val="Hyperlink"/>
          </w:rPr>
          <w:t>here</w:t>
        </w:r>
      </w:hyperlink>
      <w:r>
        <w:t>). This causes a problem when using the React MapBox component because in order to track the history of the maps position you need to add the url to the React Routing History object (using the push method).</w:t>
      </w:r>
      <w:r w:rsidR="00E94999">
        <w:t xml:space="preserve"> </w:t>
      </w:r>
    </w:p>
    <w:p w14:paraId="30FD1334" w14:textId="77777777" w:rsidR="004264BF" w:rsidRDefault="004264BF" w:rsidP="004264BF">
      <w:pPr>
        <w:pStyle w:val="Heading8"/>
      </w:pPr>
      <w:r>
        <w:t>Page crashing</w:t>
      </w:r>
    </w:p>
    <w:p w14:paraId="77D68AE7" w14:textId="77777777" w:rsidR="004264BF" w:rsidRPr="00516C96" w:rsidRDefault="004264BF" w:rsidP="004264BF">
      <w:pPr>
        <w:pStyle w:val="BodyText2"/>
      </w:pPr>
      <w:r>
        <w:t>When labels for the Africa WDPA page are turned on, the page frequently crashes.</w:t>
      </w:r>
    </w:p>
    <w:p w14:paraId="326EF05C" w14:textId="77777777" w:rsidR="004264BF" w:rsidRDefault="004264BF" w:rsidP="004264BF">
      <w:pPr>
        <w:pStyle w:val="Heading8"/>
      </w:pPr>
      <w:r>
        <w:t>Rendering</w:t>
      </w:r>
    </w:p>
    <w:p w14:paraId="6507D582" w14:textId="77777777" w:rsidR="004264BF" w:rsidRDefault="004264BF" w:rsidP="004264BF">
      <w:pPr>
        <w:pStyle w:val="BodyText2"/>
      </w:pPr>
      <w:r>
        <w:t>When I tried to add labels to the Africa map of protected areas, not all features are shown, e.g. see below and the edges of the polygons become distorted.</w:t>
      </w:r>
    </w:p>
    <w:p w14:paraId="7896BF21" w14:textId="77777777" w:rsidR="004264BF" w:rsidRDefault="004264BF" w:rsidP="004264BF">
      <w:pPr>
        <w:pStyle w:val="BodyText2"/>
      </w:pPr>
      <w:r>
        <w:rPr>
          <w:noProof/>
          <w:lang w:bidi="ar-SA"/>
        </w:rPr>
        <w:drawing>
          <wp:inline distT="0" distB="0" distL="0" distR="0" wp14:anchorId="298BFF1E" wp14:editId="7AC6EE9F">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7">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Pr>
          <w:noProof/>
          <w:lang w:bidi="ar-SA"/>
        </w:rPr>
        <w:drawing>
          <wp:inline distT="0" distB="0" distL="0" distR="0" wp14:anchorId="3CBD49F7" wp14:editId="44CB5A7A">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88">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4A2F4C33" w14:textId="77777777" w:rsidR="004264BF" w:rsidRDefault="004264BF" w:rsidP="004264BF">
      <w:pPr>
        <w:pStyle w:val="BodyText2"/>
      </w:pPr>
      <w:r>
        <w:t>In the console I see the following warning:</w:t>
      </w:r>
    </w:p>
    <w:p w14:paraId="138B1A12" w14:textId="77777777" w:rsidR="004264BF" w:rsidRDefault="004264BF" w:rsidP="004264BF">
      <w:pPr>
        <w:pStyle w:val="ConsoleWarning"/>
      </w:pPr>
      <w:r w:rsidRPr="006779E9">
        <w:lastRenderedPageBreak/>
        <w:t>Vector tile source "osm" layer "protected_areas" does not use vector tile spec v2 and therefore may have some rendering errors.</w:t>
      </w:r>
    </w:p>
    <w:p w14:paraId="5A73DA56" w14:textId="77777777" w:rsidR="004264BF" w:rsidRPr="006779E9" w:rsidRDefault="004264BF" w:rsidP="004264BF">
      <w:pPr>
        <w:pStyle w:val="BodyText2"/>
      </w:pPr>
      <w:r>
        <w:t>This is also present when labels are not shown and it renders the whole of Africa. This was for Tilemaker but I am now using Tippecanoe and its fine.</w:t>
      </w:r>
    </w:p>
    <w:p w14:paraId="428ED33E" w14:textId="605F70AA" w:rsidR="004264BF" w:rsidRDefault="004264BF" w:rsidP="004264BF">
      <w:pPr>
        <w:pStyle w:val="Heading8"/>
      </w:pPr>
      <w:r>
        <w:t>setFilter is asynchronous</w:t>
      </w:r>
    </w:p>
    <w:p w14:paraId="487203E5" w14:textId="1C4FD1DD" w:rsidR="004264BF" w:rsidRPr="004264BF" w:rsidRDefault="004264BF" w:rsidP="004264BF">
      <w:pPr>
        <w:pStyle w:val="BodyText2"/>
      </w:pPr>
      <w:r>
        <w:t xml:space="preserve">I am setting a filter on the map and then calling queryRenderedFeatures but the returned features are rarely what is on the map. This is because setFilter runs asynchronously. See the discussion </w:t>
      </w:r>
      <w:hyperlink r:id="rId1389" w:history="1">
        <w:r w:rsidRPr="004264BF">
          <w:rPr>
            <w:rStyle w:val="Hyperlink"/>
          </w:rPr>
          <w:t>here</w:t>
        </w:r>
      </w:hyperlink>
      <w:r>
        <w:t>.</w:t>
      </w:r>
    </w:p>
    <w:p w14:paraId="1ABE8D58" w14:textId="241440E2" w:rsidR="00516C96" w:rsidRDefault="00516C96" w:rsidP="00516C96">
      <w:pPr>
        <w:pStyle w:val="Heading8"/>
      </w:pPr>
      <w:r>
        <w:t>Tile boundaries not show property</w:t>
      </w:r>
    </w:p>
    <w:p w14:paraId="3809E4D6" w14:textId="1D101606" w:rsidR="00516C96" w:rsidRDefault="00516C96" w:rsidP="008B6883">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8B6883">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90">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33C63232" w14:textId="1F574B93" w:rsidR="004F5AED" w:rsidRDefault="004F5AED" w:rsidP="004F5AED">
      <w:pPr>
        <w:pStyle w:val="Heading7"/>
      </w:pPr>
      <w:r>
        <w:t>Plugins</w:t>
      </w:r>
    </w:p>
    <w:p w14:paraId="72FB12AD" w14:textId="576BBCE8" w:rsidR="004F5AED" w:rsidRDefault="004F5AED" w:rsidP="004F5AED">
      <w:pPr>
        <w:pStyle w:val="Heading8"/>
      </w:pPr>
      <w:r>
        <w:t>mapbox-gl-inspect</w:t>
      </w:r>
    </w:p>
    <w:p w14:paraId="5B3AF62F" w14:textId="0D17A534" w:rsidR="004F5AED" w:rsidRDefault="00237F98" w:rsidP="008B6883">
      <w:pPr>
        <w:pStyle w:val="BodyText2"/>
      </w:pPr>
      <w:hyperlink r:id="rId1391"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5623DA70" w14:textId="77777777" w:rsidR="00135422" w:rsidRDefault="00135422" w:rsidP="00135422">
      <w:pPr>
        <w:pStyle w:val="Code"/>
      </w:pPr>
      <w:r>
        <w:t xml:space="preserve">        "wdpa_africa_tippecanoe": {</w:t>
      </w:r>
    </w:p>
    <w:p w14:paraId="387FE17D" w14:textId="77777777" w:rsidR="00135422" w:rsidRDefault="00135422" w:rsidP="00135422">
      <w:pPr>
        <w:pStyle w:val="Code"/>
      </w:pPr>
      <w:r>
        <w:t xml:space="preserve">            "type": "vector",</w:t>
      </w:r>
    </w:p>
    <w:p w14:paraId="1CFA5A58" w14:textId="77777777" w:rsidR="00135422" w:rsidRDefault="00135422" w:rsidP="00135422">
      <w:pPr>
        <w:pStyle w:val="Code"/>
      </w:pPr>
      <w:r>
        <w:t xml:space="preserve">            "tiles": ["https://storage.googleapis.com/geeimageserver.appspot.com/vectorTiles/wdpa_africa/tilesets/{z}/{x}/{y}.pbf"],</w:t>
      </w:r>
    </w:p>
    <w:p w14:paraId="4B68A4F4" w14:textId="77777777" w:rsidR="00135422" w:rsidRDefault="00135422" w:rsidP="00135422">
      <w:pPr>
        <w:pStyle w:val="Code"/>
      </w:pPr>
      <w:r>
        <w:t xml:space="preserve">            "vector_layers": [{</w:t>
      </w:r>
    </w:p>
    <w:p w14:paraId="088D0D52" w14:textId="77777777" w:rsidR="00135422" w:rsidRDefault="00135422" w:rsidP="00135422">
      <w:pPr>
        <w:pStyle w:val="Code"/>
      </w:pPr>
      <w:r>
        <w:t xml:space="preserve">                "id": "wdpa_africageojson"</w:t>
      </w:r>
    </w:p>
    <w:p w14:paraId="2644ACC0" w14:textId="77777777" w:rsidR="00135422" w:rsidRDefault="00135422" w:rsidP="00135422">
      <w:pPr>
        <w:pStyle w:val="Code"/>
      </w:pPr>
      <w:r>
        <w:t xml:space="preserve">            }]</w:t>
      </w:r>
    </w:p>
    <w:p w14:paraId="0B8982D3" w14:textId="3C8032AB" w:rsidR="00135422" w:rsidRDefault="00135422" w:rsidP="00135422">
      <w:pPr>
        <w:pStyle w:val="Code"/>
      </w:pPr>
      <w:r>
        <w:t xml:space="preserve">        }</w:t>
      </w:r>
    </w:p>
    <w:p w14:paraId="1D24980D" w14:textId="63FED96B" w:rsidR="007229D3" w:rsidRDefault="007229D3" w:rsidP="008B688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0E5C5081" w14:textId="77777777" w:rsidR="007229D3" w:rsidRDefault="007229D3" w:rsidP="007229D3">
      <w:pPr>
        <w:pStyle w:val="Code"/>
      </w:pPr>
      <w:r>
        <w:t xml:space="preserve">            map.addLayer({</w:t>
      </w:r>
    </w:p>
    <w:p w14:paraId="06893018" w14:textId="77777777" w:rsidR="007229D3" w:rsidRDefault="007229D3" w:rsidP="007229D3">
      <w:pPr>
        <w:pStyle w:val="Code"/>
      </w:pPr>
      <w:r>
        <w:t xml:space="preserve">                'id': 'wdpa_africa_tippecanoe',</w:t>
      </w:r>
    </w:p>
    <w:p w14:paraId="5806CA48" w14:textId="77777777" w:rsidR="007229D3" w:rsidRDefault="007229D3" w:rsidP="007229D3">
      <w:pPr>
        <w:pStyle w:val="Code"/>
      </w:pPr>
      <w:r>
        <w:t xml:space="preserve">                'type': 'fill',</w:t>
      </w:r>
    </w:p>
    <w:p w14:paraId="178B0387" w14:textId="77777777" w:rsidR="007229D3" w:rsidRDefault="007229D3" w:rsidP="007229D3">
      <w:pPr>
        <w:pStyle w:val="Code"/>
      </w:pPr>
      <w:r>
        <w:t xml:space="preserve">                'source': {</w:t>
      </w:r>
    </w:p>
    <w:p w14:paraId="4B12FD93" w14:textId="77777777" w:rsidR="007229D3" w:rsidRDefault="007229D3" w:rsidP="007229D3">
      <w:pPr>
        <w:pStyle w:val="Code"/>
      </w:pPr>
      <w:r>
        <w:t xml:space="preserve">                    'type': 'vector',</w:t>
      </w:r>
    </w:p>
    <w:p w14:paraId="3296DEB3" w14:textId="77777777" w:rsidR="007229D3" w:rsidRDefault="007229D3" w:rsidP="007229D3">
      <w:pPr>
        <w:pStyle w:val="Code"/>
      </w:pPr>
      <w:r>
        <w:t xml:space="preserve">                    'tilejson': '2.2.0',</w:t>
      </w:r>
    </w:p>
    <w:p w14:paraId="60EA3AE3" w14:textId="77777777" w:rsidR="007229D3" w:rsidRDefault="007229D3" w:rsidP="007229D3">
      <w:pPr>
        <w:pStyle w:val="Code"/>
      </w:pPr>
      <w:r>
        <w:t xml:space="preserve">                    'tiles': ['https://storage.googleapis.com/geeimageserver.appspot.com/vectorTiles/wdpa_africa/tilesets/{z}/{x}/{y}.pbf'],</w:t>
      </w:r>
    </w:p>
    <w:p w14:paraId="14E209B5" w14:textId="77777777" w:rsidR="007229D3" w:rsidRPr="00472CD6" w:rsidRDefault="007229D3" w:rsidP="007229D3">
      <w:pPr>
        <w:pStyle w:val="Code"/>
        <w:rPr>
          <w:color w:val="FF0000"/>
        </w:rPr>
      </w:pPr>
      <w:r w:rsidRPr="00472CD6">
        <w:rPr>
          <w:color w:val="FF0000"/>
        </w:rPr>
        <w:t xml:space="preserve">                    'vector_layers': [{</w:t>
      </w:r>
    </w:p>
    <w:p w14:paraId="3E9B262B" w14:textId="77777777" w:rsidR="007229D3" w:rsidRPr="00472CD6" w:rsidRDefault="007229D3" w:rsidP="007229D3">
      <w:pPr>
        <w:pStyle w:val="Code"/>
        <w:rPr>
          <w:color w:val="FF0000"/>
        </w:rPr>
      </w:pPr>
      <w:r w:rsidRPr="00472CD6">
        <w:rPr>
          <w:color w:val="FF0000"/>
        </w:rPr>
        <w:t xml:space="preserve">                        'id': 'wdpa_africageojson'</w:t>
      </w:r>
    </w:p>
    <w:p w14:paraId="6114090D" w14:textId="77777777" w:rsidR="007229D3" w:rsidRPr="00472CD6" w:rsidRDefault="007229D3" w:rsidP="007229D3">
      <w:pPr>
        <w:pStyle w:val="Code"/>
        <w:rPr>
          <w:color w:val="FF0000"/>
        </w:rPr>
      </w:pPr>
      <w:r w:rsidRPr="00472CD6">
        <w:rPr>
          <w:color w:val="FF0000"/>
        </w:rPr>
        <w:t xml:space="preserve">                    }]</w:t>
      </w:r>
    </w:p>
    <w:p w14:paraId="58AC11DC" w14:textId="77777777" w:rsidR="007229D3" w:rsidRDefault="007229D3" w:rsidP="007229D3">
      <w:pPr>
        <w:pStyle w:val="Code"/>
      </w:pPr>
      <w:r>
        <w:t xml:space="preserve">                },</w:t>
      </w:r>
    </w:p>
    <w:p w14:paraId="5C361277" w14:textId="77777777" w:rsidR="007229D3" w:rsidRDefault="007229D3" w:rsidP="007229D3">
      <w:pPr>
        <w:pStyle w:val="Code"/>
      </w:pPr>
      <w:r>
        <w:t xml:space="preserve">                'source-layer': 'wdpa_africageojson',</w:t>
      </w:r>
    </w:p>
    <w:p w14:paraId="216F4E80" w14:textId="77777777" w:rsidR="007229D3" w:rsidRDefault="007229D3" w:rsidP="007229D3">
      <w:pPr>
        <w:pStyle w:val="Code"/>
      </w:pPr>
      <w:r>
        <w:t xml:space="preserve">                'layout': {</w:t>
      </w:r>
    </w:p>
    <w:p w14:paraId="46235439" w14:textId="77777777" w:rsidR="007229D3" w:rsidRDefault="007229D3" w:rsidP="007229D3">
      <w:pPr>
        <w:pStyle w:val="Code"/>
      </w:pPr>
      <w:r>
        <w:t xml:space="preserve">                    'visibility': 'visible'</w:t>
      </w:r>
    </w:p>
    <w:p w14:paraId="5462F2BC" w14:textId="77777777" w:rsidR="007229D3" w:rsidRDefault="007229D3" w:rsidP="007229D3">
      <w:pPr>
        <w:pStyle w:val="Code"/>
      </w:pPr>
      <w:r>
        <w:t xml:space="preserve">                },</w:t>
      </w:r>
    </w:p>
    <w:p w14:paraId="730702F1" w14:textId="77777777" w:rsidR="007229D3" w:rsidRDefault="007229D3" w:rsidP="007229D3">
      <w:pPr>
        <w:pStyle w:val="Code"/>
      </w:pPr>
      <w:r>
        <w:t xml:space="preserve">                'paint': {</w:t>
      </w:r>
    </w:p>
    <w:p w14:paraId="6F08BFEC" w14:textId="77777777" w:rsidR="007229D3" w:rsidRDefault="007229D3" w:rsidP="007229D3">
      <w:pPr>
        <w:pStyle w:val="Code"/>
      </w:pPr>
      <w:r>
        <w:t xml:space="preserve">                    'fill-color': 'rgba(99,148,69, 0.2)',</w:t>
      </w:r>
    </w:p>
    <w:p w14:paraId="3DB7C1FC" w14:textId="77777777" w:rsidR="007229D3" w:rsidRDefault="007229D3" w:rsidP="007229D3">
      <w:pPr>
        <w:pStyle w:val="Code"/>
      </w:pPr>
      <w:r>
        <w:t xml:space="preserve">                    'fill-outline-color': 'rgba(87,131,61, 0.4)'</w:t>
      </w:r>
    </w:p>
    <w:p w14:paraId="4D99C720" w14:textId="77777777" w:rsidR="007229D3" w:rsidRDefault="007229D3" w:rsidP="007229D3">
      <w:pPr>
        <w:pStyle w:val="Code"/>
      </w:pPr>
      <w:r>
        <w:lastRenderedPageBreak/>
        <w:t xml:space="preserve">                }</w:t>
      </w:r>
    </w:p>
    <w:p w14:paraId="1651665A" w14:textId="16405A61" w:rsidR="007229D3" w:rsidRDefault="007229D3" w:rsidP="007229D3">
      <w:pPr>
        <w:pStyle w:val="Code"/>
      </w:pPr>
      <w:r>
        <w:t xml:space="preserve">            });</w:t>
      </w:r>
    </w:p>
    <w:p w14:paraId="3DD7F96E" w14:textId="64AB3282" w:rsidR="007229D3" w:rsidRDefault="007229D3" w:rsidP="008B6883">
      <w:pPr>
        <w:pStyle w:val="BodyText2"/>
      </w:pPr>
      <w:r>
        <w:t>But the following will:</w:t>
      </w:r>
    </w:p>
    <w:p w14:paraId="4BCEB887" w14:textId="77777777" w:rsidR="007229D3" w:rsidRDefault="007229D3" w:rsidP="007229D3">
      <w:pPr>
        <w:pStyle w:val="Code"/>
      </w:pPr>
      <w:r>
        <w:t xml:space="preserve">            map.addLayer({</w:t>
      </w:r>
    </w:p>
    <w:p w14:paraId="5489FB58" w14:textId="77777777" w:rsidR="007229D3" w:rsidRDefault="007229D3" w:rsidP="007229D3">
      <w:pPr>
        <w:pStyle w:val="Code"/>
      </w:pPr>
      <w:r>
        <w:t xml:space="preserve">                'id': 'wdpa_africa_tippecanoe',</w:t>
      </w:r>
    </w:p>
    <w:p w14:paraId="4C7C32D0" w14:textId="77777777" w:rsidR="007229D3" w:rsidRDefault="007229D3" w:rsidP="007229D3">
      <w:pPr>
        <w:pStyle w:val="Code"/>
      </w:pPr>
      <w:r>
        <w:t xml:space="preserve">                'type': 'fill',</w:t>
      </w:r>
    </w:p>
    <w:p w14:paraId="53B63937" w14:textId="77777777" w:rsidR="007229D3" w:rsidRDefault="007229D3" w:rsidP="007229D3">
      <w:pPr>
        <w:pStyle w:val="Code"/>
      </w:pPr>
      <w:r>
        <w:t xml:space="preserve">                'source': {</w:t>
      </w:r>
    </w:p>
    <w:p w14:paraId="10BDE327" w14:textId="77777777" w:rsidR="007229D3" w:rsidRDefault="007229D3" w:rsidP="007229D3">
      <w:pPr>
        <w:pStyle w:val="Code"/>
      </w:pPr>
      <w:r>
        <w:t xml:space="preserve">                    'type': 'vector',</w:t>
      </w:r>
    </w:p>
    <w:p w14:paraId="5FBFFF6C" w14:textId="77777777" w:rsidR="007229D3" w:rsidRDefault="007229D3" w:rsidP="007229D3">
      <w:pPr>
        <w:pStyle w:val="Code"/>
      </w:pPr>
      <w:r>
        <w:t xml:space="preserve">                    'tiles': ['https://storage.googleapis.com/geeimageserver.appspot.com/vectorTiles/wdpa_africa/tilesets/{z}/{x}/{y}.pbf']</w:t>
      </w:r>
    </w:p>
    <w:p w14:paraId="63B6AB2C" w14:textId="77777777" w:rsidR="007229D3" w:rsidRDefault="007229D3" w:rsidP="007229D3">
      <w:pPr>
        <w:pStyle w:val="Code"/>
      </w:pPr>
      <w:r>
        <w:t xml:space="preserve">                },</w:t>
      </w:r>
    </w:p>
    <w:p w14:paraId="71D1A820" w14:textId="77777777" w:rsidR="007229D3" w:rsidRDefault="007229D3" w:rsidP="007229D3">
      <w:pPr>
        <w:pStyle w:val="Code"/>
      </w:pPr>
      <w:r>
        <w:t xml:space="preserve">                'source-layer': 'wdpa_africageojson',</w:t>
      </w:r>
    </w:p>
    <w:p w14:paraId="132BB81B" w14:textId="77777777" w:rsidR="007229D3" w:rsidRDefault="007229D3" w:rsidP="007229D3">
      <w:pPr>
        <w:pStyle w:val="Code"/>
      </w:pPr>
      <w:r>
        <w:t xml:space="preserve">                'layout': {</w:t>
      </w:r>
    </w:p>
    <w:p w14:paraId="0F42AD9E" w14:textId="77777777" w:rsidR="007229D3" w:rsidRDefault="007229D3" w:rsidP="007229D3">
      <w:pPr>
        <w:pStyle w:val="Code"/>
      </w:pPr>
      <w:r>
        <w:t xml:space="preserve">                    'visibility': 'visible'</w:t>
      </w:r>
    </w:p>
    <w:p w14:paraId="0C0B36A8" w14:textId="77777777" w:rsidR="007229D3" w:rsidRDefault="007229D3" w:rsidP="007229D3">
      <w:pPr>
        <w:pStyle w:val="Code"/>
      </w:pPr>
      <w:r>
        <w:t xml:space="preserve">                },</w:t>
      </w:r>
    </w:p>
    <w:p w14:paraId="253C7D9C" w14:textId="77777777" w:rsidR="007229D3" w:rsidRDefault="007229D3" w:rsidP="007229D3">
      <w:pPr>
        <w:pStyle w:val="Code"/>
      </w:pPr>
      <w:r>
        <w:t xml:space="preserve">                'paint': {</w:t>
      </w:r>
    </w:p>
    <w:p w14:paraId="1CAB9474" w14:textId="77777777" w:rsidR="007229D3" w:rsidRDefault="007229D3" w:rsidP="007229D3">
      <w:pPr>
        <w:pStyle w:val="Code"/>
      </w:pPr>
      <w:r>
        <w:t xml:space="preserve">                    'fill-color': 'rgba(99,148,69, 0.2)',</w:t>
      </w:r>
    </w:p>
    <w:p w14:paraId="7D6AE441" w14:textId="77777777" w:rsidR="007229D3" w:rsidRDefault="007229D3" w:rsidP="007229D3">
      <w:pPr>
        <w:pStyle w:val="Code"/>
      </w:pPr>
      <w:r>
        <w:t xml:space="preserve">                    'fill-outline-color': 'rgba(87,131,61, 0.4)'</w:t>
      </w:r>
    </w:p>
    <w:p w14:paraId="08C381B6" w14:textId="77777777" w:rsidR="007229D3" w:rsidRDefault="007229D3" w:rsidP="007229D3">
      <w:pPr>
        <w:pStyle w:val="Code"/>
      </w:pPr>
      <w:r>
        <w:t xml:space="preserve">                }</w:t>
      </w:r>
    </w:p>
    <w:p w14:paraId="16BD88A9" w14:textId="1B04A0C5" w:rsidR="007229D3" w:rsidRDefault="007229D3" w:rsidP="007229D3">
      <w:pPr>
        <w:pStyle w:val="Code"/>
      </w:pPr>
      <w:r>
        <w:t xml:space="preserve">            });</w:t>
      </w:r>
    </w:p>
    <w:p w14:paraId="1B986CD3" w14:textId="1BC7FDA0" w:rsidR="008E7733" w:rsidRDefault="008E7733" w:rsidP="008B6883">
      <w:pPr>
        <w:pStyle w:val="BodyText2"/>
      </w:pPr>
      <w:r>
        <w:t>Features can still be queried even though they are not rendered in the inspect plugin.</w:t>
      </w:r>
    </w:p>
    <w:p w14:paraId="6259B10D" w14:textId="219BC651" w:rsidR="00C6005A" w:rsidRDefault="00C6005A" w:rsidP="008B6883">
      <w:pPr>
        <w:pStyle w:val="BodyText2"/>
      </w:pPr>
      <w:r>
        <w:t>When the plugin is added to the map, when the cursor passes over a feature it changes to a pointer.</w:t>
      </w:r>
    </w:p>
    <w:p w14:paraId="7013C9EB" w14:textId="00C72B26" w:rsidR="002242B3" w:rsidRPr="004F5AED" w:rsidRDefault="002242B3" w:rsidP="008B6883">
      <w:pPr>
        <w:pStyle w:val="BodyText2"/>
      </w:pPr>
      <w:r>
        <w:t>When the plugin is added to the map you can</w:t>
      </w:r>
      <w:r w:rsidR="00CE0D42">
        <w:t>’</w:t>
      </w:r>
      <w:r>
        <w:t xml:space="preserve">t add layers </w:t>
      </w:r>
      <w:r w:rsidR="00CE0D42">
        <w:t xml:space="preserve">dynamically </w:t>
      </w:r>
      <w:r w:rsidR="00094DE6">
        <w:t>to the map!</w:t>
      </w:r>
    </w:p>
    <w:p w14:paraId="18F91BB2" w14:textId="77777777" w:rsidR="00DB4CD4" w:rsidRDefault="00DB4CD4" w:rsidP="000E5536">
      <w:pPr>
        <w:pStyle w:val="Heading6"/>
      </w:pPr>
      <w:r>
        <w:t>Tangram</w:t>
      </w:r>
    </w:p>
    <w:p w14:paraId="1428CF5F" w14:textId="77777777" w:rsidR="006E4ED1" w:rsidRDefault="00DB4CD4" w:rsidP="008B6883">
      <w:pPr>
        <w:pStyle w:val="BodyText2"/>
      </w:pPr>
      <w:r>
        <w:t xml:space="preserve">Very cool: </w:t>
      </w:r>
      <w:hyperlink r:id="rId1392"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8B6883">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237F98" w:rsidP="008B6883">
      <w:pPr>
        <w:pStyle w:val="BodyText2"/>
      </w:pPr>
      <w:hyperlink r:id="rId1393"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8B6883">
      <w:pPr>
        <w:pStyle w:val="BodyText2"/>
      </w:pPr>
      <w:r>
        <w:t xml:space="preserve">The Tangram Javascript library allows you to show only one label per polygon but </w:t>
      </w:r>
      <w:hyperlink r:id="rId1394" w:anchor="generate_label_centroids" w:history="1">
        <w:r w:rsidRPr="00630E5E">
          <w:rPr>
            <w:rStyle w:val="Hyperlink"/>
          </w:rPr>
          <w:t>only with GeoJSON and TopoJSON sources</w:t>
        </w:r>
      </w:hyperlink>
      <w:r>
        <w:t xml:space="preserve"> (see the tutorial </w:t>
      </w:r>
      <w:hyperlink r:id="rId1395"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8B6883">
      <w:pPr>
        <w:pStyle w:val="BodyText2"/>
      </w:pPr>
      <w:r>
        <w:t xml:space="preserve">There are some artefacts in the generalization which are not good. Here is a live example for Salonga: </w:t>
      </w:r>
      <w:hyperlink r:id="rId1396"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8B6883">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8B6883">
      <w:pPr>
        <w:pStyle w:val="BodyText2"/>
      </w:pPr>
      <w:r>
        <w:t>At tile edges the tiles are duplicated which shows up if you use transparency in the features:</w:t>
      </w:r>
    </w:p>
    <w:p w14:paraId="78FC9AD7" w14:textId="57A9567C" w:rsidR="00C52750" w:rsidRPr="00C52750" w:rsidRDefault="00C52750" w:rsidP="008B6883">
      <w:pPr>
        <w:pStyle w:val="BodyText2"/>
      </w:pPr>
      <w:r>
        <w:rPr>
          <w:noProof/>
          <w:lang w:bidi="ar-SA"/>
        </w:rPr>
        <w:lastRenderedPageBreak/>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97">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68F44E74" w14:textId="27E4650A" w:rsidR="002D1492" w:rsidRDefault="002D1492" w:rsidP="002D1492">
      <w:pPr>
        <w:pStyle w:val="Heading6"/>
      </w:pPr>
      <w:bookmarkStart w:id="237" w:name="_vt2geojson"/>
      <w:bookmarkEnd w:id="237"/>
      <w:r>
        <w:t>Turf</w:t>
      </w:r>
    </w:p>
    <w:p w14:paraId="0004FCFD" w14:textId="2E54C2E6" w:rsidR="002D1492" w:rsidRPr="002D1492" w:rsidRDefault="002D1492" w:rsidP="008B6883">
      <w:pPr>
        <w:pStyle w:val="BodyText2"/>
      </w:pPr>
      <w:r>
        <w:t xml:space="preserve">Turf is used in MapBox to do spatial analysis in the client. </w:t>
      </w:r>
      <w:hyperlink r:id="rId1398" w:history="1">
        <w:r w:rsidRPr="002D1492">
          <w:rPr>
            <w:rStyle w:val="Hyperlink"/>
          </w:rPr>
          <w:t>Here</w:t>
        </w:r>
      </w:hyperlink>
      <w:r>
        <w:t xml:space="preserve"> is the description in MapBox.</w:t>
      </w:r>
    </w:p>
    <w:p w14:paraId="2AF4DE31" w14:textId="0E965553" w:rsidR="00614049" w:rsidRDefault="00614049" w:rsidP="00614049">
      <w:pPr>
        <w:pStyle w:val="Heading7"/>
      </w:pPr>
      <w:r>
        <w:t>Using</w:t>
      </w:r>
    </w:p>
    <w:p w14:paraId="6536E80B" w14:textId="33BA8192" w:rsidR="00614049" w:rsidRDefault="00614049" w:rsidP="00614049">
      <w:pPr>
        <w:pStyle w:val="Heading8"/>
      </w:pPr>
      <w:r>
        <w:t>Arrays of features</w:t>
      </w:r>
    </w:p>
    <w:p w14:paraId="7D62CF09" w14:textId="02C49D0A" w:rsidR="00614049" w:rsidRDefault="00614049" w:rsidP="008B6883">
      <w:pPr>
        <w:pStyle w:val="BodyText2"/>
      </w:pPr>
      <w:r>
        <w:t xml:space="preserve">You can apply a function to an array of features straight from MapBox using the argument list syntax (from </w:t>
      </w:r>
      <w:hyperlink r:id="rId1399" w:history="1">
        <w:r w:rsidRPr="00614049">
          <w:rPr>
            <w:rStyle w:val="Hyperlink"/>
          </w:rPr>
          <w:t>here</w:t>
        </w:r>
      </w:hyperlink>
      <w:r>
        <w:t>). e.g. to union a set of features:</w:t>
      </w:r>
    </w:p>
    <w:p w14:paraId="4BC93178" w14:textId="11A4B479" w:rsidR="00614049" w:rsidRDefault="00614049" w:rsidP="00614049">
      <w:pPr>
        <w:pStyle w:val="Code"/>
      </w:pPr>
      <w:r w:rsidRPr="00614049">
        <w:t>var features = map.queryRenderedFeatures({ layers: ['WDPA'] });</w:t>
      </w:r>
    </w:p>
    <w:p w14:paraId="76AC383B" w14:textId="44A934EE" w:rsidR="00614049" w:rsidRDefault="00614049" w:rsidP="00614049">
      <w:pPr>
        <w:pStyle w:val="Code"/>
      </w:pPr>
      <w:r>
        <w:t>var unioned</w:t>
      </w:r>
      <w:r w:rsidRPr="00614049">
        <w:t xml:space="preserve"> = turf.union.apply(this, features);</w:t>
      </w:r>
    </w:p>
    <w:p w14:paraId="2A606FB8" w14:textId="14205B94" w:rsidR="00117077" w:rsidRDefault="00117077" w:rsidP="008B6883">
      <w:pPr>
        <w:pStyle w:val="BodyText2"/>
      </w:pPr>
      <w:r>
        <w:t>Normally union is used in the following way:</w:t>
      </w:r>
    </w:p>
    <w:p w14:paraId="6A85C95E" w14:textId="0584FAFE" w:rsidR="00117077" w:rsidRPr="00614049" w:rsidRDefault="00117077" w:rsidP="00614049">
      <w:pPr>
        <w:pStyle w:val="Code"/>
      </w:pPr>
      <w:r w:rsidRPr="00117077">
        <w:t>turf.union(features[0],features[1])</w:t>
      </w:r>
    </w:p>
    <w:p w14:paraId="1DBD29FE" w14:textId="77777777" w:rsidR="00950CCF" w:rsidRDefault="00950CCF" w:rsidP="00950CCF">
      <w:pPr>
        <w:pStyle w:val="Heading8"/>
      </w:pPr>
      <w:r>
        <w:t>Methods</w:t>
      </w:r>
    </w:p>
    <w:p w14:paraId="2AF53627" w14:textId="71792F95" w:rsidR="00953721" w:rsidRDefault="00953721" w:rsidP="00953721">
      <w:pPr>
        <w:pStyle w:val="Heading9"/>
      </w:pPr>
      <w:r>
        <w:t>Spatial overlay</w:t>
      </w:r>
    </w:p>
    <w:p w14:paraId="512354F9" w14:textId="67DD45AB" w:rsidR="00953721" w:rsidRDefault="00953721" w:rsidP="008B6883">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5FDF98D1" w14:textId="77777777" w:rsidTr="00A85082">
        <w:tc>
          <w:tcPr>
            <w:tcW w:w="3116" w:type="dxa"/>
          </w:tcPr>
          <w:p w14:paraId="1599037B" w14:textId="6DB459F0" w:rsidR="00A85082" w:rsidRDefault="00A85082" w:rsidP="00A85082">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17</w:t>
            </w:r>
            <w:r w:rsidR="00F1369F">
              <w:rPr>
                <w:noProof/>
              </w:rPr>
              <w:fldChar w:fldCharType="end"/>
            </w:r>
            <w:r>
              <w:t xml:space="preserve"> Flatten</w:t>
            </w:r>
          </w:p>
          <w:p w14:paraId="2EA6759A" w14:textId="0260A46C" w:rsidR="00953721" w:rsidRDefault="00953721" w:rsidP="008B6883">
            <w:pPr>
              <w:pStyle w:val="BodyText2"/>
            </w:pPr>
            <w:r>
              <w:rPr>
                <w:noProof/>
                <w:lang w:bidi="ar-SA"/>
              </w:rPr>
              <w:drawing>
                <wp:inline distT="0" distB="0" distL="0" distR="0" wp14:anchorId="509061BB" wp14:editId="47ACB279">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400">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2AED13D1" w14:textId="556FB86E" w:rsidR="00A85082" w:rsidRDefault="00A85082" w:rsidP="00A85082">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18</w:t>
            </w:r>
            <w:r w:rsidR="00F1369F">
              <w:rPr>
                <w:noProof/>
              </w:rPr>
              <w:fldChar w:fldCharType="end"/>
            </w:r>
            <w:r>
              <w:t xml:space="preserve"> Union</w:t>
            </w:r>
          </w:p>
          <w:p w14:paraId="42FA5815" w14:textId="05C3D36D" w:rsidR="00953721" w:rsidRDefault="00953721" w:rsidP="008B6883">
            <w:pPr>
              <w:pStyle w:val="BodyText2"/>
            </w:pPr>
            <w:r>
              <w:rPr>
                <w:noProof/>
                <w:lang w:bidi="ar-SA"/>
              </w:rPr>
              <w:drawing>
                <wp:inline distT="0" distB="0" distL="0" distR="0" wp14:anchorId="4492B060" wp14:editId="4A851A0E">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401">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1D4DC2D5" w14:textId="4F30D808" w:rsidR="00A85082" w:rsidRPr="00953721" w:rsidRDefault="00A85082" w:rsidP="00A85082">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19</w:t>
            </w:r>
            <w:r w:rsidR="00F1369F">
              <w:rPr>
                <w:noProof/>
              </w:rPr>
              <w:fldChar w:fldCharType="end"/>
            </w:r>
            <w:r>
              <w:t xml:space="preserve"> Combine</w:t>
            </w:r>
          </w:p>
          <w:p w14:paraId="1911EDE1" w14:textId="7F598CC3" w:rsidR="00953721" w:rsidRDefault="00953721" w:rsidP="008B6883">
            <w:pPr>
              <w:pStyle w:val="BodyText2"/>
            </w:pPr>
            <w:r>
              <w:rPr>
                <w:noProof/>
                <w:lang w:bidi="ar-SA"/>
              </w:rPr>
              <w:drawing>
                <wp:inline distT="0" distB="0" distL="0" distR="0" wp14:anchorId="297A0A2E" wp14:editId="35CB1544">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402">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2EC6A0B1" w14:textId="77777777" w:rsidR="00953721" w:rsidRDefault="00953721" w:rsidP="008B6883">
      <w:pPr>
        <w:pStyle w:val="BodyText2"/>
      </w:pPr>
    </w:p>
    <w:p w14:paraId="04869A28" w14:textId="75A0EDA1" w:rsidR="0054012F" w:rsidRDefault="0054012F" w:rsidP="0054012F">
      <w:pPr>
        <w:pStyle w:val="Heading8"/>
      </w:pPr>
      <w:r>
        <w:t>Errors</w:t>
      </w:r>
    </w:p>
    <w:p w14:paraId="39C9290F" w14:textId="7E73D43C" w:rsidR="0054012F" w:rsidRPr="0054012F" w:rsidRDefault="0054012F" w:rsidP="008B6883">
      <w:pPr>
        <w:pStyle w:val="BodyText2"/>
      </w:pPr>
      <w:r>
        <w:t>On tr</w:t>
      </w:r>
      <w:r w:rsidR="006D1D53">
        <w:t>ying to union a set of features got the following error after 35 secs:</w:t>
      </w:r>
    </w:p>
    <w:p w14:paraId="377ACFCA" w14:textId="269747BA"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403"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1CCA1E43" w14:textId="672B70C8" w:rsidR="00215912" w:rsidRPr="0054012F" w:rsidRDefault="00BB33C4" w:rsidP="008B6883">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1BA767F" w14:textId="3D83630C" w:rsidR="004C558C" w:rsidRDefault="004C558C" w:rsidP="004C558C">
      <w:pPr>
        <w:pStyle w:val="Heading6"/>
      </w:pPr>
      <w:r>
        <w:t>vt2geojson</w:t>
      </w:r>
    </w:p>
    <w:p w14:paraId="1FEE1BFC" w14:textId="77777777" w:rsidR="004C558C" w:rsidRDefault="004C558C" w:rsidP="008B6883">
      <w:pPr>
        <w:pStyle w:val="BodyText2"/>
      </w:pPr>
      <w:r>
        <w:t xml:space="preserve">For converting MapBox vector tiles into geojson format - </w:t>
      </w:r>
      <w:hyperlink r:id="rId1404" w:history="1">
        <w:r w:rsidRPr="009D0E48">
          <w:rPr>
            <w:rStyle w:val="Hyperlink"/>
          </w:rPr>
          <w:t>vt2geojson</w:t>
        </w:r>
      </w:hyperlink>
      <w:r>
        <w:t xml:space="preserve">. </w:t>
      </w:r>
    </w:p>
    <w:p w14:paraId="343A8C9E" w14:textId="35FEA4F1" w:rsidR="004C558C" w:rsidRDefault="004C558C" w:rsidP="004C558C">
      <w:pPr>
        <w:pStyle w:val="Heading7"/>
      </w:pPr>
      <w:r>
        <w:lastRenderedPageBreak/>
        <w:t>Installing</w:t>
      </w:r>
    </w:p>
    <w:p w14:paraId="70D770DD" w14:textId="77777777" w:rsidR="004C558C" w:rsidRDefault="004C558C" w:rsidP="008B6883">
      <w:pPr>
        <w:pStyle w:val="BodyText2"/>
      </w:pPr>
      <w:r>
        <w:t>I have installed it on the ‘web-apps’ workspace.</w:t>
      </w:r>
    </w:p>
    <w:p w14:paraId="1411BBAF" w14:textId="77777777" w:rsidR="004C558C" w:rsidRDefault="004C558C" w:rsidP="004C558C">
      <w:pPr>
        <w:pStyle w:val="Unix"/>
      </w:pPr>
      <w:r>
        <w:t>blishten:~/workspace</w:t>
      </w:r>
      <w:r w:rsidRPr="00AF5614">
        <w:t xml:space="preserve"> (gh-pages) $ cd biopama/</w:t>
      </w:r>
    </w:p>
    <w:p w14:paraId="0759F1EF" w14:textId="517746B7" w:rsidR="004C558C" w:rsidRDefault="004C558C" w:rsidP="004C558C">
      <w:pPr>
        <w:pStyle w:val="Unix"/>
      </w:pPr>
      <w:r w:rsidRPr="00AF5614">
        <w:t>blishten:~/workspace/biopama (gh-pages) $ sudo npm install -g @mapbox/vt2geojson</w:t>
      </w:r>
    </w:p>
    <w:p w14:paraId="67E0ABC7" w14:textId="652B4F51" w:rsidR="004C558C" w:rsidRDefault="004C558C" w:rsidP="004C558C">
      <w:pPr>
        <w:pStyle w:val="Heading7"/>
      </w:pPr>
      <w:r>
        <w:t>Using</w:t>
      </w:r>
    </w:p>
    <w:p w14:paraId="3BDBFD7C" w14:textId="0A9556CA" w:rsidR="004C558C" w:rsidRDefault="004C558C" w:rsidP="008B6883">
      <w:pPr>
        <w:pStyle w:val="BodyText2"/>
      </w:pPr>
      <w:r>
        <w:t>From the command line, to run it against</w:t>
      </w:r>
      <w:r w:rsidR="00027AB0">
        <w:t xml:space="preserve"> a remote vector tile</w:t>
      </w:r>
      <w:r>
        <w:t xml:space="preserve"> and save the results to a local file:</w:t>
      </w:r>
    </w:p>
    <w:p w14:paraId="498EC877" w14:textId="5898E798"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19C5ACF7" w14:textId="62BA7B6D" w:rsidR="004623B4" w:rsidRDefault="004623B4" w:rsidP="004623B4">
      <w:pPr>
        <w:pStyle w:val="Heading5"/>
      </w:pPr>
      <w:r>
        <w:t>React</w:t>
      </w:r>
    </w:p>
    <w:p w14:paraId="271DFFDB" w14:textId="57708FDF" w:rsidR="004623B4" w:rsidRPr="004623B4" w:rsidRDefault="004623B4" w:rsidP="004623B4">
      <w:pPr>
        <w:pStyle w:val="BodyText2"/>
      </w:pPr>
      <w:r>
        <w:t xml:space="preserve">Is </w:t>
      </w:r>
      <w:hyperlink r:id="rId1405" w:history="1">
        <w:r w:rsidRPr="004623B4">
          <w:rPr>
            <w:rStyle w:val="Hyperlink"/>
          </w:rPr>
          <w:t>here</w:t>
        </w:r>
      </w:hyperlink>
      <w:r>
        <w:t>.</w:t>
      </w:r>
      <w:r w:rsidR="00E52C57">
        <w:t xml:space="preserve"> Set up React on the node-js C9 workspace. See </w:t>
      </w:r>
      <w:hyperlink w:anchor="_React" w:history="1">
        <w:r w:rsidR="00E52C57" w:rsidRPr="00E52C57">
          <w:rPr>
            <w:rStyle w:val="Hyperlink"/>
          </w:rPr>
          <w:t>React</w:t>
        </w:r>
      </w:hyperlink>
      <w:r w:rsidR="00E52C57">
        <w:t>.</w:t>
      </w:r>
      <w:r w:rsidR="00B93EB8">
        <w:t xml:space="preserve"> </w:t>
      </w:r>
    </w:p>
    <w:p w14:paraId="548DC0CB" w14:textId="77777777" w:rsidR="007F3004" w:rsidRDefault="007F3004" w:rsidP="007F3004">
      <w:pPr>
        <w:pStyle w:val="Heading6"/>
      </w:pPr>
      <w:r>
        <w:t>Building</w:t>
      </w:r>
    </w:p>
    <w:p w14:paraId="5D2A0057" w14:textId="77777777" w:rsidR="007F3004" w:rsidRPr="00143EB8" w:rsidRDefault="007F3004" w:rsidP="007F3004">
      <w:pPr>
        <w:pStyle w:val="Unix"/>
      </w:pPr>
      <w:r>
        <w:t>npm run build</w:t>
      </w:r>
    </w:p>
    <w:p w14:paraId="2F5BE638" w14:textId="77777777" w:rsidR="007F3004" w:rsidRPr="00130BFA" w:rsidRDefault="007F3004" w:rsidP="007F3004">
      <w:pPr>
        <w:pStyle w:val="Heading7"/>
      </w:pPr>
      <w:r>
        <w:t>Issues</w:t>
      </w:r>
    </w:p>
    <w:p w14:paraId="739BB94C" w14:textId="77777777" w:rsidR="007F3004" w:rsidRDefault="007F3004" w:rsidP="007F3004">
      <w:pPr>
        <w:pStyle w:val="Heading8"/>
      </w:pPr>
      <w:r>
        <w:t>Errors</w:t>
      </w:r>
    </w:p>
    <w:p w14:paraId="38209956" w14:textId="77777777" w:rsidR="007F3004" w:rsidRDefault="007F3004" w:rsidP="007F3004">
      <w:pPr>
        <w:pStyle w:val="Unix"/>
      </w:pPr>
      <w:r>
        <w:t>sh: 1: react-scripts: not found</w:t>
      </w:r>
    </w:p>
    <w:p w14:paraId="55A7547A" w14:textId="77777777" w:rsidR="007F3004" w:rsidRDefault="007F3004" w:rsidP="007F3004">
      <w:pPr>
        <w:pStyle w:val="Unix"/>
      </w:pPr>
      <w:r>
        <w:t>npm ERR! file sh</w:t>
      </w:r>
    </w:p>
    <w:p w14:paraId="0F60BD2A" w14:textId="77777777" w:rsidR="007F3004" w:rsidRDefault="007F3004" w:rsidP="007F3004">
      <w:pPr>
        <w:pStyle w:val="Unix"/>
      </w:pPr>
      <w:r>
        <w:t>npm ERR! code ELIFECYCLE</w:t>
      </w:r>
    </w:p>
    <w:p w14:paraId="0D45BCDE" w14:textId="77777777" w:rsidR="007F3004" w:rsidRDefault="007F3004" w:rsidP="007F3004">
      <w:pPr>
        <w:pStyle w:val="Unix"/>
      </w:pPr>
      <w:r>
        <w:t>npm ERR! errno ENOENT</w:t>
      </w:r>
    </w:p>
    <w:p w14:paraId="476B4480" w14:textId="77777777" w:rsidR="007F3004" w:rsidRDefault="007F3004" w:rsidP="007F3004">
      <w:pPr>
        <w:pStyle w:val="Unix"/>
      </w:pPr>
      <w:r>
        <w:t>npm ERR! syscall spawn</w:t>
      </w:r>
    </w:p>
    <w:p w14:paraId="792FB0A6" w14:textId="77777777" w:rsidR="007F3004" w:rsidRDefault="007F3004" w:rsidP="007F3004">
      <w:pPr>
        <w:pStyle w:val="Unix"/>
      </w:pPr>
      <w:r>
        <w:t>npm ERR! acp@0.1.0 build: `react-scripts build`</w:t>
      </w:r>
    </w:p>
    <w:p w14:paraId="3598BB74" w14:textId="77777777" w:rsidR="007F3004" w:rsidRDefault="007F3004" w:rsidP="007F3004">
      <w:pPr>
        <w:pStyle w:val="Unix"/>
      </w:pPr>
      <w:r>
        <w:t>npm ERR! spawn ENOENT</w:t>
      </w:r>
    </w:p>
    <w:p w14:paraId="3F5C2164" w14:textId="77777777" w:rsidR="007F3004" w:rsidRDefault="007F3004" w:rsidP="007F3004">
      <w:pPr>
        <w:pStyle w:val="Unix"/>
      </w:pPr>
      <w:r>
        <w:t xml:space="preserve">npm ERR! </w:t>
      </w:r>
    </w:p>
    <w:p w14:paraId="4C79C169" w14:textId="77777777" w:rsidR="007F3004" w:rsidRDefault="007F3004" w:rsidP="007F3004">
      <w:pPr>
        <w:pStyle w:val="Unix"/>
      </w:pPr>
      <w:r>
        <w:t>npm ERR! Failed at the acp@0.1.0 build script.</w:t>
      </w:r>
    </w:p>
    <w:p w14:paraId="75FDA8F1" w14:textId="77777777" w:rsidR="007F3004" w:rsidRDefault="007F3004" w:rsidP="007F3004">
      <w:pPr>
        <w:pStyle w:val="Unix"/>
      </w:pPr>
      <w:r>
        <w:t>npm ERR! This is probably not a problem with npm. There is likely additional logging output above.</w:t>
      </w:r>
    </w:p>
    <w:p w14:paraId="1F47108D" w14:textId="77777777" w:rsidR="007F3004" w:rsidRDefault="007F3004" w:rsidP="007F3004">
      <w:pPr>
        <w:pStyle w:val="Unix"/>
      </w:pPr>
      <w:r>
        <w:t>npm WARN Local package.json exists, but node_modules missing, did you mean to install?</w:t>
      </w:r>
    </w:p>
    <w:p w14:paraId="0452B363" w14:textId="77777777" w:rsidR="007F3004" w:rsidRDefault="007F3004" w:rsidP="007F3004">
      <w:pPr>
        <w:pStyle w:val="Unix"/>
      </w:pPr>
      <w:r>
        <w:t>npm ERR! A complete log of this run can be found in:</w:t>
      </w:r>
    </w:p>
    <w:p w14:paraId="73B89F59" w14:textId="77777777" w:rsidR="007F3004" w:rsidRDefault="007F3004" w:rsidP="007F3004">
      <w:pPr>
        <w:pStyle w:val="Unix"/>
      </w:pPr>
      <w:r>
        <w:t>npm ERR!     /home/biopama/.npm/_logs/2018-02-21T08_51_55_267Z-debug.log</w:t>
      </w:r>
    </w:p>
    <w:p w14:paraId="0CC616FD" w14:textId="77777777" w:rsidR="007F3004" w:rsidRDefault="007F3004" w:rsidP="007F3004">
      <w:pPr>
        <w:pStyle w:val="Unix"/>
      </w:pPr>
      <w:r>
        <w:t xml:space="preserve">biopama@Ubuntu-1710-artful-64-minimal:~/public_html/beta/wireframes/acp$ </w:t>
      </w:r>
    </w:p>
    <w:p w14:paraId="266CB2EA" w14:textId="77777777" w:rsidR="007F3004" w:rsidRDefault="007F3004" w:rsidP="007F3004">
      <w:pPr>
        <w:pStyle w:val="BodyText2"/>
      </w:pPr>
      <w:r>
        <w:t>This was because the node_modules were not installed in the folder so I installed them:</w:t>
      </w:r>
    </w:p>
    <w:p w14:paraId="33188E08" w14:textId="77777777" w:rsidR="007F3004" w:rsidRDefault="007F3004" w:rsidP="007F3004">
      <w:pPr>
        <w:pStyle w:val="Unix"/>
      </w:pPr>
      <w:r w:rsidRPr="00130BFA">
        <w:t>biopama@Ubuntu-1710-artful-64-minimal:~/public_html/beta/wireframes/acp$ npm install</w:t>
      </w:r>
    </w:p>
    <w:p w14:paraId="500D8646" w14:textId="77777777" w:rsidR="007F3004" w:rsidRPr="00130BFA" w:rsidRDefault="007F3004" w:rsidP="007F3004">
      <w:pPr>
        <w:pStyle w:val="BodyText2"/>
      </w:pPr>
      <w:r>
        <w:t>Now it builds OK.</w:t>
      </w:r>
    </w:p>
    <w:p w14:paraId="31E4FC34" w14:textId="77777777" w:rsidR="007F3004" w:rsidRDefault="007F3004" w:rsidP="007F3004">
      <w:pPr>
        <w:pStyle w:val="Heading8"/>
      </w:pPr>
      <w:r>
        <w:t>404 errors in build</w:t>
      </w:r>
    </w:p>
    <w:p w14:paraId="38AC2963" w14:textId="77777777" w:rsidR="007F3004" w:rsidRPr="000A5587" w:rsidRDefault="007F3004" w:rsidP="007F3004">
      <w:pPr>
        <w:pStyle w:val="Heading9"/>
      </w:pPr>
      <w:r>
        <w:t>No home folder set</w:t>
      </w:r>
    </w:p>
    <w:p w14:paraId="3FBC9448" w14:textId="77777777" w:rsidR="007F3004" w:rsidRDefault="007F3004" w:rsidP="007F3004">
      <w:pPr>
        <w:pStyle w:val="BodyText2"/>
      </w:pPr>
      <w:r>
        <w:t xml:space="preserve">This is normally because you haven’t set the home folder in the package.json file - see </w:t>
      </w:r>
      <w:hyperlink w:anchor="_Building_for_production" w:history="1">
        <w:r w:rsidRPr="00316F42">
          <w:rPr>
            <w:rStyle w:val="Hyperlink"/>
          </w:rPr>
          <w:t>Building for production</w:t>
        </w:r>
      </w:hyperlink>
      <w:r>
        <w:t>.</w:t>
      </w:r>
    </w:p>
    <w:p w14:paraId="4091556A" w14:textId="77777777" w:rsidR="007F3004" w:rsidRDefault="007F3004" w:rsidP="007F3004">
      <w:pPr>
        <w:pStyle w:val="Heading9"/>
      </w:pPr>
      <w:bookmarkStart w:id="238" w:name="_Rewrites_not_enabled"/>
      <w:bookmarkEnd w:id="238"/>
      <w:r>
        <w:t>Rewrites not enabled in Apache</w:t>
      </w:r>
    </w:p>
    <w:p w14:paraId="22869362" w14:textId="77777777" w:rsidR="007F3004" w:rsidRDefault="007F3004" w:rsidP="007F3004">
      <w:pPr>
        <w:pStyle w:val="BodyText2"/>
      </w:pPr>
      <w:r>
        <w:t xml:space="preserve">When using the React Router sometimes I get 404 errors for virtual pages. I have built a React app which works fine on GitHub but not on beta.biopama.org. If I navigate to a Route, e.g. </w:t>
      </w:r>
      <w:hyperlink r:id="rId1406" w:history="1">
        <w:r w:rsidRPr="00914DB2">
          <w:rPr>
            <w:rStyle w:val="Hyperlink"/>
          </w:rPr>
          <w:t>https://andrewcottam.github.io/wireframes/regional/build/indicator/2</w:t>
        </w:r>
      </w:hyperlink>
      <w:r>
        <w:t xml:space="preserve"> it works in GitHub but </w:t>
      </w:r>
    </w:p>
    <w:p w14:paraId="1FD0E235" w14:textId="77777777" w:rsidR="007F3004" w:rsidRPr="000A5587" w:rsidRDefault="007F3004" w:rsidP="007F3004">
      <w:pPr>
        <w:pStyle w:val="BodyText2"/>
      </w:pPr>
      <w:hyperlink r:id="rId1407" w:history="1">
        <w:r w:rsidRPr="00914DB2">
          <w:rPr>
            <w:rStyle w:val="Hyperlink"/>
          </w:rPr>
          <w:t>http://beta.biopama.org/wireframes/regional/build/indicator/2</w:t>
        </w:r>
      </w:hyperlink>
      <w:r>
        <w:t xml:space="preserve"> gives me a 404 error. This is because Apache is not configured correctly to rewrite the request to the </w:t>
      </w:r>
      <w:hyperlink r:id="rId1408" w:history="1">
        <w:r w:rsidRPr="00914DB2">
          <w:rPr>
            <w:rStyle w:val="Hyperlink"/>
          </w:rPr>
          <w:t>http://beta.biopama.org/wireframes/regional/build/index.html</w:t>
        </w:r>
      </w:hyperlink>
      <w:r>
        <w:t xml:space="preserve"> page. See Apache configuration.</w:t>
      </w:r>
    </w:p>
    <w:p w14:paraId="2B82C94C" w14:textId="77777777" w:rsidR="007F3004" w:rsidRDefault="007F3004" w:rsidP="007F3004">
      <w:pPr>
        <w:pStyle w:val="Heading8"/>
      </w:pPr>
      <w:r>
        <w:t>Paths</w:t>
      </w:r>
    </w:p>
    <w:p w14:paraId="53712B5F" w14:textId="77777777" w:rsidR="007F3004" w:rsidRDefault="007F3004" w:rsidP="007F3004">
      <w:pPr>
        <w:pStyle w:val="BodyText2"/>
      </w:pPr>
      <w:r>
        <w:t xml:space="preserve">Dev and deploy have 2 different url paths and this can cause problems when deploying. Good article here about </w:t>
      </w:r>
      <w:hyperlink r:id="rId1409" w:history="1">
        <w:r w:rsidRPr="00407D24">
          <w:rPr>
            <w:rStyle w:val="Hyperlink"/>
          </w:rPr>
          <w:t>it</w:t>
        </w:r>
      </w:hyperlink>
      <w:r>
        <w:t xml:space="preserve">. You can see if you are viewing a dev app or a deployed one using the </w:t>
      </w:r>
      <w:r w:rsidRPr="00E24C94">
        <w:t>process.env.NODE_ENV</w:t>
      </w:r>
      <w:r>
        <w:t xml:space="preserve"> variable. </w:t>
      </w:r>
    </w:p>
    <w:p w14:paraId="3799AF48" w14:textId="77777777" w:rsidR="007F3004" w:rsidRDefault="007F3004" w:rsidP="007F3004">
      <w:pPr>
        <w:pStyle w:val="BodyText2"/>
      </w:pPr>
      <w:r>
        <w:t>One solution to storing the path is to use Global Variables in the Window Object:</w:t>
      </w:r>
    </w:p>
    <w:p w14:paraId="1DE639D8" w14:textId="77777777" w:rsidR="007F3004" w:rsidRDefault="007F3004" w:rsidP="007F3004">
      <w:pPr>
        <w:pStyle w:val="Code"/>
      </w:pPr>
      <w:r w:rsidRPr="00953B47">
        <w:lastRenderedPageBreak/>
        <w:t>window.basepath = (process.env.NODE_ENV==='production') ? "/wireframes/acp/build/" : "/wireframes/acp/";</w:t>
      </w:r>
    </w:p>
    <w:p w14:paraId="2445E165" w14:textId="77777777" w:rsidR="007F3004" w:rsidRDefault="007F3004" w:rsidP="007F3004">
      <w:pPr>
        <w:pStyle w:val="BodyText2"/>
      </w:pPr>
      <w:r>
        <w:t>Then bind to this value:</w:t>
      </w:r>
    </w:p>
    <w:p w14:paraId="27E4B5F0" w14:textId="77777777" w:rsidR="007F3004" w:rsidRPr="00407D24" w:rsidRDefault="007F3004" w:rsidP="007F3004">
      <w:pPr>
        <w:pStyle w:val="Code"/>
      </w:pPr>
      <w:r w:rsidRPr="00963618">
        <w:t>&lt;Route path={window.basepath + "Region/:region"} component={Region}/&gt;</w:t>
      </w:r>
    </w:p>
    <w:p w14:paraId="0C246E4A" w14:textId="77777777" w:rsidR="007F3004" w:rsidRDefault="007F3004" w:rsidP="007F3004">
      <w:pPr>
        <w:pStyle w:val="Heading8"/>
      </w:pPr>
      <w:r>
        <w:t>Failed to compile</w:t>
      </w:r>
    </w:p>
    <w:p w14:paraId="6CA7C5E7" w14:textId="77777777" w:rsidR="007F3004" w:rsidRDefault="007F3004" w:rsidP="007F3004">
      <w:pPr>
        <w:pStyle w:val="Heading9"/>
      </w:pPr>
      <w:r w:rsidRPr="00941D32">
        <w:t>Module build failed: Error: ENOENT: no such file or directory, open '/home/biopama/public_html/beta/wireframes/regional/node_modules/history/createHashHistory.js'</w:t>
      </w:r>
    </w:p>
    <w:p w14:paraId="7B601185" w14:textId="77777777" w:rsidR="007F3004" w:rsidRPr="00941D32" w:rsidRDefault="007F3004" w:rsidP="007F3004">
      <w:pPr>
        <w:pStyle w:val="BodyText2"/>
      </w:pPr>
      <w:r>
        <w:t>Reinstall react-router and react-router-dom.</w:t>
      </w:r>
    </w:p>
    <w:p w14:paraId="2649F0FA" w14:textId="77777777" w:rsidR="001C38DB" w:rsidRDefault="001C38DB" w:rsidP="001C38DB">
      <w:pPr>
        <w:pStyle w:val="Heading6"/>
      </w:pPr>
      <w:r>
        <w:t>Components</w:t>
      </w:r>
    </w:p>
    <w:p w14:paraId="161CBC7B" w14:textId="68831D92" w:rsidR="001C38DB" w:rsidRDefault="001C38DB" w:rsidP="001C38DB">
      <w:pPr>
        <w:pStyle w:val="Heading7"/>
      </w:pPr>
      <w:r>
        <w:t>react-router</w:t>
      </w:r>
    </w:p>
    <w:p w14:paraId="7FE65AE4" w14:textId="77777777" w:rsidR="00941D32" w:rsidRDefault="00941D32" w:rsidP="00941D32">
      <w:pPr>
        <w:pStyle w:val="Heading8"/>
      </w:pPr>
      <w:r>
        <w:t>Installation</w:t>
      </w:r>
    </w:p>
    <w:p w14:paraId="4339D6A9" w14:textId="6C841458" w:rsidR="00941D32" w:rsidRDefault="00941D32" w:rsidP="00941D32">
      <w:pPr>
        <w:pStyle w:val="Unix"/>
      </w:pPr>
      <w:r w:rsidRPr="00941D32">
        <w:t>npm install --save react-router</w:t>
      </w:r>
    </w:p>
    <w:p w14:paraId="220D5321" w14:textId="2EBDD123" w:rsidR="00EC5C7A" w:rsidRDefault="00EC5C7A" w:rsidP="00EC5C7A">
      <w:pPr>
        <w:pStyle w:val="BodyText2"/>
      </w:pPr>
      <w:r>
        <w:t>You may also need react-router-dom:</w:t>
      </w:r>
    </w:p>
    <w:p w14:paraId="430CE4CF" w14:textId="1215330E" w:rsidR="00EC5C7A" w:rsidRPr="00941D32" w:rsidRDefault="00EC5C7A" w:rsidP="00941D32">
      <w:pPr>
        <w:pStyle w:val="Unix"/>
      </w:pPr>
      <w:r w:rsidRPr="00EC5C7A">
        <w:t>npm install --save react-router-dom</w:t>
      </w:r>
    </w:p>
    <w:p w14:paraId="66E1F2BF" w14:textId="1928171C" w:rsidR="001C38DB" w:rsidRDefault="00242769" w:rsidP="001C38DB">
      <w:pPr>
        <w:pStyle w:val="Heading8"/>
      </w:pPr>
      <w:r>
        <w:t>Using</w:t>
      </w:r>
    </w:p>
    <w:p w14:paraId="4B2A10F7" w14:textId="082E39AD" w:rsidR="001C38DB" w:rsidRDefault="001C38DB" w:rsidP="001C38DB">
      <w:pPr>
        <w:pStyle w:val="BodyText2"/>
      </w:pPr>
      <w:r>
        <w:t>The &lt;Route&gt; component path attribute matches the full url and not the relative url.</w:t>
      </w:r>
    </w:p>
    <w:p w14:paraId="70674942" w14:textId="3C20BB39" w:rsidR="007B3A95" w:rsidRDefault="007B3A95" w:rsidP="001C38DB">
      <w:pPr>
        <w:pStyle w:val="BodyText2"/>
      </w:pPr>
      <w:r>
        <w:t xml:space="preserve">When you are deploying to production machine the url will have an extra 'build' path in it. To overcome this in your &lt;Route&gt; components, you can use the package.jsons 'homepage' property which is available at buildtime as </w:t>
      </w:r>
      <w:r w:rsidRPr="007B3A95">
        <w:t>process.env.PUBLIC_URL</w:t>
      </w:r>
      <w:r>
        <w:t xml:space="preserve"> (see </w:t>
      </w:r>
      <w:hyperlink r:id="rId1410" w:history="1">
        <w:r w:rsidRPr="007B3A95">
          <w:rPr>
            <w:rStyle w:val="Hyperlink"/>
          </w:rPr>
          <w:t>here</w:t>
        </w:r>
      </w:hyperlink>
      <w:r>
        <w:t>).</w:t>
      </w:r>
    </w:p>
    <w:p w14:paraId="4EBB4935" w14:textId="13C2F897" w:rsidR="00982B0D" w:rsidRDefault="00982B0D" w:rsidP="001C38DB">
      <w:pPr>
        <w:pStyle w:val="BodyText2"/>
      </w:pPr>
      <w:r>
        <w:t xml:space="preserve">If you want to match on multiple url parameters, you can specify </w:t>
      </w:r>
      <w:r>
        <w:rPr>
          <w:i/>
        </w:rPr>
        <w:t>optional</w:t>
      </w:r>
      <w:r>
        <w:t xml:space="preserve"> parameters using a question mark. For example, to match an id and also an optional country </w:t>
      </w:r>
      <w:r w:rsidR="003D28EC">
        <w:t xml:space="preserve">iso3 </w:t>
      </w:r>
      <w:r>
        <w:t>parameter:</w:t>
      </w:r>
    </w:p>
    <w:p w14:paraId="0E3B7CF9" w14:textId="1AC1586E" w:rsidR="00982B0D" w:rsidRDefault="00982B0D" w:rsidP="00982B0D">
      <w:pPr>
        <w:pStyle w:val="Code"/>
      </w:pPr>
      <w:r w:rsidRPr="00982B0D">
        <w:t>&lt;Route path={"indic</w:t>
      </w:r>
      <w:r>
        <w:t>ator/:id/:iso3?"}</w:t>
      </w:r>
      <w:r w:rsidRPr="00982B0D">
        <w:t>/&gt;</w:t>
      </w:r>
    </w:p>
    <w:p w14:paraId="066A3BF9" w14:textId="323D0B7D" w:rsidR="00B1327A" w:rsidRPr="00982B0D" w:rsidRDefault="00647AD4" w:rsidP="00B1327A">
      <w:pPr>
        <w:pStyle w:val="BodyText2"/>
      </w:pPr>
      <w:r>
        <w:t xml:space="preserve">The path is set as a string and converted to a regex and </w:t>
      </w:r>
      <w:hyperlink r:id="rId1411" w:history="1">
        <w:r w:rsidRPr="00647AD4">
          <w:rPr>
            <w:rStyle w:val="Hyperlink"/>
          </w:rPr>
          <w:t>then matched</w:t>
        </w:r>
      </w:hyperlink>
      <w:r>
        <w:t xml:space="preserve">. </w:t>
      </w:r>
      <w:r w:rsidR="00B1327A">
        <w:t xml:space="preserve">This is documented in the path-to-regexp node module </w:t>
      </w:r>
      <w:hyperlink r:id="rId1412" w:history="1">
        <w:r w:rsidR="00B1327A" w:rsidRPr="00B1327A">
          <w:rPr>
            <w:rStyle w:val="Hyperlink"/>
          </w:rPr>
          <w:t>here</w:t>
        </w:r>
      </w:hyperlink>
      <w:r w:rsidR="00B1327A">
        <w:t xml:space="preserve"> toge</w:t>
      </w:r>
      <w:r>
        <w:t>ther with lots of other options</w:t>
      </w:r>
      <w:r w:rsidR="00B1327A">
        <w:t>.</w:t>
      </w:r>
    </w:p>
    <w:p w14:paraId="3BCC9DC9" w14:textId="510500E5" w:rsidR="00D17513" w:rsidRDefault="00D17513" w:rsidP="00D17513">
      <w:pPr>
        <w:pStyle w:val="Heading7"/>
      </w:pPr>
      <w:bookmarkStart w:id="239" w:name="_react-fontawesome"/>
      <w:bookmarkEnd w:id="239"/>
      <w:r>
        <w:t>react-fontawesome</w:t>
      </w:r>
    </w:p>
    <w:p w14:paraId="5074A1AF" w14:textId="77777777" w:rsidR="00D17513" w:rsidRDefault="00237F98" w:rsidP="00D17513">
      <w:pPr>
        <w:pStyle w:val="BodyText2"/>
      </w:pPr>
      <w:hyperlink r:id="rId1413" w:history="1">
        <w:r w:rsidR="00D17513" w:rsidRPr="00D17513">
          <w:rPr>
            <w:rStyle w:val="Hyperlink"/>
          </w:rPr>
          <w:t>Here</w:t>
        </w:r>
      </w:hyperlink>
      <w:r w:rsidR="00D17513">
        <w:t xml:space="preserve">. </w:t>
      </w:r>
    </w:p>
    <w:p w14:paraId="48003479" w14:textId="15852841" w:rsidR="00D17513" w:rsidRDefault="009B79D1" w:rsidP="00D17513">
      <w:pPr>
        <w:pStyle w:val="Heading8"/>
      </w:pPr>
      <w:r>
        <w:t>Installing</w:t>
      </w:r>
    </w:p>
    <w:p w14:paraId="4571056F" w14:textId="62660F4F" w:rsidR="00D17513" w:rsidRDefault="009B79D1" w:rsidP="00D17513">
      <w:pPr>
        <w:pStyle w:val="Unix"/>
      </w:pPr>
      <w:r w:rsidRPr="009B79D1">
        <w:t>npm install --save react-fontawesome</w:t>
      </w:r>
    </w:p>
    <w:p w14:paraId="3675C896" w14:textId="1A363DFF" w:rsidR="00D17513" w:rsidRDefault="00D17513" w:rsidP="00D17513">
      <w:pPr>
        <w:pStyle w:val="Heading8"/>
      </w:pPr>
      <w:r>
        <w:t>Using</w:t>
      </w:r>
    </w:p>
    <w:p w14:paraId="2DF516B6" w14:textId="6DBD35E4" w:rsidR="00D17513" w:rsidRDefault="00D17513" w:rsidP="00D17513">
      <w:pPr>
        <w:pStyle w:val="BodyText2"/>
      </w:pPr>
      <w:r>
        <w:t>Reference the CDN font awesome css by add</w:t>
      </w:r>
      <w:r w:rsidR="00C965C7">
        <w:t xml:space="preserve">ing this to the index.html page (see </w:t>
      </w:r>
      <w:hyperlink r:id="rId1414" w:anchor="using-cdn-version" w:history="1">
        <w:r w:rsidR="00C965C7" w:rsidRPr="00C965C7">
          <w:rPr>
            <w:rStyle w:val="Hyperlink"/>
          </w:rPr>
          <w:t>here</w:t>
        </w:r>
      </w:hyperlink>
      <w:r w:rsidR="00C965C7">
        <w:t>):</w:t>
      </w:r>
    </w:p>
    <w:p w14:paraId="2E5562C4" w14:textId="5E799E2F" w:rsidR="00D17513" w:rsidRDefault="00D17513" w:rsidP="00D17513">
      <w:pPr>
        <w:pStyle w:val="Code"/>
      </w:pPr>
      <w:r w:rsidRPr="00D17513">
        <w:t>&lt;link href="https://maxcdn.bootstrapcdn.com/font-awesome/4.7.0/css/font-awesome.min.css" rel="stylesheet" /&gt;</w:t>
      </w:r>
    </w:p>
    <w:p w14:paraId="7AB66104" w14:textId="6985050B" w:rsidR="00836931" w:rsidRDefault="00836931" w:rsidP="00836931">
      <w:pPr>
        <w:pStyle w:val="BodyText2"/>
      </w:pPr>
      <w:r>
        <w:t>Then use it like this:</w:t>
      </w:r>
    </w:p>
    <w:p w14:paraId="2F1F6DD5" w14:textId="6311CE2C" w:rsidR="00836931" w:rsidRPr="00D17513" w:rsidRDefault="00836931" w:rsidP="00D17513">
      <w:pPr>
        <w:pStyle w:val="Code"/>
      </w:pPr>
      <w:r w:rsidRPr="00836931">
        <w:t>{(this.state.favorited) ?  &lt;FontAwesome name='star' style={{ color:'#FAB800' }}/&gt; : &lt;FontAwesome name='star' /&gt;}</w:t>
      </w:r>
    </w:p>
    <w:p w14:paraId="3381F3B1" w14:textId="12142768" w:rsidR="00642770" w:rsidRDefault="00642770" w:rsidP="00642770">
      <w:pPr>
        <w:pStyle w:val="Heading7"/>
      </w:pPr>
      <w:bookmarkStart w:id="240" w:name="_react-mapbox-gl"/>
      <w:bookmarkEnd w:id="240"/>
      <w:r>
        <w:t>react-mapbox-gl</w:t>
      </w:r>
    </w:p>
    <w:p w14:paraId="2A388C16" w14:textId="5B700ECF" w:rsidR="00260BE3" w:rsidRPr="00260BE3" w:rsidRDefault="00237F98" w:rsidP="00260BE3">
      <w:pPr>
        <w:pStyle w:val="BodyText2"/>
      </w:pPr>
      <w:hyperlink r:id="rId1415" w:history="1">
        <w:r w:rsidR="00260BE3" w:rsidRPr="00260BE3">
          <w:rPr>
            <w:rStyle w:val="Hyperlink"/>
          </w:rPr>
          <w:t>This</w:t>
        </w:r>
      </w:hyperlink>
      <w:r w:rsidR="00260BE3">
        <w:t xml:space="preserve"> is the Github page for react-mapbox-gl.</w:t>
      </w:r>
    </w:p>
    <w:p w14:paraId="3361B439" w14:textId="3AB1C44E" w:rsidR="00642770" w:rsidRDefault="00642770" w:rsidP="00642770">
      <w:pPr>
        <w:pStyle w:val="Heading8"/>
      </w:pPr>
      <w:r>
        <w:t>Installing</w:t>
      </w:r>
    </w:p>
    <w:p w14:paraId="50C4C884" w14:textId="2DE5A25B" w:rsidR="00642770" w:rsidRPr="00642770" w:rsidRDefault="00642770" w:rsidP="00642770">
      <w:pPr>
        <w:pStyle w:val="Unix"/>
      </w:pPr>
      <w:r w:rsidRPr="00642770">
        <w:t>npm install react-mapbox-gl --save</w:t>
      </w:r>
    </w:p>
    <w:p w14:paraId="3A59BFAF" w14:textId="048C8D1E" w:rsidR="00642770" w:rsidRDefault="00642770" w:rsidP="00642770">
      <w:pPr>
        <w:pStyle w:val="Heading8"/>
      </w:pPr>
      <w:r>
        <w:t>Using</w:t>
      </w:r>
    </w:p>
    <w:p w14:paraId="0400C214" w14:textId="77777777" w:rsidR="001C4E22" w:rsidRDefault="001C4E22" w:rsidP="001C4E22">
      <w:pPr>
        <w:pStyle w:val="Heading6"/>
      </w:pPr>
      <w:r>
        <w:lastRenderedPageBreak/>
        <w:t>Components in separate files</w:t>
      </w:r>
    </w:p>
    <w:p w14:paraId="2C221DC2" w14:textId="77777777" w:rsidR="001C4E22" w:rsidRPr="001C4E22" w:rsidRDefault="001C4E22" w:rsidP="001C4E22">
      <w:pPr>
        <w:pStyle w:val="BodyText2"/>
      </w:pPr>
      <w:r>
        <w:t xml:space="preserve">Following instructions </w:t>
      </w:r>
      <w:hyperlink r:id="rId1416" w:history="1">
        <w:r w:rsidRPr="001C4E22">
          <w:rPr>
            <w:rStyle w:val="Hyperlink"/>
          </w:rPr>
          <w:t>here</w:t>
        </w:r>
      </w:hyperlink>
      <w:r>
        <w:t>.</w:t>
      </w:r>
    </w:p>
    <w:p w14:paraId="29184340" w14:textId="3C361C5E" w:rsidR="000D2314" w:rsidRDefault="000D2314" w:rsidP="000D2314">
      <w:pPr>
        <w:pStyle w:val="Heading6"/>
      </w:pPr>
      <w:r>
        <w:t>Creating React apps</w:t>
      </w:r>
    </w:p>
    <w:p w14:paraId="64FFAAAE" w14:textId="6E10FCCF" w:rsidR="00C323C7" w:rsidRDefault="00C323C7" w:rsidP="00C323C7">
      <w:pPr>
        <w:pStyle w:val="BodyText2"/>
      </w:pPr>
      <w:r>
        <w:t>Once create-react-app is installed you can create React apps:</w:t>
      </w:r>
    </w:p>
    <w:p w14:paraId="689937D7" w14:textId="172AEE2B" w:rsidR="000D2314" w:rsidRDefault="000D2314" w:rsidP="000D2314">
      <w:pPr>
        <w:pStyle w:val="Unix"/>
      </w:pPr>
      <w:r>
        <w:t>blishten:~/workspace (gh-pages) $ create-react-app nodejs-tutorial</w:t>
      </w:r>
    </w:p>
    <w:p w14:paraId="02EB1E17" w14:textId="752AECFC" w:rsidR="000D2314" w:rsidRPr="000D2314" w:rsidRDefault="000D2314" w:rsidP="00407D24">
      <w:pPr>
        <w:pStyle w:val="BodyText2"/>
      </w:pPr>
      <w:r>
        <w:t>Creating a new React app in /home/ubuntu/workspace/nodejs-tutorial.</w:t>
      </w:r>
    </w:p>
    <w:p w14:paraId="30DC15D3" w14:textId="132553E2" w:rsidR="00197C4B" w:rsidRDefault="00197C4B" w:rsidP="00197C4B">
      <w:pPr>
        <w:pStyle w:val="Heading6"/>
      </w:pPr>
      <w:r>
        <w:t>CSS</w:t>
      </w:r>
    </w:p>
    <w:p w14:paraId="1A0FCA57" w14:textId="42C17972" w:rsidR="00197C4B" w:rsidRDefault="00197C4B" w:rsidP="00197C4B">
      <w:pPr>
        <w:pStyle w:val="BodyText2"/>
      </w:pPr>
      <w:r>
        <w:t>You need to import css files like this:</w:t>
      </w:r>
    </w:p>
    <w:p w14:paraId="135CE142" w14:textId="785D72CF" w:rsidR="00197C4B" w:rsidRDefault="00197C4B" w:rsidP="00197C4B">
      <w:pPr>
        <w:pStyle w:val="Code"/>
      </w:pPr>
      <w:r w:rsidRPr="00197C4B">
        <w:t>import './App.css';</w:t>
      </w:r>
    </w:p>
    <w:p w14:paraId="340A7685" w14:textId="693BD504" w:rsidR="003B5A27" w:rsidRPr="00197C4B" w:rsidRDefault="003B5A27" w:rsidP="003B5A27">
      <w:pPr>
        <w:pStyle w:val="BodyText2"/>
      </w:pPr>
      <w:r>
        <w:t>The css gets built into the page by React.</w:t>
      </w:r>
    </w:p>
    <w:p w14:paraId="7532CCEC" w14:textId="0CB9D369" w:rsidR="00B60A90" w:rsidRDefault="00B60A90" w:rsidP="00B60A90">
      <w:pPr>
        <w:pStyle w:val="Heading6"/>
      </w:pPr>
      <w:r>
        <w:t>Fonts</w:t>
      </w:r>
    </w:p>
    <w:p w14:paraId="4FF0102D" w14:textId="47211254" w:rsidR="00B60A90" w:rsidRDefault="00B60A90" w:rsidP="00B60A90">
      <w:pPr>
        <w:pStyle w:val="BodyText2"/>
      </w:pPr>
      <w:r>
        <w:t xml:space="preserve">Mapbox Studio </w:t>
      </w:r>
      <w:r w:rsidR="004B248F">
        <w:t>uses the 'Open Sans' font which is shown in a style element in the HTML page:</w:t>
      </w:r>
    </w:p>
    <w:p w14:paraId="3D7B2B36" w14:textId="77777777" w:rsidR="004B248F" w:rsidRDefault="004B248F" w:rsidP="004B248F">
      <w:pPr>
        <w:pStyle w:val="Code"/>
      </w:pPr>
      <w:r>
        <w:t>&lt;style type="text/css" data-href="vendor/dotcom-page-shell/page-shell-styles.css"&gt;</w:t>
      </w:r>
    </w:p>
    <w:p w14:paraId="39357D6D" w14:textId="77777777" w:rsidR="004B248F" w:rsidRDefault="004B248F" w:rsidP="004B248F">
      <w:pPr>
        <w:pStyle w:val="Code"/>
      </w:pPr>
      <w:r>
        <w:t>..</w:t>
      </w:r>
    </w:p>
    <w:p w14:paraId="54198B06" w14:textId="77777777" w:rsidR="004B248F" w:rsidRDefault="004B248F" w:rsidP="004B248F">
      <w:pPr>
        <w:pStyle w:val="Code"/>
      </w:pPr>
      <w:r>
        <w:t>@font-face{font-family:'Open Sans';font-weight:400;src:url(https://api.mapbox.com/mapbox-assembly/mbx/v0.14.0/opensans-regular.woff2) format('woff2'),url(https://api.mapbox.com/mapbox-assembly/mbx/v0.14.0/opensans-regular.woff) format('woff')}</w:t>
      </w:r>
    </w:p>
    <w:p w14:paraId="72F74982" w14:textId="77777777" w:rsidR="004B248F" w:rsidRDefault="004B248F" w:rsidP="004B248F">
      <w:pPr>
        <w:pStyle w:val="Code"/>
      </w:pPr>
      <w:r>
        <w:t>@font-face{font-family:'Open Sans';font-weight:700;src:url(https://api.mapbox.com/mapbox-assembly/mbx/v0.14.0/opensans-bold.woff2) format('woff2'),url(https://api.mapbox.com/mapbox-assembly/mbx/v0.14.0/opensans-bold.woff) format('woff')}</w:t>
      </w:r>
    </w:p>
    <w:p w14:paraId="13CBE263" w14:textId="77777777" w:rsidR="004B248F" w:rsidRDefault="004B248F" w:rsidP="004B248F">
      <w:pPr>
        <w:pStyle w:val="Code"/>
      </w:pPr>
      <w:r>
        <w:t>..</w:t>
      </w:r>
    </w:p>
    <w:p w14:paraId="02C8936D" w14:textId="0FB8A1A5" w:rsidR="004B248F" w:rsidRDefault="004B248F" w:rsidP="004B248F">
      <w:pPr>
        <w:pStyle w:val="Code"/>
      </w:pPr>
      <w:r>
        <w:t>&lt;/style&gt;</w:t>
      </w:r>
    </w:p>
    <w:p w14:paraId="388E50CF" w14:textId="09CDD171" w:rsidR="00B60A90" w:rsidRDefault="00237F98" w:rsidP="00B60A90">
      <w:pPr>
        <w:pStyle w:val="BodyText2"/>
      </w:pPr>
      <w:hyperlink r:id="rId1417" w:history="1">
        <w:r w:rsidR="00B60A90" w:rsidRPr="009E4FEF">
          <w:rPr>
            <w:rStyle w:val="Hyperlink"/>
          </w:rPr>
          <w:t>https://api.mapbox.com/mapbox-assembly/mbx/v0.23.1/opensans-italic.woff2</w:t>
        </w:r>
      </w:hyperlink>
      <w:r w:rsidR="00B60A90">
        <w:t xml:space="preserve"> </w:t>
      </w:r>
    </w:p>
    <w:p w14:paraId="37E8A1BC" w14:textId="125FF218" w:rsidR="00CD1163" w:rsidRPr="00B60A90" w:rsidRDefault="00CD1163" w:rsidP="00B60A90">
      <w:pPr>
        <w:pStyle w:val="BodyText2"/>
      </w:pPr>
      <w:r>
        <w:t xml:space="preserve">Installing fonts with React is easy - follow the guide </w:t>
      </w:r>
      <w:hyperlink r:id="rId1418" w:history="1">
        <w:r w:rsidRPr="00CD1163">
          <w:rPr>
            <w:rStyle w:val="Hyperlink"/>
          </w:rPr>
          <w:t>here</w:t>
        </w:r>
      </w:hyperlink>
      <w:r>
        <w:t>.</w:t>
      </w:r>
    </w:p>
    <w:p w14:paraId="6A992C0F" w14:textId="3AA5CB81" w:rsidR="00650061" w:rsidRDefault="00650061" w:rsidP="00650061">
      <w:pPr>
        <w:pStyle w:val="Heading6"/>
      </w:pPr>
      <w:r>
        <w:t>Tools</w:t>
      </w:r>
    </w:p>
    <w:p w14:paraId="0E9DE0CF" w14:textId="07FC0752" w:rsidR="00650061" w:rsidRDefault="00650061" w:rsidP="00650061">
      <w:pPr>
        <w:pStyle w:val="Heading7"/>
      </w:pPr>
      <w:r>
        <w:t>React DevTools Extension for Chrome</w:t>
      </w:r>
    </w:p>
    <w:p w14:paraId="6AB19500" w14:textId="00C115ED" w:rsidR="00650061" w:rsidRPr="00650061" w:rsidRDefault="00650061" w:rsidP="00650061">
      <w:pPr>
        <w:pStyle w:val="BodyText2"/>
      </w:pPr>
      <w:r>
        <w:t xml:space="preserve">From </w:t>
      </w:r>
      <w:hyperlink r:id="rId1419" w:anchor="developer-tools" w:history="1">
        <w:r w:rsidRPr="00650061">
          <w:rPr>
            <w:rStyle w:val="Hyperlink"/>
          </w:rPr>
          <w:t>here</w:t>
        </w:r>
      </w:hyperlink>
      <w:r>
        <w:t xml:space="preserve"> lets you inspect the React component tree in the console.</w:t>
      </w:r>
    </w:p>
    <w:p w14:paraId="4670F6DD" w14:textId="4A88C463" w:rsidR="009E73FC" w:rsidRDefault="009E73FC" w:rsidP="009E73FC">
      <w:pPr>
        <w:pStyle w:val="Heading6"/>
      </w:pPr>
      <w:r>
        <w:t>Using Font Awesome</w:t>
      </w:r>
    </w:p>
    <w:p w14:paraId="7BE2E6B9" w14:textId="472A3EB4" w:rsidR="009E73FC" w:rsidRPr="009E73FC" w:rsidRDefault="009E73FC" w:rsidP="009E73FC">
      <w:pPr>
        <w:pStyle w:val="BodyText2"/>
      </w:pPr>
      <w:r>
        <w:t xml:space="preserve">There are some issues with using font awesome where the icons don’t update in React - see </w:t>
      </w:r>
      <w:hyperlink r:id="rId1420" w:history="1">
        <w:r w:rsidRPr="009E73FC">
          <w:rPr>
            <w:rStyle w:val="Hyperlink"/>
          </w:rPr>
          <w:t>here</w:t>
        </w:r>
      </w:hyperlink>
      <w:r>
        <w:t xml:space="preserve">. In this case they recommend using the official Font Awesome </w:t>
      </w:r>
      <w:r w:rsidR="009B556A">
        <w:t>React Package (</w:t>
      </w:r>
      <w:hyperlink r:id="rId1421" w:history="1">
        <w:r w:rsidR="009B556A" w:rsidRPr="009B556A">
          <w:rPr>
            <w:rStyle w:val="Hyperlink"/>
          </w:rPr>
          <w:t>here</w:t>
        </w:r>
      </w:hyperlink>
      <w:r w:rsidR="009B556A">
        <w:t>).</w:t>
      </w:r>
      <w:r w:rsidR="009B79D1">
        <w:t xml:space="preserve"> See </w:t>
      </w:r>
      <w:hyperlink w:anchor="_react-fontawesome" w:history="1">
        <w:r w:rsidR="009B79D1" w:rsidRPr="009B79D1">
          <w:rPr>
            <w:rStyle w:val="Hyperlink"/>
          </w:rPr>
          <w:t>react-fontawesome</w:t>
        </w:r>
      </w:hyperlink>
      <w:r w:rsidR="009B79D1">
        <w:t>.</w:t>
      </w:r>
    </w:p>
    <w:p w14:paraId="7DF5E2A4" w14:textId="77777777" w:rsidR="007F3004" w:rsidRDefault="007F3004" w:rsidP="007F3004">
      <w:pPr>
        <w:pStyle w:val="Heading6"/>
      </w:pPr>
      <w:r>
        <w:t>WebpackDevServer</w:t>
      </w:r>
    </w:p>
    <w:p w14:paraId="5D04AB3B" w14:textId="77777777" w:rsidR="007F3004" w:rsidRDefault="007F3004" w:rsidP="007F3004">
      <w:pPr>
        <w:pStyle w:val="BodyText2"/>
      </w:pPr>
      <w:r>
        <w:t>When you run npm start in an app created with create-react-app it uses the start script specified in the package.json file and this will start the webpackdevserver.</w:t>
      </w:r>
    </w:p>
    <w:p w14:paraId="1729E7CE" w14:textId="77777777" w:rsidR="007F3004" w:rsidRDefault="007F3004" w:rsidP="007F3004">
      <w:pPr>
        <w:pStyle w:val="Heading7"/>
      </w:pPr>
      <w:r>
        <w:t>Starting</w:t>
      </w:r>
    </w:p>
    <w:p w14:paraId="3DAE767E" w14:textId="77777777" w:rsidR="007F3004" w:rsidRDefault="007F3004" w:rsidP="007F3004">
      <w:pPr>
        <w:pStyle w:val="Unix"/>
      </w:pPr>
      <w:r w:rsidRPr="00BB1F9B">
        <w:t>cd biopama-demo-react</w:t>
      </w:r>
    </w:p>
    <w:p w14:paraId="6904A380" w14:textId="77777777" w:rsidR="007F3004" w:rsidRDefault="007F3004" w:rsidP="007F3004">
      <w:pPr>
        <w:pStyle w:val="Unix"/>
      </w:pPr>
      <w:r>
        <w:t>npm start</w:t>
      </w:r>
    </w:p>
    <w:p w14:paraId="72015CA2" w14:textId="77777777" w:rsidR="007F3004" w:rsidRPr="00BB1F9B" w:rsidRDefault="007F3004" w:rsidP="007F3004">
      <w:pPr>
        <w:pStyle w:val="BodyText2"/>
      </w:pPr>
      <w:r>
        <w:t>The website is then available at localserver:8080/</w:t>
      </w:r>
    </w:p>
    <w:p w14:paraId="394BABB6" w14:textId="77777777" w:rsidR="007F3004" w:rsidRDefault="007F3004" w:rsidP="007F3004">
      <w:pPr>
        <w:pStyle w:val="Heading7"/>
      </w:pPr>
      <w:r>
        <w:t>Stopping</w:t>
      </w:r>
    </w:p>
    <w:p w14:paraId="27073E82" w14:textId="77777777" w:rsidR="007F3004" w:rsidRDefault="007F3004" w:rsidP="007F3004">
      <w:pPr>
        <w:pStyle w:val="BodyText2"/>
      </w:pPr>
      <w:r>
        <w:t>CTRL-C will stop a running webpackdevserver, but you may no longer have access to it via Terminal and there is no stop script specified in the package.json file. In this case:</w:t>
      </w:r>
    </w:p>
    <w:p w14:paraId="5BF5CF73" w14:textId="77777777" w:rsidR="007F3004" w:rsidRDefault="007F3004" w:rsidP="007F3004">
      <w:pPr>
        <w:pStyle w:val="Unix"/>
      </w:pPr>
      <w:r>
        <w:t>ps -u biopama</w:t>
      </w:r>
    </w:p>
    <w:p w14:paraId="002460E6" w14:textId="77777777" w:rsidR="007F3004" w:rsidRPr="00AA6B15" w:rsidRDefault="007F3004" w:rsidP="007F3004">
      <w:pPr>
        <w:pStyle w:val="BodyText2"/>
      </w:pPr>
      <w:r>
        <w:t>Find the 'node' processes and kill them.</w:t>
      </w:r>
    </w:p>
    <w:p w14:paraId="4AE01063" w14:textId="63DBCB56" w:rsidR="003140AD" w:rsidRDefault="003140AD" w:rsidP="00E52C57">
      <w:pPr>
        <w:pStyle w:val="Heading5"/>
      </w:pPr>
      <w:r>
        <w:lastRenderedPageBreak/>
        <w:t>Component Libraries</w:t>
      </w:r>
    </w:p>
    <w:p w14:paraId="6FF797D9" w14:textId="1340638F" w:rsidR="00E52C57" w:rsidRDefault="00E52C57" w:rsidP="00E52C57">
      <w:pPr>
        <w:pStyle w:val="Heading6"/>
      </w:pPr>
      <w:r>
        <w:t>Bootstrap</w:t>
      </w:r>
    </w:p>
    <w:p w14:paraId="28382311" w14:textId="5159822B" w:rsidR="00514F27" w:rsidRPr="00514F27" w:rsidRDefault="00514F27" w:rsidP="00514F27">
      <w:pPr>
        <w:pStyle w:val="BodyText2"/>
      </w:pPr>
      <w:r>
        <w:t>Drupal uses Bootstrap so we should also use it.</w:t>
      </w:r>
      <w:r w:rsidR="008A518E">
        <w:t xml:space="preserve"> Installing on Cloud9. See </w:t>
      </w:r>
      <w:hyperlink w:anchor="_Bootstrap" w:history="1">
        <w:r w:rsidR="008A518E" w:rsidRPr="008A518E">
          <w:rPr>
            <w:rStyle w:val="Hyperlink"/>
          </w:rPr>
          <w:t>Bootstrap</w:t>
        </w:r>
      </w:hyperlink>
      <w:r w:rsidR="008A518E">
        <w:t>.</w:t>
      </w:r>
    </w:p>
    <w:p w14:paraId="56BCC8C4" w14:textId="2F2B1A4B" w:rsidR="003140AD" w:rsidRDefault="003140AD" w:rsidP="00E52C57">
      <w:pPr>
        <w:pStyle w:val="Heading6"/>
      </w:pPr>
      <w:r>
        <w:t>Material-UI</w:t>
      </w:r>
    </w:p>
    <w:p w14:paraId="239C7887" w14:textId="5BF3B899" w:rsidR="003140AD" w:rsidRPr="003140AD" w:rsidRDefault="003140AD" w:rsidP="00E52C57">
      <w:pPr>
        <w:pStyle w:val="BodyText2"/>
      </w:pPr>
      <w:r>
        <w:t xml:space="preserve">These are Google Material Design inspired components that have been built for React. Available at </w:t>
      </w:r>
      <w:hyperlink r:id="rId1422" w:history="1">
        <w:r w:rsidRPr="00E3308A">
          <w:rPr>
            <w:rStyle w:val="Hyperlink"/>
          </w:rPr>
          <w:t>http://www.material-ui.com</w:t>
        </w:r>
      </w:hyperlink>
      <w:r>
        <w:t xml:space="preserve">. </w:t>
      </w:r>
    </w:p>
    <w:p w14:paraId="12E9C1E6" w14:textId="50F31928" w:rsidR="002867E5" w:rsidRDefault="002867E5" w:rsidP="00E52C57">
      <w:pPr>
        <w:pStyle w:val="Heading7"/>
      </w:pPr>
      <w:r>
        <w:t>Installing</w:t>
      </w:r>
    </w:p>
    <w:p w14:paraId="1918EF8C" w14:textId="7E6D3623" w:rsidR="00FD6CC9" w:rsidRPr="00FD6CC9" w:rsidRDefault="00FD6CC9" w:rsidP="00FD6CC9">
      <w:pPr>
        <w:pStyle w:val="BodyText2"/>
      </w:pPr>
      <w:r>
        <w:t xml:space="preserve">Installing on the C9 'node-js' workspace - see </w:t>
      </w:r>
      <w:hyperlink w:anchor="_v1.0.0" w:history="1">
        <w:r w:rsidRPr="007623CB">
          <w:rPr>
            <w:rStyle w:val="Hyperlink"/>
          </w:rPr>
          <w:t>here</w:t>
        </w:r>
      </w:hyperlink>
      <w:r>
        <w:t>.</w:t>
      </w:r>
    </w:p>
    <w:p w14:paraId="3399A2FE" w14:textId="48429064" w:rsidR="006E5EFB" w:rsidRDefault="006E5EFB" w:rsidP="006E5EFB">
      <w:pPr>
        <w:pStyle w:val="Heading7"/>
      </w:pPr>
      <w:r>
        <w:t>Issues</w:t>
      </w:r>
    </w:p>
    <w:p w14:paraId="69F9FE97" w14:textId="2FD9F25C" w:rsidR="006E5EFB" w:rsidRDefault="006E5EFB" w:rsidP="006E5EFB">
      <w:pPr>
        <w:pStyle w:val="Heading8"/>
      </w:pPr>
      <w:r>
        <w:t>Static images not showing</w:t>
      </w:r>
    </w:p>
    <w:p w14:paraId="57339234" w14:textId="06D6B1DE" w:rsidR="006E5EFB" w:rsidRDefault="006E5EFB" w:rsidP="006E5EFB">
      <w:pPr>
        <w:pStyle w:val="BodyText2"/>
      </w:pPr>
      <w:r>
        <w:t>I want to put images into an Avatar using the src='' syntax and this works for hard path images, e.g. the following works:</w:t>
      </w:r>
    </w:p>
    <w:p w14:paraId="757258AD" w14:textId="169478BD" w:rsidR="006E5EFB" w:rsidRDefault="006E5EFB" w:rsidP="006E5EFB">
      <w:pPr>
        <w:pStyle w:val="Code"/>
      </w:pPr>
      <w:r w:rsidRPr="006E5EFB">
        <w:t>&lt;Avatar src='https://www.fillmurray.com/300/300'/&gt;</w:t>
      </w:r>
    </w:p>
    <w:p w14:paraId="58E8A909" w14:textId="27296D76" w:rsidR="006E5EFB" w:rsidRDefault="006E5EFB" w:rsidP="006E5EFB">
      <w:pPr>
        <w:pStyle w:val="BodyText2"/>
      </w:pPr>
      <w:r>
        <w:t>But any images being served from the React dev server don’t show up.</w:t>
      </w:r>
      <w:r w:rsidR="00676B06">
        <w:t xml:space="preserve"> You have to put them in the /src folder directly and then reference them like this:</w:t>
      </w:r>
    </w:p>
    <w:p w14:paraId="7B590801" w14:textId="01D04D9F" w:rsidR="00676B06" w:rsidRDefault="00676B06" w:rsidP="00676B06">
      <w:pPr>
        <w:pStyle w:val="Code"/>
      </w:pPr>
      <w:r w:rsidRPr="00676B06">
        <w:t>import uxceo from './uxceo-128.jpg';</w:t>
      </w:r>
    </w:p>
    <w:p w14:paraId="2F3E73CD" w14:textId="049739EF" w:rsidR="00676B06" w:rsidRDefault="00676B06" w:rsidP="00676B06">
      <w:pPr>
        <w:pStyle w:val="Code"/>
      </w:pPr>
      <w:r>
        <w:t>..</w:t>
      </w:r>
    </w:p>
    <w:p w14:paraId="38962B10" w14:textId="007BDB92" w:rsidR="00676B06" w:rsidRPr="006E5EFB" w:rsidRDefault="00676B06" w:rsidP="00676B06">
      <w:pPr>
        <w:pStyle w:val="Code"/>
      </w:pPr>
      <w:r w:rsidRPr="00676B06">
        <w:t>leftAvatar={&lt;Avatar src={uxceo}/&gt;}</w:t>
      </w:r>
    </w:p>
    <w:p w14:paraId="4EE1F1DD" w14:textId="71C7BA08" w:rsidR="000C1E25" w:rsidRDefault="000C1E25" w:rsidP="000C1E25">
      <w:pPr>
        <w:pStyle w:val="Heading7"/>
      </w:pPr>
      <w:r>
        <w:t>Styling</w:t>
      </w:r>
    </w:p>
    <w:p w14:paraId="1638CB68" w14:textId="1D898DAB" w:rsidR="000C1E25" w:rsidRDefault="000C1E25" w:rsidP="000C1E25">
      <w:pPr>
        <w:pStyle w:val="BodyText2"/>
      </w:pPr>
      <w:r>
        <w:t>Material-UI uses lots of inline styles, so using css to override the in-built styles doesn’t really work very well. However, there are lots of Properties in the Components that you can use to override styles, e.g. for a ListItem there are the following:</w:t>
      </w:r>
    </w:p>
    <w:p w14:paraId="410CA972" w14:textId="2BC71F55" w:rsidR="000C1E25" w:rsidRPr="000C1E25" w:rsidRDefault="000C1E25" w:rsidP="000C1E25">
      <w:pPr>
        <w:pStyle w:val="BodyText"/>
        <w:rPr>
          <w:rStyle w:val="CommentReference"/>
        </w:rPr>
      </w:pPr>
      <w:r w:rsidRPr="000C1E25">
        <w:rPr>
          <w:rStyle w:val="CommentReference"/>
        </w:rPr>
        <w:t>innerDivStyle</w:t>
      </w:r>
      <w:r w:rsidRPr="000C1E25">
        <w:rPr>
          <w:rStyle w:val="CommentReference"/>
        </w:rPr>
        <w:tab/>
        <w:t>object</w:t>
      </w:r>
      <w:r w:rsidRPr="000C1E25">
        <w:rPr>
          <w:rStyle w:val="CommentReference"/>
        </w:rPr>
        <w:tab/>
      </w:r>
      <w:r w:rsidRPr="000C1E25">
        <w:rPr>
          <w:rStyle w:val="CommentReference"/>
        </w:rPr>
        <w:tab/>
        <w:t>Override the inline-styles of the inner div element.</w:t>
      </w:r>
    </w:p>
    <w:p w14:paraId="1109BC0D" w14:textId="2333F71F" w:rsidR="000C1E25" w:rsidRPr="000C1E25" w:rsidRDefault="000C1E25" w:rsidP="000C1E25">
      <w:pPr>
        <w:pStyle w:val="BodyText"/>
        <w:rPr>
          <w:rStyle w:val="CommentReference"/>
        </w:rPr>
      </w:pPr>
      <w:r w:rsidRPr="000C1E25">
        <w:rPr>
          <w:rStyle w:val="CommentReference"/>
        </w:rPr>
        <w:t>nestedListStyle</w:t>
      </w:r>
      <w:r w:rsidRPr="000C1E25">
        <w:rPr>
          <w:rStyle w:val="CommentReference"/>
        </w:rPr>
        <w:tab/>
        <w:t>object</w:t>
      </w:r>
      <w:r w:rsidRPr="000C1E25">
        <w:rPr>
          <w:rStyle w:val="CommentReference"/>
        </w:rPr>
        <w:tab/>
      </w:r>
      <w:r w:rsidRPr="000C1E25">
        <w:rPr>
          <w:rStyle w:val="CommentReference"/>
        </w:rPr>
        <w:tab/>
        <w:t>Override the inline-styles of the nested items' NestedList.</w:t>
      </w:r>
    </w:p>
    <w:p w14:paraId="1B9C262C" w14:textId="3E2EF48C" w:rsidR="000C1E25" w:rsidRDefault="000C1E25" w:rsidP="000C1E25">
      <w:pPr>
        <w:pStyle w:val="BodyText"/>
        <w:rPr>
          <w:rStyle w:val="CommentReference"/>
        </w:rPr>
      </w:pPr>
      <w:r w:rsidRPr="000C1E25">
        <w:rPr>
          <w:rStyle w:val="CommentReference"/>
        </w:rPr>
        <w:t>style</w:t>
      </w:r>
      <w:r w:rsidRPr="000C1E25">
        <w:rPr>
          <w:rStyle w:val="CommentReference"/>
        </w:rPr>
        <w:tab/>
      </w:r>
      <w:r w:rsidRPr="000C1E25">
        <w:rPr>
          <w:rStyle w:val="CommentReference"/>
        </w:rPr>
        <w:tab/>
        <w:t>object</w:t>
      </w:r>
      <w:r w:rsidRPr="000C1E25">
        <w:rPr>
          <w:rStyle w:val="CommentReference"/>
        </w:rPr>
        <w:tab/>
      </w:r>
      <w:r w:rsidRPr="000C1E25">
        <w:rPr>
          <w:rStyle w:val="CommentReference"/>
        </w:rPr>
        <w:tab/>
        <w:t>Override the inline-styles of the root element.</w:t>
      </w:r>
    </w:p>
    <w:p w14:paraId="2A68830A" w14:textId="77777777" w:rsidR="000C1E25" w:rsidRPr="000C1E25" w:rsidRDefault="000C1E25" w:rsidP="000C1E25">
      <w:pPr>
        <w:pStyle w:val="BodyText2"/>
        <w:rPr>
          <w:rStyle w:val="CommentReference"/>
          <w:sz w:val="18"/>
          <w:szCs w:val="20"/>
        </w:rPr>
      </w:pP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8B6883">
      <w:pPr>
        <w:pStyle w:val="BodyText2"/>
      </w:pPr>
      <w:r>
        <w:t xml:space="preserve">Mixed content (https and http resources in the same page) is blocked by most browsers and needs to be fixed. See the guide </w:t>
      </w:r>
      <w:hyperlink r:id="rId1423"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8B6883">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424"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8B6883">
      <w:pPr>
        <w:pStyle w:val="BodyText2"/>
      </w:pPr>
      <w:r>
        <w:t>In Chrome if a page has all https calls it is shown like this:</w:t>
      </w:r>
    </w:p>
    <w:p w14:paraId="199375DA" w14:textId="377CB4C4" w:rsidR="00647D3F" w:rsidRDefault="00647D3F" w:rsidP="008B6883">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5">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8B6883">
      <w:pPr>
        <w:pStyle w:val="BodyText2"/>
      </w:pPr>
      <w:r>
        <w:t>If it is not all https calls it is shown like this:</w:t>
      </w:r>
    </w:p>
    <w:p w14:paraId="266A3983" w14:textId="53A78B85" w:rsidR="00647D3F" w:rsidRDefault="00647D3F" w:rsidP="008B6883">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26">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5DA03F10" w14:textId="047D2A01" w:rsidR="0075462D" w:rsidRDefault="0075462D" w:rsidP="008B6883">
      <w:pPr>
        <w:pStyle w:val="BodyText2"/>
      </w:pPr>
      <w:r>
        <w:lastRenderedPageBreak/>
        <w:t>You can override the default behavior which is not to allow insecure content, by clicking on the shield icon in the Chrome toolbar and selecting 'Load unsafe scripts'.</w:t>
      </w:r>
      <w:r w:rsidR="00332F62">
        <w:t xml:space="preserve"> To revoke this, clear browser content for the past hour and restart the browser.</w:t>
      </w:r>
    </w:p>
    <w:p w14:paraId="4CC71418" w14:textId="77777777" w:rsidR="0075462D" w:rsidRPr="004C0990" w:rsidRDefault="0075462D" w:rsidP="008B6883">
      <w:pPr>
        <w:pStyle w:val="BodyText2"/>
      </w:pPr>
      <w:r>
        <w:rPr>
          <w:noProof/>
          <w:lang w:bidi="ar-SA"/>
        </w:rPr>
        <w:drawing>
          <wp:inline distT="0" distB="0" distL="0" distR="0" wp14:anchorId="5FA1E54C" wp14:editId="1F343996">
            <wp:extent cx="2552131" cy="1053871"/>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27">
                      <a:extLst>
                        <a:ext uri="{28A0092B-C50C-407E-A947-70E740481C1C}">
                          <a14:useLocalDpi xmlns:a14="http://schemas.microsoft.com/office/drawing/2010/main" val="0"/>
                        </a:ext>
                      </a:extLst>
                    </a:blip>
                    <a:srcRect/>
                    <a:stretch>
                      <a:fillRect/>
                    </a:stretch>
                  </pic:blipFill>
                  <pic:spPr bwMode="auto">
                    <a:xfrm>
                      <a:off x="0" y="0"/>
                      <a:ext cx="2594907" cy="1071535"/>
                    </a:xfrm>
                    <a:prstGeom prst="rect">
                      <a:avLst/>
                    </a:prstGeom>
                    <a:noFill/>
                    <a:ln>
                      <a:noFill/>
                    </a:ln>
                  </pic:spPr>
                </pic:pic>
              </a:graphicData>
            </a:graphic>
          </wp:inline>
        </w:drawing>
      </w:r>
    </w:p>
    <w:p w14:paraId="2A847108" w14:textId="4067E55D" w:rsidR="005E2B69" w:rsidRDefault="005E2B69" w:rsidP="005E2B69">
      <w:pPr>
        <w:pStyle w:val="Heading5"/>
      </w:pPr>
      <w:r>
        <w:t>Event Listeners</w:t>
      </w:r>
    </w:p>
    <w:p w14:paraId="0F2418AE" w14:textId="5F7E92D6" w:rsidR="005E2B69" w:rsidRDefault="005E2B69" w:rsidP="005E2B69">
      <w:pPr>
        <w:pStyle w:val="Heading6"/>
      </w:pPr>
      <w:r>
        <w:t>Removing</w:t>
      </w:r>
    </w:p>
    <w:p w14:paraId="15D40B03" w14:textId="16D4A70F" w:rsidR="005E2B69" w:rsidRDefault="005E2B69" w:rsidP="008B6883">
      <w:pPr>
        <w:pStyle w:val="BodyText2"/>
      </w:pPr>
      <w:r>
        <w:t>If you want to remove an event listener that you have no handle on then (in Chrome at least) you can use the getEventListeners() global function. For example, to see a list of handlers for a specific node:</w:t>
      </w:r>
    </w:p>
    <w:p w14:paraId="7719B1EE" w14:textId="427964C0" w:rsidR="005E2B69" w:rsidRDefault="005E2B69" w:rsidP="005E2B69">
      <w:pPr>
        <w:pStyle w:val="Code"/>
      </w:pPr>
      <w:r w:rsidRPr="005E2B69">
        <w:t>getEventListeners(nodes[0])</w:t>
      </w:r>
    </w:p>
    <w:p w14:paraId="461AEA26" w14:textId="352B479D" w:rsidR="005E2B69" w:rsidRPr="005E2B69" w:rsidRDefault="005E2B69" w:rsidP="008B6883">
      <w:pPr>
        <w:pStyle w:val="BodyText2"/>
      </w:pPr>
      <w:r>
        <w:t>This is probably what is used in the Chrome debugger to get a list of handlers for elements.</w:t>
      </w:r>
    </w:p>
    <w:p w14:paraId="06983FB8" w14:textId="339DA6E8" w:rsidR="0066748F" w:rsidRDefault="004623B4" w:rsidP="0066748F">
      <w:pPr>
        <w:pStyle w:val="Heading4"/>
      </w:pPr>
      <w:r>
        <w:t>n</w:t>
      </w:r>
      <w:r w:rsidR="0066748F">
        <w:t>ode</w:t>
      </w:r>
      <w:r w:rsidR="000206C1">
        <w:t>.</w:t>
      </w:r>
      <w:r>
        <w:t>j</w:t>
      </w:r>
      <w:r w:rsidR="0066748F">
        <w:t>s</w:t>
      </w:r>
    </w:p>
    <w:p w14:paraId="0A114F73" w14:textId="15DD6521" w:rsidR="000206C1" w:rsidRPr="000206C1" w:rsidRDefault="004623B4" w:rsidP="000206C1">
      <w:pPr>
        <w:pStyle w:val="BodyText2"/>
      </w:pPr>
      <w:r>
        <w:t xml:space="preserve">Good practical introduction </w:t>
      </w:r>
      <w:hyperlink r:id="rId1428" w:history="1">
        <w:r w:rsidRPr="004623B4">
          <w:rPr>
            <w:rStyle w:val="Hyperlink"/>
          </w:rPr>
          <w:t>here</w:t>
        </w:r>
      </w:hyperlink>
      <w:r>
        <w:t>.</w:t>
      </w:r>
    </w:p>
    <w:p w14:paraId="2661543F" w14:textId="77777777" w:rsidR="0066748F" w:rsidRDefault="0066748F" w:rsidP="0066748F">
      <w:pPr>
        <w:pStyle w:val="Heading5"/>
      </w:pPr>
      <w:r>
        <w:t>Package Managers</w:t>
      </w:r>
    </w:p>
    <w:p w14:paraId="7EE9C3DC" w14:textId="77777777" w:rsidR="0066748F" w:rsidRDefault="0066748F" w:rsidP="0066748F">
      <w:pPr>
        <w:pStyle w:val="Heading6"/>
      </w:pPr>
      <w:r>
        <w:t>npm</w:t>
      </w:r>
    </w:p>
    <w:p w14:paraId="690BB9FE" w14:textId="77777777" w:rsidR="0066748F" w:rsidRPr="00541052" w:rsidRDefault="0066748F" w:rsidP="008B6883">
      <w:pPr>
        <w:pStyle w:val="BodyText2"/>
      </w:pPr>
      <w:r>
        <w:t xml:space="preserve">U/P: </w:t>
      </w:r>
      <w:hyperlink r:id="rId1429" w:history="1">
        <w:r w:rsidRPr="00D6484B">
          <w:rPr>
            <w:rStyle w:val="Hyperlink"/>
          </w:rPr>
          <w:t>a.cottam@gmail.com</w:t>
        </w:r>
      </w:hyperlink>
      <w:r>
        <w:t xml:space="preserve"> &lt;usual&gt; registered on 25/7/17</w:t>
      </w:r>
    </w:p>
    <w:p w14:paraId="01EB34D9" w14:textId="77777777" w:rsidR="0066748F" w:rsidRDefault="0066748F" w:rsidP="0066748F">
      <w:pPr>
        <w:pStyle w:val="Heading7"/>
      </w:pPr>
      <w:r>
        <w:t>Installation</w:t>
      </w:r>
    </w:p>
    <w:p w14:paraId="54849B60" w14:textId="6DECF740" w:rsidR="0045596E" w:rsidRDefault="0066748F" w:rsidP="0045596E">
      <w:pPr>
        <w:pStyle w:val="BodyText2"/>
      </w:pPr>
      <w:r>
        <w:t>npm is installed as part of node.js and this is already installed on the C9 webapps workspace.</w:t>
      </w:r>
      <w:bookmarkStart w:id="241" w:name="_Using_on_the"/>
      <w:bookmarkEnd w:id="241"/>
    </w:p>
    <w:p w14:paraId="6C6A1394" w14:textId="77777777" w:rsidR="00506DFF" w:rsidRDefault="00506DFF" w:rsidP="00506DFF">
      <w:pPr>
        <w:pStyle w:val="Heading7"/>
      </w:pPr>
      <w:r>
        <w:t>Commands</w:t>
      </w:r>
    </w:p>
    <w:p w14:paraId="752F2F5C" w14:textId="668AACD8" w:rsidR="00190555" w:rsidRDefault="00190555" w:rsidP="00190555">
      <w:pPr>
        <w:pStyle w:val="Heading8"/>
      </w:pPr>
      <w:r>
        <w:t>Config</w:t>
      </w:r>
    </w:p>
    <w:p w14:paraId="7115C9A9" w14:textId="6F886F4E" w:rsidR="00190555" w:rsidRDefault="00190555" w:rsidP="00190555">
      <w:pPr>
        <w:pStyle w:val="BodyText2"/>
      </w:pPr>
      <w:r>
        <w:t>To see the settings for npm:</w:t>
      </w:r>
    </w:p>
    <w:p w14:paraId="6022FB8F" w14:textId="3EB2B532" w:rsidR="00190555" w:rsidRDefault="00190555" w:rsidP="00190555">
      <w:pPr>
        <w:pStyle w:val="Unix"/>
      </w:pPr>
      <w:r w:rsidRPr="00190555">
        <w:t>npm config ls -l</w:t>
      </w:r>
    </w:p>
    <w:p w14:paraId="68DE0FA3" w14:textId="2D7AEE00" w:rsidR="00006573" w:rsidRPr="00190555" w:rsidRDefault="00006573" w:rsidP="00006573">
      <w:pPr>
        <w:pStyle w:val="BodyText2"/>
      </w:pPr>
      <w:r>
        <w:t>This shows you everything.</w:t>
      </w:r>
    </w:p>
    <w:p w14:paraId="76F5CB89" w14:textId="62B12FF5" w:rsidR="00506DFF" w:rsidRDefault="00506DFF" w:rsidP="00506DFF">
      <w:pPr>
        <w:pStyle w:val="Heading8"/>
      </w:pPr>
      <w:r>
        <w:t>Install</w:t>
      </w:r>
    </w:p>
    <w:p w14:paraId="4289A771" w14:textId="19397F41" w:rsidR="00506DFF" w:rsidRDefault="00506DFF" w:rsidP="00506DFF">
      <w:pPr>
        <w:pStyle w:val="BodyText2"/>
      </w:pPr>
      <w:r>
        <w:t xml:space="preserve">Installs packages in the current folder in the </w:t>
      </w:r>
      <w:r w:rsidR="0047212D">
        <w:t>'</w:t>
      </w:r>
      <w:r>
        <w:t>node_</w:t>
      </w:r>
      <w:r w:rsidR="00F46976">
        <w:t>modules</w:t>
      </w:r>
      <w:r w:rsidR="0047212D">
        <w:t>'</w:t>
      </w:r>
      <w:r>
        <w:t xml:space="preserve"> folder.</w:t>
      </w:r>
      <w:r w:rsidR="00824CD9">
        <w:t xml:space="preserve"> </w:t>
      </w:r>
      <w:r w:rsidR="00B212E3">
        <w:t>Never use sudo install!</w:t>
      </w:r>
      <w:r w:rsidR="002A264F">
        <w:t xml:space="preserve"> On the Penrose machine I don’t have permissions to install globally without being sudo, so I need to configure npm to install to a global folder without being sudo.</w:t>
      </w:r>
    </w:p>
    <w:p w14:paraId="4DD3B296" w14:textId="56BADF6F" w:rsidR="00E170FF" w:rsidRDefault="00E170FF" w:rsidP="00E170FF">
      <w:pPr>
        <w:pStyle w:val="Heading9"/>
      </w:pPr>
      <w:bookmarkStart w:id="242" w:name="_Installing_globally_without"/>
      <w:bookmarkEnd w:id="242"/>
      <w:r>
        <w:t>Installing globally without being sudo</w:t>
      </w:r>
    </w:p>
    <w:p w14:paraId="5A1A8E39" w14:textId="397829A4" w:rsidR="00E170FF" w:rsidRDefault="00E170FF" w:rsidP="00E170FF">
      <w:pPr>
        <w:pStyle w:val="BodyText2"/>
      </w:pPr>
      <w:r>
        <w:t xml:space="preserve">Following instructions </w:t>
      </w:r>
      <w:hyperlink r:id="rId1430" w:history="1">
        <w:r w:rsidRPr="00E170FF">
          <w:rPr>
            <w:rStyle w:val="Hyperlink"/>
          </w:rPr>
          <w:t>here</w:t>
        </w:r>
      </w:hyperlink>
      <w:r>
        <w:t xml:space="preserve"> for the Penrose mac</w:t>
      </w:r>
      <w:r w:rsidR="001C69E3">
        <w:t>h</w:t>
      </w:r>
      <w:r>
        <w:t>ine.</w:t>
      </w:r>
    </w:p>
    <w:p w14:paraId="51E23AAA" w14:textId="3793CDA5" w:rsidR="006D48B0" w:rsidRDefault="006D48B0" w:rsidP="006D48B0">
      <w:pPr>
        <w:pStyle w:val="Unix"/>
      </w:pPr>
      <w:r w:rsidRPr="006D48B0">
        <w:t>biopama@Ubuntu-1710-artful-64-minimal:~$ mkdir ~/.npm-global</w:t>
      </w:r>
    </w:p>
    <w:p w14:paraId="3C45116D" w14:textId="0925D180" w:rsidR="006D48B0" w:rsidRDefault="006D48B0" w:rsidP="006D48B0">
      <w:pPr>
        <w:pStyle w:val="Unix"/>
      </w:pPr>
      <w:r w:rsidRPr="006D48B0">
        <w:t>biopama@Ubuntu-1710-artful-64-minimal:~$ vi .profile</w:t>
      </w:r>
    </w:p>
    <w:p w14:paraId="0AE2CC0F" w14:textId="3D846092" w:rsidR="006D48B0" w:rsidRDefault="006D48B0" w:rsidP="006D48B0">
      <w:pPr>
        <w:pStyle w:val="BodyText2"/>
      </w:pPr>
      <w:r>
        <w:t>Add this line:</w:t>
      </w:r>
    </w:p>
    <w:p w14:paraId="1A799DA7" w14:textId="1F09DE7A" w:rsidR="006D48B0" w:rsidRDefault="006D48B0" w:rsidP="006D48B0">
      <w:pPr>
        <w:pStyle w:val="Unix"/>
      </w:pPr>
      <w:r w:rsidRPr="006D48B0">
        <w:t>export PATH=~/.npm-global/bin:$PATH</w:t>
      </w:r>
    </w:p>
    <w:p w14:paraId="58A8B13B" w14:textId="08F74E05" w:rsidR="00A44122" w:rsidRDefault="00A44122" w:rsidP="00A44122">
      <w:pPr>
        <w:pStyle w:val="BodyText2"/>
      </w:pPr>
      <w:r>
        <w:t>Then back on the cmd line:</w:t>
      </w:r>
    </w:p>
    <w:p w14:paraId="4BCDCA2A" w14:textId="7C9EA57A" w:rsidR="006D48B0" w:rsidRDefault="006D48B0" w:rsidP="006D48B0">
      <w:pPr>
        <w:pStyle w:val="Unix"/>
      </w:pPr>
      <w:r w:rsidRPr="006D48B0">
        <w:t>biopama@Ubuntu-1710-artful-64-minimal:~$ source ~/.profile</w:t>
      </w:r>
    </w:p>
    <w:p w14:paraId="6D3F3D57" w14:textId="1AFAC19F" w:rsidR="006D48B0" w:rsidRDefault="006D48B0" w:rsidP="00A44122">
      <w:pPr>
        <w:pStyle w:val="BodyText2"/>
      </w:pPr>
      <w:r>
        <w:lastRenderedPageBreak/>
        <w:t xml:space="preserve">After the test all globally installed packages are now installed in the </w:t>
      </w:r>
      <w:r w:rsidR="00A44122">
        <w:t>'</w:t>
      </w:r>
      <w:r w:rsidR="00A44122" w:rsidRPr="00A44122">
        <w:t>/home/biopama/.npm-global/lib/node_modules/</w:t>
      </w:r>
      <w:r w:rsidR="00A44122">
        <w:t>' folder</w:t>
      </w:r>
    </w:p>
    <w:p w14:paraId="57D1E38D" w14:textId="3B102AC2" w:rsidR="00824CD9" w:rsidRDefault="00824CD9" w:rsidP="00824CD9">
      <w:pPr>
        <w:pStyle w:val="Heading8"/>
      </w:pPr>
      <w:r>
        <w:t>List</w:t>
      </w:r>
    </w:p>
    <w:p w14:paraId="7645191C" w14:textId="28A89911" w:rsidR="00824CD9" w:rsidRDefault="00824CD9" w:rsidP="00824CD9">
      <w:pPr>
        <w:pStyle w:val="Unix"/>
      </w:pPr>
      <w:r>
        <w:t>npm list</w:t>
      </w:r>
    </w:p>
    <w:p w14:paraId="6704EE93" w14:textId="2C3627BC" w:rsidR="00824CD9" w:rsidRPr="00824CD9" w:rsidRDefault="00824CD9" w:rsidP="00824CD9">
      <w:pPr>
        <w:pStyle w:val="BodyText2"/>
      </w:pPr>
      <w:r>
        <w:t>This lists all locally installed packages.</w:t>
      </w:r>
    </w:p>
    <w:p w14:paraId="5DF7D0AD" w14:textId="6FAACB56" w:rsidR="0045596E" w:rsidRDefault="00C078E7" w:rsidP="00506DFF">
      <w:pPr>
        <w:pStyle w:val="Heading8"/>
      </w:pPr>
      <w:r>
        <w:t>Start</w:t>
      </w:r>
    </w:p>
    <w:p w14:paraId="06478334" w14:textId="7C953C0C" w:rsidR="00C078E7" w:rsidRPr="00C078E7" w:rsidRDefault="009B694B" w:rsidP="00C078E7">
      <w:pPr>
        <w:pStyle w:val="BodyText2"/>
      </w:pPr>
      <w:r w:rsidRPr="009B694B">
        <w:t>This runs an arbitrary command specified in the package's "start" property of its "scripts" object. If no "start" property is specified on the "scripts" object, it will run node server.js</w:t>
      </w:r>
      <w:r w:rsidR="0051047C">
        <w:t xml:space="preserve"> (i.e. the node development server)</w:t>
      </w:r>
      <w:r w:rsidRPr="009B694B">
        <w:t>.</w:t>
      </w:r>
    </w:p>
    <w:p w14:paraId="3DC521FD" w14:textId="5C31C563" w:rsidR="00824CD9" w:rsidRDefault="00824CD9" w:rsidP="00824CD9">
      <w:pPr>
        <w:pStyle w:val="Heading8"/>
      </w:pPr>
      <w:r>
        <w:t>Uninstall</w:t>
      </w:r>
    </w:p>
    <w:p w14:paraId="7C6E5E2C" w14:textId="474DF088" w:rsidR="00824CD9" w:rsidRPr="00824CD9" w:rsidRDefault="00824CD9" w:rsidP="00824CD9">
      <w:pPr>
        <w:pStyle w:val="Unix"/>
      </w:pPr>
      <w:r>
        <w:t xml:space="preserve">npm uninstall </w:t>
      </w:r>
    </w:p>
    <w:p w14:paraId="79CE347A" w14:textId="3B1200BA" w:rsidR="0066748F" w:rsidRDefault="0066748F" w:rsidP="0066748F">
      <w:pPr>
        <w:pStyle w:val="Heading5"/>
      </w:pPr>
      <w:r>
        <w:t>Using on the client</w:t>
      </w:r>
    </w:p>
    <w:p w14:paraId="3CB2AB19" w14:textId="7ABCC921" w:rsidR="0066748F" w:rsidRDefault="0066748F" w:rsidP="008B6883">
      <w:pPr>
        <w:pStyle w:val="BodyText2"/>
      </w:pPr>
      <w:r>
        <w:t xml:space="preserve">In order to use Node modules on the client side, you need to build them (i.e. include all the dependencies in a single file) and optionally minify them. See an intro </w:t>
      </w:r>
      <w:hyperlink r:id="rId1431" w:history="1">
        <w:r w:rsidRPr="0066748F">
          <w:rPr>
            <w:rStyle w:val="Hyperlink"/>
          </w:rPr>
          <w:t>here</w:t>
        </w:r>
      </w:hyperlink>
      <w:r>
        <w:t xml:space="preserve">. </w:t>
      </w:r>
    </w:p>
    <w:p w14:paraId="377CEDAD" w14:textId="5255E146" w:rsidR="00A6399C" w:rsidRPr="0066748F" w:rsidRDefault="00A6399C" w:rsidP="008B6883">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2D9F48A1" w14:textId="5981750A" w:rsidR="009A7434" w:rsidRDefault="009A7434" w:rsidP="009A7434">
      <w:pPr>
        <w:pStyle w:val="Heading6"/>
      </w:pPr>
      <w:r>
        <w:t>Build tools</w:t>
      </w:r>
    </w:p>
    <w:p w14:paraId="12FE0F0E" w14:textId="05CAA534" w:rsidR="009A7434" w:rsidRDefault="009A7434" w:rsidP="009A7434">
      <w:pPr>
        <w:pStyle w:val="Heading7"/>
      </w:pPr>
      <w:r>
        <w:t>WebPack</w:t>
      </w:r>
    </w:p>
    <w:p w14:paraId="16ECBFC8" w14:textId="4C92DFC5" w:rsidR="00090A59" w:rsidRDefault="009A7434" w:rsidP="008B6883">
      <w:pPr>
        <w:pStyle w:val="BodyText2"/>
      </w:pPr>
      <w:r>
        <w:t xml:space="preserve">Is </w:t>
      </w:r>
      <w:hyperlink r:id="rId1432" w:history="1">
        <w:r w:rsidRPr="009A7434">
          <w:rPr>
            <w:rStyle w:val="Hyperlink"/>
          </w:rPr>
          <w:t>here</w:t>
        </w:r>
      </w:hyperlink>
      <w:r>
        <w:t>.</w:t>
      </w:r>
      <w:r w:rsidR="001D7624">
        <w:t xml:space="preserve"> </w:t>
      </w:r>
      <w:r w:rsidR="00090A59">
        <w:t>Trying to get it to work:</w:t>
      </w:r>
    </w:p>
    <w:p w14:paraId="399F5CDD" w14:textId="7D0C5A60" w:rsidR="00090A59" w:rsidRDefault="00090A59" w:rsidP="00090A59">
      <w:pPr>
        <w:pStyle w:val="Unix"/>
      </w:pPr>
      <w:r w:rsidRPr="00090A59">
        <w:t xml:space="preserve">blishten:~/workspace/test (gh-pages) $ git clone </w:t>
      </w:r>
      <w:hyperlink r:id="rId1433" w:history="1">
        <w:r w:rsidRPr="00B109F0">
          <w:rPr>
            <w:rStyle w:val="Hyperlink"/>
          </w:rPr>
          <w:t>https://github.com/smeijer/leaflet-geosearch.git</w:t>
        </w:r>
      </w:hyperlink>
    </w:p>
    <w:p w14:paraId="45325E79" w14:textId="4091D7F0" w:rsidR="00090A59" w:rsidRDefault="00090A59" w:rsidP="00090A59">
      <w:pPr>
        <w:pStyle w:val="Unix"/>
      </w:pPr>
      <w:r w:rsidRPr="00090A59">
        <w:t>blishten:~/workspace/test (gh-pages) $ npm install --save-dev webpack</w:t>
      </w:r>
    </w:p>
    <w:p w14:paraId="3615EA01" w14:textId="342C2FED" w:rsidR="00090A59" w:rsidRDefault="00090A59" w:rsidP="00090A59">
      <w:pPr>
        <w:pStyle w:val="Unix"/>
      </w:pPr>
      <w:r w:rsidRPr="00090A59">
        <w:t>blishten:~/workspace/test (gh-pages) $ ./node_modules/.bin/webpack --config leaflet-geosearch/webpack.config.js</w:t>
      </w:r>
    </w:p>
    <w:p w14:paraId="1E3761F4" w14:textId="6B08BD1B" w:rsidR="00391816" w:rsidRDefault="00391816" w:rsidP="008B6883">
      <w:pPr>
        <w:pStyle w:val="BodyText2"/>
      </w:pPr>
      <w:r>
        <w:t>Had a few of these:</w:t>
      </w:r>
    </w:p>
    <w:p w14:paraId="3CD759E5" w14:textId="77777777" w:rsidR="00391816" w:rsidRDefault="00391816" w:rsidP="00391816">
      <w:pPr>
        <w:pStyle w:val="Code"/>
      </w:pPr>
      <w:r>
        <w:t>ERROR in ./leaflet-geosearch/src/leafletControl.js</w:t>
      </w:r>
    </w:p>
    <w:p w14:paraId="2CA08BCC" w14:textId="77777777" w:rsidR="00391816" w:rsidRDefault="00391816" w:rsidP="00391816">
      <w:pPr>
        <w:pStyle w:val="Code"/>
      </w:pPr>
      <w:r>
        <w:t>Module parse failed: /home/ubuntu/workspace/test/leaflet-geosearch/src/leafletControl.js Unexpected token (55:6)</w:t>
      </w:r>
    </w:p>
    <w:p w14:paraId="261FD047" w14:textId="77777777" w:rsidR="00391816" w:rsidRDefault="00391816" w:rsidP="00391816">
      <w:pPr>
        <w:pStyle w:val="Code"/>
      </w:pPr>
      <w:r>
        <w:t>You may need an appropriate loader to handle this file type.</w:t>
      </w:r>
    </w:p>
    <w:p w14:paraId="2D85EBFE" w14:textId="77777777" w:rsidR="00391816" w:rsidRDefault="00391816" w:rsidP="00391816">
      <w:pPr>
        <w:pStyle w:val="Code"/>
      </w:pPr>
      <w:r>
        <w:t xml:space="preserve">| </w:t>
      </w:r>
    </w:p>
    <w:p w14:paraId="05BB2B98" w14:textId="77777777" w:rsidR="00391816" w:rsidRDefault="00391816" w:rsidP="00391816">
      <w:pPr>
        <w:pStyle w:val="Code"/>
      </w:pPr>
      <w:r>
        <w:t>|     this.options = {</w:t>
      </w:r>
    </w:p>
    <w:p w14:paraId="78842229" w14:textId="77777777" w:rsidR="00391816" w:rsidRDefault="00391816" w:rsidP="00391816">
      <w:pPr>
        <w:pStyle w:val="Code"/>
      </w:pPr>
      <w:r>
        <w:t>|       ...defaultOptions(),</w:t>
      </w:r>
    </w:p>
    <w:p w14:paraId="001F64BA" w14:textId="77777777" w:rsidR="00391816" w:rsidRDefault="00391816" w:rsidP="00391816">
      <w:pPr>
        <w:pStyle w:val="Code"/>
      </w:pPr>
      <w:r>
        <w:t>|       ...options,</w:t>
      </w:r>
    </w:p>
    <w:p w14:paraId="4F67E15A" w14:textId="77777777" w:rsidR="00391816" w:rsidRDefault="00391816" w:rsidP="00391816">
      <w:pPr>
        <w:pStyle w:val="Code"/>
      </w:pPr>
      <w:r>
        <w:t>|     };</w:t>
      </w:r>
    </w:p>
    <w:p w14:paraId="494BB130" w14:textId="0D370B6A" w:rsidR="00391816" w:rsidRDefault="00391816" w:rsidP="00391816">
      <w:pPr>
        <w:pStyle w:val="Code"/>
      </w:pPr>
      <w:r>
        <w:t xml:space="preserve"> @ ./leaflet-geosearch/src/index.js 1:0-63</w:t>
      </w:r>
    </w:p>
    <w:p w14:paraId="13BD985C" w14:textId="5908CA53" w:rsidR="00836091" w:rsidRDefault="002A0C4B" w:rsidP="008B6883">
      <w:pPr>
        <w:pStyle w:val="BodyText2"/>
      </w:pPr>
      <w:r>
        <w:t>Giving up 11/8/17.</w:t>
      </w:r>
      <w:r w:rsidR="00A50191">
        <w:t xml:space="preserve"> There is a Travis job here </w:t>
      </w:r>
      <w:hyperlink r:id="rId1434" w:history="1">
        <w:r w:rsidR="00A50191" w:rsidRPr="00B109F0">
          <w:rPr>
            <w:rStyle w:val="Hyperlink"/>
          </w:rPr>
          <w:t>https://travis-ci.org/smeijer/leaflet-geosearch/jobs/260632062</w:t>
        </w:r>
      </w:hyperlink>
      <w:r w:rsidR="00A50191">
        <w:t xml:space="preserve">. </w:t>
      </w:r>
    </w:p>
    <w:p w14:paraId="28C73299" w14:textId="5F62480B" w:rsidR="007B3C74" w:rsidRDefault="007B3C74" w:rsidP="007B3C74">
      <w:pPr>
        <w:pStyle w:val="Heading5"/>
      </w:pPr>
      <w:r>
        <w:t>Import</w:t>
      </w:r>
    </w:p>
    <w:p w14:paraId="5872BB04" w14:textId="62F6BCF9" w:rsidR="007B3C74" w:rsidRPr="007B3C74" w:rsidRDefault="007B3C74" w:rsidP="007B3C74">
      <w:pPr>
        <w:pStyle w:val="BodyText2"/>
      </w:pPr>
      <w:r w:rsidRPr="007B3C74">
        <w:t xml:space="preserve">Scoped packages in npm are preceded by an '@' symbol: </w:t>
      </w:r>
      <w:hyperlink r:id="rId1435" w:history="1">
        <w:r w:rsidRPr="006E7F00">
          <w:rPr>
            <w:rStyle w:val="Hyperlink"/>
          </w:rPr>
          <w:t>https://docs.npmjs.com/misc/scope</w:t>
        </w:r>
      </w:hyperlink>
      <w:r>
        <w:t xml:space="preserve"> </w:t>
      </w:r>
    </w:p>
    <w:p w14:paraId="13C57690" w14:textId="168D4921" w:rsidR="00E5692C" w:rsidRDefault="00E5692C" w:rsidP="00E5692C">
      <w:pPr>
        <w:pStyle w:val="Heading5"/>
      </w:pPr>
      <w:bookmarkStart w:id="243" w:name="_Packages"/>
      <w:bookmarkEnd w:id="243"/>
      <w:r>
        <w:t>Packages</w:t>
      </w:r>
    </w:p>
    <w:p w14:paraId="5C1B2020" w14:textId="52DF3584" w:rsidR="00E5692C" w:rsidRDefault="00E5692C" w:rsidP="00E5692C">
      <w:pPr>
        <w:pStyle w:val="Heading6"/>
      </w:pPr>
      <w:r>
        <w:t>diffract</w:t>
      </w:r>
    </w:p>
    <w:p w14:paraId="4FBD9CE7" w14:textId="77777777" w:rsidR="009F1DF2" w:rsidRDefault="009F1DF2" w:rsidP="009F1DF2">
      <w:pPr>
        <w:pStyle w:val="BodyText2"/>
      </w:pPr>
      <w:r w:rsidRPr="00425B6A">
        <w:t>A set of d3 based visualization components built for React</w:t>
      </w:r>
    </w:p>
    <w:p w14:paraId="383918F8" w14:textId="77777777" w:rsidR="009F1DF2" w:rsidRPr="00425B6A" w:rsidRDefault="009F1DF2" w:rsidP="009F1DF2">
      <w:pPr>
        <w:pStyle w:val="Unix"/>
        <w:rPr>
          <w:rStyle w:val="apple-converted-space"/>
        </w:rPr>
      </w:pPr>
      <w:r w:rsidRPr="00425B6A">
        <w:t>biopama@Ubuntu-1710-artful-64-minimal:~/public_html/beta/wireframes/acp$ npm install diffract --save</w:t>
      </w:r>
    </w:p>
    <w:p w14:paraId="08A4F10E" w14:textId="11A898BF" w:rsidR="00E5692C" w:rsidRDefault="00E5692C" w:rsidP="00E5692C">
      <w:pPr>
        <w:pStyle w:val="Heading7"/>
      </w:pPr>
      <w:r>
        <w:t>Issues</w:t>
      </w:r>
    </w:p>
    <w:p w14:paraId="0250AEF0" w14:textId="5946BEF0" w:rsidR="00E5692C" w:rsidRDefault="00E5692C" w:rsidP="00E5692C">
      <w:pPr>
        <w:pStyle w:val="Heading8"/>
      </w:pPr>
      <w:r>
        <w:t>Errors</w:t>
      </w:r>
    </w:p>
    <w:p w14:paraId="3237C573" w14:textId="27602D4D" w:rsidR="00E5692C" w:rsidRDefault="009F1DF2" w:rsidP="009F1DF2">
      <w:pPr>
        <w:pStyle w:val="ReactError"/>
      </w:pPr>
      <w:r w:rsidRPr="009F1DF2">
        <w:t>TypeError: Cannot read property 'number' of undefined</w:t>
      </w:r>
    </w:p>
    <w:p w14:paraId="2FB6A24A" w14:textId="6DF7107F" w:rsidR="00F61B86" w:rsidRPr="009F1DF2" w:rsidRDefault="00F61B86" w:rsidP="00F61B86">
      <w:pPr>
        <w:pStyle w:val="BodyText2"/>
      </w:pPr>
      <w:r>
        <w:lastRenderedPageBreak/>
        <w:t xml:space="preserve">This is because </w:t>
      </w:r>
      <w:r w:rsidRPr="00F61B86">
        <w:t>React.PropTypes has moved into a different package since React v15.5.</w:t>
      </w:r>
      <w:r>
        <w:t xml:space="preserve"> See </w:t>
      </w:r>
      <w:hyperlink r:id="rId1436" w:history="1">
        <w:r w:rsidRPr="00F61B86">
          <w:rPr>
            <w:rStyle w:val="Hyperlink"/>
          </w:rPr>
          <w:t>here</w:t>
        </w:r>
      </w:hyperlink>
      <w:r>
        <w:t xml:space="preserve">. But I cant migrate the diffract components to use the new package </w:t>
      </w:r>
      <w:r>
        <w:sym w:font="Wingdings" w:char="F04C"/>
      </w:r>
    </w:p>
    <w:p w14:paraId="49D2A524" w14:textId="3095E0B8" w:rsidR="00D079DB" w:rsidRDefault="00D079DB" w:rsidP="00D079DB">
      <w:pPr>
        <w:pStyle w:val="Heading6"/>
      </w:pPr>
      <w:bookmarkStart w:id="244" w:name="_mapbox-gl"/>
      <w:bookmarkEnd w:id="244"/>
      <w:r>
        <w:t>jsonp</w:t>
      </w:r>
    </w:p>
    <w:p w14:paraId="00DAC75E" w14:textId="28E0A928" w:rsidR="00D079DB" w:rsidRPr="00D079DB" w:rsidRDefault="00D079DB" w:rsidP="00D079DB">
      <w:pPr>
        <w:pStyle w:val="Unix"/>
      </w:pPr>
      <w:r w:rsidRPr="00D079DB">
        <w:t>biopama@Ubuntu-1710-artful-64-minimal:~/public_html/beta/wireframes/regional$ npm install jsonp</w:t>
      </w:r>
    </w:p>
    <w:p w14:paraId="76A6B0A0" w14:textId="63668783" w:rsidR="00E5692C" w:rsidRDefault="00E5692C" w:rsidP="00E5692C">
      <w:pPr>
        <w:pStyle w:val="Heading6"/>
      </w:pPr>
      <w:r>
        <w:t>mapbox-gl</w:t>
      </w:r>
    </w:p>
    <w:p w14:paraId="732316C2" w14:textId="77777777" w:rsidR="003C43DD" w:rsidRDefault="003C43DD" w:rsidP="003C43DD">
      <w:pPr>
        <w:pStyle w:val="Unix"/>
      </w:pPr>
      <w:r w:rsidRPr="00265EA3">
        <w:t>biopama@Ubuntu-1710-artful-64-minima</w:t>
      </w:r>
      <w:r>
        <w:t>l:~/public_html/beta/wireframes/</w:t>
      </w:r>
      <w:r w:rsidRPr="00E53436">
        <w:t>regional</w:t>
      </w:r>
      <w:r>
        <w:t xml:space="preserve">$ npm install </w:t>
      </w:r>
      <w:r w:rsidRPr="00265EA3">
        <w:t>mapbox-gl</w:t>
      </w:r>
      <w:r>
        <w:tab/>
      </w:r>
      <w:r>
        <w:tab/>
        <w:t>//install mapbox-gl locally</w:t>
      </w:r>
    </w:p>
    <w:p w14:paraId="5AA6EBF6" w14:textId="34A30AC5" w:rsidR="00E5692C" w:rsidRDefault="00E5692C" w:rsidP="00E5692C">
      <w:pPr>
        <w:pStyle w:val="Heading6"/>
      </w:pPr>
      <w:r>
        <w:t>material-ui</w:t>
      </w:r>
    </w:p>
    <w:p w14:paraId="6DE10141" w14:textId="4716A5E4" w:rsidR="003C43DD" w:rsidRPr="003C43DD" w:rsidRDefault="003C43DD" w:rsidP="003C43DD">
      <w:pPr>
        <w:pStyle w:val="Unix"/>
      </w:pPr>
      <w:r w:rsidRPr="00F66ECA">
        <w:t>biopama@Ubuntu-1710-artful-64-minimal:~/public_html/beta/wireframes</w:t>
      </w:r>
      <w:r>
        <w:t>/</w:t>
      </w:r>
      <w:r w:rsidRPr="00E53436">
        <w:t>regional</w:t>
      </w:r>
      <w:r w:rsidRPr="00F66ECA">
        <w:t>$ npm install material-ui</w:t>
      </w:r>
      <w:r>
        <w:tab/>
      </w:r>
      <w:r>
        <w:tab/>
        <w:t>//install material-ui locally</w:t>
      </w:r>
    </w:p>
    <w:p w14:paraId="4199152D" w14:textId="188DBC73" w:rsidR="004724F6" w:rsidRDefault="004724F6" w:rsidP="004724F6">
      <w:pPr>
        <w:pStyle w:val="Heading6"/>
      </w:pPr>
      <w:r>
        <w:t>prop-types</w:t>
      </w:r>
    </w:p>
    <w:p w14:paraId="371DE57F" w14:textId="77777777" w:rsidR="004724F6" w:rsidRDefault="004724F6" w:rsidP="004724F6">
      <w:pPr>
        <w:pStyle w:val="Unix"/>
      </w:pPr>
      <w:r w:rsidRPr="004724F6">
        <w:t>biopama@Ubuntu-1710-artful-64-minimal:~/public_html/beta/wireframes/acp$ npm install --save prop-types</w:t>
      </w:r>
    </w:p>
    <w:p w14:paraId="6F69A85E" w14:textId="37F46D9D" w:rsidR="00E5692C" w:rsidRDefault="00E5692C" w:rsidP="00E5692C">
      <w:pPr>
        <w:pStyle w:val="Heading6"/>
      </w:pPr>
      <w:r>
        <w:t>typeface-roboto</w:t>
      </w:r>
    </w:p>
    <w:p w14:paraId="738B87B7" w14:textId="77777777" w:rsidR="009F1DF2" w:rsidRDefault="009F1DF2" w:rsidP="009F1DF2">
      <w:pPr>
        <w:pStyle w:val="Unix"/>
      </w:pPr>
      <w:r w:rsidRPr="00265EA3">
        <w:t>biopama@Ubuntu-1710-artful-64-minima</w:t>
      </w:r>
      <w:r>
        <w:t>l:~/public_html/beta/wireframes/</w:t>
      </w:r>
      <w:r w:rsidRPr="00E53436">
        <w:t>regional</w:t>
      </w:r>
      <w:r>
        <w:t xml:space="preserve">$ </w:t>
      </w:r>
      <w:r w:rsidRPr="00367CE7">
        <w:t xml:space="preserve">npm install typeface-roboto </w:t>
      </w:r>
      <w:r>
        <w:tab/>
        <w:t>//install roboto font locally</w:t>
      </w:r>
    </w:p>
    <w:p w14:paraId="00BCD0D6" w14:textId="47AEA0B7" w:rsidR="00E5692C" w:rsidRDefault="00E5692C" w:rsidP="00E5692C">
      <w:pPr>
        <w:pStyle w:val="Heading6"/>
      </w:pPr>
      <w:r>
        <w:t>react-sparklines</w:t>
      </w:r>
    </w:p>
    <w:p w14:paraId="56ABB7F9" w14:textId="77777777" w:rsidR="009F1DF2" w:rsidRDefault="009F1DF2" w:rsidP="009F1DF2">
      <w:pPr>
        <w:pStyle w:val="Unix"/>
      </w:pPr>
      <w:r w:rsidRPr="00464659">
        <w:t>biopama@Ubuntu-1710-artful-64-minimal:~/public_html/beta/wireframes/acp$ npm install react-sparklines</w:t>
      </w:r>
      <w:r>
        <w:t xml:space="preserve"> --save</w:t>
      </w:r>
    </w:p>
    <w:p w14:paraId="51C3BBDE" w14:textId="77777777" w:rsidR="00D41639" w:rsidRDefault="00D41639" w:rsidP="00D41639">
      <w:pPr>
        <w:pStyle w:val="Heading6"/>
      </w:pPr>
      <w:r>
        <w:t>recharts</w:t>
      </w:r>
    </w:p>
    <w:p w14:paraId="04D2C610" w14:textId="09E6920B" w:rsidR="00195C73" w:rsidRDefault="00195C73" w:rsidP="00195C73">
      <w:pPr>
        <w:pStyle w:val="Unix"/>
      </w:pPr>
      <w:r w:rsidRPr="00195C73">
        <w:t>biopama@Ubuntu-1710-artful-64-minimal:~/public_html/beta/wireframes/acp$ npm install recharts</w:t>
      </w:r>
    </w:p>
    <w:p w14:paraId="0F8746E3" w14:textId="240F94F8" w:rsidR="00D5677B" w:rsidRDefault="00D5677B" w:rsidP="00D5677B">
      <w:pPr>
        <w:pStyle w:val="Heading6"/>
      </w:pPr>
      <w:r>
        <w:t>victory-pie</w:t>
      </w:r>
    </w:p>
    <w:p w14:paraId="1E37AC7A" w14:textId="44F7F4F0" w:rsidR="00D5677B" w:rsidRPr="00D5677B" w:rsidRDefault="00D5677B" w:rsidP="00D5677B">
      <w:pPr>
        <w:pStyle w:val="BodyText2"/>
      </w:pPr>
      <w:r>
        <w:t>Couldn't get it installed!</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45" w:name="_On_Windows_10"/>
      <w:bookmarkEnd w:id="245"/>
      <w:r>
        <w:t>On Windows 10</w:t>
      </w:r>
    </w:p>
    <w:p w14:paraId="4D642A37" w14:textId="76796CB3" w:rsidR="00FB26B0" w:rsidRDefault="00FB26B0" w:rsidP="008B6883">
      <w:pPr>
        <w:pStyle w:val="BodyText2"/>
      </w:pPr>
      <w:r>
        <w:t>Downloaded the following exe and installed on the work Windows P</w:t>
      </w:r>
      <w:r w:rsidR="007C7BE7">
        <w:t xml:space="preserve">C with no rights issues </w:t>
      </w:r>
      <w:hyperlink r:id="rId1437"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8B6883">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lastRenderedPageBreak/>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lastRenderedPageBreak/>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46" w:name="_Ubuntu_14.04_4"/>
      <w:bookmarkEnd w:id="246"/>
      <w:r>
        <w:t>Ubuntu 14.04</w:t>
      </w:r>
    </w:p>
    <w:p w14:paraId="1303B568" w14:textId="18400505" w:rsidR="00304A12" w:rsidRPr="00304A12" w:rsidRDefault="00304A12" w:rsidP="008B6883">
      <w:pPr>
        <w:pStyle w:val="BodyText2"/>
      </w:pPr>
      <w:r>
        <w:t xml:space="preserve">Following instructions </w:t>
      </w:r>
      <w:hyperlink r:id="rId1438"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8B6883">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8B6883">
      <w:pPr>
        <w:pStyle w:val="BodyText2"/>
      </w:pPr>
      <w:r>
        <w:lastRenderedPageBreak/>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8B6883">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8B6883">
      <w:pPr>
        <w:pStyle w:val="BodyText2"/>
      </w:pPr>
      <w:r>
        <w:t>This lets you get beyond the import ee statement, but then you get an error when you try to authenticate:</w:t>
      </w:r>
    </w:p>
    <w:p w14:paraId="19E68B36" w14:textId="77777777" w:rsidR="00583D55" w:rsidRDefault="00583D55" w:rsidP="008B6883">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8B6883">
      <w:pPr>
        <w:pStyle w:val="BodyText2"/>
      </w:pPr>
      <w:r>
        <w:t xml:space="preserve">Be carefull as these are persisted as soon as you add them unless you click Kernel Restart. </w:t>
      </w:r>
    </w:p>
    <w:p w14:paraId="204B9134" w14:textId="77777777" w:rsidR="00583D55" w:rsidRDefault="00583D55" w:rsidP="008B6883">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8B6883">
      <w:pPr>
        <w:pStyle w:val="BodyText2"/>
      </w:pPr>
      <w:r>
        <w:t xml:space="preserve">The gflags egg file hadn’t been unzipped! But having problems adding it (as have </w:t>
      </w:r>
      <w:hyperlink r:id="rId1439"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8B6883">
      <w:pPr>
        <w:pStyle w:val="BodyText2"/>
      </w:pPr>
      <w:r>
        <w:t xml:space="preserve">Following the instructions </w:t>
      </w:r>
      <w:hyperlink r:id="rId1440"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8B6883">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8B6883">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8B6883">
      <w:pPr>
        <w:pStyle w:val="BodyText2"/>
      </w:pPr>
      <w:r>
        <w:t>Four most useful commands:</w:t>
      </w:r>
    </w:p>
    <w:p w14:paraId="49A9D2DC" w14:textId="77777777" w:rsidR="00583D55" w:rsidRDefault="00583D55" w:rsidP="008B6883">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8B6883">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lastRenderedPageBreak/>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8B6883">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8B6883">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8B6883">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8B6883">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8B6883">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8B6883">
      <w:pPr>
        <w:pStyle w:val="BodyText2"/>
      </w:pPr>
      <w:r>
        <w:t xml:space="preserve">You can connect it to a running Python Kernel - see here: </w:t>
      </w:r>
      <w:hyperlink r:id="rId1441"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8B6883">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8B6883">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8B6883">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lastRenderedPageBreak/>
        <w:t>Using</w:t>
      </w:r>
    </w:p>
    <w:p w14:paraId="5AADAEB2" w14:textId="79D3C8F8" w:rsidR="00F57C88" w:rsidRDefault="00F57C88" w:rsidP="00302003">
      <w:pPr>
        <w:pStyle w:val="Heading7"/>
      </w:pPr>
      <w:r>
        <w:t>Magics</w:t>
      </w:r>
    </w:p>
    <w:p w14:paraId="4CD1C050" w14:textId="652C85D2" w:rsidR="00F57C88" w:rsidRPr="00F57C88" w:rsidRDefault="00F57C88" w:rsidP="008B6883">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8B6883">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442" w:anchor="windows'" w:history="1">
        <w:r w:rsidRPr="0077669C">
          <w:rPr>
            <w:rStyle w:val="Hyperlink"/>
          </w:rPr>
          <w:t>http://pypi.python.org/pypi/setuptools#windows'</w:t>
        </w:r>
      </w:hyperlink>
    </w:p>
    <w:p w14:paraId="55229B30" w14:textId="77777777" w:rsidR="009D2154" w:rsidRDefault="009D2154" w:rsidP="008B6883">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8B6883">
      <w:pPr>
        <w:pStyle w:val="BodyText2"/>
      </w:pPr>
      <w:r>
        <w:t>and while it was running I updated the feedback in the 'Species To Raster' tool and then in the next iteration the feedback was shown!! Brilliant.</w:t>
      </w:r>
    </w:p>
    <w:p w14:paraId="6FF9A2DD" w14:textId="77777777" w:rsidR="009D2154" w:rsidRDefault="009D2154" w:rsidP="008B6883">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8B6883">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8B6883">
      <w:pPr>
        <w:pStyle w:val="BodyText2"/>
      </w:pPr>
      <w:r>
        <w:t>In Aptana click Window | Preferences | PyDev | Interpreter – Python and click on New..</w:t>
      </w:r>
    </w:p>
    <w:p w14:paraId="05827536" w14:textId="77777777" w:rsidR="009D2154" w:rsidRPr="00931C43" w:rsidRDefault="009D2154" w:rsidP="008B6883">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8B6883">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lastRenderedPageBreak/>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8B6883">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8B6883">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8B6883">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4EC9AA6C" w14:textId="391025FF" w:rsidR="00E6217F" w:rsidRPr="00E6217F" w:rsidRDefault="00E6217F" w:rsidP="00E6217F">
      <w:pPr>
        <w:pStyle w:val="Heading4"/>
      </w:pPr>
      <w:r>
        <w:t>Packages</w:t>
      </w:r>
    </w:p>
    <w:p w14:paraId="7C9C7CBE" w14:textId="77777777" w:rsidR="00D5148F" w:rsidRDefault="00D5148F" w:rsidP="000E5536">
      <w:pPr>
        <w:pStyle w:val="Heading5"/>
      </w:pPr>
      <w:r>
        <w:t>CairoSVG</w:t>
      </w:r>
    </w:p>
    <w:p w14:paraId="1A6A72B9" w14:textId="77777777" w:rsidR="00D5148F" w:rsidRDefault="00D5148F" w:rsidP="008B6883">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47" w:name="_Ref416881125"/>
      <w:r>
        <w:t>Fiona</w:t>
      </w:r>
    </w:p>
    <w:p w14:paraId="047D314A" w14:textId="424C3037" w:rsidR="0076379C" w:rsidRDefault="0076379C" w:rsidP="0076379C">
      <w:pPr>
        <w:pStyle w:val="Heading6"/>
      </w:pPr>
      <w:r>
        <w:t>Installation</w:t>
      </w:r>
    </w:p>
    <w:p w14:paraId="131764FD" w14:textId="5F240914" w:rsidR="00C839B4" w:rsidRDefault="00C839B4" w:rsidP="008B6883">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8B6883">
      <w:pPr>
        <w:pStyle w:val="BodyText2"/>
      </w:pPr>
      <w:r>
        <w:lastRenderedPageBreak/>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8B6883">
      <w:pPr>
        <w:pStyle w:val="BodyText2"/>
      </w:pPr>
      <w:r>
        <w:t xml:space="preserve">User manual here </w:t>
      </w:r>
      <w:hyperlink r:id="rId1443"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247"/>
    </w:p>
    <w:p w14:paraId="6E731132" w14:textId="77777777" w:rsidR="00D5148F" w:rsidRDefault="00D5148F" w:rsidP="008B550B">
      <w:pPr>
        <w:pStyle w:val="Unix"/>
      </w:pPr>
      <w:r>
        <w:t xml:space="preserve">wget </w:t>
      </w:r>
      <w:hyperlink r:id="rId1444"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48" w:name="_Ref416955918"/>
      <w:r>
        <w:t>GDAL Bindings</w:t>
      </w:r>
    </w:p>
    <w:p w14:paraId="4B886D5F" w14:textId="77777777" w:rsidR="00221477" w:rsidRDefault="00221477" w:rsidP="008B6883">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237F98" w:rsidP="008B6883">
      <w:pPr>
        <w:pStyle w:val="BodyText2"/>
      </w:pPr>
      <w:hyperlink r:id="rId1445"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49" w:name="_display"/>
      <w:bookmarkEnd w:id="249"/>
      <w:r>
        <w:t>display</w:t>
      </w:r>
    </w:p>
    <w:p w14:paraId="6CD176F1" w14:textId="441DA0A3" w:rsidR="00B51437" w:rsidRDefault="00B51437" w:rsidP="008B6883">
      <w:pPr>
        <w:pStyle w:val="BodyText2"/>
      </w:pPr>
      <w:r>
        <w:t xml:space="preserve">For rendering and showing various media. </w:t>
      </w:r>
    </w:p>
    <w:p w14:paraId="3FA86901" w14:textId="7350E1B3" w:rsidR="00B51437" w:rsidRPr="00B51437" w:rsidRDefault="00B51437" w:rsidP="008B6883">
      <w:pPr>
        <w:pStyle w:val="BodyText2"/>
      </w:pPr>
      <w:r>
        <w:t xml:space="preserve">If you want to display images in loops in IPython notebooks then you need to use the IPython.display.display function as noted </w:t>
      </w:r>
      <w:hyperlink r:id="rId1446" w:history="1">
        <w:r w:rsidRPr="00B51437">
          <w:rPr>
            <w:rStyle w:val="Hyperlink"/>
          </w:rPr>
          <w:t>here</w:t>
        </w:r>
      </w:hyperlink>
      <w:r>
        <w:t>.</w:t>
      </w:r>
    </w:p>
    <w:p w14:paraId="3B85A4BA" w14:textId="77777777" w:rsidR="00D5148F" w:rsidRDefault="00D5148F" w:rsidP="000E5536">
      <w:pPr>
        <w:pStyle w:val="Heading5"/>
      </w:pPr>
      <w:r>
        <w:t>lxml</w:t>
      </w:r>
      <w:bookmarkEnd w:id="248"/>
    </w:p>
    <w:p w14:paraId="110D3A88" w14:textId="77777777" w:rsidR="00D5148F" w:rsidRDefault="00D5148F" w:rsidP="008B6883">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447"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8B6883">
      <w:pPr>
        <w:pStyle w:val="BodyText2"/>
      </w:pPr>
      <w:r w:rsidRPr="00930A2D">
        <w:t>error: command 'x86_64-linux-gnu-gcc' failed with exit status 1</w:t>
      </w:r>
    </w:p>
    <w:p w14:paraId="05CAB648" w14:textId="77777777" w:rsidR="00D5148F" w:rsidRPr="005C3442" w:rsidRDefault="00D5148F" w:rsidP="008B6883">
      <w:pPr>
        <w:pStyle w:val="BodyText2"/>
      </w:pPr>
      <w:r>
        <w:t xml:space="preserve">Tried installing libxml2 and libxslt but same error. Tried adding swap memory (following </w:t>
      </w:r>
      <w:hyperlink r:id="rId1448" w:history="1">
        <w:r w:rsidRPr="00F526CC">
          <w:rPr>
            <w:rStyle w:val="Hyperlink"/>
          </w:rPr>
          <w:t>this</w:t>
        </w:r>
      </w:hyperlink>
      <w:r>
        <w:t xml:space="preserve"> link). Same error. Installed lib32x1 and installed fine.</w:t>
      </w:r>
    </w:p>
    <w:p w14:paraId="47295324" w14:textId="468E7672" w:rsidR="00E669E5" w:rsidRDefault="00E669E5" w:rsidP="00AB7559">
      <w:pPr>
        <w:pStyle w:val="Heading5"/>
      </w:pPr>
      <w:bookmarkStart w:id="250" w:name="_mapboxgl"/>
      <w:bookmarkEnd w:id="250"/>
      <w:r>
        <w:t>mapboxgl</w:t>
      </w:r>
    </w:p>
    <w:p w14:paraId="6262D472" w14:textId="07E2CF9E" w:rsidR="00A762F3" w:rsidRDefault="00A762F3" w:rsidP="00A762F3">
      <w:pPr>
        <w:pStyle w:val="BodyText2"/>
      </w:pPr>
      <w:r>
        <w:t xml:space="preserve">This is a client library for use in Jupyter - repo </w:t>
      </w:r>
      <w:hyperlink r:id="rId1449" w:history="1">
        <w:r w:rsidRPr="00A762F3">
          <w:rPr>
            <w:rStyle w:val="Hyperlink"/>
          </w:rPr>
          <w:t>here</w:t>
        </w:r>
      </w:hyperlink>
      <w:r>
        <w:t>.</w:t>
      </w:r>
      <w:r w:rsidR="006C7FE1">
        <w:t xml:space="preserve"> Installing on the c9 vector-tiles workspace on 26/2/18.</w:t>
      </w:r>
    </w:p>
    <w:p w14:paraId="60ED10C5" w14:textId="50A7084D" w:rsidR="00A762F3" w:rsidRPr="00A762F3" w:rsidRDefault="00A762F3" w:rsidP="00A762F3">
      <w:pPr>
        <w:pStyle w:val="Unix"/>
      </w:pPr>
      <w:r w:rsidRPr="00A762F3">
        <w:t>blishten:~/workspace (master) $ pip install mapboxgl</w:t>
      </w:r>
    </w:p>
    <w:p w14:paraId="44D9F92A" w14:textId="5B7C35D0" w:rsidR="00AB7559" w:rsidRDefault="00AB7559" w:rsidP="00AB7559">
      <w:pPr>
        <w:pStyle w:val="Heading5"/>
      </w:pPr>
      <w:r>
        <w:t>MapBox</w:t>
      </w:r>
      <w:r w:rsidR="00E669E5">
        <w:t xml:space="preserve"> SDK</w:t>
      </w:r>
    </w:p>
    <w:p w14:paraId="10F28686" w14:textId="559E7452" w:rsidR="00AB7559" w:rsidRDefault="00AB7559" w:rsidP="008B6883">
      <w:pPr>
        <w:pStyle w:val="BodyText2"/>
      </w:pPr>
      <w:r>
        <w:t xml:space="preserve">The MapBox Python SDK is a wrapper around the MapBox tools and services. Its homepage is </w:t>
      </w:r>
      <w:hyperlink r:id="rId1450" w:history="1">
        <w:r w:rsidRPr="00AB7559">
          <w:rPr>
            <w:rStyle w:val="Hyperlink"/>
          </w:rPr>
          <w:t>here</w:t>
        </w:r>
      </w:hyperlink>
      <w:r>
        <w:t>.</w:t>
      </w:r>
      <w:r w:rsidR="00D6292C">
        <w:t xml:space="preserve"> I have the following use cases:</w:t>
      </w:r>
    </w:p>
    <w:p w14:paraId="3AE1605B" w14:textId="7D344D34" w:rsidR="00D6292C" w:rsidRPr="00AB7559" w:rsidRDefault="00D6292C" w:rsidP="00D6292C">
      <w:pPr>
        <w:pStyle w:val="ListBullet"/>
      </w:pPr>
      <w:r>
        <w:t>Use the Upload API to automatically upload shapefiles to my MapBox account</w:t>
      </w:r>
    </w:p>
    <w:p w14:paraId="704A001D" w14:textId="6CAC3FFF" w:rsidR="00F449FE" w:rsidRDefault="00F449FE" w:rsidP="00F449FE">
      <w:pPr>
        <w:pStyle w:val="Heading6"/>
      </w:pPr>
      <w:bookmarkStart w:id="251" w:name="_Installation_1"/>
      <w:bookmarkEnd w:id="251"/>
      <w:r>
        <w:lastRenderedPageBreak/>
        <w:t>Installation</w:t>
      </w:r>
    </w:p>
    <w:p w14:paraId="60D7C1D1" w14:textId="66A12C87" w:rsidR="00F449FE" w:rsidRDefault="00561918" w:rsidP="008B6883">
      <w:pPr>
        <w:pStyle w:val="BodyText2"/>
      </w:pPr>
      <w:r>
        <w:t xml:space="preserve">I want to be able to use the SDK from Python that has been installed using Conda in ArcGIS Pro (see </w:t>
      </w:r>
      <w:hyperlink r:id="rId1451" w:history="1">
        <w:r w:rsidRPr="00561918">
          <w:rPr>
            <w:rStyle w:val="Hyperlink"/>
          </w:rPr>
          <w:t>here</w:t>
        </w:r>
      </w:hyperlink>
      <w:r>
        <w:t>).</w:t>
      </w:r>
      <w:r w:rsidR="00B33958">
        <w:t xml:space="preserve"> First installing it in Windows:</w:t>
      </w:r>
    </w:p>
    <w:p w14:paraId="50361B85" w14:textId="19704402" w:rsidR="00B33958" w:rsidRDefault="00B33958" w:rsidP="00B33958">
      <w:pPr>
        <w:pStyle w:val="Unix"/>
      </w:pPr>
      <w:r w:rsidRPr="00B33958">
        <w:t>C:\Users\cottaan&gt;pip install mapbox</w:t>
      </w:r>
    </w:p>
    <w:p w14:paraId="02EDBC99" w14:textId="13796DE9" w:rsidR="00B33958" w:rsidRPr="00F449FE" w:rsidRDefault="00B33958" w:rsidP="008B6883">
      <w:pPr>
        <w:pStyle w:val="BodyText2"/>
      </w:pPr>
      <w:r>
        <w:t>This installs it into the '</w:t>
      </w:r>
      <w:r w:rsidRPr="00B33958">
        <w:t>E:\dev\Anaconda2\Lib\site-packages</w:t>
      </w:r>
      <w:r>
        <w:t xml:space="preserve">' folder (conda couldn’t find the package). Now it is installed we need to be able to use it in ArcGIS Pro. See </w:t>
      </w:r>
      <w:hyperlink w:anchor="_Adding_Python_Packages" w:history="1">
        <w:r w:rsidR="00482371" w:rsidRPr="00482371">
          <w:rPr>
            <w:rStyle w:val="Hyperlink"/>
          </w:rPr>
          <w:t>Adding Python Packages</w:t>
        </w:r>
      </w:hyperlink>
      <w:r>
        <w:t>.</w:t>
      </w:r>
    </w:p>
    <w:p w14:paraId="7E8DE66B" w14:textId="71A6EDFE" w:rsidR="00F449FE" w:rsidRDefault="00F449FE" w:rsidP="00F449FE">
      <w:pPr>
        <w:pStyle w:val="Heading6"/>
      </w:pPr>
      <w:r>
        <w:t>Using</w:t>
      </w:r>
    </w:p>
    <w:p w14:paraId="43027943" w14:textId="77777777" w:rsidR="00374E7A" w:rsidRDefault="005B67DE" w:rsidP="008B6883">
      <w:pPr>
        <w:pStyle w:val="BodyText2"/>
      </w:pPr>
      <w:r>
        <w:t xml:space="preserve">Example </w:t>
      </w:r>
      <w:hyperlink r:id="rId1452" w:anchor="uploads" w:history="1">
        <w:r w:rsidRPr="005B67DE">
          <w:rPr>
            <w:rStyle w:val="Hyperlink"/>
          </w:rPr>
          <w:t>here</w:t>
        </w:r>
      </w:hyperlink>
      <w:r>
        <w:t xml:space="preserve"> on how to use the Uploads API.</w:t>
      </w:r>
      <w:r w:rsidR="002A029B">
        <w:t xml:space="preserve"> </w:t>
      </w:r>
    </w:p>
    <w:p w14:paraId="2C05128D" w14:textId="0F62718E" w:rsidR="009421FD" w:rsidRDefault="002A029B" w:rsidP="008B6883">
      <w:pPr>
        <w:pStyle w:val="BodyText2"/>
      </w:pPr>
      <w:r>
        <w:t xml:space="preserve">In PyCharm set the Access token in the Run Configuration | </w:t>
      </w:r>
      <w:r w:rsidR="00D62164">
        <w:t>Environment Variables:</w:t>
      </w:r>
    </w:p>
    <w:p w14:paraId="215684FB" w14:textId="7E5E9AD8" w:rsidR="002A029B" w:rsidRDefault="002A029B" w:rsidP="008B6883">
      <w:pPr>
        <w:pStyle w:val="BodyText2"/>
      </w:pPr>
      <w:r w:rsidRPr="002A029B">
        <w:t>MAPBOX_ACCESS_TOKEN</w:t>
      </w:r>
      <w:r w:rsidR="00663A48">
        <w:t xml:space="preserve"> </w:t>
      </w:r>
      <w:r w:rsidR="00663A48" w:rsidRPr="00663A48">
        <w:t>sk.eyJ1IjoiYmxpc2h0ZW4iLCJhIjoiY2piNm1tOGwxMG9lajMzcXBlZDR4aWVjdiJ9.Z1Jq4UAgGpXukvnUReLO1g</w:t>
      </w:r>
    </w:p>
    <w:p w14:paraId="06B8D559" w14:textId="77777777" w:rsidR="004B461D" w:rsidRDefault="004B461D" w:rsidP="000E5536">
      <w:pPr>
        <w:pStyle w:val="Heading5"/>
      </w:pPr>
      <w:r>
        <w:t>Matplotlib</w:t>
      </w:r>
    </w:p>
    <w:p w14:paraId="7BDD7272" w14:textId="77777777" w:rsidR="004B461D" w:rsidRPr="00761258" w:rsidRDefault="004B461D" w:rsidP="008B6883">
      <w:pPr>
        <w:pStyle w:val="BodyText2"/>
      </w:pPr>
      <w:r>
        <w:t xml:space="preserve">Very useful library for plotting and charting. API documentation is </w:t>
      </w:r>
      <w:hyperlink r:id="rId1453"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8B6883">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8B6883">
      <w:pPr>
        <w:pStyle w:val="BodyText2"/>
      </w:pPr>
      <w:r>
        <w:t xml:space="preserve">Issues with installing on the map server machine. Following the instructions </w:t>
      </w:r>
      <w:hyperlink r:id="rId1454" w:anchor="linux-installation" w:history="1">
        <w:r w:rsidRPr="003C68FB">
          <w:rPr>
            <w:rStyle w:val="Hyperlink"/>
          </w:rPr>
          <w:t>here</w:t>
        </w:r>
      </w:hyperlink>
      <w:r>
        <w:t xml:space="preserve">. Too complex – so following the instructions </w:t>
      </w:r>
      <w:hyperlink r:id="rId1455" w:history="1">
        <w:r w:rsidRPr="00953A9F">
          <w:rPr>
            <w:rStyle w:val="Hyperlink"/>
          </w:rPr>
          <w:t>here</w:t>
        </w:r>
      </w:hyperlink>
      <w:r>
        <w:t xml:space="preserve"> instead.</w:t>
      </w:r>
    </w:p>
    <w:p w14:paraId="2C20C54B" w14:textId="77777777" w:rsidR="00D5148F" w:rsidRDefault="00D5148F" w:rsidP="000E5536">
      <w:pPr>
        <w:pStyle w:val="Heading5"/>
      </w:pPr>
      <w:bookmarkStart w:id="252" w:name="_Ref416948190"/>
      <w:bookmarkStart w:id="253" w:name="_Ref416946800"/>
      <w:r>
        <w:t>OrderedDict</w:t>
      </w:r>
      <w:bookmarkEnd w:id="252"/>
    </w:p>
    <w:p w14:paraId="003DA791" w14:textId="77777777" w:rsidR="00D5148F" w:rsidRDefault="00D5148F" w:rsidP="008B550B">
      <w:pPr>
        <w:pStyle w:val="Unix"/>
      </w:pPr>
      <w:r>
        <w:t xml:space="preserve">wget </w:t>
      </w:r>
      <w:hyperlink r:id="rId1456"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28958974" w14:textId="235C6AB5" w:rsidR="006F6E16" w:rsidRDefault="006F6E16" w:rsidP="000E5536">
      <w:pPr>
        <w:pStyle w:val="Heading5"/>
      </w:pPr>
      <w:bookmarkStart w:id="254" w:name="_pandas"/>
      <w:bookmarkEnd w:id="254"/>
      <w:r>
        <w:t>pandas</w:t>
      </w:r>
    </w:p>
    <w:p w14:paraId="5A1D3AE4" w14:textId="13511559" w:rsidR="006C7FE1" w:rsidRDefault="006C7FE1" w:rsidP="006C7FE1">
      <w:pPr>
        <w:pStyle w:val="BodyText2"/>
      </w:pPr>
      <w:r>
        <w:t>Installing on the c9 vector-tiles workspace on 26/2/18.</w:t>
      </w:r>
    </w:p>
    <w:p w14:paraId="2B765AA0" w14:textId="76208F0F" w:rsidR="006F6E16" w:rsidRPr="006F6E16" w:rsidRDefault="006F6E16" w:rsidP="006F6E16">
      <w:pPr>
        <w:pStyle w:val="Unix"/>
      </w:pPr>
      <w:r w:rsidRPr="006F6E16">
        <w:t>blishten:~/workspace (master) $ pip install pandas</w:t>
      </w:r>
    </w:p>
    <w:p w14:paraId="46110CB3" w14:textId="7B167BBA" w:rsidR="00D5148F" w:rsidRDefault="00D5148F" w:rsidP="000E5536">
      <w:pPr>
        <w:pStyle w:val="Heading5"/>
      </w:pPr>
      <w:r>
        <w:t>pdfkit</w:t>
      </w:r>
      <w:bookmarkEnd w:id="253"/>
    </w:p>
    <w:p w14:paraId="17210712" w14:textId="77777777" w:rsidR="00D5148F" w:rsidRDefault="00D5148F" w:rsidP="008B6883">
      <w:pPr>
        <w:pStyle w:val="BodyText2"/>
      </w:pPr>
      <w:r>
        <w:t xml:space="preserve">Installation instructions from here </w:t>
      </w:r>
      <w:hyperlink r:id="rId1457"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6C789D45" w14:textId="1D2A0A27" w:rsidR="00DE561C" w:rsidRDefault="00DE561C" w:rsidP="000E5536">
      <w:pPr>
        <w:pStyle w:val="Heading5"/>
      </w:pPr>
      <w:bookmarkStart w:id="255" w:name="_pysal"/>
      <w:bookmarkEnd w:id="255"/>
      <w:r>
        <w:t>pysal</w:t>
      </w:r>
    </w:p>
    <w:p w14:paraId="6A3A1C9F" w14:textId="7CEE9058" w:rsidR="00B253CA" w:rsidRDefault="00B253CA" w:rsidP="00B253CA">
      <w:pPr>
        <w:pStyle w:val="BodyText2"/>
      </w:pPr>
      <w:r>
        <w:t xml:space="preserve">This is a </w:t>
      </w:r>
      <w:r w:rsidR="006C7FE1">
        <w:t>Python Spatial Analysis library. Installing on the c9 vector-tiles workspace on 26/2/18.</w:t>
      </w:r>
    </w:p>
    <w:p w14:paraId="70D43C2D" w14:textId="7360F8EA" w:rsidR="00DE561C" w:rsidRPr="00DE561C" w:rsidRDefault="00DE561C" w:rsidP="00DE561C">
      <w:pPr>
        <w:pStyle w:val="Unix"/>
      </w:pPr>
      <w:r w:rsidRPr="00DE561C">
        <w:t>blishten:~/workspace (master) $ pip install pysal</w:t>
      </w:r>
    </w:p>
    <w:p w14:paraId="436B64D2" w14:textId="7EB7CE77" w:rsidR="00393512" w:rsidRDefault="00393512" w:rsidP="000E5536">
      <w:pPr>
        <w:pStyle w:val="Heading5"/>
      </w:pPr>
      <w:r>
        <w:lastRenderedPageBreak/>
        <w:t>psycopg2</w:t>
      </w:r>
    </w:p>
    <w:p w14:paraId="0A07A9E1" w14:textId="33DDCE9F" w:rsidR="00393512" w:rsidRDefault="00393512" w:rsidP="008B6883">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8B6883">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8B6883">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237F98" w:rsidP="008B6883">
      <w:pPr>
        <w:pStyle w:val="BodyText2"/>
      </w:pPr>
      <w:hyperlink r:id="rId1458"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8B6883">
      <w:pPr>
        <w:pStyle w:val="BodyText2"/>
      </w:pPr>
      <w:r>
        <w:t xml:space="preserve">Are replacements for the Python GDAL bindings. For an overview see this </w:t>
      </w:r>
      <w:hyperlink r:id="rId1459"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8B6883">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8B6883">
      <w:pPr>
        <w:pStyle w:val="BodyText2"/>
      </w:pPr>
      <w:r>
        <w:t>20/10/16</w:t>
      </w:r>
      <w:r>
        <w:tab/>
        <w:t xml:space="preserve">Following instructions </w:t>
      </w:r>
      <w:hyperlink r:id="rId1460" w:anchor="installing-rasterio" w:history="1">
        <w:r w:rsidRPr="009C2FDB">
          <w:rPr>
            <w:rStyle w:val="Hyperlink"/>
          </w:rPr>
          <w:t>here</w:t>
        </w:r>
      </w:hyperlink>
      <w:r>
        <w:t>. Installed, but import rasterio fails.</w:t>
      </w:r>
    </w:p>
    <w:p w14:paraId="737CDC06" w14:textId="1AA72F3B" w:rsidR="00A51A95" w:rsidRDefault="00A51A95" w:rsidP="008B6883">
      <w:pPr>
        <w:pStyle w:val="BodyText2"/>
      </w:pPr>
      <w:r>
        <w:t xml:space="preserve">Trying to install in the ArcGIS path (using the Windows section in </w:t>
      </w:r>
      <w:hyperlink r:id="rId1461"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8B6883">
      <w:pPr>
        <w:pStyle w:val="BodyText2"/>
      </w:pPr>
      <w:r>
        <w:t xml:space="preserve">Retrying on 22/12/16 with my new computer following instructions from </w:t>
      </w:r>
      <w:hyperlink r:id="rId1462"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8B6883">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lastRenderedPageBreak/>
        <w:t>Use</w:t>
      </w:r>
    </w:p>
    <w:p w14:paraId="34CA01FF" w14:textId="5C90DBA2" w:rsidR="00DC4072" w:rsidRPr="00DC4072" w:rsidRDefault="00237F98" w:rsidP="008B6883">
      <w:pPr>
        <w:pStyle w:val="BodyText2"/>
      </w:pPr>
      <w:hyperlink r:id="rId1463"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56" w:name="_Ref416879796"/>
      <w:r>
        <w:t>TensorFlow</w:t>
      </w:r>
    </w:p>
    <w:p w14:paraId="09529766" w14:textId="1EC5A79D" w:rsidR="00B0675D" w:rsidRDefault="00B0675D" w:rsidP="00B0675D">
      <w:pPr>
        <w:pStyle w:val="Heading6"/>
      </w:pPr>
      <w:bookmarkStart w:id="257" w:name="_Installing"/>
      <w:bookmarkEnd w:id="257"/>
      <w:r>
        <w:t>Installing</w:t>
      </w:r>
    </w:p>
    <w:p w14:paraId="419DB480" w14:textId="77777777" w:rsidR="00E643C4" w:rsidRDefault="00E643C4" w:rsidP="00E643C4">
      <w:pPr>
        <w:pStyle w:val="Heading7"/>
      </w:pPr>
      <w:bookmarkStart w:id="258" w:name="_Ubuntu_14.04_2"/>
      <w:bookmarkEnd w:id="258"/>
      <w:r>
        <w:t>Ubuntu 14.04</w:t>
      </w:r>
    </w:p>
    <w:p w14:paraId="1254DBA7" w14:textId="77777777" w:rsidR="003A049B" w:rsidRDefault="003A049B" w:rsidP="003A049B">
      <w:pPr>
        <w:pStyle w:val="Heading8"/>
      </w:pPr>
      <w:r>
        <w:t>Native pip</w:t>
      </w:r>
    </w:p>
    <w:p w14:paraId="4086EACA" w14:textId="0367F8A7" w:rsidR="00B0675D" w:rsidRDefault="00B0675D" w:rsidP="008B6883">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464"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8B6883">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59" w:name="_Anaconda"/>
      <w:bookmarkEnd w:id="259"/>
      <w:r>
        <w:t>Anaconda</w:t>
      </w:r>
    </w:p>
    <w:p w14:paraId="538165D6" w14:textId="40F61BF9" w:rsidR="001440B6" w:rsidRDefault="001440B6" w:rsidP="008B6883">
      <w:pPr>
        <w:pStyle w:val="BodyText2"/>
      </w:pPr>
      <w:r>
        <w:t xml:space="preserve">Following instructions </w:t>
      </w:r>
      <w:hyperlink r:id="rId1465"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8B6883">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466" w:history="1">
        <w:r w:rsidR="008F28E2" w:rsidRPr="006A0A80">
          <w:rPr>
            <w:rStyle w:val="Hyperlink"/>
          </w:rPr>
          <w:t>https://storage.googleapis.com/tensorflow/linux/cpu/tensorflow-1.1.0-cp27-none-linux_x86_64.whl</w:t>
        </w:r>
      </w:hyperlink>
    </w:p>
    <w:p w14:paraId="28E9A85D" w14:textId="31E861CC" w:rsidR="008F28E2" w:rsidRDefault="008F28E2" w:rsidP="008B6883">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8B6883">
      <w:pPr>
        <w:pStyle w:val="BodyText2"/>
      </w:pPr>
      <w:r>
        <w:t xml:space="preserve">Following instructions </w:t>
      </w:r>
      <w:hyperlink r:id="rId1467"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8B6883">
      <w:pPr>
        <w:pStyle w:val="BodyText2"/>
      </w:pPr>
      <w:r>
        <w:t xml:space="preserve">This is used in Google App Engine and is similar to webpy. Website </w:t>
      </w:r>
      <w:hyperlink r:id="rId1468" w:history="1">
        <w:r w:rsidRPr="00D5148F">
          <w:rPr>
            <w:rStyle w:val="Hyperlink"/>
          </w:rPr>
          <w:t>here</w:t>
        </w:r>
      </w:hyperlink>
      <w:r>
        <w:t xml:space="preserve"> and GAE documentation </w:t>
      </w:r>
      <w:hyperlink r:id="rId1469" w:history="1">
        <w:r w:rsidRPr="00D17568">
          <w:rPr>
            <w:rStyle w:val="Hyperlink"/>
          </w:rPr>
          <w:t>here</w:t>
        </w:r>
      </w:hyperlink>
      <w:r>
        <w:t>.</w:t>
      </w:r>
    </w:p>
    <w:p w14:paraId="0BAB598A" w14:textId="7F12EBDF" w:rsidR="00EA1721" w:rsidRDefault="00EA1721" w:rsidP="000E5536">
      <w:pPr>
        <w:pStyle w:val="Heading5"/>
      </w:pPr>
      <w:r>
        <w:t>WebPy</w:t>
      </w:r>
      <w:bookmarkEnd w:id="256"/>
    </w:p>
    <w:p w14:paraId="4796CBBD" w14:textId="2E31AFC2" w:rsidR="00EA1721" w:rsidRDefault="00EA1721" w:rsidP="008B6883">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470"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8B6883">
      <w:pPr>
        <w:pStyle w:val="BodyText2"/>
      </w:pPr>
      <w:r>
        <w:t xml:space="preserve">Machine learning resources for Python: </w:t>
      </w:r>
      <w:hyperlink r:id="rId1471"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lastRenderedPageBreak/>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472"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8B6883">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8B6883">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8B6883">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8B6883">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60"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61" w:name="_Ubuntu_14.04_3"/>
      <w:bookmarkEnd w:id="261"/>
      <w:r>
        <w:t>Ubuntu 14.04</w:t>
      </w:r>
    </w:p>
    <w:p w14:paraId="69EC447A" w14:textId="4FF01AFC" w:rsidR="008902C5" w:rsidRDefault="008902C5" w:rsidP="008B6883">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473"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8B6883">
      <w:pPr>
        <w:pStyle w:val="BodyText2"/>
      </w:pPr>
      <w:r>
        <w:lastRenderedPageBreak/>
        <w:t>Make sure you o</w:t>
      </w:r>
      <w:r w:rsidR="00CF1A97">
        <w:t>pen a new terminal</w:t>
      </w:r>
      <w:r>
        <w:t>. You may also need to update your Python Run Configuration to use the Anaconda Python executable.</w:t>
      </w:r>
    </w:p>
    <w:p w14:paraId="3968E127" w14:textId="03F8AA0F" w:rsidR="00240B20" w:rsidRDefault="00240B20" w:rsidP="00240B20">
      <w:pPr>
        <w:pStyle w:val="Heading8"/>
      </w:pPr>
      <w:r>
        <w:t xml:space="preserve">Windows </w:t>
      </w:r>
    </w:p>
    <w:p w14:paraId="75A0C4A8" w14:textId="77C93018" w:rsidR="00240B20" w:rsidRPr="00240B20" w:rsidRDefault="00240B20" w:rsidP="008B6883">
      <w:pPr>
        <w:pStyle w:val="BodyText2"/>
      </w:pPr>
      <w:r>
        <w:t>The Anaconda Distribution is installed with ArcGIS Pro here '</w:t>
      </w:r>
      <w:r w:rsidRPr="00240B20">
        <w:t>C:\Program Files\ArcGIS\Pro\bin\Python\Scripts</w:t>
      </w:r>
      <w:r>
        <w:t xml:space="preserve">\conda.exe. </w:t>
      </w:r>
    </w:p>
    <w:p w14:paraId="22ED2ADB" w14:textId="6A4A4AC4" w:rsidR="00325B75" w:rsidRPr="00325B75" w:rsidRDefault="00325B75" w:rsidP="00240B20">
      <w:pPr>
        <w:pStyle w:val="Heading7"/>
      </w:pPr>
      <w:r>
        <w:t>Using</w:t>
      </w:r>
    </w:p>
    <w:p w14:paraId="2AEE810D" w14:textId="6C9B7EC6" w:rsidR="00325B75" w:rsidRDefault="00240B20" w:rsidP="00325B75">
      <w:pPr>
        <w:pStyle w:val="Heading8"/>
      </w:pPr>
      <w:r>
        <w:t xml:space="preserve">Anaconda </w:t>
      </w:r>
      <w:r w:rsidR="00325B75">
        <w:t>Launcher</w:t>
      </w:r>
    </w:p>
    <w:p w14:paraId="511EAA70" w14:textId="5B56352F" w:rsidR="00325B75" w:rsidRPr="00325B75" w:rsidRDefault="00325B75"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2C745525" w14:textId="721D7091" w:rsidR="00240B20" w:rsidRDefault="00240B20" w:rsidP="00240B20">
      <w:pPr>
        <w:pStyle w:val="Heading8"/>
      </w:pPr>
      <w:r>
        <w:t>Environments</w:t>
      </w:r>
    </w:p>
    <w:p w14:paraId="16E8052D" w14:textId="77777777" w:rsidR="0001656D" w:rsidRDefault="0001656D" w:rsidP="0001656D">
      <w:pPr>
        <w:pStyle w:val="Heading9"/>
      </w:pPr>
      <w:bookmarkStart w:id="262" w:name="_Activating"/>
      <w:bookmarkEnd w:id="262"/>
      <w:r>
        <w:t>Listing</w:t>
      </w:r>
    </w:p>
    <w:p w14:paraId="5E1B5F72" w14:textId="77777777" w:rsidR="0001656D" w:rsidRDefault="0001656D"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5B2978EC" w14:textId="77777777" w:rsidR="0001656D" w:rsidRDefault="0001656D" w:rsidP="0001656D">
      <w:pPr>
        <w:pStyle w:val="Unix"/>
      </w:pPr>
      <w:r>
        <w:t>C:\Program Files\ArcGIS\Pro\bin\Python\Scripts&gt;conda info --envs</w:t>
      </w:r>
    </w:p>
    <w:p w14:paraId="6110CDC6" w14:textId="77777777" w:rsidR="0001656D" w:rsidRDefault="0001656D" w:rsidP="0001656D">
      <w:pPr>
        <w:pStyle w:val="Unix"/>
      </w:pPr>
      <w:r>
        <w:t># conda environments:</w:t>
      </w:r>
    </w:p>
    <w:p w14:paraId="5CB30F2D" w14:textId="77777777" w:rsidR="0001656D" w:rsidRDefault="0001656D" w:rsidP="0001656D">
      <w:pPr>
        <w:pStyle w:val="Unix"/>
      </w:pPr>
      <w:r>
        <w:t>#</w:t>
      </w:r>
    </w:p>
    <w:p w14:paraId="5C5A20EA" w14:textId="77777777" w:rsidR="0001656D" w:rsidRDefault="0001656D" w:rsidP="0001656D">
      <w:pPr>
        <w:pStyle w:val="Unix"/>
      </w:pPr>
      <w:r>
        <w:t>arcgispro-py3         *  C:\Program Files\ArcGIS\Pro\bin\Python\envs\arcgispro-py3</w:t>
      </w:r>
    </w:p>
    <w:p w14:paraId="08AD9C9C" w14:textId="77777777" w:rsidR="0001656D" w:rsidRPr="00240B20" w:rsidRDefault="0001656D" w:rsidP="0001656D">
      <w:pPr>
        <w:pStyle w:val="Unix"/>
      </w:pPr>
      <w:r>
        <w:t>root                     C:\Program Files\ArcGIS\Pro\bin\Python</w:t>
      </w:r>
    </w:p>
    <w:p w14:paraId="5F86CF86" w14:textId="6575A950" w:rsidR="00240B20" w:rsidRDefault="00240B20" w:rsidP="00240B20">
      <w:pPr>
        <w:pStyle w:val="Heading9"/>
      </w:pPr>
      <w:r>
        <w:t>Activating</w:t>
      </w:r>
    </w:p>
    <w:p w14:paraId="607FB579" w14:textId="7E3A1411" w:rsidR="00242BDC" w:rsidRDefault="00242BDC" w:rsidP="008B6883">
      <w:pPr>
        <w:pStyle w:val="BodyText2"/>
      </w:pPr>
      <w:r>
        <w:t>To activate a specific environment, change to the folder where the conda.exe file is located then do this:</w:t>
      </w:r>
    </w:p>
    <w:p w14:paraId="1520CAFC" w14:textId="3C5886B8" w:rsidR="00242BDC" w:rsidRDefault="00242BDC" w:rsidP="00242BDC">
      <w:pPr>
        <w:pStyle w:val="Unix"/>
      </w:pPr>
      <w:r>
        <w:t>activate arcgispro-py3</w:t>
      </w:r>
    </w:p>
    <w:p w14:paraId="2B350BED" w14:textId="39815C28" w:rsidR="00242BDC" w:rsidRDefault="00242BDC" w:rsidP="008B6883">
      <w:pPr>
        <w:pStyle w:val="BodyText2"/>
      </w:pPr>
      <w:r>
        <w:t>However, I do not have sufficient privelages to install packages to this conda environment:</w:t>
      </w:r>
    </w:p>
    <w:p w14:paraId="598EF7D3" w14:textId="77777777" w:rsidR="00242BDC" w:rsidRDefault="00242BDC" w:rsidP="00242BDC">
      <w:pPr>
        <w:pStyle w:val="Unix"/>
      </w:pPr>
      <w:r>
        <w:t>C:\Program Files\ArcGIS\Pro\bin\Python\Scripts&gt;activate arcgispro-py3</w:t>
      </w:r>
    </w:p>
    <w:p w14:paraId="69D656D8" w14:textId="77777777" w:rsidR="00242BDC" w:rsidRDefault="00242BDC" w:rsidP="00242BDC">
      <w:pPr>
        <w:pStyle w:val="Unix"/>
      </w:pPr>
      <w:r>
        <w:t>CondaEnvironmentError: Environment error: Insufficient privileges to install Condapackages in environment arcgispro-py3.</w:t>
      </w:r>
    </w:p>
    <w:p w14:paraId="33C28DAC" w14:textId="4D7A6167" w:rsidR="00242BDC" w:rsidRDefault="00242BDC" w:rsidP="00242BDC">
      <w:pPr>
        <w:pStyle w:val="Unix"/>
      </w:pPr>
      <w:r>
        <w:t>To install packages, please open a Python Command Prompt session with administrative privileges by right clicking on the link and selecting "Run as Administrator".</w:t>
      </w:r>
    </w:p>
    <w:p w14:paraId="32B9480B" w14:textId="03C5ED84" w:rsidR="00242BDC" w:rsidRDefault="00242BDC" w:rsidP="00242BDC">
      <w:pPr>
        <w:pStyle w:val="Unix"/>
      </w:pPr>
      <w:r>
        <w:t>(arcgispro-py3) C:\Program Files\ArcGIS\Pro\bin\Python\Scripts&gt;</w:t>
      </w:r>
    </w:p>
    <w:p w14:paraId="5B3599AC" w14:textId="2A5B5F5F" w:rsidR="00CE5EF8" w:rsidRDefault="00813071" w:rsidP="008B6883">
      <w:pPr>
        <w:pStyle w:val="BodyText2"/>
      </w:pPr>
      <w:r>
        <w:t>Christian came and ran the cmd prompt as Admin and this allowed him to activate the conda environment.</w:t>
      </w:r>
    </w:p>
    <w:p w14:paraId="0E668BB8" w14:textId="6D5F042F" w:rsidR="007D593C" w:rsidRDefault="007D593C" w:rsidP="008B6883">
      <w:pPr>
        <w:pStyle w:val="BodyText2"/>
      </w:pPr>
      <w:r>
        <w:t>If you don’t have admin rights you can still list the packages under a specific environment using the n switch:</w:t>
      </w:r>
    </w:p>
    <w:p w14:paraId="458DA8EC" w14:textId="3F144A3A" w:rsidR="007D593C" w:rsidRDefault="007D593C" w:rsidP="007D593C">
      <w:pPr>
        <w:pStyle w:val="Unix"/>
      </w:pPr>
      <w:r w:rsidRPr="007D593C">
        <w:t>cd C:\Program Files\ArcGIS\Pro\bin\Python\Scripts</w:t>
      </w:r>
    </w:p>
    <w:p w14:paraId="08707382" w14:textId="4AB0ACC6" w:rsidR="007D593C" w:rsidRPr="00242BDC" w:rsidRDefault="007D593C" w:rsidP="007D593C">
      <w:pPr>
        <w:pStyle w:val="Unix"/>
      </w:pPr>
      <w:r w:rsidRPr="007D593C">
        <w:t>C:\Program Files\ArcGIS\Pro\bin\Python\Scripts&gt;conda list -n arcgispro-py3</w:t>
      </w:r>
    </w:p>
    <w:p w14:paraId="55F91617" w14:textId="2DCFD28A" w:rsidR="00BC1C24" w:rsidRDefault="00BC1C24" w:rsidP="000E5536">
      <w:pPr>
        <w:pStyle w:val="Heading6"/>
      </w:pPr>
      <w:r>
        <w:t>Pip</w:t>
      </w:r>
      <w:bookmarkEnd w:id="260"/>
    </w:p>
    <w:p w14:paraId="55862671" w14:textId="167DA4E7" w:rsidR="00F526CC" w:rsidRDefault="00F526CC" w:rsidP="000E5536">
      <w:pPr>
        <w:pStyle w:val="Heading7"/>
      </w:pPr>
      <w:r>
        <w:t>Installing</w:t>
      </w:r>
    </w:p>
    <w:p w14:paraId="4FD15C54" w14:textId="111B8486" w:rsidR="00BC1C24" w:rsidRDefault="00BC1C24" w:rsidP="008B6883">
      <w:pPr>
        <w:pStyle w:val="BodyText2"/>
      </w:pPr>
      <w:r>
        <w:t xml:space="preserve">Follow instructions here to install Pip: </w:t>
      </w:r>
      <w:hyperlink r:id="rId1474"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475"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8B6883">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8B6883">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63" w:name="_Toc315774591"/>
      <w:r>
        <w:lastRenderedPageBreak/>
        <w:t>R</w:t>
      </w:r>
      <w:bookmarkEnd w:id="263"/>
    </w:p>
    <w:p w14:paraId="43CF2F67" w14:textId="77777777" w:rsidR="004B461D" w:rsidRDefault="004B461D" w:rsidP="008B6883">
      <w:pPr>
        <w:pStyle w:val="BodyText2"/>
      </w:pPr>
      <w:r>
        <w:t>Installed and running from the 2.13.1 GUI</w:t>
      </w:r>
    </w:p>
    <w:p w14:paraId="7E5A4F4A" w14:textId="77777777" w:rsidR="004B461D" w:rsidRDefault="004B461D" w:rsidP="007D2F52">
      <w:pPr>
        <w:pStyle w:val="Heading4"/>
      </w:pPr>
      <w:bookmarkStart w:id="264" w:name="_Toc315774592"/>
      <w:r>
        <w:t>ArcGIS Library:</w:t>
      </w:r>
      <w:bookmarkEnd w:id="264"/>
    </w:p>
    <w:p w14:paraId="69A0D805" w14:textId="77777777" w:rsidR="004B461D" w:rsidRDefault="004B461D" w:rsidP="000E5536">
      <w:pPr>
        <w:pStyle w:val="BodyText"/>
      </w:pPr>
      <w:r>
        <w:t xml:space="preserve">Installed ArcGIS R Library from here: </w:t>
      </w:r>
      <w:hyperlink r:id="rId1476" w:history="1">
        <w:r w:rsidRPr="0077669C">
          <w:rPr>
            <w:rStyle w:val="Hyperlink"/>
          </w:rPr>
          <w:t>http://resources.arcgis.com/gallery/file/geoprocessing/details?entryID=F855D6D1-1422-2418-A0B2-643E624A8925</w:t>
        </w:r>
      </w:hyperlink>
    </w:p>
    <w:p w14:paraId="5A8C27AF" w14:textId="77777777" w:rsidR="004B461D" w:rsidRDefault="004B461D" w:rsidP="008B6883">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8B6883">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8B6883">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8B6883">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8B6883">
      <w:pPr>
        <w:pStyle w:val="BodyText2"/>
      </w:pPr>
      <w:r>
        <w:t>file.show(filepath)     - opens the file!!</w:t>
      </w:r>
    </w:p>
    <w:p w14:paraId="6AC92B26" w14:textId="77777777" w:rsidR="009C0D6F" w:rsidRDefault="009C0D6F" w:rsidP="009C0D6F">
      <w:pPr>
        <w:pStyle w:val="Heading2"/>
      </w:pPr>
      <w:r>
        <w:t>SSH</w:t>
      </w:r>
    </w:p>
    <w:p w14:paraId="4289489D" w14:textId="77777777" w:rsidR="009C0D6F" w:rsidRDefault="009C0D6F" w:rsidP="009C0D6F">
      <w:pPr>
        <w:pStyle w:val="BodyText2"/>
      </w:pPr>
      <w:r>
        <w:t>Listing files on a remote server:</w:t>
      </w:r>
    </w:p>
    <w:p w14:paraId="27B399F6" w14:textId="77777777" w:rsidR="009C0D6F" w:rsidRPr="006E60E0" w:rsidRDefault="009C0D6F" w:rsidP="009C0D6F">
      <w:pPr>
        <w:pStyle w:val="Code"/>
      </w:pPr>
      <w:r w:rsidRPr="006E60E0">
        <w:t>(envname)[dopa@h05-nn01 ~]$ ssh cottaan@cruise 'ls -d /exports/monde/GBIFSpeciesFiles/*'</w:t>
      </w:r>
    </w:p>
    <w:p w14:paraId="30262D90" w14:textId="77777777" w:rsidR="009C0D6F" w:rsidRDefault="009C0D6F" w:rsidP="009C0D6F">
      <w:pPr>
        <w:pStyle w:val="Heading3"/>
      </w:pPr>
      <w:r>
        <w:t>Connecting to remote machines</w:t>
      </w:r>
    </w:p>
    <w:p w14:paraId="43AEB3D2" w14:textId="77777777" w:rsidR="009C0D6F" w:rsidRDefault="009C0D6F" w:rsidP="009C0D6F">
      <w:pPr>
        <w:pStyle w:val="BodyText2"/>
      </w:pPr>
      <w:r>
        <w:t>Our outgoing IP addresses are:</w:t>
      </w:r>
    </w:p>
    <w:p w14:paraId="20355635" w14:textId="77777777" w:rsidR="009C0D6F" w:rsidRDefault="009C0D6F" w:rsidP="009C0D6F">
      <w:pPr>
        <w:pStyle w:val="Code"/>
      </w:pPr>
      <w:r>
        <w:t>139.191.170.x</w:t>
      </w:r>
    </w:p>
    <w:p w14:paraId="3938FDB4" w14:textId="77777777" w:rsidR="009C0D6F" w:rsidRDefault="009C0D6F" w:rsidP="009C0D6F">
      <w:pPr>
        <w:pStyle w:val="Code"/>
      </w:pPr>
      <w:r>
        <w:t>139.191.147.x</w:t>
      </w:r>
    </w:p>
    <w:p w14:paraId="5A69C30C" w14:textId="77777777" w:rsidR="009C0D6F" w:rsidRDefault="009C0D6F" w:rsidP="009C0D6F">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477" w:history="1">
        <w:r w:rsidRPr="005335A5">
          <w:rPr>
            <w:rStyle w:val="Hyperlink"/>
          </w:rPr>
          <w:t>here</w:t>
        </w:r>
      </w:hyperlink>
      <w:r>
        <w:t>):</w:t>
      </w:r>
    </w:p>
    <w:p w14:paraId="266C8957" w14:textId="77777777" w:rsidR="009C0D6F" w:rsidRDefault="009C0D6F" w:rsidP="009C0D6F">
      <w:pPr>
        <w:pStyle w:val="Code"/>
      </w:pPr>
      <w:r w:rsidRPr="005335A5">
        <w:t xml:space="preserve">[dopa@h05-nn01 ~]$ ssh-keygen -t </w:t>
      </w:r>
      <w:r>
        <w:t>rsa</w:t>
      </w:r>
      <w:r>
        <w:tab/>
      </w:r>
      <w:r>
        <w:tab/>
      </w:r>
      <w:r w:rsidRPr="00393935">
        <w:t>#</w:t>
      </w:r>
      <w:r>
        <w:t xml:space="preserve"> creates a pair of authentication keys</w:t>
      </w:r>
    </w:p>
    <w:p w14:paraId="2CDD8A40" w14:textId="77777777" w:rsidR="009C0D6F" w:rsidRDefault="009C0D6F" w:rsidP="009C0D6F">
      <w:pPr>
        <w:pStyle w:val="Code"/>
      </w:pPr>
      <w:r w:rsidRPr="005335A5">
        <w:t>[dopa@h05-nn01 ~]$ ssh cottaan@cruise mkdir -p .ssh</w:t>
      </w:r>
      <w:r>
        <w:tab/>
      </w:r>
      <w:r w:rsidRPr="00393935">
        <w:t>#</w:t>
      </w:r>
      <w:r>
        <w:t xml:space="preserve"> log onto the remote machine and create a folder to hold the authorised keys</w:t>
      </w:r>
    </w:p>
    <w:p w14:paraId="4A0D8334" w14:textId="77777777" w:rsidR="009C0D6F" w:rsidRDefault="009C0D6F" w:rsidP="009C0D6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036F4673" w14:textId="77777777" w:rsidR="009C0D6F" w:rsidRDefault="009C0D6F" w:rsidP="009C0D6F">
      <w:pPr>
        <w:pStyle w:val="BodyText"/>
      </w:pPr>
      <w:r>
        <w:t>From the MapServer machine to the Hadoop test cluster – but this didn’t work – you still have to enter a password:</w:t>
      </w:r>
    </w:p>
    <w:p w14:paraId="5EEE541C" w14:textId="77777777" w:rsidR="009C0D6F" w:rsidRDefault="009C0D6F" w:rsidP="009C0D6F">
      <w:pPr>
        <w:pStyle w:val="Code"/>
      </w:pPr>
      <w:r>
        <w:t>[webuser@h05-dev-vm3 dopa-services]$ ssh-keygen -t rsa</w:t>
      </w:r>
    </w:p>
    <w:p w14:paraId="781DA80F" w14:textId="77777777" w:rsidR="009C0D6F" w:rsidRDefault="009C0D6F" w:rsidP="009C0D6F">
      <w:pPr>
        <w:pStyle w:val="Code"/>
      </w:pPr>
      <w:r>
        <w:t>[webuser@h05-dev-vm3 dopa-services]$ ssh dopa@h05-nn01 mkdir -p .ssh</w:t>
      </w:r>
    </w:p>
    <w:p w14:paraId="24C54B40" w14:textId="77777777" w:rsidR="009C0D6F" w:rsidRDefault="009C0D6F" w:rsidP="009C0D6F">
      <w:pPr>
        <w:pStyle w:val="Code"/>
      </w:pPr>
      <w:r>
        <w:t>[webuser@h05-dev-vm3 /]$ cat /home/webuser/.ssh/id_rsa.pub | ssh dopa@h05-nn01 'cat &gt;&gt; .ssh/authorized_keys'</w:t>
      </w:r>
    </w:p>
    <w:p w14:paraId="3FE49D35" w14:textId="77777777" w:rsidR="009C0D6F" w:rsidRDefault="009C0D6F" w:rsidP="009C0D6F">
      <w:pPr>
        <w:pStyle w:val="BodyText"/>
        <w:rPr>
          <w:rStyle w:val="Hyperlink"/>
        </w:rPr>
      </w:pPr>
      <w:r>
        <w:t>We could use the following library from GitHub which is for remote python execution and deployment:</w:t>
      </w:r>
      <w:r w:rsidRPr="002950DC">
        <w:t xml:space="preserve"> </w:t>
      </w:r>
      <w:hyperlink r:id="rId1478" w:history="1">
        <w:r>
          <w:rPr>
            <w:rStyle w:val="Hyperlink"/>
          </w:rPr>
          <w:t>https://github.com/fabric/fabric</w:t>
        </w:r>
      </w:hyperlink>
    </w:p>
    <w:p w14:paraId="406FD49E" w14:textId="77777777" w:rsidR="009C0D6F" w:rsidRDefault="009C0D6F" w:rsidP="009C0D6F">
      <w:pPr>
        <w:pStyle w:val="Heading4"/>
      </w:pPr>
      <w:r>
        <w:t>ssh tunnelling</w:t>
      </w:r>
    </w:p>
    <w:p w14:paraId="1D3C8D7D" w14:textId="77777777" w:rsidR="009C0D6F" w:rsidRDefault="009C0D6F" w:rsidP="009C0D6F">
      <w:pPr>
        <w:pStyle w:val="Heading5"/>
      </w:pPr>
      <w:bookmarkStart w:id="265" w:name="_Ref417388580"/>
      <w:r>
        <w:lastRenderedPageBreak/>
        <w:t>Using Putty</w:t>
      </w:r>
      <w:bookmarkEnd w:id="265"/>
    </w:p>
    <w:p w14:paraId="370CB0F4" w14:textId="77777777" w:rsidR="009C0D6F" w:rsidRDefault="009C0D6F" w:rsidP="009C0D6F">
      <w:pPr>
        <w:pStyle w:val="BodyText2"/>
      </w:pPr>
      <w:r>
        <w:t xml:space="preserve">You can create a session in putty that allows you to tunnel all traffic through a specific local port to a remote one. </w:t>
      </w:r>
      <w:hyperlink r:id="rId1479" w:history="1">
        <w:r w:rsidRPr="00BE083E">
          <w:rPr>
            <w:rStyle w:val="Hyperlink"/>
          </w:rPr>
          <w:t>Heres</w:t>
        </w:r>
      </w:hyperlink>
      <w:r>
        <w:t xml:space="preserve"> how to set up. For SPREP here are the putty windows:</w:t>
      </w:r>
    </w:p>
    <w:p w14:paraId="7CED517C" w14:textId="77777777" w:rsidR="009C0D6F" w:rsidRDefault="009C0D6F" w:rsidP="009C0D6F">
      <w:pPr>
        <w:pStyle w:val="BodyText2"/>
      </w:pPr>
      <w:r>
        <w:rPr>
          <w:noProof/>
          <w:lang w:bidi="ar-SA"/>
        </w:rPr>
        <w:drawing>
          <wp:inline distT="0" distB="0" distL="0" distR="0" wp14:anchorId="0B4D8C56" wp14:editId="390D666E">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0">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375C01E0" w14:textId="77777777" w:rsidR="009C0D6F" w:rsidRDefault="009C0D6F" w:rsidP="009C0D6F">
      <w:pPr>
        <w:pStyle w:val="ListBullet"/>
      </w:pPr>
      <w:r>
        <w:t>Open the putty session and login</w:t>
      </w:r>
    </w:p>
    <w:p w14:paraId="5FC0C3B7" w14:textId="77777777" w:rsidR="009C0D6F" w:rsidRDefault="009C0D6F" w:rsidP="009C0D6F">
      <w:pPr>
        <w:pStyle w:val="ListBullet"/>
      </w:pPr>
      <w:r>
        <w:t>Open the client that will use the ssh tunnel (e.g. pgAdmin)</w:t>
      </w:r>
    </w:p>
    <w:p w14:paraId="01213F6B" w14:textId="77777777" w:rsidR="009C0D6F" w:rsidRPr="00BE083E" w:rsidRDefault="009C0D6F" w:rsidP="009C0D6F">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738A899D" w14:textId="77777777" w:rsidR="009C0D6F" w:rsidRDefault="009C0D6F" w:rsidP="009C0D6F">
      <w:pPr>
        <w:pStyle w:val="Heading5"/>
      </w:pPr>
      <w:r>
        <w:t>In pgAdmin</w:t>
      </w:r>
    </w:p>
    <w:p w14:paraId="24CE5083" w14:textId="77777777" w:rsidR="009C0D6F" w:rsidRPr="00CC0228" w:rsidRDefault="009C0D6F" w:rsidP="009C0D6F">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19F37601" w14:textId="77777777" w:rsidR="009C0D6F" w:rsidRDefault="009C0D6F" w:rsidP="009C0D6F">
      <w:pPr>
        <w:pStyle w:val="BodyText2"/>
      </w:pPr>
      <w:r>
        <w:rPr>
          <w:noProof/>
          <w:lang w:bidi="ar-SA"/>
        </w:rPr>
        <w:drawing>
          <wp:inline distT="0" distB="0" distL="0" distR="0" wp14:anchorId="521F63B9" wp14:editId="1941A147">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1">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C02B19F" w14:textId="77777777" w:rsidR="009C0D6F" w:rsidRDefault="009C0D6F" w:rsidP="009C0D6F">
      <w:pPr>
        <w:pStyle w:val="Heading3"/>
      </w:pPr>
      <w:bookmarkStart w:id="266" w:name="_Connections"/>
      <w:bookmarkEnd w:id="266"/>
      <w:r>
        <w:lastRenderedPageBreak/>
        <w:t>Connections</w:t>
      </w:r>
    </w:p>
    <w:p w14:paraId="7E64EF82" w14:textId="77777777" w:rsidR="009C0D6F" w:rsidRPr="00953576" w:rsidRDefault="009C0D6F" w:rsidP="009C0D6F">
      <w:pPr>
        <w:pStyle w:val="BodyText2"/>
      </w:pPr>
    </w:p>
    <w:tbl>
      <w:tblPr>
        <w:tblStyle w:val="LightShading-Accent11"/>
        <w:tblW w:w="0" w:type="auto"/>
        <w:tblLook w:val="04A0" w:firstRow="1" w:lastRow="0" w:firstColumn="1" w:lastColumn="0" w:noHBand="0" w:noVBand="1"/>
      </w:tblPr>
      <w:tblGrid>
        <w:gridCol w:w="2026"/>
        <w:gridCol w:w="1407"/>
        <w:gridCol w:w="1000"/>
        <w:gridCol w:w="1217"/>
        <w:gridCol w:w="3710"/>
      </w:tblGrid>
      <w:tr w:rsidR="009C0D6F" w:rsidRPr="00E5005D" w14:paraId="46A6826F" w14:textId="77777777" w:rsidTr="00237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01454AC3" w14:textId="77777777" w:rsidR="009C0D6F" w:rsidRPr="00DD4343" w:rsidRDefault="009C0D6F" w:rsidP="00237F98">
            <w:pPr>
              <w:pStyle w:val="Tiny"/>
            </w:pPr>
            <w:r w:rsidRPr="00DD4343">
              <w:t>Machine</w:t>
            </w:r>
          </w:p>
        </w:tc>
        <w:tc>
          <w:tcPr>
            <w:tcW w:w="1414" w:type="dxa"/>
          </w:tcPr>
          <w:p w14:paraId="5A51CA1E"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1000" w:type="dxa"/>
          </w:tcPr>
          <w:p w14:paraId="0EC3D258"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69" w:type="dxa"/>
          </w:tcPr>
          <w:p w14:paraId="09693910"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741" w:type="dxa"/>
          </w:tcPr>
          <w:p w14:paraId="24BECC0B" w14:textId="77777777" w:rsidR="009C0D6F" w:rsidRDefault="009C0D6F" w:rsidP="00237F98">
            <w:pPr>
              <w:pStyle w:val="Tiny"/>
              <w:cnfStyle w:val="100000000000" w:firstRow="1" w:lastRow="0" w:firstColumn="0" w:lastColumn="0" w:oddVBand="0" w:evenVBand="0" w:oddHBand="0" w:evenHBand="0" w:firstRowFirstColumn="0" w:firstRowLastColumn="0" w:lastRowFirstColumn="0" w:lastRowLastColumn="0"/>
            </w:pPr>
            <w:r>
              <w:t>Notes</w:t>
            </w:r>
          </w:p>
        </w:tc>
      </w:tr>
      <w:tr w:rsidR="009C0D6F" w:rsidRPr="00E5005D" w14:paraId="79080BED" w14:textId="77777777" w:rsidTr="0023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7CE6BE41" w14:textId="77777777" w:rsidR="009C0D6F" w:rsidRPr="00DD4343" w:rsidRDefault="009C0D6F" w:rsidP="00237F98">
            <w:pPr>
              <w:pStyle w:val="Tiny"/>
            </w:pPr>
            <w:r w:rsidRPr="00DD4343">
              <w:t>h05-dev-vm3</w:t>
            </w:r>
          </w:p>
        </w:tc>
        <w:tc>
          <w:tcPr>
            <w:tcW w:w="1414" w:type="dxa"/>
          </w:tcPr>
          <w:p w14:paraId="3B1DACF7"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1000" w:type="dxa"/>
          </w:tcPr>
          <w:p w14:paraId="7C81423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69" w:type="dxa"/>
          </w:tcPr>
          <w:p w14:paraId="05D53011"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741" w:type="dxa"/>
          </w:tcPr>
          <w:p w14:paraId="5EA19CC5"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ices moved to ho5-stg-vm8 at the end of 2015</w:t>
            </w:r>
          </w:p>
        </w:tc>
      </w:tr>
      <w:tr w:rsidR="009C0D6F" w:rsidRPr="00E5005D" w14:paraId="381ABDDA" w14:textId="77777777" w:rsidTr="00237F98">
        <w:tc>
          <w:tcPr>
            <w:cnfStyle w:val="001000000000" w:firstRow="0" w:lastRow="0" w:firstColumn="1" w:lastColumn="0" w:oddVBand="0" w:evenVBand="0" w:oddHBand="0" w:evenHBand="0" w:firstRowFirstColumn="0" w:firstRowLastColumn="0" w:lastRowFirstColumn="0" w:lastRowLastColumn="0"/>
            <w:tcW w:w="2036" w:type="dxa"/>
          </w:tcPr>
          <w:p w14:paraId="44BE858C" w14:textId="77777777" w:rsidR="009C0D6F" w:rsidRPr="00DD4343" w:rsidRDefault="009C0D6F" w:rsidP="00237F98">
            <w:pPr>
              <w:pStyle w:val="Tiny"/>
            </w:pPr>
            <w:r w:rsidRPr="00DD4343">
              <w:t>h05-dev-vm8</w:t>
            </w:r>
          </w:p>
        </w:tc>
        <w:tc>
          <w:tcPr>
            <w:tcW w:w="1414" w:type="dxa"/>
          </w:tcPr>
          <w:p w14:paraId="5C162ED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000" w:type="dxa"/>
          </w:tcPr>
          <w:p w14:paraId="5A0FC5EC"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169" w:type="dxa"/>
          </w:tcPr>
          <w:p w14:paraId="2A28C414"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41" w:type="dxa"/>
          </w:tcPr>
          <w:p w14:paraId="78F708D5"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75AE17B9" w14:textId="77777777" w:rsidTr="0023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74F23261" w14:textId="77777777" w:rsidR="009C0D6F" w:rsidRPr="00DD4343" w:rsidRDefault="009C0D6F" w:rsidP="00237F98">
            <w:pPr>
              <w:pStyle w:val="Tiny"/>
            </w:pPr>
            <w:r w:rsidRPr="00DD4343">
              <w:t>h05-stg-vm8</w:t>
            </w:r>
          </w:p>
        </w:tc>
        <w:tc>
          <w:tcPr>
            <w:tcW w:w="1414" w:type="dxa"/>
          </w:tcPr>
          <w:p w14:paraId="0A83997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1000" w:type="dxa"/>
          </w:tcPr>
          <w:p w14:paraId="75A25499"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69" w:type="dxa"/>
          </w:tcPr>
          <w:p w14:paraId="6F945589"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741" w:type="dxa"/>
          </w:tcPr>
          <w:p w14:paraId="28A24E99"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7DF32AA9" w14:textId="77777777" w:rsidTr="00237F98">
        <w:tc>
          <w:tcPr>
            <w:cnfStyle w:val="001000000000" w:firstRow="0" w:lastRow="0" w:firstColumn="1" w:lastColumn="0" w:oddVBand="0" w:evenVBand="0" w:oddHBand="0" w:evenHBand="0" w:firstRowFirstColumn="0" w:firstRowLastColumn="0" w:lastRowFirstColumn="0" w:lastRowLastColumn="0"/>
            <w:tcW w:w="2036" w:type="dxa"/>
          </w:tcPr>
          <w:p w14:paraId="32D113BC" w14:textId="77777777" w:rsidR="009C0D6F" w:rsidRPr="00DD4343" w:rsidRDefault="009C0D6F" w:rsidP="00237F98">
            <w:pPr>
              <w:pStyle w:val="Tiny"/>
            </w:pPr>
            <w:r w:rsidRPr="00DD4343">
              <w:t>h05-dev-vm11</w:t>
            </w:r>
          </w:p>
        </w:tc>
        <w:tc>
          <w:tcPr>
            <w:tcW w:w="1414" w:type="dxa"/>
          </w:tcPr>
          <w:p w14:paraId="19EEF322"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1000" w:type="dxa"/>
          </w:tcPr>
          <w:p w14:paraId="7EF21F09"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169" w:type="dxa"/>
          </w:tcPr>
          <w:p w14:paraId="299DAB9C"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41" w:type="dxa"/>
          </w:tcPr>
          <w:p w14:paraId="20CD4595"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318B6C2E" w14:textId="77777777" w:rsidTr="0023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74B884CF" w14:textId="77777777" w:rsidR="009C0D6F" w:rsidRPr="00DD4343" w:rsidRDefault="009C0D6F" w:rsidP="00237F98">
            <w:pPr>
              <w:pStyle w:val="Tiny"/>
            </w:pPr>
            <w:r w:rsidRPr="00DD4343">
              <w:t>h03-dev-vm7</w:t>
            </w:r>
          </w:p>
        </w:tc>
        <w:tc>
          <w:tcPr>
            <w:tcW w:w="1414" w:type="dxa"/>
          </w:tcPr>
          <w:p w14:paraId="65CBFD4C"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1000" w:type="dxa"/>
          </w:tcPr>
          <w:p w14:paraId="5DC12F7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webuser</w:t>
            </w:r>
          </w:p>
        </w:tc>
        <w:tc>
          <w:tcPr>
            <w:tcW w:w="1169" w:type="dxa"/>
          </w:tcPr>
          <w:p w14:paraId="5745CBEE"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741" w:type="dxa"/>
          </w:tcPr>
          <w:p w14:paraId="2BAD470C"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B7B3BF5" w14:textId="77777777" w:rsidTr="00237F98">
        <w:tc>
          <w:tcPr>
            <w:cnfStyle w:val="001000000000" w:firstRow="0" w:lastRow="0" w:firstColumn="1" w:lastColumn="0" w:oddVBand="0" w:evenVBand="0" w:oddHBand="0" w:evenHBand="0" w:firstRowFirstColumn="0" w:firstRowLastColumn="0" w:lastRowFirstColumn="0" w:lastRowLastColumn="0"/>
            <w:tcW w:w="2036" w:type="dxa"/>
          </w:tcPr>
          <w:p w14:paraId="4CC1EBDD" w14:textId="77777777" w:rsidR="009C0D6F" w:rsidRPr="00DD4343" w:rsidRDefault="009C0D6F" w:rsidP="00237F98">
            <w:pPr>
              <w:pStyle w:val="Tiny"/>
            </w:pPr>
            <w:r w:rsidRPr="00DD4343">
              <w:t>hadoop-h05</w:t>
            </w:r>
          </w:p>
        </w:tc>
        <w:tc>
          <w:tcPr>
            <w:tcW w:w="1414" w:type="dxa"/>
          </w:tcPr>
          <w:p w14:paraId="46825E3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w:t>
            </w:r>
          </w:p>
        </w:tc>
        <w:tc>
          <w:tcPr>
            <w:tcW w:w="1000" w:type="dxa"/>
          </w:tcPr>
          <w:p w14:paraId="12664C04"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opa</w:t>
            </w:r>
          </w:p>
        </w:tc>
        <w:tc>
          <w:tcPr>
            <w:tcW w:w="1169" w:type="dxa"/>
          </w:tcPr>
          <w:p w14:paraId="797EE09C"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41" w:type="dxa"/>
          </w:tcPr>
          <w:p w14:paraId="137BB27E"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22EF2EDA" w14:textId="77777777" w:rsidTr="0023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11B7D19E" w14:textId="77777777" w:rsidR="009C0D6F" w:rsidRPr="00DD4343" w:rsidRDefault="009C0D6F" w:rsidP="00237F98">
            <w:pPr>
              <w:pStyle w:val="Tiny"/>
            </w:pPr>
            <w:r w:rsidRPr="00DD4343">
              <w:t>Hadoop-m1 (Hadoop-m1.jrc.it)</w:t>
            </w:r>
          </w:p>
        </w:tc>
        <w:tc>
          <w:tcPr>
            <w:tcW w:w="1414" w:type="dxa"/>
          </w:tcPr>
          <w:p w14:paraId="53F142EF"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m1</w:t>
            </w:r>
          </w:p>
        </w:tc>
        <w:tc>
          <w:tcPr>
            <w:tcW w:w="1000" w:type="dxa"/>
          </w:tcPr>
          <w:p w14:paraId="69A1AEED"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169" w:type="dxa"/>
          </w:tcPr>
          <w:p w14:paraId="7AC0ADB5"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41" w:type="dxa"/>
          </w:tcPr>
          <w:p w14:paraId="4CD5035F"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4F689920" w14:textId="77777777" w:rsidTr="00237F98">
        <w:tc>
          <w:tcPr>
            <w:cnfStyle w:val="001000000000" w:firstRow="0" w:lastRow="0" w:firstColumn="1" w:lastColumn="0" w:oddVBand="0" w:evenVBand="0" w:oddHBand="0" w:evenHBand="0" w:firstRowFirstColumn="0" w:firstRowLastColumn="0" w:lastRowFirstColumn="0" w:lastRowLastColumn="0"/>
            <w:tcW w:w="2036" w:type="dxa"/>
          </w:tcPr>
          <w:p w14:paraId="4CE524C8" w14:textId="77777777" w:rsidR="009C0D6F" w:rsidRPr="00DD4343" w:rsidRDefault="009C0D6F" w:rsidP="00237F98">
            <w:pPr>
              <w:pStyle w:val="Tiny"/>
            </w:pPr>
            <w:r w:rsidRPr="00DD4343">
              <w:t>hadoop-sn (139.191.147.220)</w:t>
            </w:r>
          </w:p>
        </w:tc>
        <w:tc>
          <w:tcPr>
            <w:tcW w:w="1414" w:type="dxa"/>
          </w:tcPr>
          <w:p w14:paraId="0DC0E05B"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1000" w:type="dxa"/>
          </w:tcPr>
          <w:p w14:paraId="3B6BB26A"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69" w:type="dxa"/>
          </w:tcPr>
          <w:p w14:paraId="2DA85E8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41" w:type="dxa"/>
          </w:tcPr>
          <w:p w14:paraId="2F404375"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34CE2FA0" w14:textId="77777777" w:rsidTr="0023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7AC72E3F" w14:textId="77777777" w:rsidR="009C0D6F" w:rsidRPr="00DD4343" w:rsidRDefault="009C0D6F" w:rsidP="00237F98">
            <w:pPr>
              <w:pStyle w:val="Tiny"/>
            </w:pPr>
            <w:r w:rsidRPr="00DD4343">
              <w:t>Hadoop-m2 (139.191.147.222)</w:t>
            </w:r>
          </w:p>
        </w:tc>
        <w:tc>
          <w:tcPr>
            <w:tcW w:w="1414" w:type="dxa"/>
          </w:tcPr>
          <w:p w14:paraId="46462DFB"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1000" w:type="dxa"/>
          </w:tcPr>
          <w:p w14:paraId="0D5EE335"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169" w:type="dxa"/>
          </w:tcPr>
          <w:p w14:paraId="0C3F26B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41" w:type="dxa"/>
          </w:tcPr>
          <w:p w14:paraId="6DBE3398"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277BF150" w14:textId="77777777" w:rsidTr="00237F98">
        <w:tc>
          <w:tcPr>
            <w:cnfStyle w:val="001000000000" w:firstRow="0" w:lastRow="0" w:firstColumn="1" w:lastColumn="0" w:oddVBand="0" w:evenVBand="0" w:oddHBand="0" w:evenHBand="0" w:firstRowFirstColumn="0" w:firstRowLastColumn="0" w:lastRowFirstColumn="0" w:lastRowLastColumn="0"/>
            <w:tcW w:w="2036" w:type="dxa"/>
          </w:tcPr>
          <w:p w14:paraId="6505EC0F" w14:textId="77777777" w:rsidR="009C0D6F" w:rsidRPr="00DD4343" w:rsidRDefault="009C0D6F" w:rsidP="00237F98">
            <w:pPr>
              <w:pStyle w:val="Tiny"/>
            </w:pPr>
            <w:r w:rsidRPr="00DD4343">
              <w:t>h05-nn01.jrc.it</w:t>
            </w:r>
          </w:p>
        </w:tc>
        <w:tc>
          <w:tcPr>
            <w:tcW w:w="1414" w:type="dxa"/>
          </w:tcPr>
          <w:p w14:paraId="2F3DDA9C"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1000" w:type="dxa"/>
          </w:tcPr>
          <w:p w14:paraId="72F8605F"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69" w:type="dxa"/>
          </w:tcPr>
          <w:p w14:paraId="3D96043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741" w:type="dxa"/>
          </w:tcPr>
          <w:p w14:paraId="3F2C747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45E91D84" w14:textId="77777777" w:rsidTr="0023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58E550DE" w14:textId="77777777" w:rsidR="009C0D6F" w:rsidRPr="00DD4343" w:rsidRDefault="009C0D6F" w:rsidP="00237F98">
            <w:pPr>
              <w:pStyle w:val="Tiny"/>
            </w:pPr>
            <w:r w:rsidRPr="00DD4343">
              <w:t>cruise</w:t>
            </w:r>
          </w:p>
        </w:tc>
        <w:tc>
          <w:tcPr>
            <w:tcW w:w="1414" w:type="dxa"/>
          </w:tcPr>
          <w:p w14:paraId="705C477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c>
          <w:tcPr>
            <w:tcW w:w="1000" w:type="dxa"/>
          </w:tcPr>
          <w:p w14:paraId="1F2D7805"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69" w:type="dxa"/>
          </w:tcPr>
          <w:p w14:paraId="2E6213A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741" w:type="dxa"/>
          </w:tcPr>
          <w:p w14:paraId="0399FF7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A7F83BB" w14:textId="77777777" w:rsidTr="00237F98">
        <w:tc>
          <w:tcPr>
            <w:cnfStyle w:val="001000000000" w:firstRow="0" w:lastRow="0" w:firstColumn="1" w:lastColumn="0" w:oddVBand="0" w:evenVBand="0" w:oddHBand="0" w:evenHBand="0" w:firstRowFirstColumn="0" w:firstRowLastColumn="0" w:lastRowFirstColumn="0" w:lastRowLastColumn="0"/>
            <w:tcW w:w="2036" w:type="dxa"/>
          </w:tcPr>
          <w:p w14:paraId="1B1E22C7" w14:textId="77777777" w:rsidR="009C0D6F" w:rsidRPr="00DD4343" w:rsidRDefault="009C0D6F" w:rsidP="00237F98">
            <w:pPr>
              <w:pStyle w:val="Tiny"/>
            </w:pPr>
            <w:r w:rsidRPr="00DD4343">
              <w:t>species.jrc.org</w:t>
            </w:r>
          </w:p>
        </w:tc>
        <w:tc>
          <w:tcPr>
            <w:tcW w:w="1414" w:type="dxa"/>
          </w:tcPr>
          <w:p w14:paraId="6E28ED4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1000" w:type="dxa"/>
          </w:tcPr>
          <w:p w14:paraId="3322C2F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69" w:type="dxa"/>
          </w:tcPr>
          <w:p w14:paraId="579E2405"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741" w:type="dxa"/>
          </w:tcPr>
          <w:p w14:paraId="68D8A6AF"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25284646" w14:textId="77777777" w:rsidTr="0023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68ED75F2" w14:textId="77777777" w:rsidR="009C0D6F" w:rsidRPr="00DD4343" w:rsidRDefault="009C0D6F" w:rsidP="00237F98">
            <w:pPr>
              <w:pStyle w:val="Tiny"/>
            </w:pPr>
            <w:r w:rsidRPr="00DD4343">
              <w:t>123.176.76.184</w:t>
            </w:r>
          </w:p>
        </w:tc>
        <w:tc>
          <w:tcPr>
            <w:tcW w:w="1414" w:type="dxa"/>
          </w:tcPr>
          <w:p w14:paraId="78D2BD05"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SPREP</w:t>
            </w:r>
          </w:p>
        </w:tc>
        <w:tc>
          <w:tcPr>
            <w:tcW w:w="1000" w:type="dxa"/>
          </w:tcPr>
          <w:p w14:paraId="47AA6F8A"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69" w:type="dxa"/>
          </w:tcPr>
          <w:p w14:paraId="7085CB6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741" w:type="dxa"/>
          </w:tcPr>
          <w:p w14:paraId="57D86F07"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9C0D6F" w:rsidRPr="00E5005D" w14:paraId="217A4F39" w14:textId="77777777" w:rsidTr="00237F98">
        <w:tc>
          <w:tcPr>
            <w:cnfStyle w:val="001000000000" w:firstRow="0" w:lastRow="0" w:firstColumn="1" w:lastColumn="0" w:oddVBand="0" w:evenVBand="0" w:oddHBand="0" w:evenHBand="0" w:firstRowFirstColumn="0" w:firstRowLastColumn="0" w:lastRowFirstColumn="0" w:lastRowLastColumn="0"/>
            <w:tcW w:w="2036" w:type="dxa"/>
          </w:tcPr>
          <w:p w14:paraId="151CA008" w14:textId="77777777" w:rsidR="009C0D6F" w:rsidRPr="00DD4343" w:rsidRDefault="009C0D6F" w:rsidP="00237F98">
            <w:pPr>
              <w:pStyle w:val="Tiny"/>
            </w:pPr>
            <w:r w:rsidRPr="00DD4343">
              <w:t>195.201.0.30</w:t>
            </w:r>
            <w:r>
              <w:t>:6736</w:t>
            </w:r>
          </w:p>
        </w:tc>
        <w:tc>
          <w:tcPr>
            <w:tcW w:w="1414" w:type="dxa"/>
          </w:tcPr>
          <w:p w14:paraId="06341A04"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Penrose</w:t>
            </w:r>
          </w:p>
        </w:tc>
        <w:tc>
          <w:tcPr>
            <w:tcW w:w="1000" w:type="dxa"/>
          </w:tcPr>
          <w:p w14:paraId="17D6CD65"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biopama</w:t>
            </w:r>
          </w:p>
        </w:tc>
        <w:tc>
          <w:tcPr>
            <w:tcW w:w="1169" w:type="dxa"/>
          </w:tcPr>
          <w:p w14:paraId="2692492D"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jUakAnx232NAAZ</w:t>
            </w:r>
          </w:p>
        </w:tc>
        <w:tc>
          <w:tcPr>
            <w:tcW w:w="3741" w:type="dxa"/>
          </w:tcPr>
          <w:p w14:paraId="550E00A3"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Penrose machine with </w:t>
            </w:r>
            <w:hyperlink r:id="rId1482" w:history="1">
              <w:r w:rsidRPr="009E4FEF">
                <w:rPr>
                  <w:rStyle w:val="Hyperlink"/>
                </w:rPr>
                <w:t>www.biopama.org</w:t>
              </w:r>
            </w:hyperlink>
            <w:r>
              <w:t xml:space="preserve"> and beta.biopama.org </w:t>
            </w:r>
          </w:p>
          <w:p w14:paraId="153B5D63"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bl>
    <w:p w14:paraId="6C3DF048" w14:textId="77777777" w:rsidR="009C0D6F" w:rsidRDefault="009C0D6F" w:rsidP="009C0D6F">
      <w:pPr>
        <w:pStyle w:val="Heading3"/>
      </w:pPr>
      <w:bookmarkStart w:id="267" w:name="_Ref398800010"/>
      <w:r>
        <w:t>SOCK proxy</w:t>
      </w:r>
      <w:bookmarkEnd w:id="267"/>
    </w:p>
    <w:p w14:paraId="1F37EB4D" w14:textId="77777777" w:rsidR="009C0D6F" w:rsidRDefault="009C0D6F" w:rsidP="009C0D6F">
      <w:pPr>
        <w:pStyle w:val="BodyText2"/>
      </w:pPr>
      <w:r>
        <w:t>The Hadoop cluster has an internal network which you cant get to easily to get to the Hadoop logs and tools. So if you create entries in the hosts file then allow all http traffic to go though the localhost then they can be pointed to the right machines in the Hadoop cluster. Here is the hosts file (in c:\windows\system32\drivers\etc\hosts.</w:t>
      </w:r>
    </w:p>
    <w:p w14:paraId="3F4AA73D" w14:textId="77777777" w:rsidR="009C0D6F" w:rsidRPr="00035D81" w:rsidRDefault="009C0D6F" w:rsidP="009C0D6F">
      <w:pPr>
        <w:pStyle w:val="TableText"/>
        <w:rPr>
          <w:rStyle w:val="text"/>
        </w:rPr>
      </w:pPr>
      <w:r w:rsidRPr="00035D81">
        <w:rPr>
          <w:rStyle w:val="text"/>
        </w:rPr>
        <w:t>10.0.100.229    hadoop-m1</w:t>
      </w:r>
    </w:p>
    <w:p w14:paraId="2DFEA6D4" w14:textId="77777777" w:rsidR="009C0D6F" w:rsidRPr="00035D81" w:rsidRDefault="009C0D6F" w:rsidP="009C0D6F">
      <w:pPr>
        <w:pStyle w:val="TableText"/>
        <w:rPr>
          <w:rStyle w:val="text"/>
        </w:rPr>
      </w:pPr>
      <w:r w:rsidRPr="00035D81">
        <w:rPr>
          <w:rStyle w:val="text"/>
        </w:rPr>
        <w:t>10.0.100.238    hadoop-m2</w:t>
      </w:r>
    </w:p>
    <w:p w14:paraId="1D52DA6D" w14:textId="77777777" w:rsidR="009C0D6F" w:rsidRPr="00035D81" w:rsidRDefault="009C0D6F" w:rsidP="009C0D6F">
      <w:pPr>
        <w:pStyle w:val="TableText"/>
        <w:rPr>
          <w:rStyle w:val="text"/>
        </w:rPr>
      </w:pPr>
      <w:r w:rsidRPr="00035D81">
        <w:rPr>
          <w:rStyle w:val="text"/>
        </w:rPr>
        <w:t>10.0.100.231    hadoop-01</w:t>
      </w:r>
    </w:p>
    <w:p w14:paraId="0E923F0C" w14:textId="77777777" w:rsidR="009C0D6F" w:rsidRPr="00035D81" w:rsidRDefault="009C0D6F" w:rsidP="009C0D6F">
      <w:pPr>
        <w:pStyle w:val="TableText"/>
        <w:rPr>
          <w:rStyle w:val="text"/>
        </w:rPr>
      </w:pPr>
      <w:r w:rsidRPr="00035D81">
        <w:rPr>
          <w:rStyle w:val="text"/>
        </w:rPr>
        <w:t>10.0.100.232    hadoop-02</w:t>
      </w:r>
    </w:p>
    <w:p w14:paraId="1B8972B9" w14:textId="77777777" w:rsidR="009C0D6F" w:rsidRPr="00035D81" w:rsidRDefault="009C0D6F" w:rsidP="009C0D6F">
      <w:pPr>
        <w:pStyle w:val="TableText"/>
        <w:rPr>
          <w:rStyle w:val="text"/>
        </w:rPr>
      </w:pPr>
      <w:r w:rsidRPr="00035D81">
        <w:rPr>
          <w:rStyle w:val="text"/>
        </w:rPr>
        <w:t>10.0.100.233    hadoop-03</w:t>
      </w:r>
    </w:p>
    <w:p w14:paraId="0302E200" w14:textId="77777777" w:rsidR="009C0D6F" w:rsidRPr="00035D81" w:rsidRDefault="009C0D6F" w:rsidP="009C0D6F">
      <w:pPr>
        <w:pStyle w:val="TableText"/>
        <w:rPr>
          <w:rStyle w:val="text"/>
        </w:rPr>
      </w:pPr>
      <w:r w:rsidRPr="00035D81">
        <w:rPr>
          <w:rStyle w:val="text"/>
        </w:rPr>
        <w:t>10.0.100.234    hadoop-04</w:t>
      </w:r>
    </w:p>
    <w:p w14:paraId="20A4D5B8" w14:textId="77777777" w:rsidR="009C0D6F" w:rsidRPr="00035D81" w:rsidRDefault="009C0D6F" w:rsidP="009C0D6F">
      <w:pPr>
        <w:pStyle w:val="TableText"/>
        <w:rPr>
          <w:rStyle w:val="text"/>
        </w:rPr>
      </w:pPr>
      <w:r w:rsidRPr="00035D81">
        <w:rPr>
          <w:rStyle w:val="text"/>
        </w:rPr>
        <w:t>10.0.100.235    hadoop-05</w:t>
      </w:r>
    </w:p>
    <w:p w14:paraId="6EA7C4C4" w14:textId="77777777" w:rsidR="009C0D6F" w:rsidRPr="00035D81" w:rsidRDefault="009C0D6F" w:rsidP="009C0D6F">
      <w:pPr>
        <w:pStyle w:val="TableText"/>
        <w:rPr>
          <w:rStyle w:val="text"/>
        </w:rPr>
      </w:pPr>
      <w:r w:rsidRPr="00035D81">
        <w:rPr>
          <w:rStyle w:val="text"/>
        </w:rPr>
        <w:t>10.0.100.236    hadoop-06</w:t>
      </w:r>
    </w:p>
    <w:p w14:paraId="35348AA4" w14:textId="77777777" w:rsidR="009C0D6F" w:rsidRPr="00035D81" w:rsidRDefault="009C0D6F" w:rsidP="009C0D6F">
      <w:pPr>
        <w:pStyle w:val="TableText"/>
        <w:rPr>
          <w:rStyle w:val="text"/>
        </w:rPr>
      </w:pPr>
      <w:r w:rsidRPr="00035D81">
        <w:rPr>
          <w:rStyle w:val="text"/>
        </w:rPr>
        <w:t>10.0.100.237    hadoop-07</w:t>
      </w:r>
    </w:p>
    <w:p w14:paraId="3BB77DBC" w14:textId="77777777" w:rsidR="009C0D6F" w:rsidRPr="00035D81" w:rsidRDefault="009C0D6F" w:rsidP="009C0D6F">
      <w:pPr>
        <w:pStyle w:val="TableText"/>
        <w:rPr>
          <w:rStyle w:val="text"/>
        </w:rPr>
      </w:pPr>
      <w:r w:rsidRPr="00035D81">
        <w:rPr>
          <w:rStyle w:val="text"/>
        </w:rPr>
        <w:t>10.0.100.230    hadoop-sn</w:t>
      </w:r>
    </w:p>
    <w:p w14:paraId="095F6C11" w14:textId="77777777" w:rsidR="009C0D6F" w:rsidRDefault="009C0D6F" w:rsidP="009C0D6F">
      <w:pPr>
        <w:pStyle w:val="BodyText2"/>
      </w:pPr>
      <w:r>
        <w:t>To set this up in ssh:</w:t>
      </w:r>
    </w:p>
    <w:p w14:paraId="2CC188B1" w14:textId="77777777" w:rsidR="009C0D6F" w:rsidRDefault="009C0D6F" w:rsidP="009C0D6F">
      <w:pPr>
        <w:pStyle w:val="ListBullet"/>
      </w:pPr>
      <w:r>
        <w:t xml:space="preserve">Open the Hadoop-m2 ssh connection and click on ssh | tunnels </w:t>
      </w:r>
    </w:p>
    <w:p w14:paraId="17A5B0D7" w14:textId="77777777" w:rsidR="009C0D6F" w:rsidRDefault="009C0D6F" w:rsidP="009C0D6F">
      <w:pPr>
        <w:pStyle w:val="ListBullet"/>
      </w:pPr>
      <w:r>
        <w:t>Set source port = 1080, destination=dynamic and click Add</w:t>
      </w:r>
    </w:p>
    <w:p w14:paraId="4A7DE6F8" w14:textId="77777777" w:rsidR="009C0D6F" w:rsidRDefault="009C0D6F" w:rsidP="009C0D6F">
      <w:pPr>
        <w:pStyle w:val="ListBullet"/>
      </w:pPr>
      <w:r>
        <w:t>In Firefox go to options | advanced | network | settings | SOCKS Host = localhost and port=1080</w:t>
      </w:r>
    </w:p>
    <w:p w14:paraId="5B12A124" w14:textId="77777777" w:rsidR="009C0D6F" w:rsidRDefault="009C0D6F" w:rsidP="009C0D6F">
      <w:pPr>
        <w:pStyle w:val="ListBullet"/>
      </w:pPr>
      <w:r>
        <w:t xml:space="preserve">You can then open the connection and enter an ip address in a browser and it will find the node (e.g. </w:t>
      </w:r>
      <w:hyperlink r:id="rId1483" w:history="1">
        <w:r w:rsidRPr="001F25C7">
          <w:rPr>
            <w:rStyle w:val="Hyperlink"/>
          </w:rPr>
          <w:t>http://10.0.100.234:8042/node</w:t>
        </w:r>
      </w:hyperlink>
      <w:r>
        <w:t xml:space="preserve">) </w:t>
      </w:r>
    </w:p>
    <w:p w14:paraId="74BCD53D" w14:textId="77777777" w:rsidR="009C0D6F" w:rsidRDefault="009C0D6F" w:rsidP="009C0D6F">
      <w:pPr>
        <w:pStyle w:val="ListBullet"/>
      </w:pPr>
      <w:r>
        <w:t xml:space="preserve">You can also simply click on the links from </w:t>
      </w:r>
      <w:hyperlink r:id="rId1484" w:history="1">
        <w:r w:rsidRPr="0065259E">
          <w:rPr>
            <w:rStyle w:val="Hyperlink"/>
          </w:rPr>
          <w:t>Cloudera Manager</w:t>
        </w:r>
      </w:hyperlink>
      <w:r>
        <w:t xml:space="preserve"> to the UIs and the actual IP addresses of the Hadoop network are found</w:t>
      </w:r>
    </w:p>
    <w:p w14:paraId="7453D515" w14:textId="335F206B" w:rsidR="00F3221A" w:rsidRDefault="00F3221A" w:rsidP="003B37F4">
      <w:pPr>
        <w:pStyle w:val="Heading2"/>
      </w:pPr>
      <w:r>
        <w:t>UNIX</w:t>
      </w:r>
      <w:bookmarkEnd w:id="200"/>
    </w:p>
    <w:p w14:paraId="4F228961" w14:textId="77777777" w:rsidR="00F3221A" w:rsidRDefault="00F3221A" w:rsidP="000E5536">
      <w:pPr>
        <w:pStyle w:val="BodyText"/>
      </w:pPr>
      <w:r>
        <w:t xml:space="preserve">Doing the tutorial here: </w:t>
      </w:r>
      <w:hyperlink r:id="rId1485"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8B6883">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11294F70" w14:textId="77777777" w:rsidR="00006B76" w:rsidRDefault="00006B76" w:rsidP="007D2F52">
      <w:pPr>
        <w:pStyle w:val="Heading4"/>
      </w:pPr>
      <w:bookmarkStart w:id="268" w:name="_Toc315774630"/>
      <w:bookmarkStart w:id="269" w:name="_Toc315774629"/>
      <w:r>
        <w:t>File commands</w:t>
      </w:r>
    </w:p>
    <w:p w14:paraId="78D94437" w14:textId="77777777" w:rsidR="00006B76" w:rsidRDefault="00006B76" w:rsidP="008B6883">
      <w:pPr>
        <w:pStyle w:val="BodyText2"/>
      </w:pPr>
      <w:r>
        <w:lastRenderedPageBreak/>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52A093BA" w14:textId="77777777" w:rsidR="009C0D6F" w:rsidRDefault="009C0D6F" w:rsidP="009C0D6F">
      <w:pPr>
        <w:pStyle w:val="Heading4"/>
      </w:pPr>
      <w:bookmarkStart w:id="270" w:name="_Ref347406831"/>
      <w:r>
        <w:t>Finding things</w:t>
      </w:r>
    </w:p>
    <w:p w14:paraId="75502A39" w14:textId="77777777" w:rsidR="009C0D6F" w:rsidRDefault="009C0D6F" w:rsidP="009C0D6F">
      <w:pPr>
        <w:pStyle w:val="BodyText2"/>
      </w:pPr>
      <w:r>
        <w:t>Instead of outputting permission denied errors for all those folders that you have no access to, redirect them. The following is from a good tutorial on find (</w:t>
      </w:r>
      <w:hyperlink r:id="rId1486" w:history="1">
        <w:r w:rsidRPr="006B5742">
          <w:rPr>
            <w:rStyle w:val="Hyperlink"/>
          </w:rPr>
          <w:t>http://content.hccfl.edu/pollock/unix/findcmd.htm</w:t>
        </w:r>
      </w:hyperlink>
      <w:r>
        <w:t xml:space="preserve">). </w:t>
      </w:r>
    </w:p>
    <w:p w14:paraId="1F70BCE1" w14:textId="77777777" w:rsidR="009C0D6F" w:rsidRDefault="009C0D6F" w:rsidP="009C0D6F">
      <w:pPr>
        <w:pStyle w:val="Code"/>
      </w:pPr>
      <w:r>
        <w:t xml:space="preserve">$ </w:t>
      </w:r>
      <w:r w:rsidRPr="00717013">
        <w:t>find / -name foo 2&gt;/dev/null</w:t>
      </w:r>
    </w:p>
    <w:p w14:paraId="430AB411" w14:textId="77777777" w:rsidR="009C0D6F" w:rsidRDefault="009C0D6F" w:rsidP="009C0D6F">
      <w:pPr>
        <w:pStyle w:val="Code"/>
      </w:pPr>
      <w:r w:rsidRPr="00717013">
        <w:t xml:space="preserve">find / -name </w:t>
      </w:r>
      <w:r w:rsidRPr="00D80421">
        <w:t>dataDownload</w:t>
      </w:r>
      <w:r>
        <w:t xml:space="preserve"> </w:t>
      </w:r>
      <w:r w:rsidRPr="00717013">
        <w:t>2&gt;/dev/null</w:t>
      </w:r>
    </w:p>
    <w:p w14:paraId="0CAAD016" w14:textId="77777777" w:rsidR="009C0D6F" w:rsidRDefault="009C0D6F" w:rsidP="009C0D6F">
      <w:pPr>
        <w:pStyle w:val="Code"/>
      </w:pPr>
      <w:r w:rsidRPr="00D80421">
        <w:t>dataDownload</w:t>
      </w:r>
    </w:p>
    <w:p w14:paraId="0FFDA2A7" w14:textId="77777777" w:rsidR="009C0D6F" w:rsidRDefault="009C0D6F" w:rsidP="009C0D6F">
      <w:pPr>
        <w:pStyle w:val="BodyText"/>
      </w:pPr>
      <w:r>
        <w:t>To use wildcards, use \*:</w:t>
      </w:r>
    </w:p>
    <w:p w14:paraId="10559F29" w14:textId="77777777" w:rsidR="009C0D6F" w:rsidRDefault="009C0D6F" w:rsidP="009C0D6F">
      <w:pPr>
        <w:pStyle w:val="Code"/>
      </w:pPr>
      <w:r>
        <w:t xml:space="preserve">$ </w:t>
      </w:r>
      <w:r w:rsidRPr="00717013">
        <w:t>find / -name foo</w:t>
      </w:r>
      <w:r>
        <w:t>\*bar</w:t>
      </w:r>
      <w:r w:rsidRPr="00717013">
        <w:t xml:space="preserve"> 2&gt;/dev/null</w:t>
      </w:r>
    </w:p>
    <w:p w14:paraId="3FC7AE1A" w14:textId="77777777" w:rsidR="009C0D6F" w:rsidRDefault="009C0D6F" w:rsidP="009C0D6F">
      <w:pPr>
        <w:pStyle w:val="Code"/>
      </w:pPr>
      <w:r w:rsidRPr="00612CF8">
        <w:t>[dopa@hadoop-h05 /]$ find -name *core.java 2&gt;/dev/null</w:t>
      </w:r>
    </w:p>
    <w:p w14:paraId="6A6EFCDA" w14:textId="77777777" w:rsidR="009C0D6F" w:rsidRDefault="009C0D6F" w:rsidP="009C0D6F">
      <w:pPr>
        <w:pStyle w:val="Code"/>
      </w:pPr>
      <w:r w:rsidRPr="007B2B40">
        <w:t>[dopa@hadoop-h05 /]$ locate *core.jar</w:t>
      </w:r>
      <w:r>
        <w:t xml:space="preserve"> IS THE BEST</w:t>
      </w:r>
    </w:p>
    <w:p w14:paraId="3EE71621" w14:textId="77777777" w:rsidR="009C0D6F" w:rsidRDefault="009C0D6F" w:rsidP="009C0D6F">
      <w:pPr>
        <w:pStyle w:val="BodyText"/>
      </w:pPr>
      <w:r>
        <w:t>Will find all files that start with foo and end in bar.</w:t>
      </w:r>
    </w:p>
    <w:p w14:paraId="4248CF26" w14:textId="77777777" w:rsidR="009C0D6F" w:rsidRDefault="009C0D6F" w:rsidP="009C0D6F">
      <w:pPr>
        <w:pStyle w:val="BodyText"/>
      </w:pPr>
      <w:r>
        <w:t>To find a directory:</w:t>
      </w:r>
    </w:p>
    <w:p w14:paraId="7E3FB280" w14:textId="77777777" w:rsidR="009C0D6F" w:rsidRDefault="009C0D6F" w:rsidP="009C0D6F">
      <w:pPr>
        <w:pStyle w:val="Code"/>
      </w:pPr>
      <w:r>
        <w:t xml:space="preserve">$ </w:t>
      </w:r>
      <w:r w:rsidRPr="00717013">
        <w:t xml:space="preserve">find / </w:t>
      </w:r>
      <w:r>
        <w:t xml:space="preserve">-type d </w:t>
      </w:r>
      <w:r w:rsidRPr="00717013">
        <w:t>-name foo 2&gt;/dev/null</w:t>
      </w:r>
    </w:p>
    <w:p w14:paraId="6CAFE690" w14:textId="77777777" w:rsidR="009C0D6F" w:rsidRDefault="009C0D6F" w:rsidP="009C0D6F">
      <w:pPr>
        <w:pStyle w:val="BodyText2"/>
      </w:pPr>
      <w:r>
        <w:t>To find a file:</w:t>
      </w:r>
    </w:p>
    <w:p w14:paraId="332D0B23" w14:textId="77777777" w:rsidR="009C0D6F" w:rsidRPr="00717013" w:rsidRDefault="009C0D6F" w:rsidP="009C0D6F">
      <w:pPr>
        <w:pStyle w:val="Code"/>
      </w:pPr>
      <w:r>
        <w:t xml:space="preserve">$ </w:t>
      </w:r>
      <w:r w:rsidRPr="00717013">
        <w:t xml:space="preserve">find / </w:t>
      </w:r>
      <w:r>
        <w:t xml:space="preserve">-type f </w:t>
      </w:r>
      <w:r w:rsidRPr="00717013">
        <w:t>-name foo 2&gt;/dev/null</w:t>
      </w:r>
    </w:p>
    <w:p w14:paraId="52BF11CB" w14:textId="77777777" w:rsidR="009C0D6F" w:rsidRDefault="009C0D6F" w:rsidP="009C0D6F">
      <w:pPr>
        <w:pStyle w:val="Heading4"/>
      </w:pPr>
      <w:r>
        <w:t>Getting/Setting Environment Variables</w:t>
      </w:r>
      <w:bookmarkEnd w:id="270"/>
    </w:p>
    <w:p w14:paraId="071A6E2B" w14:textId="77777777" w:rsidR="009C0D6F" w:rsidRDefault="009C0D6F" w:rsidP="009C0D6F">
      <w:pPr>
        <w:pStyle w:val="BodyText2"/>
      </w:pPr>
      <w:r>
        <w:t>To check environment variables, use set (for all of them) or echo $&lt;variable&gt;:</w:t>
      </w:r>
    </w:p>
    <w:p w14:paraId="1C011DCC" w14:textId="77777777" w:rsidR="009C0D6F" w:rsidRDefault="009C0D6F" w:rsidP="009C0D6F">
      <w:pPr>
        <w:pStyle w:val="Code"/>
      </w:pPr>
      <w:r>
        <w:t>$ set</w:t>
      </w:r>
    </w:p>
    <w:p w14:paraId="71E0DB18" w14:textId="77777777" w:rsidR="009C0D6F" w:rsidRDefault="009C0D6F" w:rsidP="009C0D6F">
      <w:pPr>
        <w:pStyle w:val="Code"/>
      </w:pPr>
      <w:r>
        <w:t>$ echo $JAVA_HOME</w:t>
      </w:r>
    </w:p>
    <w:p w14:paraId="5A422C91" w14:textId="77777777" w:rsidR="009C0D6F" w:rsidRDefault="009C0D6F" w:rsidP="009C0D6F">
      <w:pPr>
        <w:pStyle w:val="BodyText2"/>
      </w:pPr>
      <w:r>
        <w:t>To see the path to executables, use which:</w:t>
      </w:r>
    </w:p>
    <w:p w14:paraId="37B49277" w14:textId="77777777" w:rsidR="009C0D6F" w:rsidRPr="00A216D3" w:rsidRDefault="009C0D6F" w:rsidP="009C0D6F">
      <w:pPr>
        <w:pStyle w:val="Code"/>
      </w:pPr>
      <w:r>
        <w:t>$ which java</w:t>
      </w:r>
    </w:p>
    <w:p w14:paraId="2563A644" w14:textId="77777777" w:rsidR="009C0D6F" w:rsidRDefault="009C0D6F" w:rsidP="009C0D6F">
      <w:pPr>
        <w:pStyle w:val="BodyText2"/>
      </w:pPr>
      <w:r>
        <w:t>To set environment variables use export (here we are configuring the Java path):</w:t>
      </w:r>
    </w:p>
    <w:p w14:paraId="7AEE39AB" w14:textId="77777777" w:rsidR="009C0D6F" w:rsidRDefault="009C0D6F" w:rsidP="009C0D6F">
      <w:pPr>
        <w:pStyle w:val="Code"/>
      </w:pPr>
      <w:r w:rsidRPr="00B161EB">
        <w:t>$ export JAVA_HOME=/usr/java/jdk1.6.0_31/bin/java</w:t>
      </w:r>
    </w:p>
    <w:p w14:paraId="20275374" w14:textId="77777777" w:rsidR="009C0D6F" w:rsidRDefault="009C0D6F" w:rsidP="009C0D6F">
      <w:pPr>
        <w:pStyle w:val="Code"/>
      </w:pPr>
      <w:r>
        <w:t xml:space="preserve">$ </w:t>
      </w:r>
      <w:r w:rsidRPr="00AB7D4F">
        <w:t>export PATH=$PATH:/usr/java/</w:t>
      </w:r>
      <w:r w:rsidRPr="00B161EB">
        <w:t>jdk1.6.0_31</w:t>
      </w:r>
      <w:r>
        <w:t>/</w:t>
      </w:r>
      <w:r w:rsidRPr="00AB7D4F">
        <w:t>bin</w:t>
      </w:r>
    </w:p>
    <w:p w14:paraId="4AB08691" w14:textId="77777777" w:rsidR="007317D6" w:rsidRDefault="007317D6" w:rsidP="007D2F52">
      <w:pPr>
        <w:pStyle w:val="Heading4"/>
      </w:pPr>
      <w:r>
        <w:t>History</w:t>
      </w:r>
    </w:p>
    <w:p w14:paraId="712737CC" w14:textId="77777777" w:rsidR="007317D6" w:rsidRDefault="007317D6" w:rsidP="008B6883">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8B6883">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8B6883">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4629994B" w14:textId="77777777" w:rsidR="009C0D6F" w:rsidRDefault="009C0D6F" w:rsidP="009C0D6F">
      <w:pPr>
        <w:pStyle w:val="Heading4"/>
      </w:pPr>
      <w:bookmarkStart w:id="271" w:name="_Ref353435953"/>
      <w:r>
        <w:t>Running commands on other machines</w:t>
      </w:r>
    </w:p>
    <w:p w14:paraId="44EABE84" w14:textId="77777777" w:rsidR="009C0D6F" w:rsidRPr="000E4A4B" w:rsidRDefault="009C0D6F" w:rsidP="009C0D6F">
      <w:pPr>
        <w:pStyle w:val="Code"/>
      </w:pPr>
      <w:r w:rsidRPr="000E4A4B">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6F2024CA" w14:textId="77777777" w:rsidR="009C0D6F" w:rsidRDefault="009C0D6F" w:rsidP="009C0D6F">
      <w:pPr>
        <w:pStyle w:val="Heading4"/>
      </w:pPr>
      <w:r>
        <w:t>Working with disks and files</w:t>
      </w:r>
      <w:bookmarkEnd w:id="271"/>
    </w:p>
    <w:p w14:paraId="3F303F36" w14:textId="77777777" w:rsidR="009C0D6F" w:rsidRDefault="009C0D6F" w:rsidP="009C0D6F">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38F5CEC3" w14:textId="77777777" w:rsidR="009C0D6F" w:rsidRDefault="009C0D6F" w:rsidP="009C0D6F">
      <w:pPr>
        <w:pStyle w:val="BodyText2"/>
      </w:pPr>
      <w:r>
        <w:t>[root@h05-nn01 /]# df -k</w:t>
      </w:r>
    </w:p>
    <w:p w14:paraId="4909E801" w14:textId="77777777" w:rsidR="009C0D6F" w:rsidRDefault="009C0D6F" w:rsidP="009C0D6F">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1C164E0D" w14:textId="77777777" w:rsidR="009C0D6F" w:rsidRDefault="009C0D6F" w:rsidP="009C0D6F">
      <w:pPr>
        <w:pStyle w:val="BodyText"/>
      </w:pPr>
      <w:r>
        <w:t>cruise:/exports/monde</w:t>
      </w:r>
      <w:r>
        <w:tab/>
        <w:t xml:space="preserve">4807096320 </w:t>
      </w:r>
      <w:r>
        <w:tab/>
        <w:t xml:space="preserve">3580403712 </w:t>
      </w:r>
      <w:r>
        <w:tab/>
        <w:t xml:space="preserve">982506496  </w:t>
      </w:r>
      <w:r>
        <w:tab/>
        <w:t xml:space="preserve">79% </w:t>
      </w:r>
      <w:r>
        <w:tab/>
        <w:t>/dopa</w:t>
      </w:r>
    </w:p>
    <w:p w14:paraId="1EBCFA7A" w14:textId="77777777" w:rsidR="009C0D6F" w:rsidRDefault="009C0D6F" w:rsidP="009C0D6F">
      <w:pPr>
        <w:pStyle w:val="BodyText"/>
      </w:pPr>
    </w:p>
    <w:p w14:paraId="52E1E52C" w14:textId="77777777" w:rsidR="009C0D6F" w:rsidRDefault="009C0D6F" w:rsidP="009C0D6F">
      <w:pPr>
        <w:pStyle w:val="BodyText"/>
      </w:pPr>
      <w:r>
        <w:t>sudo -s - switches to the root user (exit exits)</w:t>
      </w:r>
    </w:p>
    <w:p w14:paraId="3F21B46F" w14:textId="77777777" w:rsidR="009C0D6F" w:rsidRDefault="009C0D6F" w:rsidP="009C0D6F">
      <w:pPr>
        <w:pStyle w:val="BodyText"/>
      </w:pPr>
      <w:r w:rsidRPr="00024F85">
        <w:t xml:space="preserve">ls -1 | wc </w:t>
      </w:r>
      <w:r>
        <w:t>–</w:t>
      </w:r>
      <w:r w:rsidRPr="00024F85">
        <w:t>l</w:t>
      </w:r>
      <w:r>
        <w:t xml:space="preserve"> – gets the number of files in the current directory</w:t>
      </w:r>
    </w:p>
    <w:p w14:paraId="0B13CBF0" w14:textId="77777777" w:rsidR="009C0D6F" w:rsidRDefault="009C0D6F" w:rsidP="009C0D6F">
      <w:pPr>
        <w:pStyle w:val="BodyText"/>
      </w:pPr>
      <w:r>
        <w:t>rm –r &lt;folder&gt; to empty a folder and delete it</w:t>
      </w:r>
    </w:p>
    <w:p w14:paraId="11835FDA" w14:textId="77777777" w:rsidR="009C0D6F" w:rsidRDefault="009C0D6F" w:rsidP="009C0D6F">
      <w:pPr>
        <w:pStyle w:val="BodyText"/>
      </w:pPr>
      <w:r>
        <w:t>pwd - display the path of the current directory</w:t>
      </w:r>
    </w:p>
    <w:p w14:paraId="7800E15E" w14:textId="77777777" w:rsidR="009C0D6F" w:rsidRDefault="009C0D6F" w:rsidP="009C0D6F">
      <w:pPr>
        <w:pStyle w:val="BodyText"/>
      </w:pPr>
      <w:r>
        <w:t>clear - clears the screen</w:t>
      </w:r>
    </w:p>
    <w:p w14:paraId="54D2D5AC" w14:textId="77777777" w:rsidR="009C0D6F" w:rsidRDefault="009C0D6F" w:rsidP="009C0D6F">
      <w:pPr>
        <w:pStyle w:val="BodyText"/>
      </w:pPr>
      <w:r>
        <w:t>cat - can be used to display the contents of a file on the screen, e.g. cat home.html</w:t>
      </w:r>
    </w:p>
    <w:p w14:paraId="375C1182" w14:textId="77777777" w:rsidR="009C0D6F" w:rsidRDefault="009C0D6F" w:rsidP="009C0D6F">
      <w:pPr>
        <w:pStyle w:val="BodyText"/>
      </w:pPr>
      <w:r>
        <w:t>vi – similar to cat</w:t>
      </w:r>
    </w:p>
    <w:p w14:paraId="621882E3" w14:textId="77777777" w:rsidR="009C0D6F" w:rsidRDefault="009C0D6F" w:rsidP="009C0D6F">
      <w:pPr>
        <w:pStyle w:val="BodyText"/>
      </w:pPr>
      <w:r>
        <w:t>less - writes the contents of a file to the screen a page at a time - you can also use it to search - q to quit, space for next page</w:t>
      </w:r>
    </w:p>
    <w:p w14:paraId="6162366C" w14:textId="77777777" w:rsidR="009C0D6F" w:rsidRDefault="009C0D6F" w:rsidP="009C0D6F">
      <w:pPr>
        <w:pStyle w:val="BodyText"/>
      </w:pPr>
      <w:r>
        <w:t>more – similar to less – use space for paging by page</w:t>
      </w:r>
    </w:p>
    <w:p w14:paraId="0FCEC606" w14:textId="77777777" w:rsidR="009C0D6F" w:rsidRDefault="009C0D6F" w:rsidP="009C0D6F">
      <w:pPr>
        <w:pStyle w:val="BodyText"/>
      </w:pPr>
      <w:r>
        <w:t>grep - searches for words in files, e.g. grep menu home.html</w:t>
      </w:r>
    </w:p>
    <w:p w14:paraId="0A8F802B" w14:textId="77777777" w:rsidR="009C0D6F" w:rsidRDefault="009C0D6F" w:rsidP="009C0D6F">
      <w:pPr>
        <w:pStyle w:val="BodyText"/>
      </w:pPr>
      <w:r>
        <w:t>This is cool: cat list1 list2 | grep p | sort - means search list1 and list2 for the letter p and output the result to the console sorted using pipes |</w:t>
      </w:r>
    </w:p>
    <w:p w14:paraId="3E3496A3" w14:textId="77777777" w:rsidR="009C0D6F" w:rsidRDefault="009C0D6F" w:rsidP="009C0D6F">
      <w:pPr>
        <w:pStyle w:val="BodyText"/>
      </w:pPr>
      <w:r>
        <w:t>ls | grep em - shows all files/directories with em in - in the current folder</w:t>
      </w:r>
    </w:p>
    <w:p w14:paraId="0283BAB8" w14:textId="77777777" w:rsidR="009C0D6F" w:rsidRDefault="009C0D6F" w:rsidP="009C0D6F">
      <w:pPr>
        <w:pStyle w:val="BodyText"/>
      </w:pPr>
      <w:r>
        <w:t>who - shows you who is currently logged in</w:t>
      </w:r>
    </w:p>
    <w:p w14:paraId="129ECD9C" w14:textId="77777777" w:rsidR="009C0D6F" w:rsidRDefault="009C0D6F" w:rsidP="009C0D6F">
      <w:pPr>
        <w:pStyle w:val="BodyText"/>
      </w:pPr>
      <w:r>
        <w:t>man wc - shows the manual for 'word count'</w:t>
      </w:r>
    </w:p>
    <w:p w14:paraId="714285F4" w14:textId="77777777" w:rsidR="009C0D6F" w:rsidRDefault="009C0D6F" w:rsidP="009C0D6F">
      <w:pPr>
        <w:pStyle w:val="BodyText"/>
      </w:pPr>
      <w:r>
        <w:t>whatis wc - shows a summarised manual for 'word count'</w:t>
      </w:r>
    </w:p>
    <w:p w14:paraId="2019DFE6" w14:textId="77777777" w:rsidR="009C0D6F" w:rsidRDefault="009C0D6F" w:rsidP="009C0D6F">
      <w:pPr>
        <w:pStyle w:val="BodyText"/>
      </w:pPr>
      <w:r>
        <w:t>uname - prints the name, version and details about the operating system.</w:t>
      </w:r>
    </w:p>
    <w:p w14:paraId="1BAF3095" w14:textId="77777777" w:rsidR="009C0D6F" w:rsidRDefault="009C0D6F" w:rsidP="009C0D6F">
      <w:pPr>
        <w:pStyle w:val="BodyText"/>
      </w:pPr>
      <w:r>
        <w:t>tail -f /var/log/apache2/error_log - shows you the last page of the apache error log and automatically updates it!!</w:t>
      </w:r>
    </w:p>
    <w:p w14:paraId="2AE7762F" w14:textId="77777777" w:rsidR="009C0D6F" w:rsidRDefault="009C0D6F" w:rsidP="009C0D6F">
      <w:pPr>
        <w:pStyle w:val="BodyText2"/>
      </w:pPr>
      <w:r>
        <w:t>wget &lt;url&gt; to get a url and use –O &lt;filename&gt; to rename the downloaded file</w:t>
      </w:r>
    </w:p>
    <w:p w14:paraId="0CADA971" w14:textId="77777777" w:rsidR="009C0D6F" w:rsidRDefault="009C0D6F" w:rsidP="009C0D6F">
      <w:pPr>
        <w:pStyle w:val="BodyText"/>
      </w:pPr>
      <w:r>
        <w:t>For ehab it is:</w:t>
      </w:r>
    </w:p>
    <w:p w14:paraId="7D4A08A6" w14:textId="77777777" w:rsidR="009C0D6F" w:rsidRDefault="009C0D6F" w:rsidP="009C0D6F">
      <w:pPr>
        <w:pStyle w:val="BodyText"/>
      </w:pPr>
      <w:r>
        <w:t xml:space="preserve">Linux </w:t>
      </w:r>
      <w:r>
        <w:tab/>
      </w:r>
      <w:r>
        <w:tab/>
      </w:r>
      <w:r>
        <w:tab/>
      </w:r>
      <w:r>
        <w:tab/>
      </w:r>
      <w:r>
        <w:tab/>
      </w:r>
      <w:r>
        <w:tab/>
      </w:r>
      <w:r>
        <w:tab/>
      </w:r>
      <w:r>
        <w:tab/>
      </w:r>
      <w:r>
        <w:tab/>
      </w:r>
      <w:r>
        <w:tab/>
        <w:t>Kernel name</w:t>
      </w:r>
    </w:p>
    <w:p w14:paraId="1C3AB5C7" w14:textId="77777777" w:rsidR="009C0D6F" w:rsidRDefault="009C0D6F" w:rsidP="009C0D6F">
      <w:pPr>
        <w:pStyle w:val="BodyText"/>
      </w:pPr>
      <w:r>
        <w:t xml:space="preserve">h03-dev-vm7 </w:t>
      </w:r>
      <w:r>
        <w:tab/>
      </w:r>
      <w:r>
        <w:tab/>
      </w:r>
      <w:r>
        <w:tab/>
      </w:r>
      <w:r>
        <w:tab/>
      </w:r>
      <w:r>
        <w:tab/>
      </w:r>
      <w:r>
        <w:tab/>
      </w:r>
      <w:r>
        <w:tab/>
      </w:r>
      <w:r>
        <w:tab/>
        <w:t>Network node hostname</w:t>
      </w:r>
    </w:p>
    <w:p w14:paraId="135C554F" w14:textId="77777777" w:rsidR="009C0D6F" w:rsidRDefault="009C0D6F" w:rsidP="009C0D6F">
      <w:pPr>
        <w:pStyle w:val="BodyText"/>
      </w:pPr>
      <w:r>
        <w:t xml:space="preserve">2.6.34.7-0.7-desktop </w:t>
      </w:r>
      <w:r>
        <w:tab/>
      </w:r>
      <w:r>
        <w:tab/>
      </w:r>
      <w:r>
        <w:tab/>
      </w:r>
      <w:r>
        <w:tab/>
      </w:r>
      <w:r>
        <w:tab/>
      </w:r>
      <w:r>
        <w:tab/>
        <w:t>Kernel release</w:t>
      </w:r>
    </w:p>
    <w:p w14:paraId="58416C26" w14:textId="77777777" w:rsidR="009C0D6F" w:rsidRDefault="009C0D6F" w:rsidP="009C0D6F">
      <w:pPr>
        <w:pStyle w:val="BodyText"/>
      </w:pPr>
      <w:r>
        <w:t xml:space="preserve">#1 SMP PREEMPT 2010-12-13 11:13:53 +0100 </w:t>
      </w:r>
      <w:r>
        <w:tab/>
        <w:t>Kernel Version</w:t>
      </w:r>
    </w:p>
    <w:p w14:paraId="60DECD56" w14:textId="77777777" w:rsidR="009C0D6F" w:rsidRDefault="009C0D6F" w:rsidP="009C0D6F">
      <w:pPr>
        <w:pStyle w:val="BodyText"/>
      </w:pPr>
      <w:r>
        <w:t xml:space="preserve">x86_64 </w:t>
      </w:r>
      <w:r>
        <w:tab/>
      </w:r>
      <w:r>
        <w:tab/>
      </w:r>
      <w:r>
        <w:tab/>
      </w:r>
      <w:r>
        <w:tab/>
      </w:r>
      <w:r>
        <w:tab/>
      </w:r>
      <w:r>
        <w:tab/>
      </w:r>
      <w:r>
        <w:tab/>
      </w:r>
      <w:r>
        <w:tab/>
      </w:r>
      <w:r>
        <w:tab/>
      </w:r>
      <w:r>
        <w:tab/>
        <w:t>Machine Hardware name</w:t>
      </w:r>
    </w:p>
    <w:p w14:paraId="5E784CC8" w14:textId="77777777" w:rsidR="009C0D6F" w:rsidRDefault="009C0D6F" w:rsidP="009C0D6F">
      <w:pPr>
        <w:pStyle w:val="BodyText"/>
      </w:pPr>
      <w:r>
        <w:t xml:space="preserve">x86_64 </w:t>
      </w:r>
      <w:r>
        <w:tab/>
      </w:r>
      <w:r>
        <w:tab/>
      </w:r>
      <w:r>
        <w:tab/>
      </w:r>
      <w:r>
        <w:tab/>
      </w:r>
      <w:r>
        <w:tab/>
      </w:r>
      <w:r>
        <w:tab/>
      </w:r>
      <w:r>
        <w:tab/>
      </w:r>
      <w:r>
        <w:tab/>
      </w:r>
      <w:r>
        <w:tab/>
      </w:r>
      <w:r>
        <w:tab/>
        <w:t>Processor</w:t>
      </w:r>
    </w:p>
    <w:p w14:paraId="48268E1D" w14:textId="77777777" w:rsidR="009C0D6F" w:rsidRDefault="009C0D6F" w:rsidP="009C0D6F">
      <w:pPr>
        <w:pStyle w:val="BodyText"/>
      </w:pPr>
      <w:r>
        <w:t xml:space="preserve">x86_64 </w:t>
      </w:r>
      <w:r>
        <w:tab/>
      </w:r>
      <w:r>
        <w:tab/>
      </w:r>
      <w:r>
        <w:tab/>
      </w:r>
      <w:r>
        <w:tab/>
      </w:r>
      <w:r>
        <w:tab/>
      </w:r>
      <w:r>
        <w:tab/>
      </w:r>
      <w:r>
        <w:tab/>
      </w:r>
      <w:r>
        <w:tab/>
      </w:r>
      <w:r>
        <w:tab/>
      </w:r>
      <w:r>
        <w:tab/>
        <w:t>Hardware Platform</w:t>
      </w:r>
    </w:p>
    <w:p w14:paraId="0A26D93D" w14:textId="77777777" w:rsidR="009C0D6F" w:rsidRDefault="009C0D6F" w:rsidP="009C0D6F">
      <w:pPr>
        <w:pStyle w:val="BodyText2"/>
      </w:pPr>
      <w:r>
        <w:t>GNU/Linux</w:t>
      </w:r>
      <w:r>
        <w:tab/>
      </w:r>
      <w:r>
        <w:tab/>
      </w:r>
      <w:r>
        <w:tab/>
      </w:r>
      <w:r>
        <w:tab/>
      </w:r>
      <w:r>
        <w:tab/>
      </w:r>
      <w:r>
        <w:tab/>
      </w:r>
      <w:r>
        <w:tab/>
      </w:r>
      <w:r>
        <w:tab/>
      </w:r>
      <w:r>
        <w:tab/>
        <w:t>Operating System (i.e. GNU operating system with Linux as the Kernel)</w:t>
      </w:r>
    </w:p>
    <w:p w14:paraId="0F689F74" w14:textId="77777777" w:rsidR="009C0D6F" w:rsidRDefault="009C0D6F" w:rsidP="009C0D6F">
      <w:pPr>
        <w:pStyle w:val="BodyText"/>
      </w:pPr>
      <w:r>
        <w:t xml:space="preserve">How do you know the hardware? Like processors etc? </w:t>
      </w:r>
    </w:p>
    <w:p w14:paraId="3BB9D1A6" w14:textId="77777777" w:rsidR="009C0D6F" w:rsidRDefault="009C0D6F" w:rsidP="009C0D6F">
      <w:pPr>
        <w:pStyle w:val="BodyText"/>
      </w:pPr>
      <w:r>
        <w:t xml:space="preserve">See here: </w:t>
      </w:r>
      <w:hyperlink r:id="rId1487" w:history="1">
        <w:r w:rsidRPr="0077669C">
          <w:rPr>
            <w:rStyle w:val="Hyperlink"/>
          </w:rPr>
          <w:t>http://www.howtogeek.com/howto/ubuntu/display-number-of-processors-on-linux/</w:t>
        </w:r>
      </w:hyperlink>
    </w:p>
    <w:p w14:paraId="62ACA319" w14:textId="77777777" w:rsidR="009C0D6F" w:rsidRDefault="009C0D6F" w:rsidP="009C0D6F">
      <w:pPr>
        <w:pStyle w:val="BodyText"/>
      </w:pPr>
      <w:r>
        <w:t>cat /proc/cpuinfo | grep processor | wc -l</w:t>
      </w:r>
    </w:p>
    <w:p w14:paraId="13F9CF1A" w14:textId="77777777" w:rsidR="009C0D6F" w:rsidRDefault="009C0D6F" w:rsidP="009C0D6F">
      <w:pPr>
        <w:pStyle w:val="BodyText2"/>
      </w:pPr>
      <w:r>
        <w:t>THERE IS ONLY 1 PROCESSOR ON EHABITAT!!</w:t>
      </w:r>
    </w:p>
    <w:p w14:paraId="718AC3D3" w14:textId="77777777" w:rsidR="009C0D6F" w:rsidRDefault="009C0D6F" w:rsidP="009C0D6F">
      <w:pPr>
        <w:pStyle w:val="BodyText"/>
      </w:pPr>
      <w:r>
        <w:t>find - equivalent to a file search</w:t>
      </w:r>
    </w:p>
    <w:p w14:paraId="73877C5F" w14:textId="77777777" w:rsidR="009C0D6F" w:rsidRDefault="009C0D6F" w:rsidP="009C0D6F">
      <w:pPr>
        <w:pStyle w:val="BodyText"/>
      </w:pPr>
      <w:r>
        <w:t>find</w:t>
      </w:r>
      <w:r>
        <w:tab/>
      </w:r>
      <w:r>
        <w:tab/>
      </w:r>
      <w:r>
        <w:tab/>
      </w:r>
      <w:r>
        <w:tab/>
      </w:r>
      <w:r>
        <w:tab/>
      </w:r>
      <w:r>
        <w:tab/>
      </w:r>
      <w:r>
        <w:tab/>
      </w:r>
      <w:r>
        <w:tab/>
      </w:r>
      <w:r>
        <w:tab/>
      </w:r>
      <w:r>
        <w:tab/>
        <w:t>Finds all files in the current folder (and is recursive)</w:t>
      </w:r>
    </w:p>
    <w:p w14:paraId="2FBB3921" w14:textId="77777777" w:rsidR="009C0D6F" w:rsidRDefault="009C0D6F" w:rsidP="009C0D6F">
      <w:pPr>
        <w:pStyle w:val="BodyText"/>
      </w:pPr>
      <w:r>
        <w:t>find -name readme.*</w:t>
      </w:r>
      <w:r>
        <w:tab/>
      </w:r>
      <w:r>
        <w:tab/>
      </w:r>
      <w:r>
        <w:tab/>
      </w:r>
      <w:r>
        <w:tab/>
      </w:r>
      <w:r>
        <w:tab/>
      </w:r>
      <w:r>
        <w:tab/>
      </w:r>
      <w:r>
        <w:tab/>
        <w:t>All files starting with the name readme</w:t>
      </w:r>
    </w:p>
    <w:p w14:paraId="3C8B8121" w14:textId="77777777" w:rsidR="009C0D6F" w:rsidRDefault="009C0D6F" w:rsidP="009C0D6F">
      <w:pPr>
        <w:pStyle w:val="BodyText"/>
      </w:pPr>
      <w:r>
        <w:t>find -name *.txt</w:t>
      </w:r>
      <w:r>
        <w:tab/>
      </w:r>
      <w:r>
        <w:tab/>
      </w:r>
      <w:r>
        <w:tab/>
      </w:r>
      <w:r>
        <w:tab/>
      </w:r>
      <w:r>
        <w:tab/>
      </w:r>
      <w:r>
        <w:tab/>
      </w:r>
      <w:r>
        <w:tab/>
        <w:t>All text files</w:t>
      </w:r>
    </w:p>
    <w:p w14:paraId="4EE5962B" w14:textId="77777777" w:rsidR="009C0D6F" w:rsidRDefault="009C0D6F" w:rsidP="009C0D6F">
      <w:pPr>
        <w:pStyle w:val="BodyText"/>
      </w:pPr>
      <w:r>
        <w:t xml:space="preserve">chmod test </w:t>
      </w:r>
      <w:r w:rsidRPr="00181253">
        <w:t>rwxrwxrwx</w:t>
      </w:r>
      <w:r>
        <w:tab/>
      </w:r>
      <w:r>
        <w:tab/>
        <w:t>-</w:t>
      </w:r>
      <w:r>
        <w:tab/>
        <w:t>gives all permissions for the test file</w:t>
      </w:r>
    </w:p>
    <w:p w14:paraId="58BEDEE3" w14:textId="77777777" w:rsidR="009C0D6F" w:rsidRDefault="009C0D6F" w:rsidP="009C0D6F">
      <w:pPr>
        <w:pStyle w:val="BodyText"/>
      </w:pPr>
      <w:r>
        <w:t>ps shows you the current processes running on the server – the TTY is the controlling terminal. If kill &lt;pid&gt; doesn’t work then enter kill -9 &lt;pid&gt;</w:t>
      </w:r>
    </w:p>
    <w:p w14:paraId="2D79A08E" w14:textId="77777777" w:rsidR="009C0D6F" w:rsidRDefault="009C0D6F" w:rsidP="009C0D6F">
      <w:pPr>
        <w:pStyle w:val="BodyText"/>
      </w:pPr>
      <w:r>
        <w:t>ps –A shows you all running processes</w:t>
      </w:r>
    </w:p>
    <w:p w14:paraId="2E112541" w14:textId="77777777" w:rsidR="009C0D6F" w:rsidRDefault="009C0D6F" w:rsidP="009C0D6F">
      <w:pPr>
        <w:pStyle w:val="BodyText"/>
      </w:pPr>
    </w:p>
    <w:p w14:paraId="62CEF4E5" w14:textId="77777777" w:rsidR="009C0D6F" w:rsidRDefault="009C0D6F" w:rsidP="009C0D6F">
      <w:pPr>
        <w:pStyle w:val="BodyText"/>
      </w:pPr>
      <w:r>
        <w:t>ll is a shortcut for ls –l</w:t>
      </w:r>
    </w:p>
    <w:p w14:paraId="3895DD91" w14:textId="77777777" w:rsidR="009C0D6F" w:rsidRDefault="009C0D6F" w:rsidP="009C0D6F">
      <w:pPr>
        <w:pStyle w:val="BodyText"/>
      </w:pPr>
      <w:r>
        <w:t>which python shows you where the executable path is for an executable</w:t>
      </w:r>
    </w:p>
    <w:p w14:paraId="6861DE7D" w14:textId="77777777" w:rsidR="009C0D6F" w:rsidRDefault="009C0D6F" w:rsidP="009C0D6F">
      <w:pPr>
        <w:pStyle w:val="BodyText"/>
      </w:pPr>
      <w:r>
        <w:t>pwd – print working directory shows you the full path of the current directory</w:t>
      </w:r>
    </w:p>
    <w:p w14:paraId="0DA140F2" w14:textId="77777777" w:rsidR="009C0D6F" w:rsidRDefault="009C0D6F" w:rsidP="009C0D6F">
      <w:pPr>
        <w:pStyle w:val="BodyText"/>
      </w:pPr>
      <w:r>
        <w:t>history – shows you the full history</w:t>
      </w:r>
    </w:p>
    <w:p w14:paraId="7E454E17" w14:textId="77777777" w:rsidR="009C0D6F" w:rsidRDefault="009C0D6F" w:rsidP="009C0D6F">
      <w:pPr>
        <w:pStyle w:val="BodyText"/>
      </w:pPr>
      <w:r>
        <w:t>you can then do:</w:t>
      </w:r>
    </w:p>
    <w:p w14:paraId="43D1C1D0" w14:textId="77777777" w:rsidR="009C0D6F" w:rsidRDefault="009C0D6F" w:rsidP="009C0D6F">
      <w:pPr>
        <w:pStyle w:val="BodyText"/>
      </w:pPr>
      <w:r>
        <w:t>history | grep rm</w:t>
      </w:r>
    </w:p>
    <w:p w14:paraId="61053355" w14:textId="77777777" w:rsidR="009C0D6F" w:rsidRDefault="009C0D6F" w:rsidP="009C0D6F">
      <w:pPr>
        <w:pStyle w:val="Code"/>
      </w:pPr>
      <w:r>
        <w:t xml:space="preserve">time </w:t>
      </w:r>
    </w:p>
    <w:p w14:paraId="1F8F3DDD" w14:textId="77777777" w:rsidR="009C0D6F" w:rsidRDefault="009C0D6F" w:rsidP="009C0D6F">
      <w:pPr>
        <w:pStyle w:val="BodyText2"/>
      </w:pPr>
      <w:r>
        <w:t>time is very useful for seeing how long things take – put it before any command</w:t>
      </w:r>
    </w:p>
    <w:p w14:paraId="00540924" w14:textId="77777777" w:rsidR="00F12A7E" w:rsidRDefault="00F12A7E" w:rsidP="0034374E">
      <w:pPr>
        <w:pStyle w:val="Heading3"/>
      </w:pPr>
      <w:r>
        <w:t>GUI to UNIX from Windows</w:t>
      </w:r>
      <w:bookmarkEnd w:id="268"/>
    </w:p>
    <w:p w14:paraId="32EF5C82" w14:textId="77777777" w:rsidR="00F12A7E" w:rsidRDefault="00F12A7E" w:rsidP="000E5536">
      <w:pPr>
        <w:pStyle w:val="BodyText"/>
      </w:pPr>
      <w:r>
        <w:lastRenderedPageBreak/>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237F98" w:rsidP="000E5536">
      <w:pPr>
        <w:pStyle w:val="BodyText"/>
      </w:pPr>
      <w:hyperlink r:id="rId1488"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8B6883">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8B6883">
      <w:pPr>
        <w:pStyle w:val="BodyText2"/>
      </w:pPr>
      <w:r>
        <w:t>webuser@h03-dev-vm7:~&gt; vncserver</w:t>
      </w:r>
    </w:p>
    <w:p w14:paraId="5BD6DCD0" w14:textId="77777777" w:rsidR="00F12A7E" w:rsidRDefault="00F12A7E" w:rsidP="008B6883">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8B6883">
      <w:pPr>
        <w:pStyle w:val="BodyText2"/>
      </w:pPr>
      <w:r>
        <w:t>Would you like to enter a view-only password (y/n)? n</w:t>
      </w:r>
    </w:p>
    <w:p w14:paraId="58EABCDA" w14:textId="77777777" w:rsidR="00F12A7E" w:rsidRDefault="00F12A7E" w:rsidP="008B6883">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8B6883">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489"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490"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491"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492"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493"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494"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lastRenderedPageBreak/>
        <w:t>I can now see the desktop, but it is the cmd prompt :(</w:t>
      </w:r>
    </w:p>
    <w:p w14:paraId="34A57C42" w14:textId="77777777" w:rsidR="00F12A7E" w:rsidRDefault="00F12A7E" w:rsidP="008B6883">
      <w:pPr>
        <w:pStyle w:val="BodyText2"/>
      </w:pPr>
      <w:r>
        <w:t>VNCServer log file:</w:t>
      </w:r>
    </w:p>
    <w:p w14:paraId="4B9CCF36" w14:textId="77777777" w:rsidR="00F12A7E" w:rsidRDefault="00F12A7E" w:rsidP="000E5536">
      <w:pPr>
        <w:pStyle w:val="BodyText"/>
      </w:pPr>
      <w:r>
        <w:t xml:space="preserve">27/09/2011 14:08:32 </w:t>
      </w:r>
      <w:hyperlink r:id="rId1495"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496" w:history="1">
        <w:r w:rsidRPr="0077669C">
          <w:rPr>
            <w:rStyle w:val="Hyperlink"/>
          </w:rPr>
          <w:t>httpd: get '' for 139.191.147.152    -- HOORAY THIS IS MY DESKTOP MACHINE!</w:t>
        </w:r>
      </w:hyperlink>
    </w:p>
    <w:p w14:paraId="20AB171A" w14:textId="77777777" w:rsidR="00F12A7E" w:rsidRDefault="00F12A7E" w:rsidP="008B6883">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8B6883">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8B6883">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8B6883">
      <w:pPr>
        <w:pStyle w:val="BodyText2"/>
      </w:pPr>
      <w:r>
        <w:t>To get this written to a file append –O test.xml to the code</w:t>
      </w:r>
    </w:p>
    <w:p w14:paraId="11AB4ADE" w14:textId="459C6EFB" w:rsidR="00F3221A" w:rsidRDefault="00F3221A" w:rsidP="0034374E">
      <w:pPr>
        <w:pStyle w:val="Heading3"/>
      </w:pPr>
      <w:r>
        <w:t>rpm - package manager</w:t>
      </w:r>
      <w:bookmarkEnd w:id="269"/>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497"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498"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8B6883">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499"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lastRenderedPageBreak/>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8B6883">
      <w:pPr>
        <w:pStyle w:val="BodyText2"/>
      </w:pPr>
      <w:r>
        <w:t>* Image files : Magenta (.jpg, gif, bmp, png, tif)</w:t>
      </w:r>
    </w:p>
    <w:p w14:paraId="2B7A265D" w14:textId="77777777" w:rsidR="00F3221A" w:rsidRDefault="00F3221A" w:rsidP="008B6883">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8B6883">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520F132E" w14:textId="1BA6C0AA" w:rsidR="00EC66C5" w:rsidRDefault="00EC66C5" w:rsidP="0034374E">
      <w:pPr>
        <w:pStyle w:val="Heading3"/>
      </w:pPr>
      <w:bookmarkStart w:id="272" w:name="_Toc315774616"/>
      <w:r>
        <w:t>Creating files</w:t>
      </w:r>
    </w:p>
    <w:p w14:paraId="275FA76D" w14:textId="360C746D" w:rsidR="00EC66C5" w:rsidRDefault="00EC66C5" w:rsidP="008B6883">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8B6883">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8B6883">
      <w:pPr>
        <w:pStyle w:val="BodyText2"/>
      </w:pPr>
      <w:r>
        <w:t>And you can tell by the reply.</w:t>
      </w:r>
    </w:p>
    <w:p w14:paraId="16517C62" w14:textId="06FBE8DC" w:rsidR="006C3E31" w:rsidRDefault="006C3E31" w:rsidP="006C3E31">
      <w:pPr>
        <w:pStyle w:val="Heading4"/>
      </w:pPr>
      <w:bookmarkStart w:id="273" w:name="_Disk_usage"/>
      <w:bookmarkEnd w:id="273"/>
      <w:r>
        <w:t>Disk usage</w:t>
      </w:r>
    </w:p>
    <w:p w14:paraId="76A806BE" w14:textId="7DF844D1" w:rsidR="006C3E31" w:rsidRDefault="006C3E31" w:rsidP="008B6883">
      <w:pPr>
        <w:pStyle w:val="BodyText2"/>
      </w:pPr>
      <w:r>
        <w:t xml:space="preserve">If you run out of disk space (I have on Cloud9) you can use the suggestions in </w:t>
      </w:r>
      <w:hyperlink r:id="rId1500"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8B6883">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8B6883">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74" w:name="_GeoServer"/>
      <w:bookmarkEnd w:id="274"/>
      <w:r>
        <w:t>Apache2</w:t>
      </w:r>
    </w:p>
    <w:p w14:paraId="5514B739" w14:textId="77777777" w:rsidR="00FA60C8" w:rsidRDefault="00FA60C8" w:rsidP="008B6883">
      <w:pPr>
        <w:pStyle w:val="BodyText2"/>
      </w:pPr>
      <w:r>
        <w:t>To see if Apache is already installed:</w:t>
      </w:r>
    </w:p>
    <w:p w14:paraId="16C5E58B" w14:textId="77777777" w:rsidR="00FA60C8" w:rsidRDefault="00FA60C8" w:rsidP="00FA60C8">
      <w:pPr>
        <w:pStyle w:val="Unix"/>
      </w:pPr>
      <w:r>
        <w:t>ubuntu@blishten-vector-tiles-4577836:~/workspace$ which apache2</w:t>
      </w:r>
    </w:p>
    <w:p w14:paraId="4103C52F" w14:textId="7D3BAE25" w:rsidR="00FA60C8" w:rsidRDefault="00FA60C8" w:rsidP="00FA60C8">
      <w:pPr>
        <w:pStyle w:val="Unix"/>
      </w:pPr>
      <w:r>
        <w:t>/usr/sbin/apache2</w:t>
      </w:r>
    </w:p>
    <w:p w14:paraId="7594B9B3" w14:textId="7D630094" w:rsidR="00FA60C8" w:rsidRDefault="00FA60C8" w:rsidP="008B6883">
      <w:pPr>
        <w:pStyle w:val="BodyText2"/>
      </w:pPr>
      <w:r>
        <w:t>To install:</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8B6883">
      <w:pPr>
        <w:pStyle w:val="BodyText2"/>
      </w:pPr>
      <w:r>
        <w:t xml:space="preserve">Go to the </w:t>
      </w:r>
      <w:hyperlink r:id="rId1501" w:history="1">
        <w:r w:rsidRPr="00B67D6A">
          <w:rPr>
            <w:rStyle w:val="Hyperlink"/>
          </w:rPr>
          <w:t>address</w:t>
        </w:r>
      </w:hyperlink>
      <w:r>
        <w:t xml:space="preserve"> and you should see this: </w:t>
      </w:r>
    </w:p>
    <w:p w14:paraId="041080BE" w14:textId="02487055" w:rsidR="00B67D6A" w:rsidRPr="00B67D6A" w:rsidRDefault="00B67D6A" w:rsidP="008B6883">
      <w:pPr>
        <w:pStyle w:val="BodyText2"/>
      </w:pPr>
      <w:r>
        <w:rPr>
          <w:noProof/>
          <w:lang w:bidi="ar-SA"/>
        </w:rPr>
        <w:lastRenderedPageBreak/>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02">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26A14E6" w14:textId="3EA079C6" w:rsidR="009B2F56" w:rsidRDefault="009B2F56" w:rsidP="009B2F56">
      <w:pPr>
        <w:pStyle w:val="Heading6"/>
      </w:pPr>
      <w:bookmarkStart w:id="275" w:name="_Brew"/>
      <w:bookmarkEnd w:id="275"/>
      <w:r>
        <w:t>Configuration</w:t>
      </w:r>
    </w:p>
    <w:p w14:paraId="475137E3" w14:textId="25CF5E2B" w:rsidR="009B2F56" w:rsidRDefault="009B2F56" w:rsidP="008B6883">
      <w:pPr>
        <w:pStyle w:val="BodyText2"/>
      </w:pPr>
      <w:r>
        <w:t>U</w:t>
      </w:r>
      <w:r w:rsidRPr="00044DD9">
        <w:t>nder Ubuntu, httpd.conf is apache2.conf, and it's in /etc/apache2</w:t>
      </w:r>
      <w:r>
        <w:t>. So use vi to add the following:</w:t>
      </w:r>
    </w:p>
    <w:p w14:paraId="11D9CC1F" w14:textId="77777777" w:rsidR="009B2F56" w:rsidRDefault="009B2F56" w:rsidP="009B2F56">
      <w:pPr>
        <w:pStyle w:val="Unix"/>
      </w:pPr>
      <w:r w:rsidRPr="00002BC6">
        <w:t>blishten:/etc/apache2 $ cd /etc/apache2/</w:t>
      </w:r>
    </w:p>
    <w:p w14:paraId="6B786DC4" w14:textId="77777777" w:rsidR="009B2F56" w:rsidRDefault="009B2F56" w:rsidP="009B2F56">
      <w:pPr>
        <w:pStyle w:val="Unix"/>
      </w:pPr>
      <w:r w:rsidRPr="00A33CD4">
        <w:t xml:space="preserve">blishten:/etc/apache2 $ sudo vi apache2.conf                                                                                                                                                                                                                                                                                                                                                   </w:t>
      </w:r>
    </w:p>
    <w:p w14:paraId="0CC6419A" w14:textId="508435F8" w:rsidR="00641363" w:rsidRDefault="00641363" w:rsidP="00641363">
      <w:pPr>
        <w:pStyle w:val="Heading7"/>
      </w:pPr>
      <w:bookmarkStart w:id="276" w:name="_Serving_pre-compressed_content"/>
      <w:bookmarkEnd w:id="276"/>
      <w:r>
        <w:t>Modules</w:t>
      </w:r>
    </w:p>
    <w:p w14:paraId="7B17406F" w14:textId="18FEB5DC" w:rsidR="00641363" w:rsidRDefault="00641363" w:rsidP="008B6883">
      <w:pPr>
        <w:pStyle w:val="BodyText2"/>
      </w:pPr>
      <w:r>
        <w:t>To get a list of available modules:</w:t>
      </w:r>
    </w:p>
    <w:p w14:paraId="7E936DAB" w14:textId="5BE828A4" w:rsidR="00641363" w:rsidRPr="00641363" w:rsidRDefault="00641363" w:rsidP="00641363">
      <w:pPr>
        <w:pStyle w:val="Unix"/>
      </w:pPr>
      <w:r w:rsidRPr="00641363">
        <w:t>sudo apt-cache search libapache2*</w:t>
      </w:r>
    </w:p>
    <w:p w14:paraId="0A07E3D5" w14:textId="43C1BD02" w:rsidR="00725ABD" w:rsidRDefault="00725ABD" w:rsidP="00725ABD">
      <w:pPr>
        <w:pStyle w:val="Heading7"/>
      </w:pPr>
      <w:r>
        <w:t>Serving pre-compressed content</w:t>
      </w:r>
    </w:p>
    <w:p w14:paraId="7A7CBBB5" w14:textId="725698D5" w:rsidR="00725ABD" w:rsidRDefault="00725ABD" w:rsidP="008B6883">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503" w:anchor="precompressed" w:history="1">
        <w:r w:rsidR="00A627D1" w:rsidRPr="00A627D1">
          <w:rPr>
            <w:rStyle w:val="Hyperlink"/>
          </w:rPr>
          <w:t>Here</w:t>
        </w:r>
      </w:hyperlink>
      <w:r w:rsidR="002E702D">
        <w:t xml:space="preserve"> are the docs and a good guide is </w:t>
      </w:r>
      <w:hyperlink r:id="rId1504" w:history="1">
        <w:r w:rsidR="002E702D" w:rsidRPr="002E702D">
          <w:rPr>
            <w:rStyle w:val="Hyperlink"/>
          </w:rPr>
          <w:t>here</w:t>
        </w:r>
      </w:hyperlink>
      <w:r w:rsidR="002E702D">
        <w:t>.</w:t>
      </w:r>
    </w:p>
    <w:p w14:paraId="19D561A9" w14:textId="5AB1A98C" w:rsidR="002E702D" w:rsidRDefault="002E702D" w:rsidP="008B6883">
      <w:pPr>
        <w:pStyle w:val="BodyText2"/>
      </w:pPr>
      <w:r w:rsidRPr="002E702D">
        <w:t>Mod_deflate is included and enabled in the default Apache installation on Ubuntu 14.04.</w:t>
      </w:r>
    </w:p>
    <w:p w14:paraId="4BF1CCD6" w14:textId="77777777" w:rsidR="002E702D" w:rsidRDefault="002E702D" w:rsidP="002E702D">
      <w:pPr>
        <w:pStyle w:val="Unix"/>
      </w:pPr>
      <w:r>
        <w:t>ubuntu@blishten-vector-tiles-4577836:/etc/apache2$ apachectl -t -D DUMP_MODULES |grep deflate</w:t>
      </w:r>
    </w:p>
    <w:p w14:paraId="6CC24D07" w14:textId="05155663" w:rsidR="002E702D" w:rsidRDefault="002E702D" w:rsidP="002E702D">
      <w:pPr>
        <w:pStyle w:val="Unix"/>
      </w:pPr>
      <w:r>
        <w:t xml:space="preserve"> deflate_module (shared)</w:t>
      </w:r>
    </w:p>
    <w:p w14:paraId="1E9FCCD6" w14:textId="14569CDB" w:rsidR="00DD3175" w:rsidRDefault="00B813F0" w:rsidP="008B6883">
      <w:pPr>
        <w:pStyle w:val="BodyText2"/>
      </w:pPr>
      <w:r>
        <w:t>Update the config file:</w:t>
      </w:r>
    </w:p>
    <w:p w14:paraId="59CC4A49" w14:textId="01AE511D" w:rsidR="00B813F0" w:rsidRDefault="00B813F0" w:rsidP="00B813F0">
      <w:pPr>
        <w:pStyle w:val="Unix"/>
      </w:pPr>
      <w:r w:rsidRPr="00B813F0">
        <w:t>vi /etc/apache2/mods-enabled/deflate.conf</w:t>
      </w:r>
    </w:p>
    <w:p w14:paraId="176A763E" w14:textId="3DE452D0" w:rsidR="00B813F0" w:rsidRDefault="00B813F0" w:rsidP="008B6883">
      <w:pPr>
        <w:pStyle w:val="BodyText2"/>
      </w:pPr>
      <w:r>
        <w:t>And add this code:</w:t>
      </w:r>
    </w:p>
    <w:p w14:paraId="6DD05AA8" w14:textId="77777777" w:rsidR="00B813F0" w:rsidRDefault="00B813F0" w:rsidP="00B813F0">
      <w:pPr>
        <w:pStyle w:val="Code"/>
      </w:pPr>
      <w:r>
        <w:t>&lt;IfModule mod_headers.c&gt;</w:t>
      </w:r>
    </w:p>
    <w:p w14:paraId="6D32DEEE" w14:textId="77777777" w:rsidR="00B813F0" w:rsidRDefault="00B813F0" w:rsidP="00B813F0">
      <w:pPr>
        <w:pStyle w:val="Code"/>
      </w:pPr>
      <w:r>
        <w:t xml:space="preserve">    # Serve gzip compressed PBF files if they exist and the client accepts gzip.</w:t>
      </w:r>
    </w:p>
    <w:p w14:paraId="539F530F" w14:textId="77777777" w:rsidR="00B813F0" w:rsidRDefault="00B813F0" w:rsidP="00B813F0">
      <w:pPr>
        <w:pStyle w:val="Code"/>
      </w:pPr>
      <w:r>
        <w:t xml:space="preserve">    RewriteCond "%{HTTP:Accept-encoding}" "gzip"</w:t>
      </w:r>
    </w:p>
    <w:p w14:paraId="2242575E" w14:textId="77777777" w:rsidR="00B813F0" w:rsidRDefault="00B813F0" w:rsidP="00B813F0">
      <w:pPr>
        <w:pStyle w:val="Code"/>
      </w:pPr>
      <w:r>
        <w:t xml:space="preserve">    RewriteCond "%{REQUEST_FILENAME}\.gz" -s</w:t>
      </w:r>
    </w:p>
    <w:p w14:paraId="661E80B8" w14:textId="77777777" w:rsidR="00B813F0" w:rsidRDefault="00B813F0" w:rsidP="00B813F0">
      <w:pPr>
        <w:pStyle w:val="Code"/>
      </w:pPr>
    </w:p>
    <w:p w14:paraId="3B3D0F4D" w14:textId="77777777" w:rsidR="00B813F0" w:rsidRDefault="00B813F0" w:rsidP="00B813F0">
      <w:pPr>
        <w:pStyle w:val="Code"/>
      </w:pPr>
      <w:r>
        <w:t xml:space="preserve">    # Serve correct content types, and prevent mod_deflate double gzip.</w:t>
      </w:r>
    </w:p>
    <w:p w14:paraId="3080CB80" w14:textId="77777777" w:rsidR="00B813F0" w:rsidRDefault="00B813F0" w:rsidP="00B813F0">
      <w:pPr>
        <w:pStyle w:val="Code"/>
      </w:pPr>
      <w:r>
        <w:t xml:space="preserve">    RewriteRule "\.pbf$" "-" [T=application/json,E=no-gzip:1]</w:t>
      </w:r>
    </w:p>
    <w:p w14:paraId="580BAEC3" w14:textId="77777777" w:rsidR="00B813F0" w:rsidRDefault="00B813F0" w:rsidP="00B813F0">
      <w:pPr>
        <w:pStyle w:val="Code"/>
      </w:pPr>
    </w:p>
    <w:p w14:paraId="533C50B2" w14:textId="77777777" w:rsidR="00B813F0" w:rsidRDefault="00B813F0" w:rsidP="00B813F0">
      <w:pPr>
        <w:pStyle w:val="Code"/>
      </w:pPr>
      <w:r>
        <w:t xml:space="preserve">    &lt;FilesMatch "(\.pbf)$"&gt;</w:t>
      </w:r>
    </w:p>
    <w:p w14:paraId="4BF09F0B" w14:textId="77777777" w:rsidR="00B813F0" w:rsidRDefault="00B813F0" w:rsidP="00B813F0">
      <w:pPr>
        <w:pStyle w:val="Code"/>
      </w:pPr>
      <w:r>
        <w:t xml:space="preserve">      # Serve correct encoding type.</w:t>
      </w:r>
    </w:p>
    <w:p w14:paraId="691255CA" w14:textId="77777777" w:rsidR="00B813F0" w:rsidRDefault="00B813F0" w:rsidP="00B813F0">
      <w:pPr>
        <w:pStyle w:val="Code"/>
      </w:pPr>
      <w:r>
        <w:t xml:space="preserve">      Header append Content-Encoding gzip</w:t>
      </w:r>
    </w:p>
    <w:p w14:paraId="7F721CB1" w14:textId="77777777" w:rsidR="00B813F0" w:rsidRDefault="00B813F0" w:rsidP="00B813F0">
      <w:pPr>
        <w:pStyle w:val="Code"/>
      </w:pPr>
    </w:p>
    <w:p w14:paraId="57C3AB3C" w14:textId="77777777" w:rsidR="00B813F0" w:rsidRDefault="00B813F0" w:rsidP="00B813F0">
      <w:pPr>
        <w:pStyle w:val="Code"/>
      </w:pPr>
      <w:r>
        <w:t xml:space="preserve">      # Force proxies to cache gzipped &amp; non-gzipped pbf files separately.</w:t>
      </w:r>
    </w:p>
    <w:p w14:paraId="088CFD3C" w14:textId="77777777" w:rsidR="00B813F0" w:rsidRDefault="00B813F0" w:rsidP="00B813F0">
      <w:pPr>
        <w:pStyle w:val="Code"/>
      </w:pPr>
      <w:r>
        <w:lastRenderedPageBreak/>
        <w:t xml:space="preserve">      Header append Vary Accept-Encoding</w:t>
      </w:r>
    </w:p>
    <w:p w14:paraId="23DB9182" w14:textId="77777777" w:rsidR="00B813F0" w:rsidRDefault="00B813F0" w:rsidP="00B813F0">
      <w:pPr>
        <w:pStyle w:val="Code"/>
      </w:pPr>
      <w:r>
        <w:t xml:space="preserve">    &lt;/FilesMatch&gt;</w:t>
      </w:r>
    </w:p>
    <w:p w14:paraId="7B49C3C9" w14:textId="1239CC79" w:rsidR="00B813F0" w:rsidRDefault="00B813F0" w:rsidP="00B813F0">
      <w:pPr>
        <w:pStyle w:val="Code"/>
      </w:pPr>
      <w:r>
        <w:t>&lt;/IfModule&gt;</w:t>
      </w:r>
    </w:p>
    <w:p w14:paraId="4E65F69A" w14:textId="2B91CE3A" w:rsidR="00064123" w:rsidRDefault="00064123" w:rsidP="008B6883">
      <w:pPr>
        <w:pStyle w:val="BodyText2"/>
      </w:pPr>
      <w:r>
        <w:t>Restart Apache:</w:t>
      </w:r>
    </w:p>
    <w:p w14:paraId="13A1578C" w14:textId="28C9E555" w:rsidR="00064123" w:rsidRPr="00064123" w:rsidRDefault="00064123" w:rsidP="00064123">
      <w:pPr>
        <w:pStyle w:val="Unix"/>
      </w:pPr>
      <w:r w:rsidRPr="00064123">
        <w:t>sudo apachectl restart</w:t>
      </w:r>
    </w:p>
    <w:p w14:paraId="5B23E2B6" w14:textId="24F279AC" w:rsidR="00641363" w:rsidRDefault="00641363" w:rsidP="00641363">
      <w:pPr>
        <w:pStyle w:val="Heading7"/>
      </w:pPr>
      <w:r>
        <w:t>Version</w:t>
      </w:r>
    </w:p>
    <w:p w14:paraId="05328238" w14:textId="09640848" w:rsidR="00641363" w:rsidRDefault="00641363" w:rsidP="008B6883">
      <w:pPr>
        <w:pStyle w:val="BodyText2"/>
      </w:pPr>
      <w:r>
        <w:t>To see what version of Apache you are running:</w:t>
      </w:r>
    </w:p>
    <w:p w14:paraId="5D9E7691" w14:textId="7676EA06" w:rsidR="00641363" w:rsidRDefault="00641363" w:rsidP="00641363">
      <w:pPr>
        <w:pStyle w:val="Unix"/>
      </w:pPr>
      <w:r w:rsidRPr="00641363">
        <w:t>/usr/sbin/apache2 -v</w:t>
      </w:r>
    </w:p>
    <w:p w14:paraId="4AFCD01B" w14:textId="7FF5D458" w:rsidR="002E702D" w:rsidRDefault="002E702D" w:rsidP="00641363">
      <w:pPr>
        <w:pStyle w:val="Unix"/>
      </w:pPr>
      <w:r w:rsidRPr="002E702D">
        <w:t>Server version: Apache/2.4.7 (Ubuntu)</w:t>
      </w:r>
    </w:p>
    <w:p w14:paraId="6726F1DE" w14:textId="1D5BEE54" w:rsidR="003075D0" w:rsidRDefault="003075D0" w:rsidP="003075D0">
      <w:pPr>
        <w:pStyle w:val="Heading5"/>
      </w:pPr>
      <w:bookmarkStart w:id="277" w:name="_Brew_1"/>
      <w:bookmarkEnd w:id="277"/>
      <w:r>
        <w:t>Bootstrap</w:t>
      </w:r>
    </w:p>
    <w:p w14:paraId="6AD2BFC4" w14:textId="5F8B3099" w:rsidR="000C5FC5" w:rsidRDefault="000C5FC5" w:rsidP="000C5FC5">
      <w:pPr>
        <w:pStyle w:val="BodyText2"/>
      </w:pPr>
      <w:r>
        <w:t>Installing on C9 node-js workspace on 19/01/2018.</w:t>
      </w:r>
      <w:r w:rsidR="00926AE7">
        <w:t xml:space="preserve"> Following instructions </w:t>
      </w:r>
      <w:hyperlink r:id="rId1505" w:anchor="npm" w:history="1">
        <w:r w:rsidR="00926AE7" w:rsidRPr="00926AE7">
          <w:rPr>
            <w:rStyle w:val="Hyperlink"/>
          </w:rPr>
          <w:t>here</w:t>
        </w:r>
      </w:hyperlink>
      <w:r w:rsidR="00926AE7">
        <w:t>.</w:t>
      </w:r>
    </w:p>
    <w:p w14:paraId="5D92708C" w14:textId="37779F99" w:rsidR="004E2581" w:rsidRDefault="004E2581" w:rsidP="00926AE7">
      <w:pPr>
        <w:pStyle w:val="Unix"/>
      </w:pPr>
      <w:r w:rsidRPr="004E2581">
        <w:t>blishten:~/workspace/biopama-demo-bootstrap (gh-pages) $ npm i jquery popper.js</w:t>
      </w:r>
    </w:p>
    <w:p w14:paraId="03327A17" w14:textId="116FD5C1" w:rsidR="004E2581" w:rsidRPr="000C5FC5" w:rsidRDefault="004E2581" w:rsidP="00926AE7">
      <w:pPr>
        <w:pStyle w:val="Unix"/>
      </w:pPr>
      <w:r w:rsidRPr="004E2581">
        <w:t>blishten:~/workspace/biopama-demo-bootstrap (gh-pages) $ npm install bootstrap</w:t>
      </w:r>
    </w:p>
    <w:p w14:paraId="7117FB64" w14:textId="77777777" w:rsidR="00287D6D" w:rsidRDefault="00287D6D" w:rsidP="00287D6D">
      <w:pPr>
        <w:pStyle w:val="Heading5"/>
      </w:pPr>
      <w:r>
        <w:t>Brew</w:t>
      </w:r>
    </w:p>
    <w:p w14:paraId="40142097" w14:textId="02AB96F3" w:rsidR="00287D6D" w:rsidRDefault="00287D6D" w:rsidP="008B6883">
      <w:pPr>
        <w:pStyle w:val="BodyText2"/>
      </w:pPr>
      <w:r>
        <w:t>On the C9 vector tiles workspace (</w:t>
      </w:r>
      <w:r w:rsidRPr="004B4972">
        <w:t>blishten:~/workspace (master) $:</w:t>
      </w:r>
      <w:r>
        <w:t>)</w:t>
      </w:r>
      <w:r w:rsidR="000F6DB0">
        <w:t xml:space="preserve"> on 17/7/17</w:t>
      </w:r>
      <w:r>
        <w:t>:</w:t>
      </w:r>
    </w:p>
    <w:p w14:paraId="5F332508" w14:textId="77777777" w:rsidR="00287D6D" w:rsidRDefault="00287D6D" w:rsidP="00287D6D">
      <w:pPr>
        <w:pStyle w:val="Unix"/>
      </w:pPr>
      <w:r>
        <w:t>ruby -e "$(curl -fsSL https://raw.githubusercontent.com/Linuxbrew/install/master/install)"</w:t>
      </w:r>
    </w:p>
    <w:p w14:paraId="48209E7D" w14:textId="77777777" w:rsidR="00287D6D" w:rsidRDefault="00287D6D" w:rsidP="00287D6D">
      <w:pPr>
        <w:pStyle w:val="Unix"/>
      </w:pPr>
      <w:r>
        <w:t>sudo apt-get install build-essential</w:t>
      </w:r>
    </w:p>
    <w:p w14:paraId="266D018C" w14:textId="77777777" w:rsidR="00287D6D" w:rsidRDefault="00287D6D" w:rsidP="00287D6D">
      <w:pPr>
        <w:pStyle w:val="Unix"/>
      </w:pPr>
      <w:r>
        <w:t>echo 'export PATH="/home/linuxbrew/.linuxbrew/bin:$PATH"' &gt;&gt;~/.bash_profile</w:t>
      </w:r>
    </w:p>
    <w:p w14:paraId="3EE10D0F" w14:textId="77777777" w:rsidR="00287D6D" w:rsidRDefault="00287D6D" w:rsidP="00287D6D">
      <w:pPr>
        <w:pStyle w:val="Unix"/>
      </w:pPr>
      <w:r>
        <w:t>echo 'export MANPATH="/home/linuxbrew/.linuxbrew/share/man:$MANPATH"' &gt;&gt;~/.bash_profile</w:t>
      </w:r>
    </w:p>
    <w:p w14:paraId="5ABED0F0" w14:textId="77777777" w:rsidR="00287D6D" w:rsidRDefault="00287D6D" w:rsidP="00287D6D">
      <w:pPr>
        <w:pStyle w:val="Unix"/>
      </w:pPr>
      <w:r>
        <w:t>echo 'export INFOPATH="/home/linuxbrew/.linuxbrew/share/info:$INFOPATH"' &gt;&gt;~/.bash_profile</w:t>
      </w:r>
    </w:p>
    <w:p w14:paraId="656274E1" w14:textId="77777777" w:rsidR="00287D6D" w:rsidRDefault="00287D6D" w:rsidP="00287D6D">
      <w:pPr>
        <w:pStyle w:val="Unix"/>
      </w:pPr>
      <w:r>
        <w:t>PATH="/home/linuxbrew/.linuxbrew/bin:$PATH"</w:t>
      </w:r>
    </w:p>
    <w:p w14:paraId="0D2AD8F2" w14:textId="0EED21F0" w:rsidR="00287D6D" w:rsidRDefault="00287D6D" w:rsidP="00287D6D">
      <w:pPr>
        <w:pStyle w:val="Unix"/>
      </w:pPr>
      <w:r>
        <w:t>brew install gcc</w:t>
      </w:r>
    </w:p>
    <w:p w14:paraId="3A3BA8B7" w14:textId="0B75E4ED" w:rsidR="00436E53" w:rsidRDefault="00436E53" w:rsidP="008B6883">
      <w:pPr>
        <w:pStyle w:val="BodyText2"/>
      </w:pPr>
      <w:r>
        <w:t>On the GCE Ubuntu-14-04 instance on 25/8/17:</w:t>
      </w:r>
    </w:p>
    <w:p w14:paraId="125150FA" w14:textId="0558E90B" w:rsidR="00C52922" w:rsidRDefault="00C52922" w:rsidP="00C52922">
      <w:pPr>
        <w:pStyle w:val="Unix"/>
      </w:pPr>
      <w:r w:rsidRPr="00C52922">
        <w:t>sudo apt-get update</w:t>
      </w:r>
    </w:p>
    <w:p w14:paraId="3EF109B6" w14:textId="145ADC3D" w:rsidR="00C52922" w:rsidRDefault="00C52922" w:rsidP="00C52922">
      <w:pPr>
        <w:pStyle w:val="Unix"/>
      </w:pPr>
      <w:r w:rsidRPr="00C52922">
        <w:t>sudo apt-get install build-essential curl git m4 ruby texinfo libbz2-dev libcurl4-openssl-dev libexpat-dev libncurses-dev zlib1g-dev</w:t>
      </w:r>
    </w:p>
    <w:p w14:paraId="0D6A32D3" w14:textId="1D5D8438" w:rsidR="00064B69" w:rsidRDefault="00064B69" w:rsidP="008B6883">
      <w:pPr>
        <w:pStyle w:val="BodyText2"/>
      </w:pPr>
      <w:r>
        <w:t xml:space="preserve">Then following the steps above. </w:t>
      </w:r>
    </w:p>
    <w:p w14:paraId="38A84BF4" w14:textId="31A3C54B" w:rsidR="001E1ECE" w:rsidRDefault="001E1ECE" w:rsidP="001E1ECE">
      <w:pPr>
        <w:pStyle w:val="Heading5"/>
      </w:pPr>
      <w:bookmarkStart w:id="278" w:name="_GDAL_1"/>
      <w:bookmarkEnd w:id="278"/>
      <w:r>
        <w:t>GDAL</w:t>
      </w:r>
    </w:p>
    <w:p w14:paraId="08B05213" w14:textId="77777777" w:rsidR="001E1ECE" w:rsidRDefault="001E1ECE" w:rsidP="008B6883">
      <w:pPr>
        <w:pStyle w:val="BodyText2"/>
      </w:pPr>
      <w:r>
        <w:t>From instructions here:</w:t>
      </w:r>
    </w:p>
    <w:p w14:paraId="6F4964FD" w14:textId="77777777" w:rsidR="001E1ECE" w:rsidRDefault="001E1ECE" w:rsidP="001E1ECE">
      <w:pPr>
        <w:pStyle w:val="Unix"/>
      </w:pPr>
      <w:r>
        <w:t>blishten:~/workspace (master) $ sudo add-apt-repository ppa:ubuntugis/ppa &amp;&amp; sudo apt-get update</w:t>
      </w:r>
    </w:p>
    <w:p w14:paraId="6DB41FB0" w14:textId="77777777" w:rsidR="001E1ECE" w:rsidRDefault="001E1ECE" w:rsidP="001E1ECE">
      <w:pPr>
        <w:pStyle w:val="Unix"/>
      </w:pPr>
      <w:r>
        <w:t>blishten:~/workspace (master) $ sudo apt-get install gdal-bin</w:t>
      </w:r>
    </w:p>
    <w:p w14:paraId="3230A4CA" w14:textId="77777777" w:rsidR="001E1ECE" w:rsidRDefault="001E1ECE" w:rsidP="001E1ECE">
      <w:pPr>
        <w:pStyle w:val="Unix"/>
      </w:pPr>
      <w:r>
        <w:t>blishten:~/workspace (master) $ gdalinfo --version</w:t>
      </w:r>
    </w:p>
    <w:p w14:paraId="0F2EAAFC" w14:textId="77777777" w:rsidR="001E1ECE" w:rsidRDefault="001E1ECE" w:rsidP="001E1ECE">
      <w:pPr>
        <w:pStyle w:val="Unix"/>
      </w:pPr>
      <w:r>
        <w:t>blishten:~/workspace (master) $ sudo apt-get install libgdal1-dev</w:t>
      </w:r>
    </w:p>
    <w:p w14:paraId="0C62319C" w14:textId="77777777" w:rsidR="001E1ECE" w:rsidRDefault="001E1ECE" w:rsidP="008B6883">
      <w:pPr>
        <w:pStyle w:val="BodyText2"/>
      </w:pPr>
      <w:r>
        <w:t>Python GDAL bindings installed on 9/2/17:</w:t>
      </w:r>
    </w:p>
    <w:p w14:paraId="72D497E6" w14:textId="6BC53843" w:rsidR="001E1ECE" w:rsidRPr="001E1ECE" w:rsidRDefault="001E1ECE" w:rsidP="001E1ECE">
      <w:pPr>
        <w:pStyle w:val="Unix"/>
      </w:pPr>
      <w:r>
        <w:t xml:space="preserve">blishten:~/workspace (master) $ </w:t>
      </w:r>
      <w:r w:rsidRPr="00A33A17">
        <w:t>sudo apt-get python-gdal</w:t>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8B6883">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8B6883">
      <w:pPr>
        <w:pStyle w:val="BodyText2"/>
      </w:pPr>
      <w:r>
        <w:t xml:space="preserve">Following instructions </w:t>
      </w:r>
      <w:hyperlink r:id="rId1506"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lastRenderedPageBreak/>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79" w:name="_phpPgAdmin_1"/>
      <w:bookmarkEnd w:id="279"/>
      <w:r>
        <w:t>phpPgAdmin</w:t>
      </w:r>
    </w:p>
    <w:p w14:paraId="51C1823A" w14:textId="77777777" w:rsidR="00441930" w:rsidRDefault="00441930" w:rsidP="008B6883">
      <w:pPr>
        <w:pStyle w:val="BodyText2"/>
      </w:pPr>
      <w:r>
        <w:t xml:space="preserve">Installing on C9 Python workspace. Following instructions </w:t>
      </w:r>
      <w:hyperlink r:id="rId1507" w:history="1">
        <w:r w:rsidRPr="00B817BB">
          <w:rPr>
            <w:rStyle w:val="Hyperlink"/>
          </w:rPr>
          <w:t>here</w:t>
        </w:r>
      </w:hyperlink>
      <w:r>
        <w:t xml:space="preserve">. </w:t>
      </w:r>
    </w:p>
    <w:p w14:paraId="07ADC55D" w14:textId="77777777" w:rsidR="00441930" w:rsidRDefault="00441930" w:rsidP="008B550B">
      <w:pPr>
        <w:pStyle w:val="Unix"/>
      </w:pPr>
      <w:r w:rsidRPr="00B817BB">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80" w:name="_PostGIS"/>
      <w:bookmarkEnd w:id="280"/>
      <w:r>
        <w:t>PostGIS</w:t>
      </w:r>
    </w:p>
    <w:p w14:paraId="6BEF4518" w14:textId="2EDDC72A" w:rsidR="00BA000A" w:rsidRDefault="00BA000A" w:rsidP="008B6883">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8B6883">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5E4FF76C" w14:textId="630F7F31" w:rsidR="003318D5" w:rsidRDefault="003318D5" w:rsidP="003318D5">
      <w:pPr>
        <w:pStyle w:val="Heading5"/>
      </w:pPr>
      <w:bookmarkStart w:id="281" w:name="_Tippecanoe"/>
      <w:bookmarkEnd w:id="281"/>
      <w:r>
        <w:t>TileServer PHP</w:t>
      </w:r>
    </w:p>
    <w:p w14:paraId="2BD4D302" w14:textId="41B0A896" w:rsidR="008163B3" w:rsidRDefault="00E907F6" w:rsidP="008B6883">
      <w:pPr>
        <w:pStyle w:val="BodyText2"/>
      </w:pPr>
      <w:r>
        <w:t xml:space="preserve">Following instructions </w:t>
      </w:r>
      <w:hyperlink r:id="rId1508"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509"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1EAFCE2B" w14:textId="77777777" w:rsidR="008163B3" w:rsidRDefault="008163B3" w:rsidP="008163B3">
      <w:pPr>
        <w:pStyle w:val="Code"/>
      </w:pPr>
      <w:r w:rsidRPr="00D91161">
        <w:t xml:space="preserve">#0 /home/ubuntu/workspace/tileserver-php-master/tileserver.php(295): PDO-&gt;__construct('sqlite:mapbox_i...', '', '', Array) </w:t>
      </w:r>
    </w:p>
    <w:p w14:paraId="59850450" w14:textId="77777777" w:rsidR="008163B3" w:rsidRDefault="008163B3" w:rsidP="008163B3">
      <w:pPr>
        <w:pStyle w:val="Code"/>
      </w:pPr>
      <w:r w:rsidRPr="00D91161">
        <w:t xml:space="preserve">#1 /home/ubuntu/workspace/tileserver-php-master/tileserver.php(181): Server-&gt;DBconnect('mapbox_italy.mb...') </w:t>
      </w:r>
    </w:p>
    <w:p w14:paraId="5F034FD8" w14:textId="77777777" w:rsidR="008163B3" w:rsidRDefault="008163B3" w:rsidP="008163B3">
      <w:pPr>
        <w:pStyle w:val="Code"/>
      </w:pPr>
      <w:r w:rsidRPr="00D91161">
        <w:t xml:space="preserve">#2 /home/ubuntu/workspace/tileserver-php-master/tileserver.php(99): Server-&gt;metadataFromMbtiles('mapbox_italy.mb...') </w:t>
      </w:r>
    </w:p>
    <w:p w14:paraId="1D1B090F" w14:textId="77777777" w:rsidR="008163B3" w:rsidRDefault="008163B3" w:rsidP="008163B3">
      <w:pPr>
        <w:pStyle w:val="Code"/>
      </w:pPr>
      <w:r w:rsidRPr="00D91161">
        <w:t xml:space="preserve">#3 /home/ubuntu/workspace/tileserver-php-master/tileserver.php(532): Server-&gt;setDatasets() </w:t>
      </w:r>
    </w:p>
    <w:p w14:paraId="6734A8CA" w14:textId="77777777" w:rsidR="008E1F99" w:rsidRDefault="008163B3" w:rsidP="008E1F99">
      <w:pPr>
        <w:pStyle w:val="Code"/>
      </w:pPr>
      <w:r w:rsidRPr="00D91161">
        <w:t xml:space="preserve">#4 /home/ubuntu/workspace/tileserver-php-master/tileserver.php(1298): Server-&gt;getHtml() </w:t>
      </w:r>
    </w:p>
    <w:p w14:paraId="5EB01CD2" w14:textId="77777777" w:rsidR="008E1F99" w:rsidRDefault="008163B3" w:rsidP="008E1F99">
      <w:pPr>
        <w:pStyle w:val="Code"/>
      </w:pPr>
      <w:r w:rsidRPr="00D91161">
        <w:t xml:space="preserve">#5 /home/ubuntu/workspace/tileserver-php-master/tileserver.php(32): Router::serve(Array) </w:t>
      </w:r>
    </w:p>
    <w:p w14:paraId="648F69FE" w14:textId="512EBABB" w:rsidR="003318D5" w:rsidRDefault="008163B3" w:rsidP="008E1F99">
      <w:pPr>
        <w:pStyle w:val="Code"/>
      </w:pPr>
      <w:r w:rsidRPr="00D91161">
        <w:t>#6 {main}</w:t>
      </w:r>
    </w:p>
    <w:p w14:paraId="08BE6FE7" w14:textId="7C22EBCD" w:rsidR="008E1F99" w:rsidRDefault="008E1F99" w:rsidP="008B6883">
      <w:pPr>
        <w:pStyle w:val="BodyText2"/>
      </w:pPr>
      <w:r>
        <w:t xml:space="preserve">Probably missing a prerequisite. Checking mod_rewrite is enabled from </w:t>
      </w:r>
      <w:hyperlink r:id="rId1510" w:history="1">
        <w:r w:rsidRPr="008E1F99">
          <w:rPr>
            <w:rStyle w:val="Hyperlink"/>
          </w:rPr>
          <w:t>here</w:t>
        </w:r>
      </w:hyperlink>
      <w:r>
        <w:t>. Yes.</w:t>
      </w:r>
      <w:r w:rsidR="003422E0">
        <w:t xml:space="preserve"> Checking for sqllite module:</w:t>
      </w:r>
    </w:p>
    <w:p w14:paraId="1AD16049" w14:textId="77777777" w:rsidR="003422E0" w:rsidRDefault="003422E0" w:rsidP="003422E0">
      <w:pPr>
        <w:pStyle w:val="Unix"/>
      </w:pPr>
      <w:r>
        <w:t>blishten:~/workspace (gh-pages) $ ls /etc/php5/mods-available/</w:t>
      </w:r>
    </w:p>
    <w:p w14:paraId="62BD0FBB" w14:textId="4B00E131" w:rsidR="003422E0" w:rsidRDefault="003422E0" w:rsidP="003422E0">
      <w:pPr>
        <w:pStyle w:val="Unix"/>
      </w:pPr>
      <w:r>
        <w:t>c9.ini  gd.ini  json.ini  mcrypt.ini  mysql.ini  mysqli.ini  opcache.ini  pdo.ini  pdo_mysql.ini  pdo_pgsql.ini  pgsql.ini  readline.ini</w:t>
      </w:r>
    </w:p>
    <w:p w14:paraId="0F59B1F3" w14:textId="5581A22A" w:rsidR="003422E0" w:rsidRDefault="003422E0" w:rsidP="008B6883">
      <w:pPr>
        <w:pStyle w:val="BodyText2"/>
      </w:pPr>
      <w:r>
        <w:t xml:space="preserve">No sign of sqllite although I think the module is installed as it is listed in the </w:t>
      </w:r>
      <w:r w:rsidR="00956373">
        <w:t xml:space="preserve">modules in </w:t>
      </w:r>
      <w:r>
        <w:t xml:space="preserve">phpinfo </w:t>
      </w:r>
      <w:hyperlink r:id="rId1511"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50F626DB" w14:textId="77777777" w:rsidR="00515AE6" w:rsidRDefault="00515AE6" w:rsidP="00515AE6">
      <w:pPr>
        <w:pStyle w:val="Unix"/>
      </w:pPr>
      <w:r>
        <w:t>sudo apt-get update</w:t>
      </w:r>
    </w:p>
    <w:p w14:paraId="22A62B21" w14:textId="6DC34B42" w:rsidR="00515AE6" w:rsidRDefault="00515AE6" w:rsidP="00515AE6">
      <w:pPr>
        <w:pStyle w:val="Unix"/>
      </w:pPr>
      <w:r>
        <w:t>sudo apt-get install php5-sqlite</w:t>
      </w:r>
    </w:p>
    <w:p w14:paraId="782B2473" w14:textId="3F0D7E8C" w:rsidR="00FB73C9" w:rsidRPr="003318D5" w:rsidRDefault="00FB73C9" w:rsidP="008B6883">
      <w:pPr>
        <w:pStyle w:val="BodyText2"/>
      </w:pPr>
      <w:r>
        <w:t>Restarted Apache and now the datasets show.</w:t>
      </w:r>
    </w:p>
    <w:p w14:paraId="23959282" w14:textId="07127C59" w:rsidR="00287D6D" w:rsidRDefault="00287D6D" w:rsidP="00287D6D">
      <w:pPr>
        <w:pStyle w:val="Heading5"/>
      </w:pPr>
      <w:r>
        <w:t>Tippecanoe</w:t>
      </w:r>
    </w:p>
    <w:p w14:paraId="6B390A6B" w14:textId="4FFE6618" w:rsidR="00287D6D" w:rsidRDefault="00287D6D" w:rsidP="008B6883">
      <w:pPr>
        <w:pStyle w:val="BodyText2"/>
      </w:pPr>
      <w:r>
        <w:t xml:space="preserve">Install </w:t>
      </w:r>
      <w:hyperlink w:anchor="_Brew_1" w:history="1">
        <w:r w:rsidRPr="00A238A4">
          <w:rPr>
            <w:rStyle w:val="Hyperlink"/>
          </w:rPr>
          <w:t>brew</w:t>
        </w:r>
      </w:hyperlink>
      <w:r>
        <w:t xml:space="preserve"> and then:</w:t>
      </w:r>
    </w:p>
    <w:p w14:paraId="79B0BAF3" w14:textId="5C547E3C" w:rsidR="00287D6D" w:rsidRPr="00287D6D" w:rsidRDefault="00287D6D" w:rsidP="00287D6D">
      <w:pPr>
        <w:pStyle w:val="Unix"/>
      </w:pPr>
      <w:r w:rsidRPr="00287D6D">
        <w:t>brew install tippecanoe</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82" w:name="_Switching"/>
      <w:bookmarkEnd w:id="282"/>
      <w:r>
        <w:t>Switching</w:t>
      </w:r>
    </w:p>
    <w:p w14:paraId="335847D8" w14:textId="639F752D" w:rsidR="006C3E31" w:rsidRDefault="006C3E31" w:rsidP="008B6883">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83" w:name="_Apache2"/>
      <w:bookmarkEnd w:id="283"/>
      <w:r>
        <w:lastRenderedPageBreak/>
        <w:t>Apache2</w:t>
      </w:r>
    </w:p>
    <w:p w14:paraId="7EE865AB" w14:textId="01499F33" w:rsidR="00501D81" w:rsidRDefault="00501D81" w:rsidP="008B6883">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8B6883">
      <w:pPr>
        <w:pStyle w:val="BodyText2"/>
      </w:pPr>
      <w:r>
        <w:t xml:space="preserve">In order to allow connections, in the GCE VM dashboard click on the VM and edit it to enable http and https connections. </w:t>
      </w:r>
    </w:p>
    <w:p w14:paraId="3AA29342" w14:textId="17EB9CF8" w:rsidR="0035376A" w:rsidRDefault="0035376A" w:rsidP="0035376A">
      <w:pPr>
        <w:pStyle w:val="Heading5"/>
      </w:pPr>
      <w:bookmarkStart w:id="284" w:name="_Node.js_1"/>
      <w:bookmarkEnd w:id="284"/>
      <w:r>
        <w:t>GDAL</w:t>
      </w:r>
    </w:p>
    <w:p w14:paraId="761BB7AD" w14:textId="436B447C" w:rsidR="00156211" w:rsidRDefault="00156211" w:rsidP="00156211">
      <w:pPr>
        <w:pStyle w:val="BodyText2"/>
      </w:pPr>
      <w:r>
        <w:t>On the wdpa-vector-tiles GCP VM:</w:t>
      </w:r>
    </w:p>
    <w:p w14:paraId="44F19EC6" w14:textId="1A2770B6" w:rsidR="00156211" w:rsidRPr="00156211" w:rsidRDefault="00156211" w:rsidP="00156211">
      <w:pPr>
        <w:pStyle w:val="Unix"/>
      </w:pPr>
      <w:r w:rsidRPr="00156211">
        <w:t>sudo apt-get install binutils libproj-dev gdal-bin</w:t>
      </w:r>
    </w:p>
    <w:p w14:paraId="1DA13B7C" w14:textId="77777777" w:rsidR="00501D81" w:rsidRDefault="00501D81" w:rsidP="00501D81">
      <w:pPr>
        <w:pStyle w:val="Heading5"/>
      </w:pPr>
      <w:r>
        <w:t>Node.js</w:t>
      </w:r>
    </w:p>
    <w:p w14:paraId="4D73BBA5" w14:textId="452EB483" w:rsidR="00501D81" w:rsidRDefault="00501D81" w:rsidP="008B6883">
      <w:pPr>
        <w:pStyle w:val="BodyText2"/>
      </w:pPr>
      <w:r>
        <w:t xml:space="preserve">Following instructions </w:t>
      </w:r>
      <w:hyperlink r:id="rId1512"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28E5E9C8" w:rsidR="00501D81" w:rsidRDefault="00501D81" w:rsidP="008B6883">
      <w:pPr>
        <w:pStyle w:val="BodyText2"/>
      </w:pPr>
      <w:r>
        <w:t>Restarted the SSH session.</w:t>
      </w:r>
      <w:r w:rsidR="00AE1020">
        <w:t xml:space="preserve"> This may not work. If it doesn't do the following:</w:t>
      </w:r>
    </w:p>
    <w:p w14:paraId="67B15467" w14:textId="77777777" w:rsidR="00AE1020" w:rsidRDefault="00AE1020" w:rsidP="00AE1020">
      <w:pPr>
        <w:pStyle w:val="Unix"/>
      </w:pPr>
      <w:r>
        <w:t>export NVM_DIR="$HOME/.nvm"</w:t>
      </w:r>
    </w:p>
    <w:p w14:paraId="18FFD5A7" w14:textId="77777777" w:rsidR="00AE1020" w:rsidRDefault="00AE1020" w:rsidP="00AE1020">
      <w:pPr>
        <w:pStyle w:val="Unix"/>
      </w:pPr>
      <w:r>
        <w:t>[ -s "$NVM_DIR/nvm.sh" ] &amp;&amp; \. "$NVM_DIR/nvm.sh"  # This loads nvm</w:t>
      </w:r>
    </w:p>
    <w:p w14:paraId="1746570E" w14:textId="29B4202A" w:rsidR="00AE1020" w:rsidRDefault="00AE1020" w:rsidP="00AE1020">
      <w:pPr>
        <w:pStyle w:val="Unix"/>
      </w:pPr>
      <w:r>
        <w:t>[ -s "$NVM_DIR/bash_completion" ] &amp;&amp; \. "$NVM_DIR/bash_completion"  # This loads nvm bash_complet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6849629" w14:textId="77777777" w:rsidR="00352E10" w:rsidRDefault="00352E10" w:rsidP="003B37F4">
      <w:pPr>
        <w:pStyle w:val="Heading2"/>
      </w:pPr>
      <w:r>
        <w:t>Useful tools</w:t>
      </w:r>
    </w:p>
    <w:p w14:paraId="57818D37" w14:textId="77777777" w:rsidR="00352E10" w:rsidRDefault="00352E10" w:rsidP="008B6883">
      <w:pPr>
        <w:pStyle w:val="BodyText2"/>
      </w:pPr>
      <w:r>
        <w:t>There is a list of hand-selected tools here:</w:t>
      </w:r>
      <w:r w:rsidRPr="0080648E">
        <w:t xml:space="preserve"> </w:t>
      </w:r>
      <w:hyperlink r:id="rId1513" w:history="1">
        <w:r>
          <w:rPr>
            <w:rStyle w:val="Hyperlink"/>
          </w:rPr>
          <w:t>http://selection.datavisualization.ch/</w:t>
        </w:r>
      </w:hyperlink>
    </w:p>
    <w:p w14:paraId="20136D98" w14:textId="77777777" w:rsidR="00352E10" w:rsidRPr="000021BE" w:rsidRDefault="00352E10" w:rsidP="008B6883">
      <w:pPr>
        <w:pStyle w:val="BodyText2"/>
        <w:rPr>
          <w:color w:val="F49100" w:themeColor="hyperlink"/>
          <w:u w:val="single"/>
        </w:rPr>
      </w:pPr>
      <w:r>
        <w:t xml:space="preserve">UseFathom.js to create simple Javascript based presentations: </w:t>
      </w:r>
      <w:hyperlink r:id="rId1514" w:history="1">
        <w:r>
          <w:rPr>
            <w:rStyle w:val="Hyperlink"/>
          </w:rPr>
          <w:t>http://markdalgleish.com/projects/fathom/</w:t>
        </w:r>
      </w:hyperlink>
    </w:p>
    <w:p w14:paraId="2460284D" w14:textId="77777777" w:rsidR="00352E10" w:rsidRDefault="00352E10" w:rsidP="008B6883">
      <w:pPr>
        <w:pStyle w:val="BodyText2"/>
      </w:pPr>
      <w:r>
        <w:t xml:space="preserve">Very easy to use web site to capture spatial data with in-built Authentication - </w:t>
      </w:r>
      <w:hyperlink r:id="rId1515" w:history="1">
        <w:r>
          <w:rPr>
            <w:rStyle w:val="Hyperlink"/>
          </w:rPr>
          <w:t>http://geojson.io/</w:t>
        </w:r>
      </w:hyperlink>
      <w:r>
        <w:t xml:space="preserve">. See the example use-case </w:t>
      </w:r>
      <w:hyperlink r:id="rId1516" w:history="1">
        <w:r w:rsidRPr="000021BE">
          <w:rPr>
            <w:rStyle w:val="Hyperlink"/>
          </w:rPr>
          <w:t>here</w:t>
        </w:r>
      </w:hyperlink>
      <w:r>
        <w:t>.</w:t>
      </w:r>
    </w:p>
    <w:p w14:paraId="17F6E1C6" w14:textId="77777777" w:rsidR="00352E10" w:rsidRDefault="00352E10" w:rsidP="008B6883">
      <w:pPr>
        <w:pStyle w:val="BodyText2"/>
        <w:rPr>
          <w:rStyle w:val="Hyperlink"/>
        </w:rPr>
      </w:pPr>
      <w:r>
        <w:t xml:space="preserve">Excellent list of essential Python spatial packages </w:t>
      </w:r>
      <w:hyperlink r:id="rId1517" w:history="1">
        <w:r>
          <w:rPr>
            <w:rStyle w:val="Hyperlink"/>
          </w:rPr>
          <w:t>http://spatialdemography.org/essential-python-geospatial-libraries/</w:t>
        </w:r>
      </w:hyperlink>
    </w:p>
    <w:p w14:paraId="75402D90" w14:textId="51C3CFEC" w:rsidR="000771BE" w:rsidRDefault="000771BE" w:rsidP="008B6883">
      <w:pPr>
        <w:pStyle w:val="BodyText2"/>
      </w:pPr>
      <w:r>
        <w:t xml:space="preserve">GPGPU - </w:t>
      </w:r>
      <w:r w:rsidRPr="007F2F91">
        <w:t>General-purpose computing on graphics processing units</w:t>
      </w:r>
    </w:p>
    <w:p w14:paraId="600C6853" w14:textId="0A69E0FB" w:rsidR="00FD336B" w:rsidRDefault="00237F98" w:rsidP="008B6883">
      <w:pPr>
        <w:pStyle w:val="BodyText2"/>
      </w:pPr>
      <w:hyperlink r:id="rId1518" w:history="1">
        <w:r w:rsidR="00FD336B" w:rsidRPr="00457FAE">
          <w:rPr>
            <w:rStyle w:val="Hyperlink"/>
          </w:rPr>
          <w:t>http://www.suncalc.org</w:t>
        </w:r>
      </w:hyperlink>
      <w:r w:rsidR="00FD336B">
        <w:t xml:space="preserve"> To view the sun elevation and azimuth globally.</w:t>
      </w:r>
    </w:p>
    <w:p w14:paraId="7CB15910" w14:textId="77777777" w:rsidR="006B437C" w:rsidRDefault="006B437C" w:rsidP="006B437C">
      <w:pPr>
        <w:pStyle w:val="Heading2"/>
      </w:pPr>
      <w:bookmarkStart w:id="285" w:name="_Vector_Tiles"/>
      <w:bookmarkEnd w:id="285"/>
      <w:r>
        <w:t>Vector Tiles</w:t>
      </w:r>
    </w:p>
    <w:p w14:paraId="3AB2A9EF" w14:textId="77777777" w:rsidR="006B437C" w:rsidRDefault="006B437C" w:rsidP="008B6883">
      <w:pPr>
        <w:pStyle w:val="BodyText2"/>
      </w:pPr>
      <w:r>
        <w:t xml:space="preserve">The Mapbox Vector Tile Specification is </w:t>
      </w:r>
      <w:hyperlink r:id="rId1519" w:history="1">
        <w:r w:rsidRPr="004E1209">
          <w:rPr>
            <w:rStyle w:val="Hyperlink"/>
          </w:rPr>
          <w:t>here</w:t>
        </w:r>
      </w:hyperlink>
      <w:r>
        <w:t xml:space="preserve"> (with full description </w:t>
      </w:r>
      <w:hyperlink r:id="rId1520" w:history="1">
        <w:r w:rsidRPr="00DD304D">
          <w:rPr>
            <w:rStyle w:val="Hyperlink"/>
          </w:rPr>
          <w:t>here</w:t>
        </w:r>
      </w:hyperlink>
      <w:r>
        <w:t xml:space="preserve">) and there is a very good list of tools that support reading and writing the format here: </w:t>
      </w:r>
      <w:hyperlink r:id="rId1521" w:history="1">
        <w:r w:rsidRPr="00540B56">
          <w:rPr>
            <w:rStyle w:val="Hyperlink"/>
          </w:rPr>
          <w:t>https://github.com/mapbox/awesome-vector-tiles/</w:t>
        </w:r>
      </w:hyperlink>
      <w:r>
        <w:t xml:space="preserve"> .</w:t>
      </w:r>
    </w:p>
    <w:p w14:paraId="732DF7AF" w14:textId="77777777" w:rsidR="006B437C" w:rsidRPr="00792065" w:rsidRDefault="006B437C" w:rsidP="008B6883">
      <w:pPr>
        <w:pStyle w:val="BodyText2"/>
      </w:pPr>
      <w:r>
        <w:t xml:space="preserve">The version was updated to v2 in April 2016 and here is a blog that describes the changes: </w:t>
      </w:r>
      <w:hyperlink r:id="rId1522" w:history="1">
        <w:r w:rsidRPr="00D85C27">
          <w:rPr>
            <w:rStyle w:val="Hyperlink"/>
          </w:rPr>
          <w:t>https://www.mapbox.com/blog/vector-tile-spec-changes/</w:t>
        </w:r>
      </w:hyperlink>
      <w:r>
        <w:t xml:space="preserve">. </w:t>
      </w:r>
    </w:p>
    <w:p w14:paraId="052BB02A" w14:textId="77777777" w:rsidR="00AA6CA7" w:rsidRDefault="00AA6CA7" w:rsidP="00AA6CA7">
      <w:pPr>
        <w:pStyle w:val="Heading3"/>
      </w:pPr>
      <w:bookmarkStart w:id="286" w:name="_Data"/>
      <w:bookmarkEnd w:id="286"/>
      <w:r>
        <w:t>Building</w:t>
      </w:r>
    </w:p>
    <w:p w14:paraId="7811F074" w14:textId="77777777" w:rsidR="00AA6CA7" w:rsidRPr="001051D8" w:rsidRDefault="00AA6CA7" w:rsidP="00AA6CA7">
      <w:pPr>
        <w:pStyle w:val="BodyText2"/>
      </w:pPr>
      <w:r>
        <w:t xml:space="preserve">There is a good review of servers for Vector Tiles here: </w:t>
      </w:r>
      <w:hyperlink r:id="rId1523" w:history="1">
        <w:r w:rsidRPr="00D85C27">
          <w:rPr>
            <w:rStyle w:val="Hyperlink"/>
          </w:rPr>
          <w:t>http://www.paulnorman.ca/blog/2016/11/serving-vector-tiles/</w:t>
        </w:r>
      </w:hyperlink>
      <w:r>
        <w:t xml:space="preserve"> </w:t>
      </w:r>
    </w:p>
    <w:p w14:paraId="634290FE" w14:textId="77777777" w:rsidR="00AA6CA7" w:rsidRPr="00D6001A" w:rsidRDefault="00AA6CA7" w:rsidP="00AA6CA7">
      <w:pPr>
        <w:pStyle w:val="Heading4"/>
      </w:pPr>
      <w:r>
        <w:t>Mapzen Stack</w:t>
      </w:r>
    </w:p>
    <w:p w14:paraId="0BC14E0C" w14:textId="77777777" w:rsidR="00AA6CA7" w:rsidRDefault="00AA6CA7" w:rsidP="00AA6CA7">
      <w:pPr>
        <w:pStyle w:val="BodyText2"/>
      </w:pPr>
      <w:r>
        <w:lastRenderedPageBreak/>
        <w:t xml:space="preserve">Mapzen produce a tutorial on hosting locally here: </w:t>
      </w:r>
      <w:hyperlink r:id="rId1524" w:history="1">
        <w:r w:rsidRPr="00540B56">
          <w:rPr>
            <w:rStyle w:val="Hyperlink"/>
          </w:rPr>
          <w:t>https://github.com/tilezen/vector-datasource/wiki/Mapzen-Vector-Tile-Service</w:t>
        </w:r>
      </w:hyperlink>
      <w:r>
        <w:t xml:space="preserve"> </w:t>
      </w:r>
    </w:p>
    <w:p w14:paraId="11DBD9CF" w14:textId="77777777" w:rsidR="00AA6CA7" w:rsidRPr="005F1056" w:rsidRDefault="00AA6CA7" w:rsidP="00AA6CA7">
      <w:pPr>
        <w:pStyle w:val="Heading4"/>
      </w:pPr>
      <w:r>
        <w:t>Tilemaker</w:t>
      </w:r>
    </w:p>
    <w:p w14:paraId="3A3F9D8F" w14:textId="77777777" w:rsidR="00AA6CA7" w:rsidRDefault="00AA6CA7" w:rsidP="00AA6CA7">
      <w:pPr>
        <w:pStyle w:val="BodyText2"/>
      </w:pPr>
      <w:r>
        <w:t xml:space="preserve">Tilemaker looks good as you don’t need anything else to create the files – see </w:t>
      </w:r>
      <w:hyperlink r:id="rId1525" w:history="1">
        <w:r w:rsidRPr="00540B56">
          <w:rPr>
            <w:rStyle w:val="Hyperlink"/>
          </w:rPr>
          <w:t>http://blog.systemed.net/post/13</w:t>
        </w:r>
      </w:hyperlink>
      <w:r>
        <w:t xml:space="preserve"> </w:t>
      </w:r>
    </w:p>
    <w:p w14:paraId="358C5C1A" w14:textId="77777777" w:rsidR="00AA6CA7" w:rsidRDefault="00AA6CA7" w:rsidP="00AA6CA7">
      <w:pPr>
        <w:pStyle w:val="Heading5"/>
      </w:pPr>
      <w:r>
        <w:t>Installation</w:t>
      </w:r>
    </w:p>
    <w:p w14:paraId="64B63386" w14:textId="77777777" w:rsidR="00AA6CA7" w:rsidRPr="002979B0" w:rsidRDefault="00AA6CA7" w:rsidP="00AA6CA7">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3CE392F7" w14:textId="77777777" w:rsidR="00AA6CA7" w:rsidRPr="00855DDE" w:rsidRDefault="00AA6CA7" w:rsidP="00AA6CA7">
      <w:pPr>
        <w:pStyle w:val="Heading5"/>
      </w:pPr>
      <w:r>
        <w:t>Using</w:t>
      </w:r>
    </w:p>
    <w:p w14:paraId="0189EE2B" w14:textId="77777777" w:rsidR="00AA6CA7" w:rsidRDefault="00AA6CA7" w:rsidP="00AA6CA7">
      <w:pPr>
        <w:pStyle w:val="Heading6"/>
      </w:pPr>
      <w:r>
        <w:t>With the Metro-Extracts data</w:t>
      </w:r>
    </w:p>
    <w:p w14:paraId="23829255" w14:textId="77777777" w:rsidR="00AA6CA7" w:rsidRDefault="00AA6CA7" w:rsidP="00AA6CA7">
      <w:pPr>
        <w:pStyle w:val="BodyText"/>
      </w:pPr>
      <w:r>
        <w:t xml:space="preserve">To test I am following the instructions </w:t>
      </w:r>
      <w:hyperlink r:id="rId1526" w:history="1">
        <w:r w:rsidRPr="00DE3647">
          <w:rPr>
            <w:rStyle w:val="Hyperlink"/>
          </w:rPr>
          <w:t>here</w:t>
        </w:r>
      </w:hyperlink>
      <w:r>
        <w:t xml:space="preserve">. </w:t>
      </w:r>
    </w:p>
    <w:p w14:paraId="63348EE2" w14:textId="77777777" w:rsidR="00AA6CA7" w:rsidRDefault="00AA6CA7" w:rsidP="00AA6CA7">
      <w:pPr>
        <w:pStyle w:val="ListBullet2"/>
      </w:pPr>
      <w:r>
        <w:t>Downloaded London data from here (</w:t>
      </w:r>
      <w:hyperlink r:id="rId1527" w:history="1">
        <w:r w:rsidRPr="00540B56">
          <w:rPr>
            <w:rStyle w:val="Hyperlink"/>
          </w:rPr>
          <w:t>https://mapzen.com/data/metro-extracts/metro/london_england/</w:t>
        </w:r>
      </w:hyperlink>
      <w:r>
        <w:t>)</w:t>
      </w:r>
    </w:p>
    <w:p w14:paraId="725A6ECB" w14:textId="77777777" w:rsidR="00AA6CA7" w:rsidRDefault="00AA6CA7" w:rsidP="00AA6CA7">
      <w:pPr>
        <w:pStyle w:val="ListBullet2"/>
      </w:pPr>
      <w:r>
        <w:t>Ran Tilemaker:</w:t>
      </w:r>
    </w:p>
    <w:p w14:paraId="12595F7B" w14:textId="77777777" w:rsidR="00AA6CA7" w:rsidRDefault="00AA6CA7" w:rsidP="00AA6CA7">
      <w:pPr>
        <w:pStyle w:val="Unix"/>
      </w:pPr>
      <w:r w:rsidRPr="00DE3647">
        <w:t>blishten:~/workspace/tilemaker (master) $ tilemaker vectorTileTestData/london_england.osm.pbf --output=tiles/</w:t>
      </w:r>
    </w:p>
    <w:p w14:paraId="09B09D5F" w14:textId="77777777" w:rsidR="00AA6CA7" w:rsidRDefault="00AA6CA7" w:rsidP="00AA6CA7">
      <w:pPr>
        <w:pStyle w:val="BodyText2"/>
      </w:pPr>
      <w:r>
        <w:t>Failed, but this worked:</w:t>
      </w:r>
    </w:p>
    <w:p w14:paraId="5791F504" w14:textId="77777777" w:rsidR="00AA6CA7" w:rsidRPr="00765270" w:rsidRDefault="00AA6CA7" w:rsidP="00AA6CA7">
      <w:pPr>
        <w:pStyle w:val="Unix"/>
      </w:pPr>
      <w:r w:rsidRPr="00765270">
        <w:t>blishten:~/workspace/tilemaker (gh-pages) $ tilemaker data/vectorTileTestData/bern_switzerland.osm.pbf --output=tiles/wdpa_bern/ --config=config_files/config_wdpa_bern.json --process=process_files/process.lua</w:t>
      </w:r>
    </w:p>
    <w:p w14:paraId="15717A70" w14:textId="77777777" w:rsidR="00AA6CA7" w:rsidRDefault="00AA6CA7" w:rsidP="00AA6CA7">
      <w:pPr>
        <w:pStyle w:val="BodyText2"/>
      </w:pPr>
      <w:r>
        <w:t xml:space="preserve">And created tiles for levels 12, 13, 14. These are available at the following url: </w:t>
      </w:r>
      <w:hyperlink r:id="rId1528"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3D72E850" w14:textId="77777777" w:rsidR="00AA6CA7" w:rsidRDefault="00AA6CA7" w:rsidP="00AA6CA7">
      <w:pPr>
        <w:pStyle w:val="ConsoleWarning"/>
      </w:pPr>
      <w:r w:rsidRPr="003E5A15">
        <w:t>tangram.min.js:17 Tangram v0.11.7 [warn]: tile load error(s) for jrc/14/8535/5764/14: Error: Unimplemented type: 3</w:t>
      </w:r>
    </w:p>
    <w:p w14:paraId="7C4725CB" w14:textId="77777777" w:rsidR="00AA6CA7" w:rsidRDefault="00AA6CA7" w:rsidP="00AA6CA7">
      <w:pPr>
        <w:pStyle w:val="BodyText2"/>
      </w:pPr>
      <w:r>
        <w:t>This error was due to the vector tiles being compressed with gzip when they were created on the server with Tilemaker. If I remove the gzip compression, then it works fine. This is set in the ‘config.json’ file.</w:t>
      </w:r>
    </w:p>
    <w:p w14:paraId="5081C9B1" w14:textId="77777777" w:rsidR="00AA6CA7" w:rsidRDefault="00AA6CA7" w:rsidP="00AA6CA7">
      <w:pPr>
        <w:pStyle w:val="Heading6"/>
      </w:pPr>
      <w:r>
        <w:t>With a shapefile</w:t>
      </w:r>
    </w:p>
    <w:p w14:paraId="1E236957" w14:textId="77777777" w:rsidR="00AA6CA7" w:rsidRDefault="00AA6CA7" w:rsidP="00AA6CA7">
      <w:pPr>
        <w:pStyle w:val="BodyText2"/>
      </w:pPr>
      <w:r>
        <w:t>I have created a shapefile of a protected area in Bern and this works:</w:t>
      </w:r>
    </w:p>
    <w:p w14:paraId="4F8CE082" w14:textId="77777777" w:rsidR="00AA6CA7" w:rsidRDefault="00AA6CA7" w:rsidP="00AA6CA7">
      <w:pPr>
        <w:pStyle w:val="Unix"/>
      </w:pPr>
      <w:r w:rsidRPr="00577273">
        <w:t>blishten:~/workspace/tilemaker (gh-pages) $ tilemaker data/vectorTileTestData/bern_switzerland.osm.pbf --output=tiles/wdpa_bern/ --config=config_files/config_wdpa_bern.json --process=process_files/process.lua</w:t>
      </w:r>
    </w:p>
    <w:p w14:paraId="6A8DB404" w14:textId="77777777" w:rsidR="00AA6CA7" w:rsidRDefault="00AA6CA7" w:rsidP="00AA6CA7">
      <w:pPr>
        <w:pStyle w:val="BodyText2"/>
      </w:pPr>
      <w:r>
        <w:t xml:space="preserve">You have to set a pbf as the first thing to import and then the config file specifies how to create the vector tiles for the shapefile – a successful one is in </w:t>
      </w:r>
      <w:hyperlink r:id="rId1529" w:history="1">
        <w:r w:rsidRPr="00577273">
          <w:rPr>
            <w:rStyle w:val="Hyperlink"/>
          </w:rPr>
          <w:t>this</w:t>
        </w:r>
      </w:hyperlink>
      <w:r>
        <w:t xml:space="preserve"> commit. I cannot export the Jan 2017 WDPA for Africa to test as the rows can’t be read.</w:t>
      </w:r>
    </w:p>
    <w:p w14:paraId="593FE0A8" w14:textId="77777777" w:rsidR="00AA6CA7" w:rsidRDefault="00AA6CA7" w:rsidP="00AA6CA7">
      <w:pPr>
        <w:pStyle w:val="BodyText2"/>
      </w:pPr>
      <w:r>
        <w:t>If you see the following error:</w:t>
      </w:r>
    </w:p>
    <w:p w14:paraId="029A79C2" w14:textId="77777777" w:rsidR="00AA6CA7" w:rsidRDefault="00AA6CA7" w:rsidP="00AA6CA7">
      <w:pPr>
        <w:pStyle w:val="Unix"/>
      </w:pPr>
      <w:r>
        <w:t>terminate called after throwing an instance of 'kaguya::LuaTypeMismatch'</w:t>
      </w:r>
    </w:p>
    <w:p w14:paraId="7B3DAA17" w14:textId="77777777" w:rsidR="00AA6CA7" w:rsidRDefault="00AA6CA7" w:rsidP="00AA6CA7">
      <w:pPr>
        <w:pStyle w:val="Unix"/>
      </w:pPr>
      <w:r>
        <w:t xml:space="preserve">  what():  type mismatch!!</w:t>
      </w:r>
    </w:p>
    <w:p w14:paraId="07B3316B" w14:textId="77777777" w:rsidR="00AA6CA7" w:rsidRDefault="00AA6CA7" w:rsidP="00AA6CA7">
      <w:pPr>
        <w:pStyle w:val="Unix"/>
      </w:pPr>
      <w:r>
        <w:t>Aborted</w:t>
      </w:r>
    </w:p>
    <w:p w14:paraId="007B800F" w14:textId="77777777" w:rsidR="00AA6CA7" w:rsidRDefault="00AA6CA7" w:rsidP="00AA6CA7">
      <w:pPr>
        <w:pStyle w:val="BodyText2"/>
      </w:pPr>
      <w:r>
        <w:t>Then the path to the process file is wrong.</w:t>
      </w:r>
    </w:p>
    <w:p w14:paraId="1CEC7D0B" w14:textId="77777777" w:rsidR="00AA6CA7" w:rsidRDefault="00AA6CA7" w:rsidP="00AA6CA7">
      <w:pPr>
        <w:pStyle w:val="Heading7"/>
      </w:pPr>
      <w:r>
        <w:t>Geometry errors</w:t>
      </w:r>
    </w:p>
    <w:p w14:paraId="3785CE50" w14:textId="77777777" w:rsidR="00AA6CA7" w:rsidRDefault="00AA6CA7" w:rsidP="00AA6CA7">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48A4B3" w14:textId="77777777" w:rsidR="00AA6CA7" w:rsidRDefault="00AA6CA7" w:rsidP="00AA6CA7">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34E329B7" w14:textId="77777777" w:rsidR="00AA6CA7" w:rsidRDefault="00AA6CA7" w:rsidP="00AA6CA7">
      <w:pPr>
        <w:pStyle w:val="Heading8"/>
      </w:pPr>
      <w:r>
        <w:t xml:space="preserve">Point is not actually in the feature </w:t>
      </w:r>
    </w:p>
    <w:p w14:paraId="09C41E49" w14:textId="77777777" w:rsidR="00AA6CA7" w:rsidRDefault="00AA6CA7" w:rsidP="00AA6CA7">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43CA90F7" w14:textId="77777777" w:rsidR="00AA6CA7" w:rsidRDefault="00AA6CA7" w:rsidP="00AA6CA7">
      <w:pPr>
        <w:pStyle w:val="BodyText2"/>
      </w:pPr>
      <w:r>
        <w:lastRenderedPageBreak/>
        <w:t xml:space="preserve">Looking at the point coordinates in ArcGIS there is no point at </w:t>
      </w:r>
      <w:r w:rsidRPr="0091340B">
        <w:t>18.9885, -36.3346</w:t>
      </w:r>
      <w:r>
        <w:t>!</w:t>
      </w:r>
    </w:p>
    <w:p w14:paraId="4D282148" w14:textId="77777777" w:rsidR="00AA6CA7" w:rsidRDefault="00AA6CA7" w:rsidP="00AA6CA7">
      <w:pPr>
        <w:pStyle w:val="Heading8"/>
      </w:pPr>
      <w:r>
        <w:t>Number of parts is different</w:t>
      </w:r>
    </w:p>
    <w:p w14:paraId="1791A0EC" w14:textId="77777777" w:rsidR="00AA6CA7" w:rsidRDefault="00AA6CA7" w:rsidP="00AA6CA7">
      <w:pPr>
        <w:pStyle w:val="BodyText2"/>
      </w:pPr>
      <w:r>
        <w:t>The number of parts reported in Tilemaker is different to the number of parts reported in ArcGIS.</w:t>
      </w:r>
    </w:p>
    <w:p w14:paraId="48D74870" w14:textId="77777777" w:rsidR="00AA6CA7" w:rsidRDefault="00AA6CA7" w:rsidP="00AA6CA7">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0602CE34" w14:textId="77777777" w:rsidR="00AA6CA7" w:rsidRPr="009F3FD2" w:rsidRDefault="00AA6CA7" w:rsidP="00AA6CA7">
      <w:pPr>
        <w:pStyle w:val="BodyText2"/>
      </w:pPr>
      <w:r>
        <w:t>In ArcGIS there are only 5 parts!</w:t>
      </w:r>
    </w:p>
    <w:p w14:paraId="34AD4861" w14:textId="77777777" w:rsidR="00AA6CA7" w:rsidRDefault="00AA6CA7" w:rsidP="00AA6CA7">
      <w:pPr>
        <w:pStyle w:val="Heading7"/>
      </w:pPr>
      <w:r>
        <w:t>l</w:t>
      </w:r>
      <w:r w:rsidRPr="00FC6BE7">
        <w:t xml:space="preserve">ibprotobuf </w:t>
      </w:r>
      <w:r>
        <w:t>error</w:t>
      </w:r>
    </w:p>
    <w:p w14:paraId="76BE8082" w14:textId="77777777" w:rsidR="00AA6CA7" w:rsidRDefault="00AA6CA7" w:rsidP="00AA6CA7">
      <w:pPr>
        <w:pStyle w:val="BodyText2"/>
      </w:pPr>
      <w:r>
        <w:t>If you see a:</w:t>
      </w:r>
    </w:p>
    <w:p w14:paraId="0555022D" w14:textId="77777777" w:rsidR="00AA6CA7" w:rsidRDefault="00AA6CA7" w:rsidP="00AA6CA7">
      <w:pPr>
        <w:pStyle w:val="Unix"/>
      </w:pPr>
      <w:r w:rsidRPr="00FC6BE7">
        <w:t>[libprotobuf ERROR google/protobuf/wire_format.cc:1053] String field contains invalid UTF-8 data when serializing a protocol buffer. Use the 'bytes' type if you intend to send raw bytes.</w:t>
      </w:r>
    </w:p>
    <w:p w14:paraId="29413112" w14:textId="77777777" w:rsidR="00AA6CA7" w:rsidRDefault="00AA6CA7" w:rsidP="00AA6CA7">
      <w:pPr>
        <w:pStyle w:val="BodyText2"/>
      </w:pPr>
      <w:r>
        <w:t>Then you have created an invalid input shapefile – normally because you have exited the feature dataset iteration before the end of the dataset.</w:t>
      </w:r>
    </w:p>
    <w:p w14:paraId="45044645" w14:textId="77777777" w:rsidR="00AA6CA7" w:rsidRDefault="00AA6CA7" w:rsidP="00AA6CA7">
      <w:pPr>
        <w:pStyle w:val="Heading7"/>
      </w:pPr>
      <w:r>
        <w:t>Killed</w:t>
      </w:r>
    </w:p>
    <w:p w14:paraId="5008B0E3" w14:textId="77777777" w:rsidR="00AA6CA7" w:rsidRDefault="00AA6CA7" w:rsidP="00AA6CA7">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7876DCE9" w14:textId="77777777" w:rsidR="00AA6CA7" w:rsidRDefault="00AA6CA7" w:rsidP="00AA6CA7">
      <w:pPr>
        <w:pStyle w:val="Unix"/>
      </w:pPr>
      <w:r>
        <w:t xml:space="preserve">blishten:~/workspace/tilemaker (master) $ tilemaker osm_data/bern.osm.pbf --output=tiles/wdpa_africa/ --config=config_files/wdpa_africa_clean.json </w:t>
      </w:r>
    </w:p>
    <w:p w14:paraId="0305DECB" w14:textId="77777777" w:rsidR="00AA6CA7" w:rsidRDefault="00AA6CA7" w:rsidP="00AA6CA7">
      <w:pPr>
        <w:pStyle w:val="Unix"/>
      </w:pPr>
      <w:r>
        <w:t>Layer water (z11-14)</w:t>
      </w:r>
    </w:p>
    <w:p w14:paraId="1340C6E0" w14:textId="77777777" w:rsidR="00AA6CA7" w:rsidRDefault="00AA6CA7" w:rsidP="00AA6CA7">
      <w:pPr>
        <w:pStyle w:val="Unix"/>
      </w:pPr>
      <w:r>
        <w:t>Layer roads (z12-14)</w:t>
      </w:r>
    </w:p>
    <w:p w14:paraId="371A2A89" w14:textId="77777777" w:rsidR="00AA6CA7" w:rsidRDefault="00AA6CA7" w:rsidP="00AA6CA7">
      <w:pPr>
        <w:pStyle w:val="Unix"/>
      </w:pPr>
      <w:r>
        <w:t>Layer buildings (z14-14)</w:t>
      </w:r>
    </w:p>
    <w:p w14:paraId="01DEAC3B" w14:textId="77777777" w:rsidR="00AA6CA7" w:rsidRDefault="00AA6CA7" w:rsidP="00AA6CA7">
      <w:pPr>
        <w:pStyle w:val="Unix"/>
      </w:pPr>
      <w:r>
        <w:t>Layer pois (z13-14)</w:t>
      </w:r>
    </w:p>
    <w:p w14:paraId="5681FA78" w14:textId="77777777" w:rsidR="00AA6CA7" w:rsidRDefault="00AA6CA7" w:rsidP="00AA6CA7">
      <w:pPr>
        <w:pStyle w:val="Unix"/>
      </w:pPr>
      <w:r>
        <w:t>Layer protected_areas (z1-13)</w:t>
      </w:r>
    </w:p>
    <w:p w14:paraId="5372BFC9" w14:textId="77777777" w:rsidR="00AA6CA7" w:rsidRDefault="00AA6CA7" w:rsidP="00AA6CA7">
      <w:pPr>
        <w:pStyle w:val="Unix"/>
      </w:pPr>
      <w:r>
        <w:t>Shapefile entity #4057 type 5 is invalid. Parts:1... corrected</w:t>
      </w:r>
    </w:p>
    <w:p w14:paraId="74346BF7" w14:textId="77777777" w:rsidR="00AA6CA7" w:rsidRDefault="00AA6CA7" w:rsidP="00AA6CA7">
      <w:pPr>
        <w:pStyle w:val="Unix"/>
      </w:pPr>
      <w:r>
        <w:t>Shapefile entity #4066 type 5 is invalid. Parts:1... corrected</w:t>
      </w:r>
    </w:p>
    <w:p w14:paraId="1A1EDCCB" w14:textId="77777777" w:rsidR="00AA6CA7" w:rsidRDefault="00AA6CA7" w:rsidP="00AA6CA7">
      <w:pPr>
        <w:pStyle w:val="Unix"/>
      </w:pPr>
      <w:r>
        <w:t>Shapefile entity #4083 type 5 is invalid. Parts:1... corrected</w:t>
      </w:r>
    </w:p>
    <w:p w14:paraId="2D09072D" w14:textId="77777777" w:rsidR="00AA6CA7" w:rsidRDefault="00AA6CA7" w:rsidP="00AA6CA7">
      <w:pPr>
        <w:pStyle w:val="Unix"/>
      </w:pPr>
      <w:r>
        <w:t>Shapefile entity #4098 type 5 is invalid. Parts:1... corrected</w:t>
      </w:r>
    </w:p>
    <w:p w14:paraId="4E65225D" w14:textId="77777777" w:rsidR="00AA6CA7" w:rsidRDefault="00AA6CA7" w:rsidP="00AA6CA7">
      <w:pPr>
        <w:pStyle w:val="Unix"/>
      </w:pPr>
      <w:r>
        <w:t>Shapefile entity #4168 type 5 is invalid. Parts:10... corrected</w:t>
      </w:r>
    </w:p>
    <w:p w14:paraId="18E41B89" w14:textId="77777777" w:rsidR="00AA6CA7" w:rsidRDefault="00AA6CA7" w:rsidP="00AA6CA7">
      <w:pPr>
        <w:pStyle w:val="Unix"/>
      </w:pPr>
      <w:r>
        <w:t>Shapefile entity #5325 type 5 is invalid. Parts:1... corrected</w:t>
      </w:r>
    </w:p>
    <w:p w14:paraId="020110C5" w14:textId="77777777" w:rsidR="00AA6CA7" w:rsidRDefault="00AA6CA7" w:rsidP="00AA6CA7">
      <w:pPr>
        <w:pStyle w:val="Unix"/>
      </w:pPr>
      <w:r>
        <w:t>Killed</w:t>
      </w:r>
    </w:p>
    <w:p w14:paraId="7DECF94E" w14:textId="77777777" w:rsidR="00AA6CA7" w:rsidRDefault="00AA6CA7" w:rsidP="00AA6CA7">
      <w:pPr>
        <w:pStyle w:val="Unix"/>
      </w:pPr>
      <w:r>
        <w:t>blishten:~/workspace/tilemaker (master) $</w:t>
      </w:r>
    </w:p>
    <w:p w14:paraId="072517D5" w14:textId="77777777" w:rsidR="00AA6CA7" w:rsidRDefault="00AA6CA7" w:rsidP="00AA6CA7">
      <w:pPr>
        <w:pStyle w:val="BodyText2"/>
      </w:pPr>
      <w:r>
        <w:t xml:space="preserve">Still says killed at the end even if I delete all of the offending features. </w:t>
      </w:r>
    </w:p>
    <w:p w14:paraId="350FFF8D" w14:textId="77777777" w:rsidR="00AA6CA7" w:rsidRDefault="00AA6CA7" w:rsidP="00AA6CA7">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41CB8E67" w14:textId="77777777" w:rsidR="00AA6CA7" w:rsidRDefault="00AA6CA7" w:rsidP="00AA6CA7">
      <w:pPr>
        <w:pStyle w:val="BodyText2"/>
      </w:pPr>
      <w:r>
        <w:t>On 17/3/17 the tilemaker process was killed so I restarted the C9 workspace and ran it again and this time it was fine.</w:t>
      </w:r>
    </w:p>
    <w:p w14:paraId="3922D884" w14:textId="77777777" w:rsidR="00AA6CA7" w:rsidRDefault="00AA6CA7" w:rsidP="00AA6CA7">
      <w:pPr>
        <w:pStyle w:val="Heading7"/>
      </w:pPr>
      <w:r>
        <w:t>Segmentation fault</w:t>
      </w:r>
    </w:p>
    <w:p w14:paraId="08D9044B" w14:textId="77777777" w:rsidR="00AA6CA7" w:rsidRPr="00C241C5" w:rsidRDefault="00AA6CA7" w:rsidP="00AA6CA7">
      <w:pPr>
        <w:pStyle w:val="BodyText2"/>
      </w:pPr>
      <w:r>
        <w:t>Check that the shapefile specified in the config file exists.</w:t>
      </w:r>
    </w:p>
    <w:p w14:paraId="0886578A" w14:textId="77777777" w:rsidR="00AA6CA7" w:rsidRDefault="00AA6CA7" w:rsidP="00AA6CA7">
      <w:pPr>
        <w:pStyle w:val="Heading7"/>
      </w:pPr>
      <w:r>
        <w:t>Working code</w:t>
      </w:r>
    </w:p>
    <w:p w14:paraId="24D8F5A4" w14:textId="77777777" w:rsidR="00AA6CA7" w:rsidRDefault="00AA6CA7" w:rsidP="00AA6CA7">
      <w:pPr>
        <w:pStyle w:val="BodyText2"/>
      </w:pPr>
      <w:r>
        <w:t>I ran the tiles at level 13 for the whole of Africa and it took about 30 minutes to generate 410000 tiles. 53 mins to do from level 1 to level 13.</w:t>
      </w:r>
    </w:p>
    <w:p w14:paraId="32546A5F" w14:textId="77777777" w:rsidR="00AA6CA7" w:rsidRDefault="00AA6CA7" w:rsidP="00AA6CA7">
      <w:pPr>
        <w:pStyle w:val="Unix"/>
      </w:pPr>
      <w:r w:rsidRPr="00467308">
        <w:t>blishten:~/workspace (master) $ tilemaker osm_data/bern.osm.pbf --</w:t>
      </w:r>
      <w:r>
        <w:t>output=tiles/wdpa_africa</w:t>
      </w:r>
      <w:r w:rsidRPr="00467308">
        <w:t>/ --config=config/wdpa_africa.json -</w:t>
      </w:r>
      <w:r>
        <w:t xml:space="preserve">-process=tilemaker/process.lua </w:t>
      </w:r>
    </w:p>
    <w:p w14:paraId="6B819786" w14:textId="77777777" w:rsidR="00AA6CA7" w:rsidRPr="007F10C8" w:rsidRDefault="00AA6CA7" w:rsidP="00AA6CA7">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59EE7CA" w14:textId="77777777" w:rsidR="00AA6CA7" w:rsidRDefault="00AA6CA7" w:rsidP="00AA6CA7">
      <w:pPr>
        <w:pStyle w:val="Heading6"/>
      </w:pPr>
      <w:r>
        <w:t>Issues</w:t>
      </w:r>
    </w:p>
    <w:p w14:paraId="1C2F10D1" w14:textId="77777777" w:rsidR="00AA6CA7" w:rsidRDefault="00AA6CA7" w:rsidP="00AA6CA7">
      <w:pPr>
        <w:pStyle w:val="BodyText2"/>
      </w:pPr>
      <w:r>
        <w:t xml:space="preserve">There are some artefacts in the generalization which are not good. Here is a live example for Salonga: </w:t>
      </w:r>
      <w:hyperlink r:id="rId1530" w:anchor="8.2083/-2.312893/21.52367" w:history="1">
        <w:r w:rsidRPr="00235194">
          <w:rPr>
            <w:rStyle w:val="Hyperlink"/>
          </w:rPr>
          <w:t>https://mapzen.com/tangram/view/?scene=https://mapzen.com/api/scenes/43045/224/resources/basic.yaml#8.2083/-2.312893/21.52367</w:t>
        </w:r>
      </w:hyperlink>
      <w:r>
        <w:t xml:space="preserve"> </w:t>
      </w:r>
    </w:p>
    <w:p w14:paraId="54A4F2FF" w14:textId="77777777" w:rsidR="00AA6CA7" w:rsidRDefault="00AA6CA7" w:rsidP="00AA6CA7">
      <w:pPr>
        <w:pStyle w:val="BodyText2"/>
        <w:rPr>
          <w:noProof/>
        </w:rPr>
      </w:pPr>
      <w:r>
        <w:rPr>
          <w:noProof/>
        </w:rPr>
        <w:t>These are not present in the MapBox GL JS client so it is an issue with the Tangram Client!</w:t>
      </w:r>
    </w:p>
    <w:p w14:paraId="570B0F01" w14:textId="77777777" w:rsidR="00AA6CA7" w:rsidRDefault="00AA6CA7" w:rsidP="00AA6CA7">
      <w:pPr>
        <w:pStyle w:val="BodyText2"/>
        <w:rPr>
          <w:noProof/>
        </w:rPr>
      </w:pPr>
      <w:r>
        <w:rPr>
          <w:noProof/>
        </w:rPr>
        <w:lastRenderedPageBreak/>
        <w:t>Also, the schema that Tilemaker uses does not comply with the mvf v2 so there are rendering issues.</w:t>
      </w:r>
    </w:p>
    <w:p w14:paraId="5E4B888E" w14:textId="77777777" w:rsidR="00AA6CA7" w:rsidRDefault="00AA6CA7" w:rsidP="00AA6CA7">
      <w:pPr>
        <w:pStyle w:val="ConsoleWarning"/>
      </w:pPr>
      <w:r w:rsidRPr="006779E9">
        <w:t>Vector tile source "osm" layer "protected_areas" does not use vector tile spec v2 and therefore may have some rendering errors.</w:t>
      </w:r>
    </w:p>
    <w:p w14:paraId="12C29EB5" w14:textId="77777777" w:rsidR="00AA6CA7" w:rsidRDefault="00AA6CA7" w:rsidP="00AA6CA7">
      <w:pPr>
        <w:pStyle w:val="Heading4"/>
      </w:pPr>
      <w:r>
        <w:t>Tilestache</w:t>
      </w:r>
    </w:p>
    <w:p w14:paraId="4F4F478A" w14:textId="77777777" w:rsidR="00AA6CA7" w:rsidRPr="005E4C4B" w:rsidRDefault="00AA6CA7" w:rsidP="00AA6CA7">
      <w:pPr>
        <w:pStyle w:val="BodyText2"/>
      </w:pPr>
      <w:r>
        <w:t>Good tutorial here to get vector tiles going using tilestache.</w:t>
      </w:r>
    </w:p>
    <w:p w14:paraId="2F786568" w14:textId="77777777" w:rsidR="00AA6CA7" w:rsidRDefault="00AA6CA7" w:rsidP="00AA6CA7">
      <w:pPr>
        <w:pStyle w:val="Heading4"/>
      </w:pPr>
      <w:r>
        <w:t>Tippecanoe</w:t>
      </w:r>
    </w:p>
    <w:p w14:paraId="38D70C51" w14:textId="77777777" w:rsidR="00AA6CA7" w:rsidRPr="00D0009E" w:rsidRDefault="00237F98" w:rsidP="00AA6CA7">
      <w:pPr>
        <w:pStyle w:val="BodyText2"/>
      </w:pPr>
      <w:hyperlink r:id="rId1531" w:history="1">
        <w:r w:rsidR="00AA6CA7" w:rsidRPr="00D0009E">
          <w:rPr>
            <w:rStyle w:val="Hyperlink"/>
          </w:rPr>
          <w:t>This</w:t>
        </w:r>
      </w:hyperlink>
      <w:r w:rsidR="00AA6CA7">
        <w:t xml:space="preserve"> is MapBox’s technology for creating tiles.</w:t>
      </w:r>
    </w:p>
    <w:p w14:paraId="2D00487B" w14:textId="77777777" w:rsidR="00AA6CA7" w:rsidRDefault="00AA6CA7" w:rsidP="00AA6CA7">
      <w:pPr>
        <w:pStyle w:val="Heading5"/>
      </w:pPr>
      <w:r>
        <w:t>Installing</w:t>
      </w:r>
    </w:p>
    <w:p w14:paraId="7EE97457" w14:textId="77777777" w:rsidR="00AA6CA7" w:rsidRPr="00287D6D" w:rsidRDefault="00AA6CA7" w:rsidP="00AA6CA7">
      <w:pPr>
        <w:pStyle w:val="BodyText2"/>
      </w:pPr>
      <w:r>
        <w:t xml:space="preserve">See </w:t>
      </w:r>
      <w:hyperlink w:anchor="_Tippecanoe" w:history="1">
        <w:r w:rsidRPr="00C277E0">
          <w:rPr>
            <w:rStyle w:val="Hyperlink"/>
          </w:rPr>
          <w:t>Tippecanoe</w:t>
        </w:r>
      </w:hyperlink>
    </w:p>
    <w:p w14:paraId="5D31EC95" w14:textId="16420D83" w:rsidR="00AA6CA7" w:rsidRDefault="00093A0D" w:rsidP="00093A0D">
      <w:pPr>
        <w:pStyle w:val="Heading5"/>
      </w:pPr>
      <w:bookmarkStart w:id="287" w:name="_Creating_tiles"/>
      <w:bookmarkEnd w:id="287"/>
      <w:r>
        <w:t>Using</w:t>
      </w:r>
    </w:p>
    <w:p w14:paraId="5F4DF86D" w14:textId="77777777" w:rsidR="00AA6CA7" w:rsidRDefault="00AA6CA7" w:rsidP="00093A0D">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4D4067CE" w14:textId="77777777" w:rsidR="00AA6CA7" w:rsidRDefault="00AA6CA7" w:rsidP="00093A0D">
      <w:pPr>
        <w:pStyle w:val="Unix"/>
      </w:pPr>
      <w:r>
        <w:t>ubuntu@blishten-vector-tiles-4577836:~/workspace$ tippecanoe -o file.pbf ~/workspace/geojson/salonga.geojson</w:t>
      </w:r>
    </w:p>
    <w:p w14:paraId="3ADB2D7E" w14:textId="77777777" w:rsidR="00AA6CA7" w:rsidRDefault="00AA6CA7" w:rsidP="00093A0D">
      <w:pPr>
        <w:pStyle w:val="Unix"/>
      </w:pPr>
      <w:r>
        <w:t>For layer 0, using name "salongageojson"</w:t>
      </w:r>
    </w:p>
    <w:p w14:paraId="056D0495" w14:textId="77777777" w:rsidR="00AA6CA7" w:rsidRDefault="00AA6CA7" w:rsidP="00093A0D">
      <w:pPr>
        <w:pStyle w:val="Unix"/>
      </w:pPr>
      <w:r>
        <w:t>3 features, 260445 bytes of geometry, 359 bytes of separate metadata, 1362 bytes of string pool</w:t>
      </w:r>
    </w:p>
    <w:p w14:paraId="42557862" w14:textId="77777777" w:rsidR="00AA6CA7" w:rsidRDefault="00AA6CA7" w:rsidP="00093A0D">
      <w:pPr>
        <w:pStyle w:val="Unix"/>
      </w:pPr>
      <w:r>
        <w:t xml:space="preserve">  99.9%  14/9120/8294   </w:t>
      </w:r>
    </w:p>
    <w:p w14:paraId="63F8208A" w14:textId="77777777" w:rsidR="00AA6CA7" w:rsidRDefault="00AA6CA7" w:rsidP="00093A0D">
      <w:pPr>
        <w:pStyle w:val="BodyText2"/>
      </w:pPr>
      <w:r>
        <w:t>To create a tileset using the default outputs of gzip compressed level 0-14:</w:t>
      </w:r>
    </w:p>
    <w:p w14:paraId="41053F46" w14:textId="77777777" w:rsidR="00AA6CA7" w:rsidRDefault="00AA6CA7" w:rsidP="00093A0D">
      <w:pPr>
        <w:pStyle w:val="Unix"/>
      </w:pPr>
      <w:r w:rsidRPr="00BE0696">
        <w:t>tippecanoe -e ~/workspace/tilesets ~/workspace/geojson/salonga.geojson</w:t>
      </w:r>
    </w:p>
    <w:p w14:paraId="60E3A347" w14:textId="77777777" w:rsidR="008442DD" w:rsidRDefault="008442DD" w:rsidP="008442DD">
      <w:pPr>
        <w:pStyle w:val="Heading6"/>
      </w:pPr>
      <w:r>
        <w:t>Issues</w:t>
      </w:r>
    </w:p>
    <w:p w14:paraId="63D81D74" w14:textId="77777777" w:rsidR="00437503" w:rsidRDefault="00437503" w:rsidP="00437503">
      <w:pPr>
        <w:pStyle w:val="Heading7"/>
      </w:pPr>
      <w:r>
        <w:t>Other issues</w:t>
      </w:r>
    </w:p>
    <w:p w14:paraId="74EED22A" w14:textId="77777777" w:rsidR="00437503" w:rsidRDefault="00437503" w:rsidP="00437503">
      <w:pPr>
        <w:pStyle w:val="Heading8"/>
      </w:pPr>
      <w:r>
        <w:t>Tmp folder</w:t>
      </w:r>
    </w:p>
    <w:p w14:paraId="09018C19" w14:textId="77777777" w:rsidR="00437503" w:rsidRDefault="00437503" w:rsidP="00437503">
      <w:pPr>
        <w:pStyle w:val="BodyText2"/>
      </w:pPr>
      <w:r>
        <w:t>I accidently deleted the tmp folder that Tippecanoe uses to temporarily store files and this caused lots of problems. You need to recreate it and give permissions:</w:t>
      </w:r>
    </w:p>
    <w:p w14:paraId="1B6851DB" w14:textId="77777777" w:rsidR="00437503" w:rsidRDefault="00437503" w:rsidP="00437503">
      <w:pPr>
        <w:pStyle w:val="Unix"/>
      </w:pPr>
      <w:r w:rsidRPr="006D0B0D">
        <w:t>sudo mkdir /tmp</w:t>
      </w:r>
    </w:p>
    <w:p w14:paraId="0C190FEF" w14:textId="77777777" w:rsidR="00437503" w:rsidRPr="00437503" w:rsidRDefault="00437503" w:rsidP="00437503">
      <w:pPr>
        <w:pStyle w:val="Unix"/>
      </w:pPr>
      <w:r>
        <w:t>sudo chmod 777 /tmp</w:t>
      </w:r>
    </w:p>
    <w:p w14:paraId="17FBBAA1" w14:textId="77777777" w:rsidR="008442DD" w:rsidRDefault="008442DD" w:rsidP="008442DD">
      <w:pPr>
        <w:pStyle w:val="Heading7"/>
      </w:pPr>
      <w:r>
        <w:t>Output issues</w:t>
      </w:r>
    </w:p>
    <w:p w14:paraId="1F83BCFC" w14:textId="77777777" w:rsidR="008442DD" w:rsidRDefault="008442DD" w:rsidP="008442DD">
      <w:pPr>
        <w:pStyle w:val="Heading8"/>
      </w:pPr>
      <w:r>
        <w:t>Small squares in the output</w:t>
      </w:r>
    </w:p>
    <w:p w14:paraId="1BF5D9A7" w14:textId="77777777" w:rsidR="008442DD" w:rsidRPr="00F9585A" w:rsidRDefault="008442DD" w:rsidP="008442DD">
      <w:pPr>
        <w:pStyle w:val="BodyText2"/>
      </w:pPr>
      <w:r>
        <w:t>The following image shows how very small polygons are combined in Europe at z2:</w:t>
      </w:r>
    </w:p>
    <w:p w14:paraId="41ABA7CC" w14:textId="77777777" w:rsidR="008442DD" w:rsidRDefault="008442DD" w:rsidP="008442DD">
      <w:pPr>
        <w:pStyle w:val="BodyText2"/>
      </w:pPr>
      <w:r>
        <w:rPr>
          <w:noProof/>
          <w:lang w:bidi="ar-SA"/>
        </w:rPr>
        <w:drawing>
          <wp:inline distT="0" distB="0" distL="0" distR="0" wp14:anchorId="29A34D25" wp14:editId="78D354E9">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32">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71510590" w14:textId="77777777" w:rsidR="008442DD" w:rsidRDefault="008442DD" w:rsidP="008442DD">
      <w:pPr>
        <w:pStyle w:val="BodyText2"/>
      </w:pPr>
      <w:r>
        <w:lastRenderedPageBreak/>
        <w:t>These can be eliminated by the following option:</w:t>
      </w:r>
    </w:p>
    <w:p w14:paraId="4C4F57F4" w14:textId="77777777" w:rsidR="008442DD" w:rsidRPr="00200827" w:rsidRDefault="008442DD" w:rsidP="008442DD">
      <w:pPr>
        <w:pStyle w:val="BodyText2"/>
      </w:pPr>
      <w:r w:rsidRPr="00200827">
        <w:t>-pt or --no-tiny-polygon-reduction: Don't combine the area of very small polygons into small squares that represent their combined area.</w:t>
      </w:r>
      <w:r>
        <w:t xml:space="preserve"> However, you may then get &gt;200000 features in a tile which may be very large and exceed the number of features thresholds.</w:t>
      </w:r>
    </w:p>
    <w:p w14:paraId="1CE69B4A" w14:textId="77777777" w:rsidR="00437503" w:rsidRDefault="00437503" w:rsidP="00437503">
      <w:pPr>
        <w:pStyle w:val="Heading7"/>
      </w:pPr>
      <w:bookmarkStart w:id="288" w:name="_Did_not_close"/>
      <w:bookmarkEnd w:id="288"/>
      <w:r>
        <w:t>Run time comments</w:t>
      </w:r>
    </w:p>
    <w:p w14:paraId="50B1E5D6" w14:textId="03C64C0B" w:rsidR="00437503" w:rsidRDefault="004C1178" w:rsidP="00437503">
      <w:pPr>
        <w:pStyle w:val="Heading8"/>
      </w:pPr>
      <w:r>
        <w:t>tile x/y/z size nnnnnnn with detail 12, &gt;500000</w:t>
      </w:r>
    </w:p>
    <w:p w14:paraId="3439591A" w14:textId="77777777" w:rsidR="00437503" w:rsidRDefault="00437503" w:rsidP="00437503">
      <w:pPr>
        <w:pStyle w:val="Unix"/>
      </w:pPr>
      <w:r>
        <w:t xml:space="preserve">tile 0/0/0 size is 11115017 with detail 12, &gt;500000    </w:t>
      </w:r>
    </w:p>
    <w:p w14:paraId="171BFFFB" w14:textId="77777777" w:rsidR="00437503" w:rsidRDefault="00437503" w:rsidP="00437503">
      <w:pPr>
        <w:pStyle w:val="Unix"/>
      </w:pPr>
      <w:r>
        <w:t xml:space="preserve">tile 0/0/0 size is 10809153 with detail 11, &gt;500000    </w:t>
      </w:r>
    </w:p>
    <w:p w14:paraId="2838093E" w14:textId="77777777" w:rsidR="00437503" w:rsidRDefault="00437503" w:rsidP="00437503">
      <w:pPr>
        <w:pStyle w:val="Unix"/>
      </w:pPr>
      <w:r>
        <w:t xml:space="preserve">tile 0/0/0 size is 10606266 with detail 10, &gt;500000    </w:t>
      </w:r>
    </w:p>
    <w:p w14:paraId="08C746D3" w14:textId="77777777" w:rsidR="00437503" w:rsidRDefault="00437503" w:rsidP="00437503">
      <w:pPr>
        <w:pStyle w:val="Unix"/>
      </w:pPr>
      <w:r>
        <w:t xml:space="preserve">tile 0/0/0 size is 10469076 with detail 9, &gt;500000    </w:t>
      </w:r>
    </w:p>
    <w:p w14:paraId="5FF4C213" w14:textId="77777777" w:rsidR="00437503" w:rsidRDefault="00437503" w:rsidP="00437503">
      <w:pPr>
        <w:pStyle w:val="Unix"/>
      </w:pPr>
      <w:r>
        <w:t xml:space="preserve">tile 0/0/0 size is 10378339 with detail 8, &gt;500000    </w:t>
      </w:r>
    </w:p>
    <w:p w14:paraId="4BC6404C" w14:textId="77777777" w:rsidR="00437503" w:rsidRDefault="00437503" w:rsidP="00437503">
      <w:pPr>
        <w:pStyle w:val="Unix"/>
      </w:pPr>
      <w:r>
        <w:t xml:space="preserve">tile 0/0/0 size is 10319922 with detail 7, &gt;500000    </w:t>
      </w:r>
    </w:p>
    <w:p w14:paraId="34D8A9F6" w14:textId="77777777" w:rsidR="00136AFF" w:rsidRPr="00DF0D66" w:rsidRDefault="00136AFF" w:rsidP="00136AFF">
      <w:pPr>
        <w:pStyle w:val="BodyText2"/>
      </w:pPr>
      <w:r>
        <w:t>After using the -df option I get the following:</w:t>
      </w:r>
    </w:p>
    <w:p w14:paraId="0F9D84F2" w14:textId="74580EC6" w:rsidR="00437503" w:rsidRDefault="00437503" w:rsidP="00437503">
      <w:pPr>
        <w:pStyle w:val="Unix"/>
      </w:pPr>
      <w:r>
        <w:t>could not make tile 0/0/0 small enough</w:t>
      </w:r>
    </w:p>
    <w:p w14:paraId="2901E985" w14:textId="3536AD4A" w:rsidR="00437503" w:rsidRPr="00CA4D7D" w:rsidRDefault="00437503" w:rsidP="00437503">
      <w:pPr>
        <w:pStyle w:val="BodyText2"/>
      </w:pPr>
      <w:r>
        <w:t>This is because it is trying to generalize thousands of features and they are all still present in the output tiles and they are well over 10million bytes (11Mb).</w:t>
      </w:r>
      <w:r w:rsidR="00846752">
        <w:t xml:space="preserve"> </w:t>
      </w:r>
    </w:p>
    <w:p w14:paraId="01A558BF" w14:textId="77777777" w:rsidR="00437503" w:rsidRDefault="00437503" w:rsidP="00437503">
      <w:pPr>
        <w:pStyle w:val="Heading8"/>
      </w:pPr>
      <w:r>
        <w:t>tile x/y/z has nnnnnnn features, &gt;200000</w:t>
      </w:r>
    </w:p>
    <w:p w14:paraId="3F4A3F79" w14:textId="77777777" w:rsidR="00437503" w:rsidRDefault="00437503" w:rsidP="00437503">
      <w:pPr>
        <w:pStyle w:val="BodyText2"/>
      </w:pPr>
      <w:r>
        <w:t>This occurs if you exceed the number of features thresholds, e.g. after using the -pt option I get the following warning and then I get the error:</w:t>
      </w:r>
    </w:p>
    <w:p w14:paraId="1E71E59E" w14:textId="77777777" w:rsidR="00437503" w:rsidRDefault="00437503" w:rsidP="00437503">
      <w:pPr>
        <w:pStyle w:val="Unix"/>
      </w:pPr>
      <w:r w:rsidRPr="00CA4D7D">
        <w:t xml:space="preserve">tile 0/0/0 has 215369 features, &gt;200000  </w:t>
      </w:r>
    </w:p>
    <w:p w14:paraId="1282A97B" w14:textId="77777777" w:rsidR="00437503" w:rsidRDefault="00437503" w:rsidP="00437503">
      <w:pPr>
        <w:pStyle w:val="Unix"/>
      </w:pPr>
      <w:r>
        <w:t>Try using --drop-fraction-as-needed or --drop-densest-as-needed.</w:t>
      </w:r>
    </w:p>
    <w:p w14:paraId="39AC874F" w14:textId="77777777" w:rsidR="00437503" w:rsidRDefault="00437503" w:rsidP="00437503">
      <w:pPr>
        <w:pStyle w:val="BodyText2"/>
      </w:pPr>
      <w:r>
        <w:t>This error can be removed by setting the -df option.</w:t>
      </w:r>
    </w:p>
    <w:p w14:paraId="3959E4D1" w14:textId="77777777" w:rsidR="008442DD" w:rsidRDefault="008442DD" w:rsidP="008442DD">
      <w:pPr>
        <w:pStyle w:val="Heading7"/>
      </w:pPr>
      <w:r>
        <w:t>Run time errors</w:t>
      </w:r>
    </w:p>
    <w:p w14:paraId="48ABFF04" w14:textId="77777777" w:rsidR="008442DD" w:rsidRDefault="008442DD" w:rsidP="008442DD">
      <w:pPr>
        <w:pStyle w:val="Heading8"/>
      </w:pPr>
      <w:r>
        <w:t>No space left on device</w:t>
      </w:r>
    </w:p>
    <w:p w14:paraId="30F35176" w14:textId="3CD563F7" w:rsidR="000D4D9C" w:rsidRDefault="000D4D9C" w:rsidP="000D4D9C">
      <w:pPr>
        <w:pStyle w:val="Heading9"/>
      </w:pPr>
      <w:r>
        <w:t>Outputting tile file</w:t>
      </w:r>
    </w:p>
    <w:p w14:paraId="0963152C" w14:textId="14CA5388" w:rsidR="008442DD" w:rsidRDefault="008442DD" w:rsidP="008442DD">
      <w:pPr>
        <w:pStyle w:val="BodyText2"/>
      </w:pPr>
      <w:r>
        <w:t>Got this on 21/7/17 but there was only 7891Mb used on the c9 vector tiles workspace:</w:t>
      </w:r>
    </w:p>
    <w:p w14:paraId="392FEEDC" w14:textId="77777777" w:rsidR="008442DD" w:rsidRDefault="008442DD" w:rsidP="008442DD">
      <w:pPr>
        <w:pStyle w:val="Unix"/>
      </w:pPr>
      <w:r>
        <w:t>ubuntu@blishten-vector-tiles-4577836:~$ tippecanoe -e ~/workspace/tilesets_test ~/workspace/geojson/wdpa_africa.geojson -z0</w:t>
      </w:r>
    </w:p>
    <w:p w14:paraId="7EEB3866" w14:textId="77777777" w:rsidR="008442DD" w:rsidRDefault="008442DD" w:rsidP="008442DD">
      <w:pPr>
        <w:pStyle w:val="Unix"/>
      </w:pPr>
      <w:r>
        <w:t>For layer 0, using name "wdpa_africageojson"</w:t>
      </w:r>
    </w:p>
    <w:p w14:paraId="20DF9007" w14:textId="77777777" w:rsidR="008442DD" w:rsidRDefault="008442DD" w:rsidP="008442DD">
      <w:pPr>
        <w:pStyle w:val="Unix"/>
      </w:pPr>
      <w:r>
        <w:t>/tmp/geom.XXE95B6c: No space left on device</w:t>
      </w:r>
    </w:p>
    <w:p w14:paraId="3BA51078" w14:textId="77777777" w:rsidR="008442DD" w:rsidRDefault="008442DD" w:rsidP="008442DD">
      <w:pPr>
        <w:pStyle w:val="BodyText2"/>
      </w:pPr>
      <w:r>
        <w:t>Deleting tilesets folder. That worked!</w:t>
      </w:r>
    </w:p>
    <w:p w14:paraId="4675A0B6" w14:textId="18FC7B63" w:rsidR="008442DD" w:rsidRDefault="008442DD" w:rsidP="008442DD">
      <w:pPr>
        <w:pStyle w:val="BodyText2"/>
      </w:pPr>
      <w:r>
        <w:t xml:space="preserve">It can also be due to there not being enough inodes on the system - see </w:t>
      </w:r>
      <w:hyperlink r:id="rId1533" w:history="1">
        <w:r w:rsidRPr="000360DC">
          <w:rPr>
            <w:rStyle w:val="Hyperlink"/>
          </w:rPr>
          <w:t>here</w:t>
        </w:r>
      </w:hyperlink>
      <w:r>
        <w:t xml:space="preserve">. </w:t>
      </w:r>
    </w:p>
    <w:p w14:paraId="29164987" w14:textId="05D6DE7F" w:rsidR="000D4D9C" w:rsidRDefault="000D4D9C" w:rsidP="000D4D9C">
      <w:pPr>
        <w:pStyle w:val="Heading9"/>
      </w:pPr>
      <w:r>
        <w:t>Outputting mbtiles</w:t>
      </w:r>
    </w:p>
    <w:p w14:paraId="1F22735F" w14:textId="4DE649BF" w:rsidR="006E1BA1" w:rsidRDefault="006E1BA1" w:rsidP="006E1BA1">
      <w:pPr>
        <w:pStyle w:val="BodyText2"/>
      </w:pPr>
      <w:r>
        <w:t>Got this on 22/03/18 when trying to produce mbtiles for the terrestrial wdpa dataset (i.e. clipped with GAUL boundaries) on the GCS machine with 3.7Gb memory and a single 100G boot disk:</w:t>
      </w:r>
    </w:p>
    <w:p w14:paraId="16A813CF" w14:textId="59B62771" w:rsidR="00437503" w:rsidRDefault="00E20459" w:rsidP="00437503">
      <w:pPr>
        <w:pStyle w:val="Unix"/>
      </w:pPr>
      <w:r w:rsidRPr="00E20459">
        <w:t>a_cottam@ubuntu14-04:~$ tippecanoe -o terrestrial_aug_2017.mbtiles terrestrial.geojson</w:t>
      </w:r>
    </w:p>
    <w:p w14:paraId="3C13EE58" w14:textId="454240DD" w:rsidR="00E20459" w:rsidRDefault="00E20459" w:rsidP="00437503">
      <w:pPr>
        <w:pStyle w:val="Unix"/>
      </w:pPr>
      <w:r>
        <w:t>..</w:t>
      </w:r>
    </w:p>
    <w:p w14:paraId="0CD39592" w14:textId="77777777" w:rsidR="00D6622A" w:rsidRDefault="00D6622A" w:rsidP="00D6622A">
      <w:pPr>
        <w:pStyle w:val="Unix"/>
      </w:pPr>
      <w:r>
        <w:t>sqlite3 insert failed: database or disk is full</w:t>
      </w:r>
    </w:p>
    <w:p w14:paraId="19BF440A" w14:textId="69D10C84" w:rsidR="00E20459" w:rsidRDefault="00D6622A" w:rsidP="00D6622A">
      <w:pPr>
        <w:pStyle w:val="Unix"/>
      </w:pPr>
      <w:r>
        <w:t>sqlite3 finalize failed: database or disk is full</w:t>
      </w:r>
    </w:p>
    <w:p w14:paraId="13DA2090" w14:textId="6AFAB86B" w:rsidR="00D6622A" w:rsidRPr="00437503" w:rsidRDefault="00D6622A" w:rsidP="00D6622A">
      <w:pPr>
        <w:pStyle w:val="BodyText2"/>
      </w:pPr>
      <w:r>
        <w:t>The mbtiles outputs are much larger and take a lot longer.</w:t>
      </w:r>
    </w:p>
    <w:p w14:paraId="015944EA" w14:textId="77777777" w:rsidR="00AA6CA7" w:rsidRDefault="00AA6CA7" w:rsidP="00093A0D">
      <w:pPr>
        <w:pStyle w:val="Heading6"/>
      </w:pPr>
      <w:r>
        <w:t>Options</w:t>
      </w:r>
    </w:p>
    <w:p w14:paraId="58B5685F" w14:textId="77777777" w:rsidR="00AA6CA7" w:rsidRDefault="00AA6CA7" w:rsidP="00093A0D">
      <w:pPr>
        <w:pStyle w:val="Heading7"/>
      </w:pPr>
      <w:r w:rsidRPr="002A1D84">
        <w:t>Input files and layer names</w:t>
      </w:r>
    </w:p>
    <w:p w14:paraId="4271FA86" w14:textId="77777777" w:rsidR="00AA6CA7" w:rsidRDefault="00AA6CA7" w:rsidP="00093A0D">
      <w:pPr>
        <w:pStyle w:val="Heading8"/>
      </w:pPr>
      <w:r>
        <w:t>Layer -l</w:t>
      </w:r>
    </w:p>
    <w:p w14:paraId="29A4CF35" w14:textId="77777777" w:rsidR="00AA6CA7" w:rsidRDefault="00AA6CA7" w:rsidP="00093A0D">
      <w:pPr>
        <w:pStyle w:val="BodyText2"/>
      </w:pPr>
      <w:r>
        <w:t>Create a specific layer name both in the metadata.json file and in the header for each pbf file</w:t>
      </w:r>
    </w:p>
    <w:p w14:paraId="32ADE6A4" w14:textId="77777777" w:rsidR="00AA6CA7" w:rsidRPr="002A1D84" w:rsidRDefault="00AA6CA7" w:rsidP="00093A0D">
      <w:pPr>
        <w:pStyle w:val="BodyText2"/>
      </w:pPr>
      <w:r>
        <w:lastRenderedPageBreak/>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5475F8DE" w14:textId="77777777" w:rsidR="00AA6CA7" w:rsidRDefault="00AA6CA7" w:rsidP="00093A0D">
      <w:pPr>
        <w:pStyle w:val="Heading7"/>
      </w:pPr>
      <w:r>
        <w:t>Zoom levels -z</w:t>
      </w:r>
    </w:p>
    <w:p w14:paraId="4CD94DF1" w14:textId="77777777" w:rsidR="00AA6CA7" w:rsidRDefault="00AA6CA7" w:rsidP="00093A0D">
      <w:pPr>
        <w:pStyle w:val="BodyText2"/>
      </w:pPr>
      <w:r>
        <w:t>-z0</w:t>
      </w:r>
      <w:r>
        <w:tab/>
      </w:r>
      <w:r>
        <w:tab/>
        <w:t>Create tiles to zoom level 0</w:t>
      </w:r>
    </w:p>
    <w:p w14:paraId="478FE29A" w14:textId="77777777" w:rsidR="00AA6CA7" w:rsidRDefault="00AA6CA7" w:rsidP="00093A0D">
      <w:pPr>
        <w:pStyle w:val="Heading7"/>
      </w:pPr>
      <w:r>
        <w:t>Line and polygon simplification</w:t>
      </w:r>
    </w:p>
    <w:p w14:paraId="75F515CB" w14:textId="77777777" w:rsidR="00AA6CA7" w:rsidRPr="00454581" w:rsidRDefault="00AA6CA7" w:rsidP="00093A0D">
      <w:pPr>
        <w:pStyle w:val="Heading8"/>
      </w:pPr>
      <w:r w:rsidRPr="00454581">
        <w:t>no-tiny-polygon-reduction</w:t>
      </w:r>
      <w:r>
        <w:t xml:space="preserve"> -pt</w:t>
      </w:r>
    </w:p>
    <w:p w14:paraId="56520382" w14:textId="77777777" w:rsidR="00AA6CA7" w:rsidRDefault="00AA6CA7" w:rsidP="00093A0D">
      <w:pPr>
        <w:pStyle w:val="BodyText2"/>
      </w:pPr>
      <w:r w:rsidRPr="00200827">
        <w:t xml:space="preserve">Don't combine the area of very small polygons into small squares that represent their </w:t>
      </w:r>
      <w:r>
        <w:t>combined area - this causes there to be lots of polygons with the WDPA and the tiles are far to big so Tippecanoe fails.</w:t>
      </w:r>
    </w:p>
    <w:p w14:paraId="235D6852" w14:textId="77777777" w:rsidR="00AA6CA7" w:rsidRDefault="00AA6CA7" w:rsidP="00093A0D">
      <w:pPr>
        <w:pStyle w:val="Heading8"/>
      </w:pPr>
      <w:r w:rsidRPr="00917CE7">
        <w:t>simplification</w:t>
      </w:r>
      <w:r>
        <w:t xml:space="preserve"> -s</w:t>
      </w:r>
    </w:p>
    <w:p w14:paraId="5177E050" w14:textId="77777777" w:rsidR="00AA6CA7" w:rsidRDefault="00AA6CA7" w:rsidP="00093A0D">
      <w:pPr>
        <w:pStyle w:val="BodyText2"/>
      </w:pPr>
      <w:r>
        <w:t>Tried the following and it resulted in lots of ugly over-generalised features:</w:t>
      </w:r>
    </w:p>
    <w:p w14:paraId="7EE544AF" w14:textId="77777777" w:rsidR="00AA6CA7" w:rsidRPr="00917CE7" w:rsidRDefault="00AA6CA7" w:rsidP="00093A0D">
      <w:pPr>
        <w:pStyle w:val="Unix"/>
      </w:pPr>
      <w:r w:rsidRPr="00917CE7">
        <w:t>a_cottam@wdpa-vector-tiles:~/data$ tippecanoe -e tilesets wdpa_aug_2017.geojson -t tmp -z2 -l wdpa -S 10</w:t>
      </w:r>
    </w:p>
    <w:p w14:paraId="3C88F5CB" w14:textId="77777777" w:rsidR="00AA6CA7" w:rsidRDefault="00AA6CA7" w:rsidP="00093A0D">
      <w:pPr>
        <w:pStyle w:val="Heading7"/>
      </w:pPr>
      <w:bookmarkStart w:id="289" w:name="_Decoding_to_geojson"/>
      <w:bookmarkEnd w:id="289"/>
      <w:r>
        <w:t>Dropping a fraction of features to keep under tile size limits</w:t>
      </w:r>
    </w:p>
    <w:p w14:paraId="6D4A4F46" w14:textId="77777777" w:rsidR="00AA6CA7" w:rsidRPr="002A1D84" w:rsidRDefault="00AA6CA7" w:rsidP="00093A0D">
      <w:pPr>
        <w:pStyle w:val="Heading8"/>
      </w:pPr>
      <w:r w:rsidRPr="002A1D84">
        <w:t>drop-densest-as-needed</w:t>
      </w:r>
      <w:r>
        <w:t xml:space="preserve"> -as</w:t>
      </w:r>
    </w:p>
    <w:p w14:paraId="56D02B29" w14:textId="77777777" w:rsidR="00AA6CA7" w:rsidRPr="005D19B7" w:rsidRDefault="00AA6CA7" w:rsidP="00093A0D">
      <w:pPr>
        <w:pStyle w:val="Unix"/>
        <w:rPr>
          <w:lang w:bidi="ar-SA"/>
        </w:rPr>
      </w:pPr>
      <w:r w:rsidRPr="005D19B7">
        <w:rPr>
          <w:lang w:bidi="ar-SA"/>
        </w:rPr>
        <w:t>a_cottam@wdpa-vector-tiles:~/data$ tippecanoe -e tilesets wdpa_aug_2017.geojson -t tmp -z2 -l wdpa -pt -as</w:t>
      </w:r>
    </w:p>
    <w:p w14:paraId="0B14B21E" w14:textId="77777777" w:rsidR="00AA6CA7" w:rsidRPr="005D19B7" w:rsidRDefault="00AA6CA7" w:rsidP="00093A0D">
      <w:pPr>
        <w:pStyle w:val="Unix"/>
        <w:rPr>
          <w:lang w:bidi="ar-SA"/>
        </w:rPr>
      </w:pPr>
      <w:r w:rsidRPr="005D19B7">
        <w:rPr>
          <w:lang w:bidi="ar-SA"/>
        </w:rPr>
        <w:t>Warning: temp directory tmp doesn't begin with /</w:t>
      </w:r>
    </w:p>
    <w:p w14:paraId="3401E3CB" w14:textId="77777777" w:rsidR="00AA6CA7" w:rsidRPr="005D19B7" w:rsidRDefault="00AA6CA7" w:rsidP="00093A0D">
      <w:pPr>
        <w:pStyle w:val="Unix"/>
        <w:rPr>
          <w:lang w:bidi="ar-SA"/>
        </w:rPr>
      </w:pPr>
      <w:r w:rsidRPr="005D19B7">
        <w:rPr>
          <w:lang w:bidi="ar-SA"/>
        </w:rPr>
        <w:t>215375 features, 712099729 bytes of geometry, 1489 bytes of separate metadata, 15544063 bytes of string pool</w:t>
      </w:r>
    </w:p>
    <w:p w14:paraId="478CB3BE" w14:textId="77777777" w:rsidR="00AA6CA7" w:rsidRPr="005D19B7" w:rsidRDefault="00AA6CA7" w:rsidP="00093A0D">
      <w:pPr>
        <w:pStyle w:val="Unix"/>
        <w:rPr>
          <w:lang w:bidi="ar-SA"/>
        </w:rPr>
      </w:pPr>
      <w:r w:rsidRPr="005D19B7">
        <w:rPr>
          <w:lang w:bidi="ar-SA"/>
        </w:rPr>
        <w:t xml:space="preserve">tile 0/0/0 size is 5517423 with detail 12, &gt;500000    </w:t>
      </w:r>
    </w:p>
    <w:p w14:paraId="7BD8676C" w14:textId="77777777" w:rsidR="00AA6CA7" w:rsidRPr="005D19B7" w:rsidRDefault="00AA6CA7" w:rsidP="00093A0D">
      <w:pPr>
        <w:pStyle w:val="Unix"/>
        <w:rPr>
          <w:lang w:bidi="ar-SA"/>
        </w:rPr>
      </w:pPr>
      <w:r w:rsidRPr="005D19B7">
        <w:rPr>
          <w:lang w:bidi="ar-SA"/>
        </w:rPr>
        <w:t>Going to try keeping the sparsest 8.16% of the features to make it fit</w:t>
      </w:r>
    </w:p>
    <w:p w14:paraId="38048D8D" w14:textId="77777777" w:rsidR="00AA6CA7" w:rsidRPr="005D19B7" w:rsidRDefault="00AA6CA7" w:rsidP="00093A0D">
      <w:pPr>
        <w:pStyle w:val="Unix"/>
        <w:rPr>
          <w:lang w:bidi="ar-SA"/>
        </w:rPr>
      </w:pPr>
      <w:r w:rsidRPr="005D19B7">
        <w:rPr>
          <w:lang w:bidi="ar-SA"/>
        </w:rPr>
        <w:t xml:space="preserve">tile 0/0/0 size is 978024 with detail 12, &gt;500000    </w:t>
      </w:r>
    </w:p>
    <w:p w14:paraId="21B722AE" w14:textId="77777777" w:rsidR="00AA6CA7" w:rsidRPr="005D19B7" w:rsidRDefault="00AA6CA7" w:rsidP="00093A0D">
      <w:pPr>
        <w:pStyle w:val="Unix"/>
        <w:rPr>
          <w:lang w:bidi="ar-SA"/>
        </w:rPr>
      </w:pPr>
      <w:r w:rsidRPr="005D19B7">
        <w:rPr>
          <w:lang w:bidi="ar-SA"/>
        </w:rPr>
        <w:t>Going to try keeping the sparsest 3.75% of the features to make it fit</w:t>
      </w:r>
    </w:p>
    <w:p w14:paraId="09BA397E" w14:textId="77777777" w:rsidR="00AA6CA7" w:rsidRPr="005D19B7" w:rsidRDefault="00AA6CA7" w:rsidP="00093A0D">
      <w:pPr>
        <w:pStyle w:val="Unix"/>
        <w:rPr>
          <w:lang w:bidi="ar-SA"/>
        </w:rPr>
      </w:pPr>
      <w:r w:rsidRPr="005D19B7">
        <w:rPr>
          <w:lang w:bidi="ar-SA"/>
        </w:rPr>
        <w:t xml:space="preserve">tile 0/0/0 size is 531949 with detail 12, &gt;500000    </w:t>
      </w:r>
    </w:p>
    <w:p w14:paraId="483C46CD" w14:textId="77777777" w:rsidR="00AA6CA7" w:rsidRPr="005D19B7" w:rsidRDefault="00AA6CA7" w:rsidP="00093A0D">
      <w:pPr>
        <w:pStyle w:val="Unix"/>
        <w:rPr>
          <w:lang w:bidi="ar-SA"/>
        </w:rPr>
      </w:pPr>
      <w:r w:rsidRPr="005D19B7">
        <w:rPr>
          <w:lang w:bidi="ar-SA"/>
        </w:rPr>
        <w:t>Going to try keeping the sparsest 3.17% of the features to make it fit</w:t>
      </w:r>
    </w:p>
    <w:p w14:paraId="4B7510DF" w14:textId="77777777" w:rsidR="00AA6CA7" w:rsidRDefault="00AA6CA7" w:rsidP="00093A0D">
      <w:pPr>
        <w:pStyle w:val="Heading8"/>
      </w:pPr>
      <w:r w:rsidRPr="00842710">
        <w:t>drop-fraction-as-needed</w:t>
      </w:r>
      <w:r>
        <w:t xml:space="preserve"> -ad</w:t>
      </w:r>
    </w:p>
    <w:p w14:paraId="65151227" w14:textId="77777777" w:rsidR="00AA6CA7" w:rsidRPr="00842710" w:rsidRDefault="00AA6CA7" w:rsidP="00093A0D">
      <w:pPr>
        <w:pStyle w:val="Unix"/>
        <w:rPr>
          <w:lang w:bidi="ar-SA"/>
        </w:rPr>
      </w:pPr>
      <w:r w:rsidRPr="00842710">
        <w:rPr>
          <w:lang w:bidi="ar-SA"/>
        </w:rPr>
        <w:t>a_cottam@wdpa-vector-tiles:~/data$ tippecanoe -e tilesets wdpa_aug_2017.geojson -t tmp -z2 -l wdpa -pt -ad</w:t>
      </w:r>
    </w:p>
    <w:p w14:paraId="74664585" w14:textId="77777777" w:rsidR="00AA6CA7" w:rsidRPr="00842710" w:rsidRDefault="00AA6CA7" w:rsidP="00093A0D">
      <w:pPr>
        <w:pStyle w:val="Unix"/>
        <w:rPr>
          <w:lang w:bidi="ar-SA"/>
        </w:rPr>
      </w:pPr>
      <w:r w:rsidRPr="00842710">
        <w:rPr>
          <w:lang w:bidi="ar-SA"/>
        </w:rPr>
        <w:t>Warning: temp directory tmp doesn't begin with /</w:t>
      </w:r>
    </w:p>
    <w:p w14:paraId="1285F9FA" w14:textId="77777777" w:rsidR="00AA6CA7" w:rsidRPr="00842710" w:rsidRDefault="00AA6CA7" w:rsidP="00093A0D">
      <w:pPr>
        <w:pStyle w:val="Unix"/>
        <w:rPr>
          <w:lang w:bidi="ar-SA"/>
        </w:rPr>
      </w:pPr>
      <w:r w:rsidRPr="00842710">
        <w:rPr>
          <w:lang w:bidi="ar-SA"/>
        </w:rPr>
        <w:t>215375 features, 710012456 bytes of geometry, 1489 bytes of separate metadata, 15544063 bytes of string pool</w:t>
      </w:r>
    </w:p>
    <w:p w14:paraId="38D3ACA2" w14:textId="77777777" w:rsidR="00AA6CA7" w:rsidRPr="00842710" w:rsidRDefault="00AA6CA7" w:rsidP="00093A0D">
      <w:pPr>
        <w:pStyle w:val="Unix"/>
        <w:rPr>
          <w:lang w:bidi="ar-SA"/>
        </w:rPr>
      </w:pPr>
      <w:r w:rsidRPr="00842710">
        <w:rPr>
          <w:lang w:bidi="ar-SA"/>
        </w:rPr>
        <w:t xml:space="preserve">tile 0/0/0 size is 5517423 with detail 12, &gt;500000    </w:t>
      </w:r>
    </w:p>
    <w:p w14:paraId="2B92A143" w14:textId="77777777" w:rsidR="00AA6CA7" w:rsidRPr="00842710" w:rsidRDefault="00AA6CA7" w:rsidP="00093A0D">
      <w:pPr>
        <w:pStyle w:val="Unix"/>
        <w:rPr>
          <w:lang w:bidi="ar-SA"/>
        </w:rPr>
      </w:pPr>
      <w:r w:rsidRPr="00842710">
        <w:rPr>
          <w:lang w:bidi="ar-SA"/>
        </w:rPr>
        <w:t>Going to try keeping 8.61% of the features to make it fit</w:t>
      </w:r>
    </w:p>
    <w:p w14:paraId="33415C16" w14:textId="77777777" w:rsidR="00AA6CA7" w:rsidRPr="00842710" w:rsidRDefault="00AA6CA7" w:rsidP="00093A0D">
      <w:pPr>
        <w:pStyle w:val="Unix"/>
        <w:rPr>
          <w:lang w:bidi="ar-SA"/>
        </w:rPr>
      </w:pPr>
      <w:r w:rsidRPr="00842710">
        <w:rPr>
          <w:lang w:bidi="ar-SA"/>
        </w:rPr>
        <w:t xml:space="preserve">tile 0/0/0 size is 586294 with detail 12, &gt;500000    </w:t>
      </w:r>
    </w:p>
    <w:p w14:paraId="6D767C2D" w14:textId="77777777" w:rsidR="00AA6CA7" w:rsidRPr="00842710" w:rsidRDefault="00AA6CA7" w:rsidP="00093A0D">
      <w:pPr>
        <w:pStyle w:val="Unix"/>
        <w:rPr>
          <w:lang w:bidi="ar-SA"/>
        </w:rPr>
      </w:pPr>
      <w:r w:rsidRPr="00842710">
        <w:rPr>
          <w:lang w:bidi="ar-SA"/>
        </w:rPr>
        <w:t>Going to try keeping 6.97% of the features to make it fit</w:t>
      </w:r>
    </w:p>
    <w:p w14:paraId="7586AF6C" w14:textId="77777777" w:rsidR="00AA6CA7" w:rsidRPr="00842710" w:rsidRDefault="00AA6CA7" w:rsidP="00093A0D">
      <w:pPr>
        <w:pStyle w:val="Unix"/>
        <w:rPr>
          <w:lang w:bidi="ar-SA"/>
        </w:rPr>
      </w:pPr>
      <w:r w:rsidRPr="00842710">
        <w:rPr>
          <w:lang w:bidi="ar-SA"/>
        </w:rPr>
        <w:t xml:space="preserve">tile 1/1/1 size is 749296 with detail 12, &gt;500000    </w:t>
      </w:r>
    </w:p>
    <w:p w14:paraId="4B04C3C9" w14:textId="77777777" w:rsidR="00AA6CA7" w:rsidRPr="00842710" w:rsidRDefault="00AA6CA7" w:rsidP="00093A0D">
      <w:pPr>
        <w:pStyle w:val="Unix"/>
        <w:rPr>
          <w:lang w:bidi="ar-SA"/>
        </w:rPr>
      </w:pPr>
      <w:r w:rsidRPr="00842710">
        <w:rPr>
          <w:lang w:bidi="ar-SA"/>
        </w:rPr>
        <w:t>Going to try keeping 63.39% of the features to make it fit</w:t>
      </w:r>
    </w:p>
    <w:p w14:paraId="10D7D21C" w14:textId="77777777" w:rsidR="00AA6CA7" w:rsidRPr="00842710" w:rsidRDefault="00AA6CA7" w:rsidP="00093A0D">
      <w:pPr>
        <w:pStyle w:val="Unix"/>
        <w:rPr>
          <w:lang w:bidi="ar-SA"/>
        </w:rPr>
      </w:pPr>
      <w:r w:rsidRPr="00842710">
        <w:rPr>
          <w:lang w:bidi="ar-SA"/>
        </w:rPr>
        <w:t xml:space="preserve">tile 1/1/0 size is 3487425 with detail 12, &gt;500000    </w:t>
      </w:r>
    </w:p>
    <w:p w14:paraId="42A438B7" w14:textId="77777777" w:rsidR="00AA6CA7" w:rsidRPr="00842710" w:rsidRDefault="00AA6CA7" w:rsidP="00093A0D">
      <w:pPr>
        <w:pStyle w:val="Unix"/>
        <w:rPr>
          <w:lang w:bidi="ar-SA"/>
        </w:rPr>
      </w:pPr>
      <w:r w:rsidRPr="00842710">
        <w:rPr>
          <w:lang w:bidi="ar-SA"/>
        </w:rPr>
        <w:t>Going to try keeping 13.62% of the features to make it fit</w:t>
      </w:r>
    </w:p>
    <w:p w14:paraId="31209554" w14:textId="77777777" w:rsidR="00AA6CA7" w:rsidRDefault="00AA6CA7" w:rsidP="00093A0D">
      <w:pPr>
        <w:pStyle w:val="Heading8"/>
      </w:pPr>
      <w:r>
        <w:t>drop-smallest-as-needed -an</w:t>
      </w:r>
    </w:p>
    <w:p w14:paraId="4A0D90FB" w14:textId="77777777" w:rsidR="00AA6CA7" w:rsidRPr="00AB49EA" w:rsidRDefault="00AA6CA7" w:rsidP="00093A0D">
      <w:pPr>
        <w:pStyle w:val="Unix"/>
        <w:rPr>
          <w:lang w:bidi="ar-SA"/>
        </w:rPr>
      </w:pPr>
      <w:r w:rsidRPr="00AB49EA">
        <w:rPr>
          <w:lang w:bidi="ar-SA"/>
        </w:rPr>
        <w:t>a_cottam@wdpa-vector-tiles:~/data$ tippecanoe -e tilesets wdpa_aug_2017.geojson -t tmp -z2 -l wdpa -pt -an</w:t>
      </w:r>
    </w:p>
    <w:p w14:paraId="057FC262" w14:textId="77777777" w:rsidR="00AA6CA7" w:rsidRPr="00AB49EA" w:rsidRDefault="00AA6CA7" w:rsidP="00093A0D">
      <w:pPr>
        <w:pStyle w:val="Unix"/>
        <w:rPr>
          <w:lang w:bidi="ar-SA"/>
        </w:rPr>
      </w:pPr>
      <w:r w:rsidRPr="00AB49EA">
        <w:rPr>
          <w:lang w:bidi="ar-SA"/>
        </w:rPr>
        <w:t>Warning: temp directory tmp doesn't begin with /</w:t>
      </w:r>
    </w:p>
    <w:p w14:paraId="1150CADF" w14:textId="77777777" w:rsidR="00AA6CA7" w:rsidRPr="00AB49EA" w:rsidRDefault="00AA6CA7" w:rsidP="00093A0D">
      <w:pPr>
        <w:pStyle w:val="Unix"/>
        <w:rPr>
          <w:lang w:bidi="ar-SA"/>
        </w:rPr>
      </w:pPr>
      <w:r w:rsidRPr="00AB49EA">
        <w:rPr>
          <w:lang w:bidi="ar-SA"/>
        </w:rPr>
        <w:t>215375 features, 710111290 bytes of geometry, 1489 bytes of separate metadata, 15544063 bytes of string pool</w:t>
      </w:r>
    </w:p>
    <w:p w14:paraId="6383995D" w14:textId="77777777" w:rsidR="00AA6CA7" w:rsidRPr="00AB49EA" w:rsidRDefault="00AA6CA7" w:rsidP="00093A0D">
      <w:pPr>
        <w:pStyle w:val="Unix"/>
        <w:rPr>
          <w:lang w:bidi="ar-SA"/>
        </w:rPr>
      </w:pPr>
      <w:r w:rsidRPr="00AB49EA">
        <w:rPr>
          <w:lang w:bidi="ar-SA"/>
        </w:rPr>
        <w:t xml:space="preserve">tile 0/0/0 size is 5150525 with detail 12, &gt;500000    </w:t>
      </w:r>
    </w:p>
    <w:p w14:paraId="4A9F6225" w14:textId="77777777" w:rsidR="00AA6CA7" w:rsidRPr="00AB49EA" w:rsidRDefault="00AA6CA7" w:rsidP="00093A0D">
      <w:pPr>
        <w:pStyle w:val="Unix"/>
        <w:rPr>
          <w:lang w:bidi="ar-SA"/>
        </w:rPr>
      </w:pPr>
      <w:r w:rsidRPr="00AB49EA">
        <w:rPr>
          <w:lang w:bidi="ar-SA"/>
        </w:rPr>
        <w:t>Going to try keeping the biggest 8.74% of the features to make it fit</w:t>
      </w:r>
    </w:p>
    <w:p w14:paraId="5F850BB8" w14:textId="77777777" w:rsidR="00AA6CA7" w:rsidRPr="00AB49EA" w:rsidRDefault="00AA6CA7" w:rsidP="00093A0D">
      <w:pPr>
        <w:pStyle w:val="Unix"/>
        <w:rPr>
          <w:lang w:bidi="ar-SA"/>
        </w:rPr>
      </w:pPr>
      <w:r w:rsidRPr="00AB49EA">
        <w:rPr>
          <w:lang w:bidi="ar-SA"/>
        </w:rPr>
        <w:t xml:space="preserve">tile 0/0/0 size is 1383651 with detail 12, &gt;500000    </w:t>
      </w:r>
    </w:p>
    <w:p w14:paraId="0E1F695D" w14:textId="77777777" w:rsidR="00AA6CA7" w:rsidRPr="00AB49EA" w:rsidRDefault="00AA6CA7" w:rsidP="00093A0D">
      <w:pPr>
        <w:pStyle w:val="Unix"/>
        <w:rPr>
          <w:lang w:bidi="ar-SA"/>
        </w:rPr>
      </w:pPr>
      <w:r w:rsidRPr="00AB49EA">
        <w:rPr>
          <w:lang w:bidi="ar-SA"/>
        </w:rPr>
        <w:t>Going to try keeping the biggest 2.84% of the features to make it fit</w:t>
      </w:r>
    </w:p>
    <w:p w14:paraId="6619CE41" w14:textId="77777777" w:rsidR="00AA6CA7" w:rsidRPr="00AB49EA" w:rsidRDefault="00AA6CA7" w:rsidP="00093A0D">
      <w:pPr>
        <w:pStyle w:val="Unix"/>
        <w:rPr>
          <w:lang w:bidi="ar-SA"/>
        </w:rPr>
      </w:pPr>
      <w:r w:rsidRPr="00AB49EA">
        <w:rPr>
          <w:lang w:bidi="ar-SA"/>
        </w:rPr>
        <w:t xml:space="preserve">tile 0/0/0 size is 549833 with detail 12, &gt;500000    </w:t>
      </w:r>
    </w:p>
    <w:p w14:paraId="070A79AB" w14:textId="77777777" w:rsidR="00AA6CA7" w:rsidRPr="00AB49EA" w:rsidRDefault="00AA6CA7" w:rsidP="00093A0D">
      <w:pPr>
        <w:pStyle w:val="Unix"/>
        <w:rPr>
          <w:lang w:bidi="ar-SA"/>
        </w:rPr>
      </w:pPr>
      <w:r w:rsidRPr="00AB49EA">
        <w:rPr>
          <w:lang w:bidi="ar-SA"/>
        </w:rPr>
        <w:t>Going to try keeping the biggest 2.33% of the features to make it fit</w:t>
      </w:r>
    </w:p>
    <w:p w14:paraId="37EA57BC" w14:textId="77777777" w:rsidR="00AA6CA7" w:rsidRDefault="00AA6CA7" w:rsidP="00093A0D">
      <w:pPr>
        <w:pStyle w:val="Heading7"/>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2"/>
        <w:gridCol w:w="2286"/>
        <w:gridCol w:w="2159"/>
        <w:gridCol w:w="2403"/>
      </w:tblGrid>
      <w:tr w:rsidR="00AA6CA7" w14:paraId="004051C1" w14:textId="77777777" w:rsidTr="00AA6CA7">
        <w:tc>
          <w:tcPr>
            <w:tcW w:w="2337" w:type="dxa"/>
          </w:tcPr>
          <w:p w14:paraId="34348D22" w14:textId="77777777" w:rsidR="00AA6CA7" w:rsidRDefault="00AA6CA7" w:rsidP="00093A0D">
            <w:pPr>
              <w:pStyle w:val="BodyText2"/>
            </w:pPr>
            <w:r>
              <w:rPr>
                <w:noProof/>
                <w:lang w:bidi="ar-SA"/>
              </w:rPr>
              <w:lastRenderedPageBreak/>
              <w:drawing>
                <wp:inline distT="0" distB="0" distL="0" distR="0" wp14:anchorId="3117FA09" wp14:editId="7FDFEF4D">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34">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5F170FEA" w14:textId="77777777" w:rsidR="00AA6CA7" w:rsidRDefault="00AA6CA7" w:rsidP="00093A0D">
            <w:pPr>
              <w:pStyle w:val="BodyText2"/>
            </w:pPr>
            <w:r>
              <w:rPr>
                <w:noProof/>
                <w:lang w:bidi="ar-SA"/>
              </w:rPr>
              <w:drawing>
                <wp:inline distT="0" distB="0" distL="0" distR="0" wp14:anchorId="4CEC5A7A" wp14:editId="2257DDC1">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35">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12CA778D" w14:textId="77777777" w:rsidR="00AA6CA7" w:rsidRDefault="00AA6CA7" w:rsidP="00093A0D">
            <w:pPr>
              <w:pStyle w:val="BodyText2"/>
            </w:pPr>
            <w:r>
              <w:object w:dxaOrig="4755" w:dyaOrig="8070" w14:anchorId="3A94ED1D">
                <v:shape id="_x0000_i1150" type="#_x0000_t75" style="width:104.25pt;height:178.95pt" o:ole="">
                  <v:imagedata r:id="rId1536" o:title=""/>
                </v:shape>
                <o:OLEObject Type="Embed" ProgID="PBrush" ShapeID="_x0000_i1150" DrawAspect="Content" ObjectID="_1583848125" r:id="rId1537"/>
              </w:object>
            </w:r>
          </w:p>
        </w:tc>
        <w:tc>
          <w:tcPr>
            <w:tcW w:w="2338" w:type="dxa"/>
          </w:tcPr>
          <w:p w14:paraId="7C591324" w14:textId="77777777" w:rsidR="00AA6CA7" w:rsidRDefault="00AA6CA7" w:rsidP="00093A0D">
            <w:pPr>
              <w:pStyle w:val="BodyText2"/>
            </w:pPr>
            <w:r>
              <w:object w:dxaOrig="5085" w:dyaOrig="7860" w14:anchorId="7E5955B6">
                <v:shape id="_x0000_i1151" type="#_x0000_t75" style="width:117.15pt;height:181.6pt" o:ole="">
                  <v:imagedata r:id="rId1538" o:title=""/>
                </v:shape>
                <o:OLEObject Type="Embed" ProgID="PBrush" ShapeID="_x0000_i1151" DrawAspect="Content" ObjectID="_1583848126" r:id="rId1539"/>
              </w:object>
            </w:r>
          </w:p>
        </w:tc>
      </w:tr>
      <w:tr w:rsidR="00AA6CA7" w14:paraId="4BCFF2D7" w14:textId="77777777" w:rsidTr="00AA6CA7">
        <w:tc>
          <w:tcPr>
            <w:tcW w:w="2337" w:type="dxa"/>
          </w:tcPr>
          <w:p w14:paraId="3E8D0E63" w14:textId="77777777" w:rsidR="00AA6CA7" w:rsidRDefault="00AA6CA7" w:rsidP="00093A0D">
            <w:pPr>
              <w:pStyle w:val="BodyText2"/>
            </w:pPr>
            <w:r>
              <w:t>no options</w:t>
            </w:r>
          </w:p>
        </w:tc>
        <w:tc>
          <w:tcPr>
            <w:tcW w:w="2337" w:type="dxa"/>
          </w:tcPr>
          <w:p w14:paraId="446DCB6D" w14:textId="77777777" w:rsidR="00AA6CA7" w:rsidRDefault="00AA6CA7" w:rsidP="00093A0D">
            <w:pPr>
              <w:pStyle w:val="BodyText2"/>
            </w:pPr>
            <w:r w:rsidRPr="00300989">
              <w:t>drop-densest-as-needed</w:t>
            </w:r>
          </w:p>
        </w:tc>
        <w:tc>
          <w:tcPr>
            <w:tcW w:w="2338" w:type="dxa"/>
          </w:tcPr>
          <w:p w14:paraId="4321E632" w14:textId="77777777" w:rsidR="00AA6CA7" w:rsidRDefault="00AA6CA7" w:rsidP="00093A0D">
            <w:pPr>
              <w:pStyle w:val="BodyText2"/>
            </w:pPr>
            <w:r>
              <w:t>drop-fraction-as-needed</w:t>
            </w:r>
          </w:p>
        </w:tc>
        <w:tc>
          <w:tcPr>
            <w:tcW w:w="2338" w:type="dxa"/>
          </w:tcPr>
          <w:p w14:paraId="0688DE97" w14:textId="77777777" w:rsidR="00AA6CA7" w:rsidRDefault="00AA6CA7" w:rsidP="00093A0D">
            <w:pPr>
              <w:pStyle w:val="BodyText2"/>
            </w:pPr>
            <w:r w:rsidRPr="00137D45">
              <w:t>drop-smallest-as-needed</w:t>
            </w:r>
          </w:p>
        </w:tc>
      </w:tr>
      <w:tr w:rsidR="00AA6CA7" w14:paraId="3B90FF0D" w14:textId="77777777" w:rsidTr="00AA6CA7">
        <w:tc>
          <w:tcPr>
            <w:tcW w:w="2337" w:type="dxa"/>
          </w:tcPr>
          <w:p w14:paraId="03A3ED7D" w14:textId="77777777" w:rsidR="00AA6CA7" w:rsidRDefault="00AA6CA7" w:rsidP="00093A0D">
            <w:pPr>
              <w:pStyle w:val="BodyText2"/>
            </w:pPr>
            <w:r>
              <w:object w:dxaOrig="3630" w:dyaOrig="5505" w14:anchorId="443A21B3">
                <v:shape id="_x0000_i1152" type="#_x0000_t75" style="width:123.05pt;height:185.9pt" o:ole="">
                  <v:imagedata r:id="rId1540" o:title=""/>
                </v:shape>
                <o:OLEObject Type="Embed" ProgID="PBrush" ShapeID="_x0000_i1152" DrawAspect="Content" ObjectID="_1583848127" r:id="rId1541"/>
              </w:object>
            </w:r>
          </w:p>
        </w:tc>
        <w:tc>
          <w:tcPr>
            <w:tcW w:w="2337" w:type="dxa"/>
          </w:tcPr>
          <w:p w14:paraId="42DA7D8C" w14:textId="77777777" w:rsidR="00AA6CA7" w:rsidRPr="00300989" w:rsidRDefault="00AA6CA7" w:rsidP="00093A0D">
            <w:pPr>
              <w:pStyle w:val="BodyText2"/>
            </w:pPr>
          </w:p>
        </w:tc>
        <w:tc>
          <w:tcPr>
            <w:tcW w:w="2338" w:type="dxa"/>
          </w:tcPr>
          <w:p w14:paraId="530F32FC" w14:textId="77777777" w:rsidR="00AA6CA7" w:rsidRDefault="00AA6CA7" w:rsidP="00093A0D">
            <w:pPr>
              <w:pStyle w:val="BodyText2"/>
            </w:pPr>
          </w:p>
        </w:tc>
        <w:tc>
          <w:tcPr>
            <w:tcW w:w="2338" w:type="dxa"/>
          </w:tcPr>
          <w:p w14:paraId="0923C032" w14:textId="77777777" w:rsidR="00AA6CA7" w:rsidRPr="00137D45" w:rsidRDefault="00AA6CA7" w:rsidP="00093A0D">
            <w:pPr>
              <w:pStyle w:val="BodyText2"/>
            </w:pPr>
          </w:p>
        </w:tc>
      </w:tr>
      <w:tr w:rsidR="00AA6CA7" w14:paraId="74F8E215" w14:textId="77777777" w:rsidTr="00AA6CA7">
        <w:tc>
          <w:tcPr>
            <w:tcW w:w="2337" w:type="dxa"/>
          </w:tcPr>
          <w:p w14:paraId="44957B1A" w14:textId="77777777" w:rsidR="00AA6CA7" w:rsidRDefault="00AA6CA7" w:rsidP="00093A0D">
            <w:pPr>
              <w:pStyle w:val="BodyText2"/>
            </w:pPr>
            <w:r w:rsidRPr="00137D45">
              <w:t>simplification</w:t>
            </w:r>
            <w:r>
              <w:t xml:space="preserve"> 10</w:t>
            </w:r>
          </w:p>
        </w:tc>
        <w:tc>
          <w:tcPr>
            <w:tcW w:w="2337" w:type="dxa"/>
          </w:tcPr>
          <w:p w14:paraId="35A06512" w14:textId="77777777" w:rsidR="00AA6CA7" w:rsidRPr="00300989" w:rsidRDefault="00AA6CA7" w:rsidP="00093A0D">
            <w:pPr>
              <w:pStyle w:val="BodyText2"/>
            </w:pPr>
          </w:p>
        </w:tc>
        <w:tc>
          <w:tcPr>
            <w:tcW w:w="2338" w:type="dxa"/>
          </w:tcPr>
          <w:p w14:paraId="65522819" w14:textId="77777777" w:rsidR="00AA6CA7" w:rsidRDefault="00AA6CA7" w:rsidP="00093A0D">
            <w:pPr>
              <w:pStyle w:val="BodyText2"/>
            </w:pPr>
          </w:p>
        </w:tc>
        <w:tc>
          <w:tcPr>
            <w:tcW w:w="2338" w:type="dxa"/>
          </w:tcPr>
          <w:p w14:paraId="1BD928A4" w14:textId="77777777" w:rsidR="00AA6CA7" w:rsidRPr="00137D45" w:rsidRDefault="00AA6CA7" w:rsidP="00093A0D">
            <w:pPr>
              <w:pStyle w:val="BodyText2"/>
            </w:pPr>
          </w:p>
        </w:tc>
      </w:tr>
    </w:tbl>
    <w:p w14:paraId="0B063CEA" w14:textId="77777777" w:rsidR="00AA6CA7" w:rsidRDefault="00AA6CA7" w:rsidP="00093A0D">
      <w:pPr>
        <w:pStyle w:val="Heading6"/>
      </w:pPr>
      <w:r>
        <w:t>Runs</w:t>
      </w:r>
    </w:p>
    <w:p w14:paraId="248DD773" w14:textId="77777777" w:rsidR="00CE053D" w:rsidRPr="00B04114" w:rsidRDefault="00CE053D" w:rsidP="00BA2760">
      <w:pPr>
        <w:pStyle w:val="Heading7"/>
      </w:pPr>
      <w:r>
        <w:t>GAUL</w:t>
      </w:r>
    </w:p>
    <w:p w14:paraId="095B8519" w14:textId="77777777" w:rsidR="00AA6CA7" w:rsidRDefault="00AA6CA7" w:rsidP="00BA2760">
      <w:pPr>
        <w:pStyle w:val="Heading7"/>
      </w:pPr>
      <w:r>
        <w:t>WDPA Africa</w:t>
      </w:r>
    </w:p>
    <w:p w14:paraId="170DCA61" w14:textId="77777777" w:rsidR="00AA6CA7" w:rsidRPr="006B437C" w:rsidRDefault="00AA6CA7" w:rsidP="00BA2760">
      <w:pPr>
        <w:pStyle w:val="BodyText2"/>
      </w:pPr>
      <w:r>
        <w:t>Running on the C9 vector-tiles workspace on 17/8/17.</w:t>
      </w:r>
    </w:p>
    <w:p w14:paraId="0719AADB" w14:textId="77777777" w:rsidR="00AA6CA7" w:rsidRDefault="00AA6CA7" w:rsidP="00BA2760">
      <w:pPr>
        <w:pStyle w:val="Unix"/>
      </w:pPr>
      <w:r w:rsidRPr="00BE0696">
        <w:t>tippecanoe -e ~/workspace/tilesets ~/workspace/geojson/salonga.geojson</w:t>
      </w:r>
    </w:p>
    <w:p w14:paraId="7EBC4F33" w14:textId="77777777" w:rsidR="00AA6CA7" w:rsidRDefault="00AA6CA7" w:rsidP="00BA2760">
      <w:pPr>
        <w:pStyle w:val="Unix"/>
      </w:pPr>
      <w:r w:rsidRPr="00BE0696">
        <w:t xml:space="preserve">tippecanoe -e </w:t>
      </w:r>
      <w:r>
        <w:t>~/workspace/tilesets ~/workspace</w:t>
      </w:r>
      <w:r w:rsidRPr="009D09C9">
        <w:t xml:space="preserve">/geojson/wdpa_africa.geojson </w:t>
      </w:r>
    </w:p>
    <w:p w14:paraId="193747D9" w14:textId="77777777" w:rsidR="00AA6CA7" w:rsidRDefault="00AA6CA7" w:rsidP="00BA2760">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78CC0E18" w14:textId="77777777" w:rsidR="00AA6CA7" w:rsidRPr="006B437C" w:rsidRDefault="00AA6CA7" w:rsidP="00BA2760">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4745ACBF" w14:textId="77777777" w:rsidR="00AA6CA7" w:rsidRDefault="00AA6CA7" w:rsidP="00BA2760">
      <w:pPr>
        <w:pStyle w:val="Heading7"/>
      </w:pPr>
      <w:r>
        <w:t>WDPA Aug 2017</w:t>
      </w:r>
    </w:p>
    <w:p w14:paraId="5701094E" w14:textId="77777777" w:rsidR="00AA6CA7" w:rsidRDefault="00AA6CA7" w:rsidP="00BA2760">
      <w:pPr>
        <w:pStyle w:val="BodyText2"/>
      </w:pPr>
      <w:r>
        <w:t xml:space="preserve">Trying Tippecanoe on the WDPA geojson created from ogr2ogr (see </w:t>
      </w:r>
      <w:hyperlink w:anchor="_Exporting_to_GeoJson" w:history="1">
        <w:r w:rsidRPr="00EB6350">
          <w:rPr>
            <w:rStyle w:val="Hyperlink"/>
          </w:rPr>
          <w:t>Exporting to GeoJson</w:t>
        </w:r>
      </w:hyperlink>
      <w:r>
        <w:t>):</w:t>
      </w:r>
    </w:p>
    <w:p w14:paraId="5DCEE115" w14:textId="77777777" w:rsidR="00AA6CA7" w:rsidRDefault="00AA6CA7" w:rsidP="00BA2760">
      <w:pPr>
        <w:pStyle w:val="Unix"/>
      </w:pPr>
      <w:r>
        <w:t>tippecanoe -e /mnt/disks/new_50gb_drive/tilesets /mnt/disks/new_50gb_drive/wdpa_aug_2017.geojson -z0</w:t>
      </w:r>
    </w:p>
    <w:p w14:paraId="649DC41C" w14:textId="77777777" w:rsidR="00AA6CA7" w:rsidRDefault="00AA6CA7" w:rsidP="00BA2760">
      <w:pPr>
        <w:pStyle w:val="Unix"/>
      </w:pPr>
      <w:r>
        <w:t>Bus error (core dumped)</w:t>
      </w:r>
    </w:p>
    <w:p w14:paraId="13794C14" w14:textId="77777777" w:rsidR="00AA6CA7" w:rsidRDefault="00AA6CA7" w:rsidP="00BA2760">
      <w:pPr>
        <w:pStyle w:val="BodyText2"/>
      </w:pPr>
      <w:r>
        <w:lastRenderedPageBreak/>
        <w:t>So ran:</w:t>
      </w:r>
    </w:p>
    <w:p w14:paraId="2F684FF1" w14:textId="77777777" w:rsidR="00AA6CA7" w:rsidRDefault="00AA6CA7" w:rsidP="00BA2760">
      <w:pPr>
        <w:pStyle w:val="Unix"/>
      </w:pPr>
      <w:r w:rsidRPr="00E02824">
        <w:t>sudo apt-get update</w:t>
      </w:r>
    </w:p>
    <w:p w14:paraId="4FCF9EA0" w14:textId="77777777" w:rsidR="00AA6CA7" w:rsidRDefault="00AA6CA7" w:rsidP="00BA2760">
      <w:pPr>
        <w:pStyle w:val="BodyText2"/>
      </w:pPr>
      <w:r>
        <w:t>Now:</w:t>
      </w:r>
    </w:p>
    <w:p w14:paraId="6B05444D" w14:textId="77777777" w:rsidR="00AA6CA7" w:rsidRDefault="00AA6CA7" w:rsidP="00BA2760">
      <w:pPr>
        <w:pStyle w:val="Unix"/>
      </w:pPr>
      <w:r>
        <w:t>tippecanoe -e /mnt/disks/new_50gb_drive/tilesets /mnt/disks/new_50gb_drive/wdpa_aug_2017.geojson -z0</w:t>
      </w:r>
    </w:p>
    <w:p w14:paraId="441A388E" w14:textId="77777777" w:rsidR="00AA6CA7" w:rsidRDefault="00AA6CA7" w:rsidP="00BA2760">
      <w:pPr>
        <w:pStyle w:val="Unix"/>
      </w:pPr>
      <w:r>
        <w:t>For layer 0, using name "wdpa_aug_2017geojson"</w:t>
      </w:r>
    </w:p>
    <w:p w14:paraId="3CF87FB8" w14:textId="77777777" w:rsidR="00AA6CA7" w:rsidRDefault="00AA6CA7" w:rsidP="00BA2760">
      <w:pPr>
        <w:pStyle w:val="Unix"/>
      </w:pPr>
      <w:r>
        <w:t>You will probably run out of disk space.</w:t>
      </w:r>
    </w:p>
    <w:p w14:paraId="24489168" w14:textId="77777777" w:rsidR="00AA6CA7" w:rsidRDefault="00AA6CA7" w:rsidP="00BA2760">
      <w:pPr>
        <w:pStyle w:val="Unix"/>
      </w:pPr>
      <w:r>
        <w:t>264755 bytes used or committed, of 8192 originally available</w:t>
      </w:r>
    </w:p>
    <w:p w14:paraId="0EFF1B46" w14:textId="77777777" w:rsidR="00AA6CA7" w:rsidRDefault="00AA6CA7" w:rsidP="00BA2760">
      <w:pPr>
        <w:pStyle w:val="Unix"/>
      </w:pPr>
      <w:r>
        <w:t>/mnt/disks/new_50gb_drive/tilesets: Write to temporary file failed: No space left on device</w:t>
      </w:r>
    </w:p>
    <w:p w14:paraId="6BC613C2" w14:textId="77777777" w:rsidR="00AA6CA7" w:rsidRDefault="00AA6CA7" w:rsidP="00BA2760">
      <w:pPr>
        <w:pStyle w:val="BodyText2"/>
      </w:pPr>
      <w:r>
        <w:t>By default Tippecanoe uses /tmp for temporary storage. You can change this with the -t option:</w:t>
      </w:r>
    </w:p>
    <w:p w14:paraId="28F0F6AF" w14:textId="77777777" w:rsidR="00AA6CA7" w:rsidRDefault="00AA6CA7" w:rsidP="00BA2760">
      <w:pPr>
        <w:pStyle w:val="Unix"/>
      </w:pPr>
      <w:r>
        <w:t xml:space="preserve">a_cottam@ubuntu14-04:~$ tippecanoe -e /mnt/disks/new_50gb_drive/tilesets /mnt/disks/new_50gb_drive/wdpa_aug_2017.geojson -z0 -t /mnt/disks/new_50gb_drive/tmp                                                                                                                                                    </w:t>
      </w:r>
    </w:p>
    <w:p w14:paraId="3F345F22" w14:textId="77777777" w:rsidR="00AA6CA7" w:rsidRDefault="00AA6CA7" w:rsidP="00BA2760">
      <w:pPr>
        <w:pStyle w:val="Unix"/>
      </w:pPr>
      <w:r>
        <w:t>For layer 0, using name "wdpa_aug_2017geojson"</w:t>
      </w:r>
    </w:p>
    <w:p w14:paraId="573260BC" w14:textId="77777777" w:rsidR="00AA6CA7" w:rsidRDefault="00AA6CA7" w:rsidP="00BA2760">
      <w:pPr>
        <w:pStyle w:val="BodyText2"/>
      </w:pPr>
      <w:r>
        <w:t>After 11 minutes:</w:t>
      </w:r>
    </w:p>
    <w:p w14:paraId="42B5EDC7" w14:textId="77777777" w:rsidR="00AA6CA7" w:rsidRDefault="00AA6CA7" w:rsidP="00BA2760">
      <w:pPr>
        <w:pStyle w:val="Unix"/>
      </w:pPr>
      <w:r>
        <w:t>Killed.18 million features</w:t>
      </w:r>
    </w:p>
    <w:p w14:paraId="586FD132" w14:textId="77777777" w:rsidR="00AA6CA7" w:rsidRDefault="00AA6CA7" w:rsidP="00BA2760">
      <w:pPr>
        <w:pStyle w:val="BodyText2"/>
      </w:pPr>
      <w:r>
        <w:t xml:space="preserve">The boot drive is full - deleted the zipped wdpa file. But its because its using all the available 1.7Gb memory. </w:t>
      </w:r>
    </w:p>
    <w:p w14:paraId="54B94633" w14:textId="77777777" w:rsidR="00AA6CA7" w:rsidRDefault="00AA6CA7" w:rsidP="00BA2760">
      <w:pPr>
        <w:pStyle w:val="Unix"/>
      </w:pPr>
      <w:r>
        <w:t>a_cottam@ubuntu14-04:~$ df -h /boot</w:t>
      </w:r>
    </w:p>
    <w:p w14:paraId="62C706F7" w14:textId="77777777" w:rsidR="00AA6CA7" w:rsidRDefault="00AA6CA7" w:rsidP="00BA2760">
      <w:pPr>
        <w:pStyle w:val="Unix"/>
      </w:pPr>
      <w:r>
        <w:t>Filesystem      Size  Used Avail Use% Mounted on</w:t>
      </w:r>
    </w:p>
    <w:p w14:paraId="086315EA" w14:textId="77777777" w:rsidR="00AA6CA7" w:rsidRDefault="00AA6CA7" w:rsidP="00BA2760">
      <w:pPr>
        <w:pStyle w:val="Unix"/>
      </w:pPr>
      <w:r>
        <w:t>/dev/sda1       9.9G  9.3G     0 100% /</w:t>
      </w:r>
    </w:p>
    <w:p w14:paraId="5C4C5FDD" w14:textId="77777777" w:rsidR="00AA6CA7" w:rsidRDefault="00AA6CA7" w:rsidP="00BA2760">
      <w:pPr>
        <w:pStyle w:val="BodyText"/>
      </w:pPr>
      <w:r>
        <w:t xml:space="preserve">Running on GCE: </w:t>
      </w:r>
      <w:r w:rsidRPr="003031C1">
        <w:t>n1-standard-1 (1 vCPU, 3.75 GB memory)</w:t>
      </w:r>
      <w:r>
        <w:t>. Started at 15:15 on 25/8/17.</w:t>
      </w:r>
    </w:p>
    <w:p w14:paraId="7906816A" w14:textId="77777777" w:rsidR="00AA6CA7" w:rsidRDefault="00AA6CA7" w:rsidP="00BA2760">
      <w:pPr>
        <w:pStyle w:val="Unix"/>
      </w:pPr>
      <w:r>
        <w:t xml:space="preserve">a_cottam@ubuntu14-04:~$ tippecanoe -e /mnt/disks/new_50gb_drive/tilesets /mnt/disks/new_50gb_drive/wdpa_aug_2017.geojson -t /mnt/disks/new_50gb_drive/tmp                                                                                                                                                    </w:t>
      </w:r>
    </w:p>
    <w:p w14:paraId="099FC170" w14:textId="77777777" w:rsidR="00AA6CA7" w:rsidRDefault="00AA6CA7" w:rsidP="00BA2760">
      <w:pPr>
        <w:pStyle w:val="Unix"/>
      </w:pPr>
      <w:r w:rsidRPr="007376FD">
        <w:t>gcloud auth login</w:t>
      </w:r>
    </w:p>
    <w:p w14:paraId="50CC97F7" w14:textId="77777777" w:rsidR="00AA6CA7" w:rsidRDefault="00AA6CA7" w:rsidP="00BA2760">
      <w:pPr>
        <w:pStyle w:val="Unix"/>
      </w:pPr>
      <w:r w:rsidRPr="00544992">
        <w:t xml:space="preserve">gsutil -m -h "Content-Encoding:gzip" cp -r </w:t>
      </w:r>
      <w:r>
        <w:t xml:space="preserve">-n </w:t>
      </w:r>
      <w:r w:rsidRPr="00544992">
        <w:t>/mnt/disks/new_50gb_drive/tilesets/ gs://geeimageserver.appspot.com/vectorTiles/wdpa</w:t>
      </w:r>
    </w:p>
    <w:p w14:paraId="53EEB3FF" w14:textId="77777777" w:rsidR="00AA6CA7" w:rsidRDefault="00AA6CA7" w:rsidP="00BA2760">
      <w:pPr>
        <w:pStyle w:val="BodyText2"/>
      </w:pPr>
      <w:r>
        <w:t xml:space="preserve">Copying using multithreading, setting the header, recursive, not replacing existing files. </w:t>
      </w:r>
    </w:p>
    <w:p w14:paraId="077C329B" w14:textId="77777777" w:rsidR="00AA6CA7" w:rsidRPr="00215683" w:rsidRDefault="00AA6CA7" w:rsidP="00BA2760">
      <w:pPr>
        <w:pStyle w:val="Heading8"/>
        <w:rPr>
          <w:rStyle w:val="text"/>
        </w:rPr>
      </w:pPr>
      <w:r w:rsidRPr="00215683">
        <w:rPr>
          <w:rStyle w:val="text"/>
        </w:rPr>
        <w:t>Trying from a new VM on 4/9/17</w:t>
      </w:r>
    </w:p>
    <w:p w14:paraId="42AE062D" w14:textId="77777777" w:rsidR="00AA6CA7" w:rsidRDefault="00AA6CA7" w:rsidP="002578F7">
      <w:pPr>
        <w:pStyle w:val="ListNumber"/>
        <w:numPr>
          <w:ilvl w:val="0"/>
          <w:numId w:val="43"/>
        </w:numPr>
      </w:pPr>
      <w:r>
        <w:t>Created a new VM in GCE with 3.7Gb RAM and an additional 100Gb disk</w:t>
      </w:r>
    </w:p>
    <w:p w14:paraId="292FCA16" w14:textId="77777777" w:rsidR="00AA6CA7" w:rsidRDefault="00AA6CA7" w:rsidP="002578F7">
      <w:pPr>
        <w:pStyle w:val="ListNumber"/>
        <w:numPr>
          <w:ilvl w:val="0"/>
          <w:numId w:val="43"/>
        </w:numPr>
      </w:pPr>
      <w:r>
        <w:t>Installed Tippecanoe</w:t>
      </w:r>
    </w:p>
    <w:p w14:paraId="29686A63" w14:textId="77777777" w:rsidR="00AA6CA7" w:rsidRDefault="00AA6CA7" w:rsidP="002578F7">
      <w:pPr>
        <w:pStyle w:val="ListNumber"/>
        <w:numPr>
          <w:ilvl w:val="0"/>
          <w:numId w:val="43"/>
        </w:numPr>
      </w:pPr>
      <w:r>
        <w:t>The 100Gb storage is already mounted on the root</w:t>
      </w:r>
    </w:p>
    <w:p w14:paraId="25C61AE1" w14:textId="77777777" w:rsidR="00AA6CA7" w:rsidRDefault="00AA6CA7" w:rsidP="002578F7">
      <w:pPr>
        <w:pStyle w:val="ListNumber"/>
        <w:numPr>
          <w:ilvl w:val="0"/>
          <w:numId w:val="43"/>
        </w:numPr>
      </w:pPr>
      <w:r>
        <w:t xml:space="preserve">Copied the wdpa.geojson file to the VM </w:t>
      </w:r>
    </w:p>
    <w:p w14:paraId="3C01E515" w14:textId="77777777" w:rsidR="00AA6CA7" w:rsidRDefault="00AA6CA7" w:rsidP="00BA2760">
      <w:pPr>
        <w:pStyle w:val="Unix"/>
      </w:pPr>
      <w:r>
        <w:t xml:space="preserve">wget </w:t>
      </w:r>
      <w:r w:rsidRPr="002D16D4">
        <w:t>https://storage.googleapis.com/geeimageserver.appspot.com/geojson/wdpa_aug_2017.geojson</w:t>
      </w:r>
    </w:p>
    <w:p w14:paraId="2FBE2B13" w14:textId="77777777" w:rsidR="00AA6CA7" w:rsidRDefault="00AA6CA7" w:rsidP="002578F7">
      <w:pPr>
        <w:pStyle w:val="ListNumber"/>
      </w:pPr>
      <w:r>
        <w:t>Ran Tippecanoe:</w:t>
      </w:r>
    </w:p>
    <w:p w14:paraId="2D874694" w14:textId="77777777" w:rsidR="00AA6CA7" w:rsidRDefault="00AA6CA7" w:rsidP="00BA2760">
      <w:pPr>
        <w:pStyle w:val="Unix"/>
      </w:pPr>
      <w:r>
        <w:t>mkdir tilesets</w:t>
      </w:r>
    </w:p>
    <w:p w14:paraId="39AB6AF7" w14:textId="77777777" w:rsidR="00AA6CA7" w:rsidRPr="007D5CB4" w:rsidRDefault="00AA6CA7" w:rsidP="00BA2760">
      <w:pPr>
        <w:pStyle w:val="Unix"/>
      </w:pPr>
      <w:r>
        <w:t>tippecanoe -e tilesets wdpa_aug_2017.geojson</w:t>
      </w:r>
    </w:p>
    <w:p w14:paraId="00335F59" w14:textId="77777777" w:rsidR="00AA6CA7" w:rsidRDefault="00AA6CA7" w:rsidP="00BA2760">
      <w:pPr>
        <w:pStyle w:val="BodyText"/>
      </w:pPr>
      <w:r>
        <w:t>After 1hr 50 mins:</w:t>
      </w:r>
    </w:p>
    <w:p w14:paraId="4DDD9619" w14:textId="77777777" w:rsidR="00AA6CA7" w:rsidRDefault="00AA6CA7" w:rsidP="00BA2760">
      <w:pPr>
        <w:pStyle w:val="Unix"/>
      </w:pPr>
      <w:r>
        <w:t>/tmp/geom1.XXII88HM: No space left on device</w:t>
      </w:r>
    </w:p>
    <w:p w14:paraId="48D422D6" w14:textId="77777777" w:rsidR="00AA6CA7" w:rsidRDefault="00AA6CA7" w:rsidP="00BA2760">
      <w:pPr>
        <w:pStyle w:val="BodyText2"/>
      </w:pPr>
      <w:r>
        <w:t>Here is the Disk operations graph from GCP (blue read - green write).</w:t>
      </w:r>
    </w:p>
    <w:p w14:paraId="0D49473C" w14:textId="77777777" w:rsidR="00AA6CA7" w:rsidRDefault="00AA6CA7" w:rsidP="00BA2760">
      <w:pPr>
        <w:pStyle w:val="BodyText2"/>
      </w:pPr>
      <w:r>
        <w:rPr>
          <w:noProof/>
          <w:lang w:bidi="ar-SA"/>
        </w:rPr>
        <w:drawing>
          <wp:inline distT="0" distB="0" distL="0" distR="0" wp14:anchorId="1FE2EA04" wp14:editId="5F385812">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42">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4F3E73F4" w14:textId="77777777" w:rsidR="00AA6CA7" w:rsidRDefault="00AA6CA7" w:rsidP="00BA2760">
      <w:pPr>
        <w:pStyle w:val="BodyText2"/>
      </w:pPr>
      <w:r>
        <w:t xml:space="preserve">This is because there are not enough inodes on the system - see </w:t>
      </w:r>
      <w:hyperlink r:id="rId1543" w:history="1">
        <w:r w:rsidRPr="000360DC">
          <w:rPr>
            <w:rStyle w:val="Hyperlink"/>
          </w:rPr>
          <w:t>here</w:t>
        </w:r>
      </w:hyperlink>
      <w:r>
        <w:t xml:space="preserve">. </w:t>
      </w:r>
    </w:p>
    <w:p w14:paraId="29F34975" w14:textId="77777777" w:rsidR="00AA6CA7" w:rsidRPr="000360DC" w:rsidRDefault="00AA6CA7" w:rsidP="00BA2760">
      <w:pPr>
        <w:pStyle w:val="Unix"/>
        <w:rPr>
          <w:lang w:bidi="ar-SA"/>
        </w:rPr>
      </w:pPr>
      <w:r w:rsidRPr="000360DC">
        <w:rPr>
          <w:lang w:bidi="ar-SA"/>
        </w:rPr>
        <w:t>a_cottam@wdpa-vector-tiles:~/tilesets$ df -i</w:t>
      </w:r>
    </w:p>
    <w:p w14:paraId="7555E3F8" w14:textId="77777777" w:rsidR="00AA6CA7" w:rsidRPr="000360DC" w:rsidRDefault="00AA6CA7" w:rsidP="00BA2760">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7B179275" w14:textId="77777777" w:rsidR="00AA6CA7" w:rsidRPr="000360DC" w:rsidRDefault="00AA6CA7" w:rsidP="00BA2760">
      <w:pPr>
        <w:pStyle w:val="Unix"/>
        <w:rPr>
          <w:lang w:bidi="ar-SA"/>
        </w:rPr>
      </w:pPr>
      <w:r>
        <w:rPr>
          <w:lang w:bidi="ar-SA"/>
        </w:rPr>
        <w:t>..</w:t>
      </w:r>
    </w:p>
    <w:p w14:paraId="525A8BF6" w14:textId="77777777" w:rsidR="00AA6CA7" w:rsidRDefault="00AA6CA7" w:rsidP="00BA2760">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76B84723" w14:textId="77777777" w:rsidR="00AA6CA7" w:rsidRPr="00215683" w:rsidRDefault="00AA6CA7" w:rsidP="00BA2760">
      <w:pPr>
        <w:pStyle w:val="Heading8"/>
        <w:rPr>
          <w:rStyle w:val="text"/>
        </w:rPr>
      </w:pPr>
      <w:r w:rsidRPr="00215683">
        <w:rPr>
          <w:rStyle w:val="text"/>
        </w:rPr>
        <w:t>Trying again on 5/9/17</w:t>
      </w:r>
    </w:p>
    <w:p w14:paraId="168E03B3" w14:textId="77777777" w:rsidR="00AA6CA7" w:rsidRDefault="00AA6CA7" w:rsidP="002578F7">
      <w:pPr>
        <w:pStyle w:val="ListNumber"/>
        <w:numPr>
          <w:ilvl w:val="0"/>
          <w:numId w:val="44"/>
        </w:numPr>
        <w:rPr>
          <w:lang w:bidi="ar-SA"/>
        </w:rPr>
      </w:pPr>
      <w:r>
        <w:rPr>
          <w:lang w:bidi="ar-SA"/>
        </w:rPr>
        <w:t>Created a new VM with 100Gb</w:t>
      </w:r>
    </w:p>
    <w:p w14:paraId="6130B8C6" w14:textId="77777777" w:rsidR="00AA6CA7" w:rsidRDefault="00AA6CA7" w:rsidP="002578F7">
      <w:pPr>
        <w:pStyle w:val="ListNumber"/>
        <w:rPr>
          <w:lang w:bidi="ar-SA"/>
        </w:rPr>
      </w:pPr>
      <w:r>
        <w:rPr>
          <w:lang w:bidi="ar-SA"/>
        </w:rPr>
        <w:lastRenderedPageBreak/>
        <w:t xml:space="preserve">Mounted the 100Gb drive with </w:t>
      </w:r>
      <w:r>
        <w:t xml:space="preserve">20000000 </w:t>
      </w:r>
      <w:r>
        <w:rPr>
          <w:lang w:bidi="ar-SA"/>
        </w:rPr>
        <w:t>inodes:</w:t>
      </w:r>
    </w:p>
    <w:p w14:paraId="252D8076" w14:textId="77777777" w:rsidR="00AA6CA7" w:rsidRDefault="00AA6CA7" w:rsidP="00BA2760">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5DA6045C" w14:textId="77777777" w:rsidR="00AA6CA7" w:rsidRDefault="00AA6CA7" w:rsidP="00BA2760">
      <w:pPr>
        <w:pStyle w:val="Unix"/>
        <w:rPr>
          <w:lang w:bidi="ar-SA"/>
        </w:rPr>
      </w:pPr>
      <w:r w:rsidRPr="00F26093">
        <w:rPr>
          <w:lang w:bidi="ar-SA"/>
        </w:rPr>
        <w:t>mkdir -p data</w:t>
      </w:r>
    </w:p>
    <w:p w14:paraId="450220ED" w14:textId="77777777" w:rsidR="00AA6CA7" w:rsidRDefault="00AA6CA7" w:rsidP="00BA2760">
      <w:pPr>
        <w:pStyle w:val="Unix"/>
        <w:rPr>
          <w:lang w:bidi="ar-SA"/>
        </w:rPr>
      </w:pPr>
      <w:r w:rsidRPr="00F26093">
        <w:rPr>
          <w:lang w:bidi="ar-SA"/>
        </w:rPr>
        <w:t>sudo mount -o discard,defaults /dev/sdb data</w:t>
      </w:r>
    </w:p>
    <w:p w14:paraId="7DB60653" w14:textId="77777777" w:rsidR="00AA6CA7" w:rsidRDefault="00AA6CA7" w:rsidP="00BA2760">
      <w:pPr>
        <w:pStyle w:val="Unix"/>
        <w:rPr>
          <w:lang w:bidi="ar-SA"/>
        </w:rPr>
      </w:pPr>
      <w:r>
        <w:rPr>
          <w:lang w:bidi="ar-SA"/>
        </w:rPr>
        <w:t xml:space="preserve">sudo chmod a+w </w:t>
      </w:r>
      <w:r w:rsidRPr="00A238A4">
        <w:rPr>
          <w:lang w:bidi="ar-SA"/>
        </w:rPr>
        <w:t>data</w:t>
      </w:r>
    </w:p>
    <w:p w14:paraId="4B1DA360" w14:textId="77777777" w:rsidR="00AA6CA7" w:rsidRDefault="00AA6CA7" w:rsidP="002578F7">
      <w:pPr>
        <w:pStyle w:val="ListNumber"/>
        <w:rPr>
          <w:lang w:bidi="ar-SA"/>
        </w:rPr>
      </w:pPr>
      <w:r>
        <w:rPr>
          <w:lang w:bidi="ar-SA"/>
        </w:rPr>
        <w:t>Installed Tippecanoe</w:t>
      </w:r>
    </w:p>
    <w:p w14:paraId="4B117237" w14:textId="77777777" w:rsidR="00AA6CA7" w:rsidRDefault="00AA6CA7" w:rsidP="002578F7">
      <w:pPr>
        <w:pStyle w:val="ListNumber"/>
        <w:rPr>
          <w:lang w:bidi="ar-SA"/>
        </w:rPr>
      </w:pPr>
      <w:r>
        <w:rPr>
          <w:lang w:bidi="ar-SA"/>
        </w:rPr>
        <w:t>Copied the wdpa.geojson file</w:t>
      </w:r>
    </w:p>
    <w:p w14:paraId="775787BC" w14:textId="77777777" w:rsidR="00AA6CA7" w:rsidRDefault="00AA6CA7" w:rsidP="00BA2760">
      <w:pPr>
        <w:pStyle w:val="Unix"/>
      </w:pPr>
      <w:r>
        <w:t>cd data</w:t>
      </w:r>
    </w:p>
    <w:p w14:paraId="73FF3CBE" w14:textId="77777777" w:rsidR="00AA6CA7" w:rsidRDefault="00AA6CA7" w:rsidP="00BA2760">
      <w:pPr>
        <w:pStyle w:val="Unix"/>
      </w:pPr>
      <w:r>
        <w:t xml:space="preserve">wget </w:t>
      </w:r>
      <w:r w:rsidRPr="002D16D4">
        <w:t>https://storage.googleapis.com/geeimageserver.appspot.com/geojson/wdpa_aug_2017.geojson</w:t>
      </w:r>
    </w:p>
    <w:p w14:paraId="21CA3232" w14:textId="77777777" w:rsidR="00AA6CA7" w:rsidRDefault="00AA6CA7" w:rsidP="002578F7">
      <w:pPr>
        <w:pStyle w:val="ListNumber"/>
        <w:rPr>
          <w:lang w:bidi="ar-SA"/>
        </w:rPr>
      </w:pPr>
      <w:r>
        <w:rPr>
          <w:lang w:bidi="ar-SA"/>
        </w:rPr>
        <w:t>Ran Tippecanoe (took 1hr 40mins) using the layer name wdpa, guessing at what scale to produce tiles and not producing small squares where multiple small features overlap:</w:t>
      </w:r>
    </w:p>
    <w:p w14:paraId="64F474AA" w14:textId="77777777" w:rsidR="00AA6CA7" w:rsidRDefault="00AA6CA7" w:rsidP="00BA2760">
      <w:pPr>
        <w:pStyle w:val="Unix"/>
      </w:pPr>
      <w:r w:rsidRPr="006B57CC">
        <w:t xml:space="preserve">a_cottam@wdpa-vector-tiles:~/data$ </w:t>
      </w:r>
      <w:r>
        <w:t>mkdir tilesets</w:t>
      </w:r>
    </w:p>
    <w:p w14:paraId="112C890F" w14:textId="77777777" w:rsidR="00AA6CA7" w:rsidRDefault="00AA6CA7" w:rsidP="00BA2760">
      <w:pPr>
        <w:pStyle w:val="Unix"/>
      </w:pPr>
      <w:r w:rsidRPr="006B57CC">
        <w:t xml:space="preserve">a_cottam@wdpa-vector-tiles:~/data$ </w:t>
      </w:r>
      <w:r>
        <w:t>mkdir tmp</w:t>
      </w:r>
    </w:p>
    <w:p w14:paraId="7492BC1E" w14:textId="77777777" w:rsidR="00AA6CA7" w:rsidRDefault="00AA6CA7" w:rsidP="00BA2760">
      <w:pPr>
        <w:pStyle w:val="Unix"/>
      </w:pPr>
      <w:r w:rsidRPr="006B57CC">
        <w:t xml:space="preserve">a_cottam@wdpa-vector-tiles:~/data$ </w:t>
      </w:r>
      <w:r w:rsidRPr="00264EF7">
        <w:t>tippecanoe -e tilesets wdpa_aug_2017.geojson -t tmp -zg -l wdpa -pt -A 'UNEP-WCMC'</w:t>
      </w:r>
    </w:p>
    <w:p w14:paraId="3C47C987" w14:textId="77777777" w:rsidR="00AA6CA7" w:rsidRDefault="00AA6CA7" w:rsidP="00BA2760">
      <w:pPr>
        <w:pStyle w:val="BodyText2"/>
      </w:pPr>
      <w:r>
        <w:t>This did the following levels:</w:t>
      </w:r>
    </w:p>
    <w:p w14:paraId="290B18FC" w14:textId="77777777" w:rsidR="00AA6CA7" w:rsidRDefault="00AA6CA7" w:rsidP="00BA2760">
      <w:pPr>
        <w:pStyle w:val="Unix"/>
        <w:rPr>
          <w:lang w:bidi="ar-SA"/>
        </w:rPr>
      </w:pPr>
      <w:r>
        <w:rPr>
          <w:lang w:bidi="ar-SA"/>
        </w:rPr>
        <w:t>Choosing a maxzoom of -z4 for features about 18125 feet apart</w:t>
      </w:r>
    </w:p>
    <w:p w14:paraId="29CA4654" w14:textId="77777777" w:rsidR="00AA6CA7" w:rsidRDefault="00AA6CA7" w:rsidP="00BA2760">
      <w:pPr>
        <w:pStyle w:val="Unix"/>
        <w:rPr>
          <w:lang w:bidi="ar-SA"/>
        </w:rPr>
      </w:pPr>
      <w:r>
        <w:rPr>
          <w:lang w:bidi="ar-SA"/>
        </w:rPr>
        <w:t>Choosing a maxzoom of -z12 for resolution of about 71 feet within features</w:t>
      </w:r>
    </w:p>
    <w:p w14:paraId="4FF8C2A1" w14:textId="77777777" w:rsidR="00AA6CA7" w:rsidRDefault="00AA6CA7" w:rsidP="002578F7">
      <w:pPr>
        <w:pStyle w:val="ListNumber"/>
        <w:rPr>
          <w:lang w:bidi="ar-SA"/>
        </w:rPr>
      </w:pPr>
      <w:r>
        <w:rPr>
          <w:lang w:bidi="ar-SA"/>
        </w:rPr>
        <w:t>Deleting existing files and copying to GCS. This takes a long time as there are 2.6 million files. You can see how many files there are in the ./data folder on the VM by using the following:</w:t>
      </w:r>
    </w:p>
    <w:p w14:paraId="154F8A95" w14:textId="77777777" w:rsidR="00AA6CA7" w:rsidRDefault="00AA6CA7" w:rsidP="00BA2760">
      <w:pPr>
        <w:pStyle w:val="Unix"/>
        <w:rPr>
          <w:lang w:bidi="ar-SA"/>
        </w:rPr>
      </w:pPr>
      <w:r w:rsidRPr="00F01249">
        <w:rPr>
          <w:lang w:bidi="ar-SA"/>
        </w:rPr>
        <w:t>sudo find -maxdepth 1 -type d | sort | while read -r dir; do n=$(find "$dir" -type f | wc -l); printf "%4d : %s\n" $n "$dir"; done</w:t>
      </w:r>
    </w:p>
    <w:p w14:paraId="278445C8" w14:textId="77777777" w:rsidR="00AA6CA7" w:rsidRDefault="00AA6CA7" w:rsidP="00BA2760">
      <w:pPr>
        <w:pStyle w:val="Unix"/>
        <w:rPr>
          <w:lang w:bidi="ar-SA"/>
        </w:rPr>
      </w:pPr>
      <w:r w:rsidRPr="00F01249">
        <w:rPr>
          <w:lang w:bidi="ar-SA"/>
        </w:rPr>
        <w:t>2622519 : ./data</w:t>
      </w:r>
    </w:p>
    <w:p w14:paraId="1875C05B" w14:textId="77777777" w:rsidR="00AA6CA7" w:rsidRDefault="00AA6CA7" w:rsidP="00BA2760">
      <w:pPr>
        <w:pStyle w:val="BodyText2"/>
        <w:rPr>
          <w:lang w:bidi="ar-SA"/>
        </w:rPr>
      </w:pPr>
      <w:r>
        <w:rPr>
          <w:lang w:bidi="ar-SA"/>
        </w:rPr>
        <w:t>Then you can see how many files there are on GCS using the following but this uses a LOT of bandwidth:</w:t>
      </w:r>
    </w:p>
    <w:p w14:paraId="78612D76" w14:textId="77777777" w:rsidR="00AA6CA7" w:rsidRDefault="00AA6CA7" w:rsidP="00BA2760">
      <w:pPr>
        <w:pStyle w:val="Unix"/>
        <w:rPr>
          <w:lang w:bidi="ar-SA"/>
        </w:rPr>
      </w:pPr>
      <w:r w:rsidRPr="008B4D5D">
        <w:rPr>
          <w:lang w:bidi="ar-SA"/>
        </w:rPr>
        <w:t>gsutil du gs://geeimageserver.appspot.com/vectorTiles/wdpa/tilesets | wc -l</w:t>
      </w:r>
    </w:p>
    <w:p w14:paraId="4319EFDE" w14:textId="77777777" w:rsidR="00AA6CA7" w:rsidRDefault="00AA6CA7" w:rsidP="00BA2760">
      <w:pPr>
        <w:pStyle w:val="BodyText2"/>
        <w:rPr>
          <w:lang w:bidi="ar-SA"/>
        </w:rPr>
      </w:pPr>
      <w:r>
        <w:rPr>
          <w:lang w:bidi="ar-SA"/>
        </w:rPr>
        <w:t>Here are the delete/copy commands:</w:t>
      </w:r>
    </w:p>
    <w:p w14:paraId="5513F5FB" w14:textId="77777777" w:rsidR="00AA6CA7" w:rsidRDefault="00AA6CA7" w:rsidP="00BA2760">
      <w:pPr>
        <w:pStyle w:val="Unix"/>
        <w:rPr>
          <w:lang w:bidi="ar-SA"/>
        </w:rPr>
      </w:pPr>
      <w:r>
        <w:rPr>
          <w:lang w:bidi="ar-SA"/>
        </w:rPr>
        <w:t>gcloud auth login</w:t>
      </w:r>
    </w:p>
    <w:p w14:paraId="79D09252" w14:textId="77777777" w:rsidR="00AA6CA7" w:rsidRDefault="00AA6CA7" w:rsidP="00BA2760">
      <w:pPr>
        <w:pStyle w:val="Unix"/>
        <w:rPr>
          <w:lang w:bidi="ar-SA"/>
        </w:rPr>
      </w:pPr>
      <w:r w:rsidRPr="00BA33FD">
        <w:rPr>
          <w:lang w:bidi="ar-SA"/>
        </w:rPr>
        <w:t>gsutil -m rm -r gs://geeimageserver.appspot.com/vectorTiles/wdpa</w:t>
      </w:r>
    </w:p>
    <w:p w14:paraId="518A4275" w14:textId="77777777" w:rsidR="00AA6CA7" w:rsidRDefault="00AA6CA7" w:rsidP="00BA2760">
      <w:pPr>
        <w:pStyle w:val="Unix"/>
        <w:rPr>
          <w:lang w:bidi="ar-SA"/>
        </w:rPr>
      </w:pPr>
      <w:r>
        <w:rPr>
          <w:lang w:bidi="ar-SA"/>
        </w:rPr>
        <w:t>gsutil -m -h "Content-Encoding:gzip" cp -r tilesets/ gs://geeimageserver.appspot.com/vectorTiles/wdpa</w:t>
      </w:r>
    </w:p>
    <w:p w14:paraId="40246748" w14:textId="77777777" w:rsidR="00AA6CA7" w:rsidRDefault="00AA6CA7" w:rsidP="00BA2760">
      <w:pPr>
        <w:pStyle w:val="BodyText2"/>
        <w:rPr>
          <w:lang w:bidi="ar-SA"/>
        </w:rPr>
      </w:pPr>
      <w:r>
        <w:rPr>
          <w:lang w:bidi="ar-SA"/>
        </w:rPr>
        <w:t>Or to make the tiles remain in cache for 1 month:</w:t>
      </w:r>
    </w:p>
    <w:p w14:paraId="4F9B1AC2" w14:textId="77777777" w:rsidR="00AA6CA7" w:rsidRDefault="00AA6CA7" w:rsidP="00BA2760">
      <w:pPr>
        <w:pStyle w:val="Unix"/>
        <w:rPr>
          <w:lang w:bidi="ar-SA"/>
        </w:rPr>
      </w:pPr>
      <w:r w:rsidRPr="000B328F">
        <w:rPr>
          <w:lang w:bidi="ar-SA"/>
        </w:rPr>
        <w:t>gsutil -m -h "Content-Encoding:gzip" -h "Cache-Control:public, max-age=</w:t>
      </w:r>
      <w:r w:rsidRPr="00215683">
        <w:rPr>
          <w:lang w:bidi="ar-SA"/>
        </w:rPr>
        <w:t>2628000</w:t>
      </w:r>
      <w:r w:rsidRPr="000B328F">
        <w:rPr>
          <w:lang w:bidi="ar-SA"/>
        </w:rPr>
        <w:t>"</w:t>
      </w:r>
      <w:r>
        <w:rPr>
          <w:lang w:bidi="ar-SA"/>
        </w:rPr>
        <w:t xml:space="preserve"> cp -r </w:t>
      </w:r>
      <w:r w:rsidRPr="000B328F">
        <w:rPr>
          <w:lang w:bidi="ar-SA"/>
        </w:rPr>
        <w:t>tilesets/ gs://geeimageserver.appspot.com/vectorTiles/wdpa</w:t>
      </w:r>
      <w:r>
        <w:rPr>
          <w:lang w:bidi="ar-SA"/>
        </w:rPr>
        <w:t xml:space="preserve"> </w:t>
      </w:r>
    </w:p>
    <w:p w14:paraId="0C5E6A02" w14:textId="77777777" w:rsidR="00AA6CA7" w:rsidRDefault="00AA6CA7" w:rsidP="00BA2760">
      <w:pPr>
        <w:pStyle w:val="BodyText2"/>
        <w:rPr>
          <w:lang w:bidi="ar-SA"/>
        </w:rPr>
      </w:pPr>
      <w:r>
        <w:rPr>
          <w:lang w:bidi="ar-SA"/>
        </w:rPr>
        <w:t>Suddenly stopped after about 16 hours - the ssh session seems to be frozen:</w:t>
      </w:r>
    </w:p>
    <w:p w14:paraId="1D1586ED" w14:textId="77777777" w:rsidR="00AA6CA7" w:rsidRPr="00443CFF" w:rsidRDefault="00AA6CA7" w:rsidP="00BA2760">
      <w:pPr>
        <w:pStyle w:val="Unix"/>
        <w:rPr>
          <w:lang w:bidi="ar-SA"/>
        </w:rPr>
      </w:pPr>
      <w:r w:rsidRPr="00443CFF">
        <w:rPr>
          <w:lang w:bidi="ar-SA"/>
        </w:rPr>
        <w:t>- [1.7m/2.6m files][  1.2 GiB/  2.2 GiB]  54% Done  17.8 KiB/s ETA 16:08:58</w:t>
      </w:r>
    </w:p>
    <w:p w14:paraId="5DE5EE6A" w14:textId="77777777" w:rsidR="00AA6CA7" w:rsidRDefault="00AA6CA7" w:rsidP="002578F7">
      <w:pPr>
        <w:pStyle w:val="ListNumber"/>
        <w:rPr>
          <w:lang w:bidi="ar-SA"/>
        </w:rPr>
      </w:pPr>
      <w:r>
        <w:rPr>
          <w:lang w:bidi="ar-SA"/>
        </w:rPr>
        <w:t>Remove the GZIP header on the metadata.json file</w:t>
      </w:r>
    </w:p>
    <w:p w14:paraId="58F83AD0" w14:textId="77777777" w:rsidR="00AA6CA7" w:rsidRPr="00215683" w:rsidRDefault="00AA6CA7" w:rsidP="00BA2760">
      <w:pPr>
        <w:pStyle w:val="Heading8"/>
        <w:rPr>
          <w:rStyle w:val="text"/>
        </w:rPr>
      </w:pPr>
      <w:r w:rsidRPr="00215683">
        <w:rPr>
          <w:rStyle w:val="text"/>
        </w:rPr>
        <w:t xml:space="preserve">Trying </w:t>
      </w:r>
      <w:r>
        <w:rPr>
          <w:rStyle w:val="text"/>
        </w:rPr>
        <w:t>again</w:t>
      </w:r>
      <w:r w:rsidRPr="00215683">
        <w:rPr>
          <w:rStyle w:val="text"/>
        </w:rPr>
        <w:t xml:space="preserve"> on 6/9/17</w:t>
      </w:r>
    </w:p>
    <w:p w14:paraId="45F52364" w14:textId="77777777" w:rsidR="00AA6CA7" w:rsidRDefault="00AA6CA7" w:rsidP="00BA2760">
      <w:pPr>
        <w:pStyle w:val="Unix"/>
        <w:rPr>
          <w:lang w:bidi="ar-SA"/>
        </w:rPr>
      </w:pPr>
      <w:r>
        <w:rPr>
          <w:lang w:bidi="ar-SA"/>
        </w:rPr>
        <w:t>a_cottam@wdpa-vector-tiles:~/data$ tippecanoe -e tilesets wdpa_aug_2017.geojson -t tmp -zg -l wdpa -pt -A 'UNEP-WCMC'</w:t>
      </w:r>
    </w:p>
    <w:p w14:paraId="685B8765" w14:textId="77777777" w:rsidR="00AA6CA7" w:rsidRDefault="00AA6CA7" w:rsidP="00BA2760">
      <w:pPr>
        <w:pStyle w:val="Unix"/>
        <w:rPr>
          <w:lang w:bidi="ar-SA"/>
        </w:rPr>
      </w:pPr>
      <w:r>
        <w:rPr>
          <w:lang w:bidi="ar-SA"/>
        </w:rPr>
        <w:t>Warning: temp directory tmp doesn't begin with /</w:t>
      </w:r>
    </w:p>
    <w:p w14:paraId="1A662641"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5BD6490E" w14:textId="77777777" w:rsidR="00AA6CA7" w:rsidRDefault="00AA6CA7" w:rsidP="00BA2760">
      <w:pPr>
        <w:pStyle w:val="Unix"/>
        <w:rPr>
          <w:lang w:bidi="ar-SA"/>
        </w:rPr>
      </w:pPr>
      <w:r>
        <w:rPr>
          <w:lang w:bidi="ar-SA"/>
        </w:rPr>
        <w:t>Choosing a maxzoom of -z4 for features about 18125 feet apart</w:t>
      </w:r>
    </w:p>
    <w:p w14:paraId="46BD75D4" w14:textId="77777777" w:rsidR="00AA6CA7" w:rsidRDefault="00AA6CA7" w:rsidP="00BA2760">
      <w:pPr>
        <w:pStyle w:val="Unix"/>
        <w:rPr>
          <w:lang w:bidi="ar-SA"/>
        </w:rPr>
      </w:pPr>
      <w:r>
        <w:rPr>
          <w:lang w:bidi="ar-SA"/>
        </w:rPr>
        <w:t>Choosing a maxzoom of -z12 for resolution of about 71 feet within features</w:t>
      </w:r>
    </w:p>
    <w:p w14:paraId="6D5E1463" w14:textId="77777777" w:rsidR="00AA6CA7" w:rsidRDefault="00AA6CA7" w:rsidP="00BA2760">
      <w:pPr>
        <w:pStyle w:val="Unix"/>
        <w:rPr>
          <w:lang w:bidi="ar-SA"/>
        </w:rPr>
      </w:pPr>
      <w:r>
        <w:rPr>
          <w:lang w:bidi="ar-SA"/>
        </w:rPr>
        <w:t xml:space="preserve">tile 0/0/0 has 215369 features, &gt;200000    </w:t>
      </w:r>
    </w:p>
    <w:p w14:paraId="4D411A04" w14:textId="77777777" w:rsidR="00AA6CA7" w:rsidRDefault="00AA6CA7" w:rsidP="00BA2760">
      <w:pPr>
        <w:pStyle w:val="Unix"/>
        <w:rPr>
          <w:lang w:bidi="ar-SA"/>
        </w:rPr>
      </w:pPr>
      <w:r>
        <w:rPr>
          <w:lang w:bidi="ar-SA"/>
        </w:rPr>
        <w:t>Try using --drop-fraction-as-needed or --drop-densest-as-needed.</w:t>
      </w:r>
    </w:p>
    <w:p w14:paraId="558FF5A0" w14:textId="77777777" w:rsidR="00AA6CA7" w:rsidRDefault="00AA6CA7" w:rsidP="00BA2760">
      <w:pPr>
        <w:pStyle w:val="Unix"/>
        <w:rPr>
          <w:lang w:bidi="ar-SA"/>
        </w:rPr>
      </w:pPr>
      <w:r>
        <w:rPr>
          <w:lang w:bidi="ar-SA"/>
        </w:rPr>
        <w:t>*** NOTE TILES ONLY COMPLETE THROUGH ZOOM -1 ***</w:t>
      </w:r>
    </w:p>
    <w:p w14:paraId="0ECEE3BA" w14:textId="77777777" w:rsidR="00AA6CA7" w:rsidRDefault="00AA6CA7" w:rsidP="00BA2760">
      <w:pPr>
        <w:pStyle w:val="Unix"/>
        <w:rPr>
          <w:lang w:bidi="ar-SA"/>
        </w:rPr>
      </w:pPr>
      <w:r>
        <w:rPr>
          <w:lang w:bidi="ar-SA"/>
        </w:rPr>
        <w:t>Internal error: did not close all files: 4</w:t>
      </w:r>
    </w:p>
    <w:p w14:paraId="32031FED" w14:textId="77777777" w:rsidR="00AA6CA7" w:rsidRDefault="00AA6CA7" w:rsidP="00BA2760">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3CEC9A45" w14:textId="77777777" w:rsidR="00AA6CA7" w:rsidRDefault="00AA6CA7" w:rsidP="00BA2760">
      <w:pPr>
        <w:pStyle w:val="Heading8"/>
        <w:rPr>
          <w:lang w:bidi="ar-SA"/>
        </w:rPr>
      </w:pPr>
      <w:r>
        <w:rPr>
          <w:lang w:bidi="ar-SA"/>
        </w:rPr>
        <w:t>Trying again on 7/9/17</w:t>
      </w:r>
    </w:p>
    <w:p w14:paraId="5BE7145E" w14:textId="77777777" w:rsidR="00AA6CA7" w:rsidRDefault="00AA6CA7" w:rsidP="00BA2760">
      <w:pPr>
        <w:pStyle w:val="BodyText2"/>
        <w:rPr>
          <w:lang w:bidi="ar-SA"/>
        </w:rPr>
      </w:pPr>
      <w:r>
        <w:rPr>
          <w:lang w:bidi="ar-SA"/>
        </w:rPr>
        <w:t>On a VM with 6.5Gb and 100Gb external drive. Took 1 hour and 40 minutes:</w:t>
      </w:r>
    </w:p>
    <w:p w14:paraId="4B05490B" w14:textId="77777777" w:rsidR="00AA6CA7" w:rsidRDefault="00AA6CA7" w:rsidP="00BA2760">
      <w:pPr>
        <w:pStyle w:val="Unix"/>
        <w:rPr>
          <w:lang w:bidi="ar-SA"/>
        </w:rPr>
      </w:pPr>
      <w:r>
        <w:rPr>
          <w:lang w:bidi="ar-SA"/>
        </w:rPr>
        <w:t>a_cottam@wdpa-vector-tiles:~/data$ tippecanoe -e tilesets wdpa_aug_2017.geojson -t tmp -zg -l wdpa</w:t>
      </w:r>
    </w:p>
    <w:p w14:paraId="24CFFE3E" w14:textId="77777777" w:rsidR="00AA6CA7" w:rsidRDefault="00AA6CA7" w:rsidP="00BA2760">
      <w:pPr>
        <w:pStyle w:val="Unix"/>
        <w:rPr>
          <w:lang w:bidi="ar-SA"/>
        </w:rPr>
      </w:pPr>
      <w:r>
        <w:rPr>
          <w:lang w:bidi="ar-SA"/>
        </w:rPr>
        <w:t>Warning: temp directory tmp doesn't begin with /</w:t>
      </w:r>
    </w:p>
    <w:p w14:paraId="5A5962CB"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322FF085" w14:textId="77777777" w:rsidR="00AA6CA7" w:rsidRDefault="00AA6CA7" w:rsidP="00BA2760">
      <w:pPr>
        <w:pStyle w:val="Unix"/>
        <w:rPr>
          <w:lang w:bidi="ar-SA"/>
        </w:rPr>
      </w:pPr>
      <w:r>
        <w:rPr>
          <w:lang w:bidi="ar-SA"/>
        </w:rPr>
        <w:t>Choosing a maxzoom of -z4 for features about 18125 feet apart</w:t>
      </w:r>
    </w:p>
    <w:p w14:paraId="742AF1EF" w14:textId="77777777" w:rsidR="00AA6CA7" w:rsidRDefault="00AA6CA7" w:rsidP="00BA2760">
      <w:pPr>
        <w:pStyle w:val="Unix"/>
        <w:rPr>
          <w:lang w:bidi="ar-SA"/>
        </w:rPr>
      </w:pPr>
      <w:r>
        <w:rPr>
          <w:lang w:bidi="ar-SA"/>
        </w:rPr>
        <w:t>Choosing a maxzoom of -z12 for resolution of about 71 feet within features</w:t>
      </w:r>
    </w:p>
    <w:p w14:paraId="2E9052F0" w14:textId="77777777" w:rsidR="00AA6CA7" w:rsidRDefault="00AA6CA7" w:rsidP="00BA2760">
      <w:pPr>
        <w:pStyle w:val="BodyText2"/>
        <w:rPr>
          <w:lang w:bidi="ar-SA"/>
        </w:rPr>
      </w:pPr>
      <w:r>
        <w:rPr>
          <w:lang w:bidi="ar-SA"/>
        </w:rPr>
        <w:lastRenderedPageBreak/>
        <w:t>Copying and setting cache control for 1 month (took about 8 hours):</w:t>
      </w:r>
    </w:p>
    <w:p w14:paraId="71CA976D" w14:textId="77777777" w:rsidR="00AA6CA7" w:rsidRPr="003D22E6" w:rsidRDefault="00AA6CA7" w:rsidP="00BA2760">
      <w:pPr>
        <w:pStyle w:val="Unix"/>
        <w:rPr>
          <w:lang w:bidi="ar-SA"/>
        </w:rPr>
      </w:pPr>
      <w:r w:rsidRPr="003D22E6">
        <w:rPr>
          <w:lang w:bidi="ar-SA"/>
        </w:rPr>
        <w:t>gsutil -m -h "Content-Encoding:gzip" -h "Cache-Control:public, max-age=2628000" cp -r tilesets/ gs://geeimageserver.appspot.com/vectorTiles/wdpa</w:t>
      </w:r>
    </w:p>
    <w:p w14:paraId="0420336D" w14:textId="77777777" w:rsidR="00AA6CA7" w:rsidRDefault="00AA6CA7" w:rsidP="00BA2760">
      <w:pPr>
        <w:pStyle w:val="Unix"/>
        <w:rPr>
          <w:lang w:bidi="ar-SA"/>
        </w:rPr>
      </w:pPr>
      <w:r>
        <w:rPr>
          <w:lang w:bidi="ar-SA"/>
        </w:rPr>
        <w:t xml:space="preserve">\ [749.9k/749.9k files][909.3 MiB/909.3 MiB] 100% Done  94.4 KiB/s ETA 00:00:00 </w:t>
      </w:r>
    </w:p>
    <w:p w14:paraId="626195C4" w14:textId="77777777" w:rsidR="00AA6CA7" w:rsidRPr="00215683" w:rsidRDefault="00AA6CA7" w:rsidP="00BA2760">
      <w:pPr>
        <w:pStyle w:val="Unix"/>
        <w:rPr>
          <w:lang w:bidi="ar-SA"/>
        </w:rPr>
      </w:pPr>
      <w:r>
        <w:rPr>
          <w:lang w:bidi="ar-SA"/>
        </w:rPr>
        <w:t>Operation completed over 749.9k objects/909.3 MiB.</w:t>
      </w:r>
    </w:p>
    <w:p w14:paraId="75149F40" w14:textId="74A819FA" w:rsidR="00A60D5C" w:rsidRDefault="00A60D5C" w:rsidP="00BA2760">
      <w:pPr>
        <w:pStyle w:val="Heading7"/>
      </w:pPr>
      <w:bookmarkStart w:id="290" w:name="_WDPA_TZA_and"/>
      <w:bookmarkStart w:id="291" w:name="_WDPA_marine_and"/>
      <w:bookmarkEnd w:id="290"/>
      <w:bookmarkEnd w:id="291"/>
      <w:r>
        <w:t>WDPA Aug 2017 Marine/Terrestrial</w:t>
      </w:r>
    </w:p>
    <w:p w14:paraId="05E60679" w14:textId="77777777" w:rsidR="002578F7" w:rsidRDefault="002578F7" w:rsidP="002578F7">
      <w:pPr>
        <w:pStyle w:val="Heading8"/>
      </w:pPr>
      <w:r>
        <w:t>To mbtiles</w:t>
      </w:r>
    </w:p>
    <w:p w14:paraId="01C859BA" w14:textId="19FE093F" w:rsidR="00BA2760" w:rsidRDefault="00BA2760" w:rsidP="00BA2760">
      <w:pPr>
        <w:pStyle w:val="BodyText2"/>
      </w:pPr>
      <w:r>
        <w:t>No problem creating the marine vector tiles with a GCS micro with 10G storage, but the terrestrial take &gt; 8 hours when outputting to mbtiles and uses up &gt;200Gb.</w:t>
      </w:r>
    </w:p>
    <w:p w14:paraId="7E26E0A0" w14:textId="77777777" w:rsidR="00BA2760" w:rsidRDefault="00BA2760" w:rsidP="00BA2760">
      <w:pPr>
        <w:pStyle w:val="Unix"/>
      </w:pPr>
      <w:r w:rsidRPr="00C62A5D">
        <w:t>a_cottam@ubuntu14-04:~</w:t>
      </w:r>
      <w:r>
        <w:t>$ tippecanoe -o marine.mbtiles marine.geojson</w:t>
      </w:r>
    </w:p>
    <w:p w14:paraId="348452D6" w14:textId="77777777" w:rsidR="00BA2760" w:rsidRDefault="00BA2760" w:rsidP="00BA2760">
      <w:pPr>
        <w:pStyle w:val="BodyText2"/>
      </w:pPr>
      <w:r>
        <w:t>For the terrestrial ones even though there was 150Gb of storage (on boot disk) I got the following error after half an hour using 2CPUs:</w:t>
      </w:r>
    </w:p>
    <w:p w14:paraId="536ABE1F" w14:textId="77777777" w:rsidR="00BA2760" w:rsidRDefault="00BA2760" w:rsidP="00BA2760">
      <w:pPr>
        <w:pStyle w:val="Unix"/>
      </w:pPr>
      <w:r w:rsidRPr="000D593E">
        <w:t>/tmp/geom1.XXRD7HmX: No space left on device</w:t>
      </w:r>
    </w:p>
    <w:p w14:paraId="718F7808" w14:textId="1A29ADA0" w:rsidR="00BA2760" w:rsidRDefault="00BA2760" w:rsidP="00BA2760">
      <w:pPr>
        <w:pStyle w:val="BodyText2"/>
      </w:pPr>
      <w:r>
        <w:t>The mbtiles are too big for the VM and will certainly be too big to upload directly to MapBox so I will have to output them as pbf files like before.</w:t>
      </w:r>
    </w:p>
    <w:p w14:paraId="470D2586" w14:textId="7043CCD3" w:rsidR="002578F7" w:rsidRDefault="002578F7" w:rsidP="002578F7">
      <w:pPr>
        <w:pStyle w:val="Heading8"/>
      </w:pPr>
      <w:r>
        <w:t>To pbf files</w:t>
      </w:r>
    </w:p>
    <w:p w14:paraId="410C980F" w14:textId="758C7741" w:rsidR="00BA2760" w:rsidRDefault="00BA2760" w:rsidP="002578F7">
      <w:pPr>
        <w:pStyle w:val="ListNumber"/>
        <w:numPr>
          <w:ilvl w:val="0"/>
          <w:numId w:val="49"/>
        </w:numPr>
      </w:pPr>
      <w:r>
        <w:t xml:space="preserve">Creating a new external drive with lots of inodes (see </w:t>
      </w:r>
      <w:hyperlink w:anchor="_Adding_additional_disks" w:history="1">
        <w:r w:rsidRPr="00D353A2">
          <w:rPr>
            <w:rStyle w:val="Hyperlink"/>
          </w:rPr>
          <w:t>Adding additional disks</w:t>
        </w:r>
      </w:hyperlink>
      <w:r>
        <w:t>)</w:t>
      </w:r>
      <w:r w:rsidR="002578F7">
        <w:t>.</w:t>
      </w:r>
    </w:p>
    <w:p w14:paraId="28C7E137" w14:textId="41CE7A53" w:rsidR="002578F7" w:rsidRDefault="004913F1" w:rsidP="002578F7">
      <w:pPr>
        <w:pStyle w:val="ListNumber"/>
        <w:numPr>
          <w:ilvl w:val="0"/>
          <w:numId w:val="49"/>
        </w:numPr>
      </w:pPr>
      <w:r>
        <w:t>Creating the geojson files on the wdpa-vector-tiles GCE VM with 6.5Gb and 100Gb external disk.</w:t>
      </w:r>
    </w:p>
    <w:p w14:paraId="09806829" w14:textId="76AFBEB4" w:rsidR="002578F7" w:rsidRDefault="002578F7" w:rsidP="002578F7">
      <w:pPr>
        <w:pStyle w:val="Unix"/>
      </w:pPr>
      <w:r w:rsidRPr="002578F7">
        <w:t>ogr2ogr -f GeoJSON /mnt/disks/new_100gb_drive/wdpa_aug_2017.geojson shapefiles/marine_split_wgs84.shp</w:t>
      </w:r>
    </w:p>
    <w:p w14:paraId="4F33EEBC" w14:textId="6E21E7E1" w:rsidR="0069638F" w:rsidRDefault="0069638F" w:rsidP="002578F7">
      <w:pPr>
        <w:pStyle w:val="Unix"/>
      </w:pPr>
      <w:r w:rsidRPr="0069638F">
        <w:t xml:space="preserve">ogr2ogr -f GeoJSON /mnt/disks/new_100gb_drive/wdpa_aug_2017_terrestrial.geojson shapefiles/terrestrial_split_wgs84.shp  </w:t>
      </w:r>
    </w:p>
    <w:p w14:paraId="6FF976F7" w14:textId="405D2196" w:rsidR="00A60D5C" w:rsidRPr="00A60D5C" w:rsidRDefault="002578F7" w:rsidP="002578F7">
      <w:pPr>
        <w:pStyle w:val="ListNumber"/>
      </w:pPr>
      <w:r>
        <w:t>Creating the pbf files</w:t>
      </w:r>
      <w:r w:rsidR="0078357A">
        <w:t xml:space="preserve"> (make sure you write to a folder where there are lots of inodes).</w:t>
      </w:r>
    </w:p>
    <w:p w14:paraId="67D7FE8C" w14:textId="75BE753A" w:rsidR="00A60D5C" w:rsidRDefault="0078357A" w:rsidP="00BA2760">
      <w:pPr>
        <w:pStyle w:val="Unix"/>
      </w:pPr>
      <w:r w:rsidRPr="0078357A">
        <w:t>tippecanoe -e /mnt/disks/new_100gb_drive/tilesets /mnt/disks/new_100gb_drive/wdpa_aug_2017.geojson -zg -l wdpa_aug_2017_marine</w:t>
      </w:r>
    </w:p>
    <w:p w14:paraId="26A41D4B" w14:textId="79254CB8" w:rsidR="0069638F" w:rsidRDefault="0069638F" w:rsidP="00BA2760">
      <w:pPr>
        <w:pStyle w:val="Unix"/>
      </w:pPr>
      <w:r w:rsidRPr="0069638F">
        <w:t>tippecanoe -e /mnt/disks/new_100gb_drive/tilesets_terrestrial /mnt/disks/new_100gb_drive/wdpa_aug_2017_terrestrial.geojson -zg -l wdpa_aug_2017_terrestrial</w:t>
      </w:r>
    </w:p>
    <w:p w14:paraId="26FD28E7" w14:textId="6A37C1C0" w:rsidR="00E75AC8" w:rsidRDefault="00E75AC8" w:rsidP="00E75AC8">
      <w:pPr>
        <w:pStyle w:val="ListNumber"/>
      </w:pPr>
      <w:r>
        <w:t>Copying to Google Cloud Storage.</w:t>
      </w:r>
    </w:p>
    <w:p w14:paraId="2DE36C77" w14:textId="77777777" w:rsidR="00E75AC8" w:rsidRDefault="00E75AC8" w:rsidP="00BA2760">
      <w:pPr>
        <w:pStyle w:val="Unix"/>
      </w:pPr>
      <w:r w:rsidRPr="00E75AC8">
        <w:t>gsutil -m -q -h "Content-Encoding:gzip" -h "Cache-Control:public, max-age=2628000" cp -r /mnt/disks/new_100gb_drive/tilesets gs://geeimageserver.appspot.com/vectorTiles/wdpa_marine_aug_2017</w:t>
      </w:r>
    </w:p>
    <w:p w14:paraId="187C260A" w14:textId="276AED7E" w:rsidR="00E75AC8" w:rsidRDefault="00E75AC8" w:rsidP="00BA2760">
      <w:pPr>
        <w:pStyle w:val="Unix"/>
      </w:pPr>
      <w:r w:rsidRPr="00E75AC8">
        <w:t>gsutil -m -q -h "Content-Encoding:gzip" -h "Cache-Control:public, max-age=2628000" cp -r /mnt/disks/new_100gb_drive/tilesets_terrestrial gs://geeimageserver.appspot.com/vectorTiles/wdpa_terrestrial_aug_2017</w:t>
      </w:r>
    </w:p>
    <w:p w14:paraId="4C25BFA2" w14:textId="76B9EFB1" w:rsidR="002A2846" w:rsidRPr="00A60D5C" w:rsidRDefault="002A2846" w:rsidP="002A2846">
      <w:pPr>
        <w:pStyle w:val="BodyText2"/>
      </w:pPr>
      <w:r>
        <w:t xml:space="preserve">Unfortunately a single protected area boundary was corrupted and so I had to repeat the whole process. See </w:t>
      </w:r>
      <w:hyperlink w:anchor="_Corrupt_geometries" w:history="1">
        <w:r w:rsidRPr="002A2846">
          <w:rPr>
            <w:rStyle w:val="Hyperlink"/>
          </w:rPr>
          <w:t>Corrupt geometries</w:t>
        </w:r>
      </w:hyperlink>
      <w:r>
        <w:t>.</w:t>
      </w:r>
    </w:p>
    <w:p w14:paraId="33275C8E" w14:textId="77777777" w:rsidR="002578F7" w:rsidRDefault="002578F7" w:rsidP="002578F7">
      <w:pPr>
        <w:pStyle w:val="Heading7"/>
      </w:pPr>
      <w:r>
        <w:t>WDPA TZA and MOZ with coverage stats</w:t>
      </w:r>
    </w:p>
    <w:p w14:paraId="08168D21" w14:textId="77777777" w:rsidR="002578F7" w:rsidRDefault="002578F7" w:rsidP="002578F7">
      <w:pPr>
        <w:pStyle w:val="BodyText2"/>
      </w:pPr>
      <w:r>
        <w:t>Uploading a feature class which is the WDPA split by country and marine areas for the CBD target 11 tool. Zipped the shapefile and uploaded to the C9 vector-tiles workspace.</w:t>
      </w:r>
    </w:p>
    <w:p w14:paraId="6430E0C9" w14:textId="77777777" w:rsidR="002578F7" w:rsidRDefault="002578F7" w:rsidP="002578F7">
      <w:pPr>
        <w:pStyle w:val="Unix"/>
      </w:pPr>
      <w:r w:rsidRPr="00324E53">
        <w:t>ubuntu@blishten-vector-tiles-4577836:~/workspace$ unzip wdpa.zip</w:t>
      </w:r>
    </w:p>
    <w:p w14:paraId="422C68E5" w14:textId="77777777" w:rsidR="002578F7" w:rsidRDefault="002578F7" w:rsidP="002578F7">
      <w:pPr>
        <w:pStyle w:val="Unix"/>
      </w:pPr>
      <w:r w:rsidRPr="00324E53">
        <w:t xml:space="preserve">ubuntu@blishten-vector-tiles-4577836:~/workspace$ ogr2ogr -f GeoJSON wdpa_test.geojson terrestrial_pas.shp </w:t>
      </w:r>
    </w:p>
    <w:p w14:paraId="3CC0E5EB" w14:textId="77777777" w:rsidR="002578F7" w:rsidRDefault="002578F7" w:rsidP="002578F7">
      <w:pPr>
        <w:pStyle w:val="Unix"/>
      </w:pPr>
      <w:r w:rsidRPr="00C4769F">
        <w:t>ubuntu@blishten-vector-tiles-4577836:~/workspace$ tippecanoe -o wdpa_test.mbtiles wdpa_test.geojson</w:t>
      </w:r>
    </w:p>
    <w:p w14:paraId="4F414236" w14:textId="79DB3EF0" w:rsidR="002578F7" w:rsidRPr="003576FF" w:rsidRDefault="002578F7" w:rsidP="002578F7">
      <w:pPr>
        <w:pStyle w:val="BodyText2"/>
      </w:pPr>
      <w:r>
        <w:t>Uploading to MapBox Studio.</w:t>
      </w:r>
      <w:r w:rsidR="002A2846">
        <w:t xml:space="preserve"> </w:t>
      </w:r>
    </w:p>
    <w:p w14:paraId="489774EC" w14:textId="77777777" w:rsidR="00AA6CA7" w:rsidRDefault="00AA6CA7" w:rsidP="00AA6CA7">
      <w:pPr>
        <w:pStyle w:val="Heading6"/>
      </w:pPr>
      <w:r>
        <w:t>Decoding to geojson</w:t>
      </w:r>
    </w:p>
    <w:p w14:paraId="756D6264" w14:textId="77777777" w:rsidR="00AA6CA7" w:rsidRDefault="00AA6CA7" w:rsidP="00AA6CA7">
      <w:pPr>
        <w:pStyle w:val="BodyText2"/>
      </w:pPr>
      <w:r>
        <w:t xml:space="preserve">You can use Tippecanoe to decode as well although it is not as good as </w:t>
      </w:r>
      <w:hyperlink w:anchor="_vt2geojson" w:history="1">
        <w:r w:rsidRPr="001B63ED">
          <w:rPr>
            <w:rStyle w:val="Hyperlink"/>
          </w:rPr>
          <w:t>vt2geojson</w:t>
        </w:r>
      </w:hyperlink>
      <w:r>
        <w:t>.</w:t>
      </w:r>
    </w:p>
    <w:p w14:paraId="00647C4F" w14:textId="77777777" w:rsidR="00AA6CA7" w:rsidRDefault="00AA6CA7" w:rsidP="00AA6CA7">
      <w:pPr>
        <w:pStyle w:val="Unix"/>
      </w:pPr>
      <w:r w:rsidRPr="00F52027">
        <w:t>tippecanoe-decode ~/workspace/tilesets/12/2276/2068.pbf 12 2276 2068</w:t>
      </w:r>
    </w:p>
    <w:p w14:paraId="2A019E6B" w14:textId="61EA644E" w:rsidR="00AA6CA7" w:rsidRDefault="00AA6CA7" w:rsidP="00AA6CA7">
      <w:pPr>
        <w:pStyle w:val="Heading5"/>
      </w:pPr>
      <w:r>
        <w:t>Testing</w:t>
      </w:r>
      <w:r w:rsidR="008442DD">
        <w:t xml:space="preserve"> outputs</w:t>
      </w:r>
    </w:p>
    <w:p w14:paraId="1B273FCC" w14:textId="77777777" w:rsidR="00AA6CA7" w:rsidRDefault="00AA6CA7" w:rsidP="00AA6CA7">
      <w:pPr>
        <w:pStyle w:val="BodyText2"/>
      </w:pPr>
      <w:r>
        <w:t>Testing the output pbf using the MapBoxGL client. The tiles are loading in the client but are not rendering. There are errors:</w:t>
      </w:r>
    </w:p>
    <w:p w14:paraId="4BC73D91" w14:textId="77777777" w:rsidR="00AA6CA7" w:rsidRDefault="00AA6CA7" w:rsidP="00AA6CA7">
      <w:pPr>
        <w:pStyle w:val="ConsoleError"/>
      </w:pPr>
      <w:r w:rsidRPr="00D43D57">
        <w:t>Uncaught Error: Unimplemented type: 3</w:t>
      </w:r>
    </w:p>
    <w:p w14:paraId="3591AFF4" w14:textId="77777777" w:rsidR="00AA6CA7" w:rsidRPr="003F238F" w:rsidRDefault="00AA6CA7" w:rsidP="00AA6CA7">
      <w:pPr>
        <w:pStyle w:val="BodyText2"/>
      </w:pPr>
      <w:r>
        <w:lastRenderedPageBreak/>
        <w:t xml:space="preserve">Looks like </w:t>
      </w:r>
      <w:hyperlink r:id="rId1544"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51A5C35D" w14:textId="77777777" w:rsidR="00AA6CA7" w:rsidRDefault="00AA6CA7" w:rsidP="00AA6CA7">
      <w:pPr>
        <w:pStyle w:val="Heading3"/>
      </w:pPr>
      <w:r>
        <w:t>Comparison</w:t>
      </w:r>
    </w:p>
    <w:p w14:paraId="5F449695" w14:textId="77777777" w:rsidR="00AA6CA7" w:rsidRDefault="00237F98" w:rsidP="00AA6CA7">
      <w:pPr>
        <w:pStyle w:val="BodyText2"/>
      </w:pPr>
      <w:hyperlink r:id="rId1545" w:history="1">
        <w:r w:rsidR="00AA6CA7" w:rsidRPr="00A52D6B">
          <w:rPr>
            <w:rStyle w:val="Hyperlink"/>
          </w:rPr>
          <w:t>Here</w:t>
        </w:r>
      </w:hyperlink>
      <w:r w:rsidR="00AA6CA7">
        <w:t xml:space="preserve"> is the same tile from OpenMaps, MapZen and MapBox - drag and drop it into Chrome to see the animation.</w:t>
      </w:r>
    </w:p>
    <w:p w14:paraId="6551BD20" w14:textId="77777777" w:rsidR="00AA6CA7" w:rsidRDefault="00AA6CA7" w:rsidP="00AA6CA7">
      <w:pPr>
        <w:pStyle w:val="BodyText2"/>
      </w:pPr>
      <w:r>
        <w:t>Observations:</w:t>
      </w:r>
    </w:p>
    <w:p w14:paraId="0BD15D27" w14:textId="77777777" w:rsidR="00AA6CA7" w:rsidRDefault="00AA6CA7" w:rsidP="00AA6CA7">
      <w:pPr>
        <w:pStyle w:val="ListBullet"/>
      </w:pPr>
      <w:r>
        <w:t>The semi-opaque tiles on top of the features in Mapzen data is in the ‘</w:t>
      </w:r>
      <w:r w:rsidRPr="006C64F9">
        <w:t>earth</w:t>
      </w:r>
      <w:r>
        <w:t>’ layer (which can be removed in the Styles). These are not present in the pbf data from the other providers.</w:t>
      </w:r>
    </w:p>
    <w:p w14:paraId="79EF638D" w14:textId="77777777" w:rsidR="00AA6CA7" w:rsidRDefault="00AA6CA7" w:rsidP="00AA6CA7">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6FCB15E0" w14:textId="77777777" w:rsidR="00AA6CA7" w:rsidRDefault="00AA6CA7" w:rsidP="00AA6CA7">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5D1323BD" w14:textId="77777777" w:rsidR="00AA6CA7" w:rsidRDefault="00AA6CA7" w:rsidP="00AA6CA7">
      <w:pPr>
        <w:pStyle w:val="Heading4"/>
      </w:pPr>
      <w:r>
        <w:t>Empty tiles</w:t>
      </w:r>
    </w:p>
    <w:p w14:paraId="424F031E" w14:textId="77777777" w:rsidR="00AA6CA7" w:rsidRPr="00CF3D05" w:rsidRDefault="00AA6CA7" w:rsidP="00AA6CA7">
      <w:pPr>
        <w:pStyle w:val="BodyText2"/>
      </w:pPr>
      <w:r>
        <w:t xml:space="preserve">MapBox produces files where there are no features, e.g. </w:t>
      </w:r>
      <w:hyperlink r:id="rId1546" w:history="1">
        <w:r w:rsidRPr="00CF3D05">
          <w:rPr>
            <w:rStyle w:val="Hyperlink"/>
          </w:rPr>
          <w:t>here</w:t>
        </w:r>
      </w:hyperlink>
      <w:r>
        <w:t xml:space="preserve">. </w:t>
      </w:r>
    </w:p>
    <w:p w14:paraId="6C378098" w14:textId="77777777" w:rsidR="00AA6CA7" w:rsidRDefault="00AA6CA7" w:rsidP="00AA6CA7">
      <w:pPr>
        <w:pStyle w:val="Heading4"/>
      </w:pPr>
      <w:r>
        <w:t>GeoJson examples</w:t>
      </w:r>
    </w:p>
    <w:p w14:paraId="284D3A3C" w14:textId="77777777" w:rsidR="00AA6CA7" w:rsidRDefault="00AA6CA7" w:rsidP="00AA6CA7">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AA6CA7" w14:paraId="25153BD4" w14:textId="77777777" w:rsidTr="00AA6CA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35BFE2BE" w14:textId="77777777" w:rsidR="00AA6CA7" w:rsidRDefault="00AA6CA7" w:rsidP="00AA6CA7">
            <w:pPr>
              <w:pStyle w:val="TableTextHeader"/>
            </w:pPr>
            <w:r>
              <w:t>Provider</w:t>
            </w:r>
          </w:p>
        </w:tc>
        <w:tc>
          <w:tcPr>
            <w:tcW w:w="897" w:type="dxa"/>
          </w:tcPr>
          <w:p w14:paraId="1D6A6FC9" w14:textId="77777777" w:rsidR="00AA6CA7" w:rsidRDefault="00AA6CA7" w:rsidP="00AA6CA7">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174F46EB" w14:textId="77777777" w:rsidR="00AA6CA7" w:rsidRDefault="00AA6CA7" w:rsidP="00AA6CA7">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57605121" w14:textId="77777777" w:rsidR="00AA6CA7" w:rsidRDefault="00AA6CA7" w:rsidP="00AA6CA7">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AA6CA7" w:rsidRPr="002177DD" w14:paraId="0BCFB59B"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3AA4E984" w14:textId="77777777" w:rsidR="00AA6CA7" w:rsidRPr="002177DD" w:rsidRDefault="00AA6CA7" w:rsidP="00DD4343">
            <w:pPr>
              <w:pStyle w:val="Tiny"/>
            </w:pPr>
            <w:r w:rsidRPr="002177DD">
              <w:t>OpenMaps.org</w:t>
            </w:r>
          </w:p>
        </w:tc>
        <w:tc>
          <w:tcPr>
            <w:tcW w:w="897" w:type="dxa"/>
          </w:tcPr>
          <w:p w14:paraId="639F3AF4" w14:textId="77777777" w:rsidR="00AA6CA7" w:rsidRPr="002177DD" w:rsidRDefault="00237F98" w:rsidP="00DD4343">
            <w:pPr>
              <w:pStyle w:val="Tiny"/>
              <w:cnfStyle w:val="000000100000" w:firstRow="0" w:lastRow="0" w:firstColumn="0" w:lastColumn="0" w:oddVBand="0" w:evenVBand="0" w:oddHBand="1" w:evenHBand="0" w:firstRowFirstColumn="0" w:firstRowLastColumn="0" w:lastRowFirstColumn="0" w:lastRowLastColumn="0"/>
            </w:pPr>
            <w:hyperlink r:id="rId1547" w:history="1">
              <w:r w:rsidR="00AA6CA7" w:rsidRPr="002177DD">
                <w:rPr>
                  <w:rStyle w:val="Hyperlink"/>
                </w:rPr>
                <w:t>Here</w:t>
              </w:r>
            </w:hyperlink>
          </w:p>
        </w:tc>
        <w:tc>
          <w:tcPr>
            <w:tcW w:w="562" w:type="dxa"/>
          </w:tcPr>
          <w:p w14:paraId="6EA57FD9" w14:textId="77777777" w:rsidR="00AA6CA7" w:rsidRPr="002177DD" w:rsidRDefault="00237F98" w:rsidP="00DD4343">
            <w:pPr>
              <w:pStyle w:val="Tiny"/>
              <w:cnfStyle w:val="000000100000" w:firstRow="0" w:lastRow="0" w:firstColumn="0" w:lastColumn="0" w:oddVBand="0" w:evenVBand="0" w:oddHBand="1" w:evenHBand="0" w:firstRowFirstColumn="0" w:firstRowLastColumn="0" w:lastRowFirstColumn="0" w:lastRowLastColumn="0"/>
            </w:pPr>
            <w:hyperlink r:id="rId1548" w:anchor="file-openmaps_vt_14_7511_7426-geojson" w:history="1">
              <w:r w:rsidR="00AA6CA7" w:rsidRPr="002177DD">
                <w:rPr>
                  <w:rStyle w:val="Hyperlink"/>
                </w:rPr>
                <w:t>Here</w:t>
              </w:r>
            </w:hyperlink>
          </w:p>
        </w:tc>
        <w:tc>
          <w:tcPr>
            <w:tcW w:w="562" w:type="dxa"/>
          </w:tcPr>
          <w:p w14:paraId="5E26A689" w14:textId="77777777" w:rsidR="00AA6CA7" w:rsidRDefault="00AA6CA7" w:rsidP="00DD4343">
            <w:pPr>
              <w:pStyle w:val="Tiny"/>
              <w:cnfStyle w:val="000000100000" w:firstRow="0" w:lastRow="0" w:firstColumn="0" w:lastColumn="0" w:oddVBand="0" w:evenVBand="0" w:oddHBand="1" w:evenHBand="0" w:firstRowFirstColumn="0" w:firstRowLastColumn="0" w:lastRowFirstColumn="0" w:lastRowLastColumn="0"/>
            </w:pPr>
            <w:r>
              <w:t>49</w:t>
            </w:r>
          </w:p>
        </w:tc>
      </w:tr>
      <w:tr w:rsidR="00AA6CA7" w:rsidRPr="00C14C3C" w14:paraId="699500F1" w14:textId="77777777" w:rsidTr="00AA6CA7">
        <w:tc>
          <w:tcPr>
            <w:cnfStyle w:val="001000000000" w:firstRow="0" w:lastRow="0" w:firstColumn="1" w:lastColumn="0" w:oddVBand="0" w:evenVBand="0" w:oddHBand="0" w:evenHBand="0" w:firstRowFirstColumn="0" w:firstRowLastColumn="0" w:lastRowFirstColumn="0" w:lastRowLastColumn="0"/>
            <w:tcW w:w="1135" w:type="dxa"/>
          </w:tcPr>
          <w:p w14:paraId="3A76BB00" w14:textId="77777777" w:rsidR="00AA6CA7" w:rsidRPr="00C14C3C" w:rsidRDefault="00AA6CA7" w:rsidP="00DD4343">
            <w:pPr>
              <w:pStyle w:val="Tiny"/>
            </w:pPr>
            <w:r w:rsidRPr="00C14C3C">
              <w:t>MapBox</w:t>
            </w:r>
          </w:p>
        </w:tc>
        <w:tc>
          <w:tcPr>
            <w:tcW w:w="897" w:type="dxa"/>
          </w:tcPr>
          <w:p w14:paraId="77F0B19C"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67DA99DE" w14:textId="77777777" w:rsidR="00AA6CA7" w:rsidRPr="00C14C3C" w:rsidRDefault="00237F98" w:rsidP="00DD4343">
            <w:pPr>
              <w:pStyle w:val="Tiny"/>
              <w:cnfStyle w:val="000000000000" w:firstRow="0" w:lastRow="0" w:firstColumn="0" w:lastColumn="0" w:oddVBand="0" w:evenVBand="0" w:oddHBand="0" w:evenHBand="0" w:firstRowFirstColumn="0" w:firstRowLastColumn="0" w:lastRowFirstColumn="0" w:lastRowLastColumn="0"/>
            </w:pPr>
            <w:hyperlink r:id="rId1549" w:anchor="file-mapbox_vt_14_7511_7426-geojson" w:history="1">
              <w:r w:rsidR="00AA6CA7" w:rsidRPr="00C14C3C">
                <w:rPr>
                  <w:rStyle w:val="Hyperlink"/>
                </w:rPr>
                <w:t>Here</w:t>
              </w:r>
            </w:hyperlink>
          </w:p>
        </w:tc>
        <w:tc>
          <w:tcPr>
            <w:tcW w:w="562" w:type="dxa"/>
          </w:tcPr>
          <w:p w14:paraId="484DBE94"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AA6CA7" w:rsidRPr="00C14C3C" w14:paraId="612F3650"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1451FAD7" w14:textId="77777777" w:rsidR="00AA6CA7" w:rsidRPr="00C14C3C" w:rsidRDefault="00AA6CA7" w:rsidP="00DD4343">
            <w:pPr>
              <w:pStyle w:val="Tiny"/>
            </w:pPr>
            <w:r w:rsidRPr="00C14C3C">
              <w:t>MapZen</w:t>
            </w:r>
          </w:p>
        </w:tc>
        <w:tc>
          <w:tcPr>
            <w:tcW w:w="897" w:type="dxa"/>
          </w:tcPr>
          <w:p w14:paraId="2810C30E" w14:textId="77777777" w:rsidR="00AA6CA7" w:rsidRPr="00C14C3C" w:rsidRDefault="00237F98" w:rsidP="00DD4343">
            <w:pPr>
              <w:pStyle w:val="Tiny"/>
              <w:cnfStyle w:val="000000100000" w:firstRow="0" w:lastRow="0" w:firstColumn="0" w:lastColumn="0" w:oddVBand="0" w:evenVBand="0" w:oddHBand="1" w:evenHBand="0" w:firstRowFirstColumn="0" w:firstRowLastColumn="0" w:lastRowFirstColumn="0" w:lastRowLastColumn="0"/>
            </w:pPr>
            <w:hyperlink r:id="rId1550" w:history="1">
              <w:r w:rsidR="00AA6CA7" w:rsidRPr="00C14C3C">
                <w:rPr>
                  <w:rStyle w:val="Hyperlink"/>
                </w:rPr>
                <w:t>Here</w:t>
              </w:r>
            </w:hyperlink>
          </w:p>
        </w:tc>
        <w:tc>
          <w:tcPr>
            <w:tcW w:w="562" w:type="dxa"/>
          </w:tcPr>
          <w:p w14:paraId="2617A55D" w14:textId="77777777" w:rsidR="00AA6CA7" w:rsidRPr="00C14C3C" w:rsidRDefault="00237F98" w:rsidP="00DD4343">
            <w:pPr>
              <w:pStyle w:val="Tiny"/>
              <w:cnfStyle w:val="000000100000" w:firstRow="0" w:lastRow="0" w:firstColumn="0" w:lastColumn="0" w:oddVBand="0" w:evenVBand="0" w:oddHBand="1" w:evenHBand="0" w:firstRowFirstColumn="0" w:firstRowLastColumn="0" w:lastRowFirstColumn="0" w:lastRowLastColumn="0"/>
            </w:pPr>
            <w:hyperlink r:id="rId1551" w:anchor="file-mapzen_vt_14_7511_7426-geojson" w:history="1">
              <w:r w:rsidR="00AA6CA7" w:rsidRPr="00C14C3C">
                <w:rPr>
                  <w:rStyle w:val="Hyperlink"/>
                </w:rPr>
                <w:t>Here</w:t>
              </w:r>
            </w:hyperlink>
          </w:p>
        </w:tc>
        <w:tc>
          <w:tcPr>
            <w:tcW w:w="562" w:type="dxa"/>
          </w:tcPr>
          <w:p w14:paraId="742F99E1" w14:textId="77777777" w:rsidR="00AA6CA7" w:rsidRPr="00C14C3C" w:rsidRDefault="00AA6CA7" w:rsidP="00DD4343">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6B43725A" w14:textId="77777777" w:rsidR="00AA6CA7" w:rsidRDefault="00AA6CA7" w:rsidP="00AA6CA7">
      <w:pPr>
        <w:pStyle w:val="BodyText2"/>
      </w:pPr>
      <w:r>
        <w:t>The MapZen direct url json could not display as a Gist so I had to convert it using the vt2geojson library. There is no ESRI tile for this area.</w:t>
      </w:r>
    </w:p>
    <w:p w14:paraId="1586D7FD" w14:textId="77777777" w:rsidR="00AA6CA7" w:rsidRDefault="00AA6CA7" w:rsidP="00AA6CA7">
      <w:pPr>
        <w:pStyle w:val="Heading4"/>
      </w:pPr>
      <w:r>
        <w:t>Maximum zoom</w:t>
      </w:r>
    </w:p>
    <w:p w14:paraId="7118D0F6" w14:textId="77777777" w:rsidR="00AA6CA7" w:rsidRPr="00CD1608" w:rsidRDefault="00AA6CA7" w:rsidP="00AA6CA7">
      <w:pPr>
        <w:pStyle w:val="BodyText2"/>
      </w:pPr>
      <w:r>
        <w:t>OpenMapTiles only goes to level 14.</w:t>
      </w:r>
    </w:p>
    <w:p w14:paraId="60155537" w14:textId="77777777" w:rsidR="00AA6CA7" w:rsidRDefault="00AA6CA7" w:rsidP="00AA6CA7">
      <w:pPr>
        <w:pStyle w:val="Heading4"/>
      </w:pPr>
      <w:r>
        <w:t>Schemas</w:t>
      </w:r>
    </w:p>
    <w:p w14:paraId="2D7315E5" w14:textId="77777777" w:rsidR="00AA6CA7" w:rsidRDefault="00237F98" w:rsidP="00AA6CA7">
      <w:pPr>
        <w:pStyle w:val="BodyText2"/>
      </w:pPr>
      <w:hyperlink r:id="rId1552" w:history="1">
        <w:r w:rsidR="00AA6CA7" w:rsidRPr="00E61072">
          <w:rPr>
            <w:rStyle w:val="Hyperlink"/>
          </w:rPr>
          <w:t>OpenMapTiles</w:t>
        </w:r>
      </w:hyperlink>
    </w:p>
    <w:p w14:paraId="331BAFC9" w14:textId="77777777" w:rsidR="00AA6CA7" w:rsidRDefault="00237F98" w:rsidP="00AA6CA7">
      <w:pPr>
        <w:pStyle w:val="BodyText2"/>
      </w:pPr>
      <w:hyperlink r:id="rId1553" w:anchor="layer-reference" w:history="1">
        <w:r w:rsidR="00AA6CA7" w:rsidRPr="00E61072">
          <w:rPr>
            <w:rStyle w:val="Hyperlink"/>
          </w:rPr>
          <w:t>MapBox</w:t>
        </w:r>
      </w:hyperlink>
    </w:p>
    <w:p w14:paraId="48337155" w14:textId="77777777" w:rsidR="00AA6CA7" w:rsidRPr="00E61072" w:rsidRDefault="00237F98" w:rsidP="00AA6CA7">
      <w:pPr>
        <w:pStyle w:val="BodyText2"/>
      </w:pPr>
      <w:hyperlink r:id="rId1554" w:anchor="layer-reference" w:history="1">
        <w:r w:rsidR="00AA6CA7" w:rsidRPr="00E61072">
          <w:rPr>
            <w:rStyle w:val="Hyperlink"/>
          </w:rPr>
          <w:t>MapZen</w:t>
        </w:r>
      </w:hyperlink>
    </w:p>
    <w:p w14:paraId="788FB65F" w14:textId="77777777" w:rsidR="00AA6CA7" w:rsidRDefault="00AA6CA7" w:rsidP="00AA6CA7">
      <w:pPr>
        <w:pStyle w:val="Heading4"/>
      </w:pPr>
      <w:r>
        <w:t>State/Province labels</w:t>
      </w:r>
    </w:p>
    <w:p w14:paraId="3C545B50" w14:textId="77777777" w:rsidR="00AA6CA7" w:rsidRPr="007E0F83" w:rsidRDefault="00AA6CA7" w:rsidP="00AA6CA7">
      <w:pPr>
        <w:pStyle w:val="BodyText2"/>
      </w:pPr>
      <w:r>
        <w:t>In MapBox there are p</w:t>
      </w:r>
      <w:r w:rsidRPr="007E0F83">
        <w:t>oints for</w:t>
      </w:r>
      <w:r>
        <w:t xml:space="preserve"> labeling states and provinces but c</w:t>
      </w:r>
      <w:r w:rsidRPr="007E0F83">
        <w:t>urrently only a small number of countries are included.</w:t>
      </w:r>
      <w:r>
        <w:t xml:space="preserve"> See </w:t>
      </w:r>
      <w:hyperlink r:id="rId1555" w:anchor="state_label" w:history="1">
        <w:r w:rsidRPr="002607C5">
          <w:rPr>
            <w:rStyle w:val="Hyperlink"/>
          </w:rPr>
          <w:t>here</w:t>
        </w:r>
      </w:hyperlink>
      <w:r>
        <w:t>. For PNG I had to download them to ArcGIS, convert the polygons to points (using Feature to Points) and add them to my MapBox style.</w:t>
      </w:r>
    </w:p>
    <w:p w14:paraId="4583E7D0" w14:textId="77777777" w:rsidR="006B437C" w:rsidRDefault="006B437C" w:rsidP="006B437C">
      <w:pPr>
        <w:pStyle w:val="Heading3"/>
      </w:pPr>
      <w:r>
        <w:t>Data Providers</w:t>
      </w:r>
    </w:p>
    <w:p w14:paraId="7060FE7C" w14:textId="77777777" w:rsidR="006B437C" w:rsidRDefault="006B437C" w:rsidP="006B437C">
      <w:pPr>
        <w:pStyle w:val="Heading4"/>
      </w:pPr>
      <w:r>
        <w:t>ESRI</w:t>
      </w:r>
    </w:p>
    <w:p w14:paraId="540FD8C7" w14:textId="77777777" w:rsidR="006B437C" w:rsidRDefault="006B437C" w:rsidP="008B6883">
      <w:pPr>
        <w:pStyle w:val="BodyText2"/>
      </w:pPr>
      <w:r>
        <w:t xml:space="preserve">ESRI have their own vector tile services, e.g. </w:t>
      </w:r>
      <w:hyperlink r:id="rId1556" w:history="1">
        <w:r w:rsidRPr="00540B56">
          <w:rPr>
            <w:rStyle w:val="Hyperlink"/>
          </w:rPr>
          <w:t>https://basemaps.arcgis.com/v1/arcgis/rest/services/World_Basemap/VectorTileServer/tile/9/253/276.pbf</w:t>
        </w:r>
      </w:hyperlink>
      <w:r>
        <w:t xml:space="preserve"> and these are styled with a *.json file (description </w:t>
      </w:r>
      <w:hyperlink r:id="rId1557" w:history="1">
        <w:r w:rsidRPr="000B26D5">
          <w:rPr>
            <w:rStyle w:val="Hyperlink"/>
          </w:rPr>
          <w:t>here</w:t>
        </w:r>
      </w:hyperlink>
      <w:r>
        <w:t xml:space="preserve">). </w:t>
      </w:r>
    </w:p>
    <w:p w14:paraId="7EFC1C56" w14:textId="77777777" w:rsidR="006B437C" w:rsidRPr="009D2D48" w:rsidRDefault="006B437C" w:rsidP="008B6883">
      <w:pPr>
        <w:pStyle w:val="BodyText2"/>
      </w:pPr>
      <w:r>
        <w:t xml:space="preserve">ESRI style editor here: </w:t>
      </w:r>
      <w:hyperlink r:id="rId1558" w:history="1">
        <w:r w:rsidRPr="00540B56">
          <w:rPr>
            <w:rStyle w:val="Hyperlink"/>
          </w:rPr>
          <w:t>http://esri.github.io/arcgis-vectortile-style-editor/</w:t>
        </w:r>
      </w:hyperlink>
      <w:r>
        <w:t xml:space="preserve">. </w:t>
      </w:r>
    </w:p>
    <w:p w14:paraId="28D80B7A" w14:textId="77777777" w:rsidR="006B437C" w:rsidRDefault="006B437C" w:rsidP="006B437C">
      <w:pPr>
        <w:pStyle w:val="Heading4"/>
      </w:pPr>
      <w:r>
        <w:t>MapBox</w:t>
      </w:r>
    </w:p>
    <w:p w14:paraId="033D0118" w14:textId="77777777" w:rsidR="006B437C" w:rsidRDefault="006B437C" w:rsidP="008B6883">
      <w:pPr>
        <w:pStyle w:val="BodyText2"/>
      </w:pPr>
      <w:r>
        <w:lastRenderedPageBreak/>
        <w:t xml:space="preserve">Mapbox Streets is mostly data from OSM and within minutes will update if OSM is updated – see </w:t>
      </w:r>
      <w:hyperlink r:id="rId1559" w:history="1">
        <w:r w:rsidRPr="00C56C59">
          <w:rPr>
            <w:rStyle w:val="Hyperlink"/>
          </w:rPr>
          <w:t>here</w:t>
        </w:r>
      </w:hyperlink>
      <w:r>
        <w:t xml:space="preserve">. </w:t>
      </w:r>
    </w:p>
    <w:p w14:paraId="565FAAEB" w14:textId="77777777" w:rsidR="006B437C" w:rsidRDefault="006B437C" w:rsidP="008B6883">
      <w:pPr>
        <w:pStyle w:val="BodyText2"/>
      </w:pPr>
      <w:r>
        <w:t xml:space="preserve">Here is a brilliant article from a guy at OS looking at publishing his own data using the VMT specification </w:t>
      </w:r>
      <w:hyperlink r:id="rId1560" w:history="1">
        <w:r w:rsidRPr="00540B56">
          <w:rPr>
            <w:rStyle w:val="Hyperlink"/>
          </w:rPr>
          <w:t>http://gdunlop.github.io/Vector-tiles-remixed/</w:t>
        </w:r>
      </w:hyperlink>
      <w:r>
        <w:t xml:space="preserve">. </w:t>
      </w:r>
    </w:p>
    <w:p w14:paraId="2F2CD1DD" w14:textId="77777777" w:rsidR="006B437C" w:rsidRDefault="006B437C" w:rsidP="008B6883">
      <w:pPr>
        <w:pStyle w:val="BodyText2"/>
      </w:pPr>
      <w:r>
        <w:t>Here is a vector tile:</w:t>
      </w:r>
    </w:p>
    <w:p w14:paraId="657BE99E" w14:textId="77777777" w:rsidR="006B437C" w:rsidRDefault="00237F98" w:rsidP="008B6883">
      <w:pPr>
        <w:pStyle w:val="BodyText2"/>
      </w:pPr>
      <w:hyperlink r:id="rId1561" w:history="1">
        <w:r w:rsidR="006B437C" w:rsidRPr="00540B56">
          <w:rPr>
            <w:rStyle w:val="Hyperlink"/>
          </w:rPr>
          <w:t>https://a.tiles.mapbox.com/v4/mapbox.mapbox-streets-v6/7/74/64.vector.pbf?access_token=pk.eyJ1IjoiY3Jvd2Rjb3ZlciIsImEiOiI3akYtNERRIn0.uwBAdtR6Zk60Bp3vTKj-kg</w:t>
        </w:r>
      </w:hyperlink>
    </w:p>
    <w:p w14:paraId="5DBE4689" w14:textId="77777777" w:rsidR="006B437C" w:rsidRDefault="006B437C" w:rsidP="006B437C">
      <w:pPr>
        <w:pStyle w:val="Heading5"/>
      </w:pPr>
      <w:r>
        <w:t>Issues</w:t>
      </w:r>
    </w:p>
    <w:p w14:paraId="67A4E470" w14:textId="77777777" w:rsidR="006B437C" w:rsidRPr="00CC4BCE" w:rsidRDefault="006B437C" w:rsidP="008B6883">
      <w:pPr>
        <w:pStyle w:val="BodyText2"/>
      </w:pPr>
      <w:r>
        <w:t>There appears to be a lot of extra features at zoom &lt;14 - I am seeing features with the ‘crop’ and ‘grass’ classes. These are not present in OpenMapTile data and so I think they must have been added by MapBox.</w:t>
      </w:r>
    </w:p>
    <w:p w14:paraId="3BDC8164" w14:textId="77777777" w:rsidR="006B437C" w:rsidRDefault="006B437C" w:rsidP="006B437C">
      <w:pPr>
        <w:pStyle w:val="Heading6"/>
      </w:pPr>
      <w:bookmarkStart w:id="292" w:name="_Workflow"/>
      <w:bookmarkEnd w:id="292"/>
      <w:r>
        <w:t>Style caching</w:t>
      </w:r>
    </w:p>
    <w:p w14:paraId="155CB7F7" w14:textId="77777777" w:rsidR="006B437C" w:rsidRPr="00307D0C" w:rsidRDefault="006B437C" w:rsidP="008B6883">
      <w:pPr>
        <w:pStyle w:val="BodyText2"/>
      </w:pPr>
      <w:r>
        <w:t xml:space="preserve">Styles are sometimes not updated for about 10 mins after publishing. This is documented </w:t>
      </w:r>
      <w:hyperlink r:id="rId1562" w:history="1">
        <w:r w:rsidRPr="009569DA">
          <w:rPr>
            <w:rStyle w:val="Hyperlink"/>
          </w:rPr>
          <w:t>here</w:t>
        </w:r>
      </w:hyperlink>
      <w:r>
        <w:t xml:space="preserve"> in the Publish section.</w:t>
      </w:r>
    </w:p>
    <w:p w14:paraId="210A4205" w14:textId="77777777" w:rsidR="006B437C" w:rsidRDefault="006B437C" w:rsidP="006B437C">
      <w:pPr>
        <w:pStyle w:val="Heading5"/>
      </w:pPr>
      <w:r>
        <w:t>Workflow</w:t>
      </w:r>
    </w:p>
    <w:p w14:paraId="20D65657" w14:textId="77777777" w:rsidR="006B437C" w:rsidRDefault="006B437C" w:rsidP="006B437C">
      <w:pPr>
        <w:pStyle w:val="Heading4"/>
      </w:pPr>
      <w:r>
        <w:t>MapZen</w:t>
      </w:r>
    </w:p>
    <w:p w14:paraId="59BB1B4D" w14:textId="77777777" w:rsidR="006B437C" w:rsidRDefault="006B437C" w:rsidP="008B6883">
      <w:pPr>
        <w:pStyle w:val="BodyText2"/>
      </w:pPr>
      <w:r>
        <w:t xml:space="preserve">See </w:t>
      </w:r>
      <w:hyperlink r:id="rId1563" w:history="1">
        <w:r w:rsidRPr="00C56C59">
          <w:rPr>
            <w:rStyle w:val="Hyperlink"/>
          </w:rPr>
          <w:t>here</w:t>
        </w:r>
      </w:hyperlink>
      <w:r>
        <w:t>. These are amazingly detailed and can return geojson, e.g. for Laveno</w:t>
      </w:r>
    </w:p>
    <w:p w14:paraId="7A132EB0" w14:textId="77777777" w:rsidR="006B437C" w:rsidRPr="00C56C59" w:rsidRDefault="00237F98" w:rsidP="008B6883">
      <w:pPr>
        <w:pStyle w:val="BodyText2"/>
      </w:pPr>
      <w:hyperlink r:id="rId1564" w:history="1">
        <w:r w:rsidR="006B437C" w:rsidRPr="00540B56">
          <w:rPr>
            <w:rStyle w:val="Hyperlink"/>
          </w:rPr>
          <w:t>https://tile.mapzen.com/mapzen/vector/v1/all/15/17167/11672.topojson?api_key=vector-tiles-VyYjZGS</w:t>
        </w:r>
      </w:hyperlink>
      <w:r w:rsidR="006B437C">
        <w:t xml:space="preserve"> </w:t>
      </w:r>
    </w:p>
    <w:p w14:paraId="4CF30E59" w14:textId="77777777" w:rsidR="006B437C" w:rsidRDefault="006B437C" w:rsidP="008B6883">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37A4247" w14:textId="77777777" w:rsidR="006B437C" w:rsidRDefault="00237F98" w:rsidP="008B6883">
      <w:pPr>
        <w:pStyle w:val="BodyText2"/>
      </w:pPr>
      <w:hyperlink r:id="rId1565" w:history="1">
        <w:r w:rsidR="006B437C" w:rsidRPr="00540B56">
          <w:rPr>
            <w:rStyle w:val="Hyperlink"/>
          </w:rPr>
          <w:t>https://www.openstreetmap.org/way/339595997</w:t>
        </w:r>
      </w:hyperlink>
      <w:r w:rsidR="006B437C">
        <w:t xml:space="preserve"> </w:t>
      </w:r>
    </w:p>
    <w:p w14:paraId="244D5E62" w14:textId="77777777" w:rsidR="006B437C" w:rsidRPr="00C56C59" w:rsidRDefault="006B437C" w:rsidP="008B6883">
      <w:pPr>
        <w:pStyle w:val="BodyText2"/>
      </w:pPr>
      <w:r>
        <w:t xml:space="preserve">There is a ‘Tag Explorer’ to help in understanding what data are present in the Vector Tiles here: </w:t>
      </w:r>
      <w:hyperlink r:id="rId1566" w:history="1">
        <w:r w:rsidRPr="00540B56">
          <w:rPr>
            <w:rStyle w:val="Hyperlink"/>
          </w:rPr>
          <w:t>http://tangrams.github.io/explorer</w:t>
        </w:r>
      </w:hyperlink>
      <w:r>
        <w:t xml:space="preserve"> </w:t>
      </w:r>
    </w:p>
    <w:p w14:paraId="472A9F1B" w14:textId="77777777" w:rsidR="006B437C" w:rsidRDefault="006B437C" w:rsidP="006B437C">
      <w:pPr>
        <w:pStyle w:val="Heading5"/>
      </w:pPr>
      <w:r>
        <w:t>Docs</w:t>
      </w:r>
    </w:p>
    <w:p w14:paraId="4926AFEA" w14:textId="77777777" w:rsidR="006B437C" w:rsidRDefault="006B437C" w:rsidP="008B6883">
      <w:pPr>
        <w:pStyle w:val="BodyText2"/>
      </w:pPr>
      <w:r>
        <w:t>You can find a feature in the openstreetmap.org website by pasting the id into the url in one of the following ways:</w:t>
      </w:r>
    </w:p>
    <w:p w14:paraId="6C378D6E" w14:textId="77777777" w:rsidR="006B437C" w:rsidRDefault="00237F98" w:rsidP="008B6883">
      <w:pPr>
        <w:pStyle w:val="BodyText2"/>
      </w:pPr>
      <w:hyperlink r:id="rId1567"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2A39A49B" w14:textId="77777777" w:rsidR="006B437C" w:rsidRDefault="00237F98" w:rsidP="008B6883">
      <w:pPr>
        <w:pStyle w:val="BodyText2"/>
      </w:pPr>
      <w:hyperlink r:id="rId1568"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006C9AAA" w14:textId="77777777" w:rsidR="006B437C" w:rsidRDefault="00237F98" w:rsidP="008B6883">
      <w:pPr>
        <w:pStyle w:val="BodyText2"/>
      </w:pPr>
      <w:hyperlink r:id="rId1569"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617622C1" w14:textId="77777777" w:rsidR="006B437C" w:rsidRDefault="006B437C" w:rsidP="008B6883">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0C202C65" w14:textId="77777777" w:rsidR="006B437C" w:rsidRPr="0028792B" w:rsidRDefault="006B437C" w:rsidP="006B437C">
      <w:pPr>
        <w:pStyle w:val="Heading5"/>
      </w:pPr>
      <w:r>
        <w:t>Issues</w:t>
      </w:r>
    </w:p>
    <w:p w14:paraId="4953DB4F" w14:textId="77777777" w:rsidR="006B437C" w:rsidRDefault="006B437C" w:rsidP="006B437C">
      <w:pPr>
        <w:pStyle w:val="Heading6"/>
      </w:pPr>
      <w:r w:rsidRPr="00BA5DC1">
        <w:t>Failed to load resource: the server responded with a status of 502 (Bad Gateway)</w:t>
      </w:r>
    </w:p>
    <w:p w14:paraId="31113D84" w14:textId="77777777" w:rsidR="006B437C" w:rsidRPr="00BA5DC1" w:rsidRDefault="006B437C" w:rsidP="008B6883">
      <w:pPr>
        <w:pStyle w:val="BodyText2"/>
      </w:pPr>
      <w:r>
        <w:t>Getting this error on 17/7/2017. Not sure why as the urls are fine.</w:t>
      </w:r>
    </w:p>
    <w:p w14:paraId="7D71C64B" w14:textId="77777777" w:rsidR="006B437C" w:rsidRDefault="006B437C" w:rsidP="006B437C">
      <w:pPr>
        <w:pStyle w:val="Heading6"/>
      </w:pPr>
      <w:bookmarkStart w:id="293" w:name="_Visible_Tile_Outlines"/>
      <w:bookmarkEnd w:id="293"/>
      <w:r>
        <w:t>Visible Tile Outlines</w:t>
      </w:r>
    </w:p>
    <w:p w14:paraId="10D1272E" w14:textId="77777777" w:rsidR="006B437C" w:rsidRDefault="006B437C" w:rsidP="008B6883">
      <w:pPr>
        <w:pStyle w:val="BodyText2"/>
      </w:pPr>
      <w:r>
        <w:t>In MapZen tiles, there are visible boundaries for polygon features:</w:t>
      </w:r>
    </w:p>
    <w:p w14:paraId="42D8D3F9" w14:textId="77777777" w:rsidR="006B437C" w:rsidRDefault="006B437C" w:rsidP="008B6883">
      <w:pPr>
        <w:pStyle w:val="BodyText2"/>
      </w:pPr>
      <w:r>
        <w:rPr>
          <w:noProof/>
          <w:lang w:bidi="ar-SA"/>
        </w:rPr>
        <w:lastRenderedPageBreak/>
        <w:drawing>
          <wp:inline distT="0" distB="0" distL="0" distR="0" wp14:anchorId="6BF85854" wp14:editId="31617D5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70">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04121899" wp14:editId="45465C94">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71">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1348BD25" w14:textId="77777777" w:rsidR="006B437C" w:rsidRDefault="006B437C" w:rsidP="008B6883">
      <w:pPr>
        <w:pStyle w:val="BodyText2"/>
      </w:pPr>
      <w:r>
        <w:t>The reason why is that the path is exactly 256x256 and so the edges are visible. In MapBox, this is the same tile:</w:t>
      </w:r>
    </w:p>
    <w:p w14:paraId="688CE511" w14:textId="77777777" w:rsidR="006B437C" w:rsidRDefault="006B437C" w:rsidP="008B6883">
      <w:pPr>
        <w:pStyle w:val="BodyText2"/>
      </w:pPr>
      <w:r>
        <w:rPr>
          <w:noProof/>
          <w:lang w:bidi="ar-SA"/>
        </w:rPr>
        <w:drawing>
          <wp:inline distT="0" distB="0" distL="0" distR="0" wp14:anchorId="375A800B" wp14:editId="25EEFD84">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72">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003CB8F6" w14:textId="77777777" w:rsidR="006B437C" w:rsidRDefault="006B437C" w:rsidP="008B6883">
      <w:pPr>
        <w:pStyle w:val="BodyText2"/>
      </w:pPr>
      <w:r>
        <w:t>And the viewBox attribute on the &lt;SVG&gt; element only shows the 256x256 portion in the middle:</w:t>
      </w:r>
    </w:p>
    <w:p w14:paraId="34906B8B" w14:textId="77777777" w:rsidR="006B437C" w:rsidRDefault="006B437C" w:rsidP="008B6883">
      <w:pPr>
        <w:pStyle w:val="BodyText2"/>
      </w:pPr>
      <w:r>
        <w:rPr>
          <w:noProof/>
          <w:lang w:bidi="ar-SA"/>
        </w:rPr>
        <w:drawing>
          <wp:inline distT="0" distB="0" distL="0" distR="0" wp14:anchorId="5C806A6C" wp14:editId="457F9749">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73">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237A737D" w14:textId="77777777" w:rsidR="006B437C" w:rsidRDefault="006B437C" w:rsidP="008B6883">
      <w:pPr>
        <w:pStyle w:val="BodyText2"/>
      </w:pPr>
      <w:r>
        <w:t>TileMaker avoids this issue as well by creating geometries larger than the viewBox. Here is a protected area:</w:t>
      </w:r>
    </w:p>
    <w:p w14:paraId="2BAD48EB" w14:textId="77777777" w:rsidR="006B437C" w:rsidRPr="00E77917" w:rsidRDefault="006B437C" w:rsidP="008B6883">
      <w:pPr>
        <w:pStyle w:val="BodyText2"/>
      </w:pPr>
      <w:r>
        <w:rPr>
          <w:noProof/>
          <w:lang w:bidi="ar-SA"/>
        </w:rPr>
        <w:drawing>
          <wp:inline distT="0" distB="0" distL="0" distR="0" wp14:anchorId="4ADBB47E" wp14:editId="69A831F8">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4">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31D3364A" w14:textId="77777777" w:rsidR="006B437C" w:rsidRDefault="006B437C" w:rsidP="006B437C">
      <w:pPr>
        <w:pStyle w:val="Heading4"/>
      </w:pPr>
      <w:r>
        <w:t>OpenMapTiles</w:t>
      </w:r>
    </w:p>
    <w:p w14:paraId="0ED68356" w14:textId="77777777" w:rsidR="006B437C" w:rsidRDefault="00237F98" w:rsidP="008B6883">
      <w:pPr>
        <w:pStyle w:val="BodyText2"/>
      </w:pPr>
      <w:hyperlink r:id="rId1575"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576" w:history="1">
        <w:r w:rsidR="006B437C" w:rsidRPr="00075DF7">
          <w:rPr>
            <w:rStyle w:val="Hyperlink"/>
          </w:rPr>
          <w:t>here</w:t>
        </w:r>
      </w:hyperlink>
      <w:r w:rsidR="006B437C">
        <w:t xml:space="preserve">. I have authenticated with Google and there is a free viewer for the data </w:t>
      </w:r>
      <w:hyperlink r:id="rId1577" w:anchor="10.04/1.5450/14.7669" w:history="1">
        <w:r w:rsidR="006B437C" w:rsidRPr="00075DF7">
          <w:rPr>
            <w:rStyle w:val="Hyperlink"/>
          </w:rPr>
          <w:t>here</w:t>
        </w:r>
      </w:hyperlink>
      <w:r w:rsidR="006B437C">
        <w:t>.</w:t>
      </w:r>
    </w:p>
    <w:p w14:paraId="56793489" w14:textId="77777777" w:rsidR="006B437C" w:rsidRPr="00075DF7" w:rsidRDefault="006B437C" w:rsidP="008B6883">
      <w:pPr>
        <w:pStyle w:val="BodyText2"/>
      </w:pPr>
      <w:r>
        <w:t xml:space="preserve">Here is the style editor: </w:t>
      </w:r>
      <w:hyperlink r:id="rId1578" w:history="1">
        <w:r w:rsidRPr="00B109F0">
          <w:rPr>
            <w:rStyle w:val="Hyperlink"/>
          </w:rPr>
          <w:t>http://editor.openmaptiles.org/</w:t>
        </w:r>
      </w:hyperlink>
      <w:r>
        <w:t xml:space="preserve"> </w:t>
      </w:r>
    </w:p>
    <w:p w14:paraId="4DB04C05" w14:textId="77777777" w:rsidR="006B437C" w:rsidRDefault="006B437C" w:rsidP="006B437C">
      <w:pPr>
        <w:pStyle w:val="Heading3"/>
      </w:pPr>
      <w:r>
        <w:t>Formats</w:t>
      </w:r>
    </w:p>
    <w:p w14:paraId="7F613F18" w14:textId="77777777" w:rsidR="006B437C" w:rsidRPr="007542CD" w:rsidRDefault="006B437C" w:rsidP="006B437C">
      <w:pPr>
        <w:pStyle w:val="Heading4"/>
      </w:pPr>
      <w:r>
        <w:t>GeoJson</w:t>
      </w:r>
    </w:p>
    <w:p w14:paraId="50BE6F68" w14:textId="77777777" w:rsidR="006B437C" w:rsidRDefault="006B437C" w:rsidP="008B6883">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03F82005" w14:textId="025948EE" w:rsidR="00B85046" w:rsidRDefault="00B85046" w:rsidP="00B85046">
      <w:pPr>
        <w:pStyle w:val="Heading4"/>
      </w:pPr>
      <w:r>
        <w:t>MBTiles</w:t>
      </w:r>
    </w:p>
    <w:p w14:paraId="364F7408" w14:textId="7048378E" w:rsidR="00CF35DF" w:rsidRPr="00CF35DF" w:rsidRDefault="00CF35DF" w:rsidP="008B6883">
      <w:pPr>
        <w:pStyle w:val="BodyText2"/>
      </w:pPr>
      <w:r>
        <w:t xml:space="preserve">See </w:t>
      </w:r>
      <w:hyperlink w:anchor="_MBTiles" w:history="1">
        <w:r w:rsidRPr="00CF35DF">
          <w:rPr>
            <w:rStyle w:val="Hyperlink"/>
          </w:rPr>
          <w:t>MBTiles</w:t>
        </w:r>
      </w:hyperlink>
      <w:r>
        <w:t>.</w:t>
      </w:r>
    </w:p>
    <w:p w14:paraId="34C4D401" w14:textId="77777777" w:rsidR="006B437C" w:rsidRDefault="006B437C" w:rsidP="006B437C">
      <w:pPr>
        <w:pStyle w:val="Heading3"/>
      </w:pPr>
      <w:r>
        <w:t>Hosting</w:t>
      </w:r>
    </w:p>
    <w:p w14:paraId="7E06016D" w14:textId="77777777" w:rsidR="006B437C" w:rsidRDefault="006B437C" w:rsidP="006B437C">
      <w:pPr>
        <w:pStyle w:val="Heading4"/>
      </w:pPr>
      <w:r>
        <w:t>Cloud9</w:t>
      </w:r>
    </w:p>
    <w:p w14:paraId="4771B559" w14:textId="77777777" w:rsidR="006B437C" w:rsidRDefault="006B437C" w:rsidP="008B6883">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7046EFD2" w14:textId="77777777" w:rsidR="006B437C" w:rsidRPr="00FC712C" w:rsidRDefault="006B437C" w:rsidP="006B437C">
      <w:pPr>
        <w:pStyle w:val="ConsoleError"/>
      </w:pPr>
      <w:r w:rsidRPr="00FC712C">
        <w:lastRenderedPageBreak/>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6C6B38FB" w14:textId="77777777" w:rsidR="006B437C" w:rsidRDefault="006B437C" w:rsidP="006B437C">
      <w:pPr>
        <w:pStyle w:val="Heading4"/>
      </w:pPr>
      <w:bookmarkStart w:id="294" w:name="_On_GCS"/>
      <w:bookmarkEnd w:id="294"/>
      <w:r>
        <w:t>GCS</w:t>
      </w:r>
    </w:p>
    <w:p w14:paraId="6875F263" w14:textId="77777777" w:rsidR="006B437C" w:rsidRDefault="006B437C" w:rsidP="006B437C">
      <w:pPr>
        <w:pStyle w:val="Heading5"/>
      </w:pPr>
      <w:r>
        <w:t>Tile maker tiles</w:t>
      </w:r>
    </w:p>
    <w:p w14:paraId="0FE0ADE3" w14:textId="77777777" w:rsidR="006B437C" w:rsidRDefault="006B437C" w:rsidP="008B6883">
      <w:pPr>
        <w:pStyle w:val="BodyText2"/>
      </w:pPr>
      <w:r>
        <w:t xml:space="preserve">All of the WDPA Africa tiles that were produced on the C9 ‘vector-tiles’ workspace using Tilemaker I am moving to </w:t>
      </w:r>
      <w:hyperlink r:id="rId1579"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397BA2D9" w14:textId="77777777" w:rsidR="006B437C" w:rsidRDefault="006B437C" w:rsidP="008B6883">
      <w:pPr>
        <w:pStyle w:val="BodyText2"/>
      </w:pPr>
      <w:r>
        <w:t>That’s inefficient so using gsutils on 27/7/17:</w:t>
      </w:r>
    </w:p>
    <w:p w14:paraId="57234050" w14:textId="77777777" w:rsidR="006B437C" w:rsidRDefault="006B437C" w:rsidP="006B437C">
      <w:pPr>
        <w:pStyle w:val="Unix"/>
      </w:pPr>
      <w:r w:rsidRPr="00904CBF">
        <w:t>blishten:~/workspace (master) $ gsutil -m cp -r "/home/ubuntu/workspace/tiles/wdpa_africa/" gs://geeimageserver.appspot.com</w:t>
      </w:r>
    </w:p>
    <w:p w14:paraId="7E6722F6" w14:textId="77777777" w:rsidR="006B437C" w:rsidRDefault="006B437C" w:rsidP="008B6883">
      <w:pPr>
        <w:pStyle w:val="BodyText2"/>
      </w:pPr>
      <w:r>
        <w:t>Moving the Tippecanoe generated tiles on 17/8/17:</w:t>
      </w:r>
    </w:p>
    <w:p w14:paraId="55B538C4"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244FABB8" w14:textId="77777777" w:rsidR="006B437C" w:rsidRDefault="006B437C" w:rsidP="006B437C">
      <w:pPr>
        <w:pStyle w:val="BodyText"/>
      </w:pPr>
      <w:r>
        <w:t>Started at 13:50 on 28/7/17. There are 998,900 tiles for Africa down to level 13. Finished 09:06 on 29/7/17. 19hrs 15 mins.</w:t>
      </w:r>
    </w:p>
    <w:p w14:paraId="1F7B76A1" w14:textId="77777777" w:rsidR="006B437C" w:rsidRDefault="006B437C" w:rsidP="008B6883">
      <w:pPr>
        <w:pStyle w:val="BodyText2"/>
      </w:pPr>
      <w:r>
        <w:t>I am also getting the wrong errors when the tiles don’t exist:</w:t>
      </w:r>
    </w:p>
    <w:p w14:paraId="5E82CE96" w14:textId="77777777" w:rsidR="006B437C" w:rsidRDefault="006B437C" w:rsidP="006B437C">
      <w:pPr>
        <w:pStyle w:val="ConsoleError"/>
      </w:pPr>
      <w:r>
        <w:t xml:space="preserve"> </w:t>
      </w:r>
      <w:r w:rsidRPr="00E10A6A">
        <w:t>Failed to load resource: the server responded with a status of 403 ()</w:t>
      </w:r>
    </w:p>
    <w:p w14:paraId="5B3C3100" w14:textId="77777777" w:rsidR="006B437C" w:rsidRDefault="006B437C" w:rsidP="006B437C">
      <w:pPr>
        <w:pStyle w:val="Heading5"/>
      </w:pPr>
      <w:bookmarkStart w:id="295" w:name="_Tippecanoe_tiles"/>
      <w:bookmarkEnd w:id="295"/>
      <w:r>
        <w:t>Tippecanoe tiles</w:t>
      </w:r>
    </w:p>
    <w:p w14:paraId="2F30A50B" w14:textId="77777777" w:rsidR="006B437C" w:rsidRPr="00150DF6" w:rsidRDefault="006B437C" w:rsidP="008B6883">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06BBF0AA" w14:textId="77777777" w:rsidR="006B437C" w:rsidRDefault="006B437C" w:rsidP="006B437C">
      <w:pPr>
        <w:pStyle w:val="Heading3"/>
      </w:pPr>
      <w:r>
        <w:t>Styling</w:t>
      </w:r>
    </w:p>
    <w:p w14:paraId="40371D5C" w14:textId="77777777" w:rsidR="009A609B" w:rsidRDefault="009A609B" w:rsidP="009A609B">
      <w:pPr>
        <w:pStyle w:val="Heading4"/>
      </w:pPr>
      <w:r>
        <w:t>Examples</w:t>
      </w:r>
    </w:p>
    <w:p w14:paraId="1D6E2A3E" w14:textId="77777777" w:rsidR="009A609B" w:rsidRPr="00452D8E" w:rsidRDefault="009A609B" w:rsidP="008B6883">
      <w:pPr>
        <w:pStyle w:val="BodyText2"/>
      </w:pPr>
      <w:r>
        <w:t xml:space="preserve">There are some on </w:t>
      </w:r>
      <w:hyperlink r:id="rId1580" w:history="1">
        <w:r w:rsidRPr="003B37F4">
          <w:rPr>
            <w:rStyle w:val="Hyperlink"/>
          </w:rPr>
          <w:t>OpenMapTiles</w:t>
        </w:r>
      </w:hyperlink>
      <w:r>
        <w:t xml:space="preserve"> and </w:t>
      </w:r>
      <w:hyperlink r:id="rId1581" w:history="1">
        <w:r w:rsidRPr="003B37F4">
          <w:rPr>
            <w:rStyle w:val="Hyperlink"/>
          </w:rPr>
          <w:t>MapBox</w:t>
        </w:r>
      </w:hyperlink>
      <w:r>
        <w:t>.</w:t>
      </w:r>
    </w:p>
    <w:p w14:paraId="730C52BE" w14:textId="77777777" w:rsidR="006B437C" w:rsidRDefault="006B437C" w:rsidP="006B437C">
      <w:pPr>
        <w:pStyle w:val="Heading4"/>
      </w:pPr>
      <w:r>
        <w:t>GUI Tools</w:t>
      </w:r>
    </w:p>
    <w:p w14:paraId="3ACF2A93" w14:textId="77777777" w:rsidR="006B437C" w:rsidRDefault="006B437C" w:rsidP="006B437C">
      <w:pPr>
        <w:pStyle w:val="Heading5"/>
      </w:pPr>
      <w:r>
        <w:t>MapBox Studio</w:t>
      </w:r>
    </w:p>
    <w:p w14:paraId="38A12471" w14:textId="77777777" w:rsidR="006B437C" w:rsidRPr="0003609B" w:rsidRDefault="00237F98" w:rsidP="008B6883">
      <w:pPr>
        <w:pStyle w:val="BodyText2"/>
      </w:pPr>
      <w:hyperlink r:id="rId1582" w:history="1">
        <w:r w:rsidR="006B437C" w:rsidRPr="0003609B">
          <w:rPr>
            <w:rStyle w:val="Hyperlink"/>
          </w:rPr>
          <w:t>Mapbox Studio</w:t>
        </w:r>
      </w:hyperlink>
      <w:r w:rsidR="006B437C">
        <w:t xml:space="preserve"> is the style editor for MapBox and writes MapBoxGL styles.</w:t>
      </w:r>
    </w:p>
    <w:p w14:paraId="18FFD121" w14:textId="77777777" w:rsidR="006B437C" w:rsidRDefault="006B437C" w:rsidP="006B437C">
      <w:pPr>
        <w:pStyle w:val="Heading5"/>
      </w:pPr>
      <w:r>
        <w:t>Maputnik</w:t>
      </w:r>
    </w:p>
    <w:p w14:paraId="29069CCE" w14:textId="77777777" w:rsidR="006B437C" w:rsidRDefault="00237F98" w:rsidP="008B6883">
      <w:pPr>
        <w:pStyle w:val="BodyText2"/>
      </w:pPr>
      <w:hyperlink r:id="rId1583" w:anchor="1.48/-0.0/10.2" w:history="1">
        <w:r w:rsidR="006B437C" w:rsidRPr="0003609B">
          <w:rPr>
            <w:rStyle w:val="Hyperlink"/>
          </w:rPr>
          <w:t>Maputnik</w:t>
        </w:r>
      </w:hyperlink>
      <w:r w:rsidR="006B437C">
        <w:t xml:space="preserve"> is the style editor for OpenMapTiles and writes MapBoxGL styles.</w:t>
      </w:r>
    </w:p>
    <w:p w14:paraId="7DBA5F0D" w14:textId="77777777" w:rsidR="006B437C" w:rsidRDefault="006B437C" w:rsidP="006B437C">
      <w:pPr>
        <w:pStyle w:val="Heading5"/>
      </w:pPr>
      <w:r>
        <w:t>Tangram Play</w:t>
      </w:r>
    </w:p>
    <w:p w14:paraId="71DD7C37" w14:textId="77777777" w:rsidR="006B437C" w:rsidRDefault="00237F98" w:rsidP="008B6883">
      <w:pPr>
        <w:pStyle w:val="BodyText2"/>
      </w:pPr>
      <w:hyperlink r:id="rId1584"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8F34BFB" w14:textId="77777777" w:rsidR="006B437C" w:rsidRDefault="006B437C" w:rsidP="008B6883">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585" w:history="1">
        <w:r w:rsidRPr="00540B56">
          <w:rPr>
            <w:rStyle w:val="Hyperlink"/>
          </w:rPr>
          <w:t>https://web-apps-blishten.c9users.io/tilemaker/bern_tiles/</w:t>
        </w:r>
      </w:hyperlink>
      <w:r>
        <w:t xml:space="preserve"> but they return an http 302 instead of actual data. This is because:</w:t>
      </w:r>
    </w:p>
    <w:p w14:paraId="08B6BBB9" w14:textId="77777777" w:rsidR="006B437C" w:rsidRDefault="006B437C" w:rsidP="006B437C">
      <w:pPr>
        <w:pStyle w:val="ConsoleError"/>
      </w:pPr>
      <w:r w:rsidRPr="00D27873">
        <w:t xml:space="preserve">XMLHttpRequest cannot load </w:t>
      </w:r>
      <w:hyperlink r:id="rId1586" w:history="1">
        <w:r w:rsidRPr="00D27873">
          <w:rPr>
            <w:rStyle w:val="Hyperlink"/>
          </w:rPr>
          <w:t>https://web-apps-blishten.c9users.io/tilemaker/bern_tiles/13/4265/2883.pbf</w:t>
        </w:r>
      </w:hyperlink>
      <w:r w:rsidRPr="00D27873">
        <w:t>. Redirect from '</w:t>
      </w:r>
      <w:hyperlink r:id="rId1587" w:history="1">
        <w:r w:rsidRPr="00D27873">
          <w:rPr>
            <w:rStyle w:val="Hyperlink"/>
          </w:rPr>
          <w:t>https://web-apps-blishten.c9users.io/tilemaker/bern_tiles/13/4265/2883.pbf</w:t>
        </w:r>
      </w:hyperlink>
      <w:r w:rsidRPr="00D27873">
        <w:t>' to '</w:t>
      </w:r>
      <w:hyperlink r:id="rId1588"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589" w:history="1">
        <w:r w:rsidRPr="00A27CCC">
          <w:rPr>
            <w:rStyle w:val="Hyperlink"/>
          </w:rPr>
          <w:t>https://mapzen.com</w:t>
        </w:r>
      </w:hyperlink>
      <w:r w:rsidRPr="00D27873">
        <w:t>' is therefore not allowed access.</w:t>
      </w:r>
    </w:p>
    <w:p w14:paraId="654C4C05" w14:textId="77777777" w:rsidR="006B437C" w:rsidRDefault="006B437C" w:rsidP="008B6883">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3B0D5547" w14:textId="77777777" w:rsidR="006B437C" w:rsidRDefault="006B437C" w:rsidP="006B437C">
      <w:pPr>
        <w:pStyle w:val="ConsoleError"/>
      </w:pPr>
      <w:r w:rsidRPr="00A27CCC">
        <w:t xml:space="preserve">XMLHttpRequest cannot load </w:t>
      </w:r>
      <w:hyperlink r:id="rId1590"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591" w:history="1">
        <w:r w:rsidRPr="00A27CCC">
          <w:rPr>
            <w:rStyle w:val="Hyperlink"/>
          </w:rPr>
          <w:t>https://mapzen.com</w:t>
        </w:r>
      </w:hyperlink>
      <w:r w:rsidRPr="00A27CCC">
        <w:t>' is therefore not allowed access.</w:t>
      </w:r>
    </w:p>
    <w:p w14:paraId="098D4922" w14:textId="77777777" w:rsidR="006B437C" w:rsidRDefault="006B437C" w:rsidP="006B437C">
      <w:pPr>
        <w:pStyle w:val="Heading4"/>
      </w:pPr>
      <w:r>
        <w:t>MapBox Style Specification</w:t>
      </w:r>
    </w:p>
    <w:p w14:paraId="0C3B43A5" w14:textId="77777777" w:rsidR="006B437C" w:rsidRDefault="00237F98" w:rsidP="008B6883">
      <w:pPr>
        <w:pStyle w:val="BodyText2"/>
      </w:pPr>
      <w:hyperlink r:id="rId1592" w:history="1">
        <w:r w:rsidR="006B437C" w:rsidRPr="009A1526">
          <w:rPr>
            <w:rStyle w:val="Hyperlink"/>
          </w:rPr>
          <w:t>Here</w:t>
        </w:r>
      </w:hyperlink>
      <w:r w:rsidR="006B437C">
        <w:t xml:space="preserve"> is the documentation. </w:t>
      </w:r>
    </w:p>
    <w:p w14:paraId="6626ECF7" w14:textId="77777777" w:rsidR="009A609B" w:rsidRDefault="009A609B" w:rsidP="009A609B">
      <w:pPr>
        <w:pStyle w:val="Heading5"/>
      </w:pPr>
      <w:r>
        <w:t>Issues</w:t>
      </w:r>
    </w:p>
    <w:p w14:paraId="2A09A4DD" w14:textId="1B88F524" w:rsidR="009A609B" w:rsidRDefault="009A609B" w:rsidP="009A609B">
      <w:pPr>
        <w:pStyle w:val="Heading6"/>
      </w:pPr>
      <w:r>
        <w:t>No outline width property</w:t>
      </w:r>
    </w:p>
    <w:p w14:paraId="7031393F" w14:textId="6895A95F" w:rsidR="009A609B" w:rsidRPr="009A609B" w:rsidRDefault="009A609B" w:rsidP="008B6883">
      <w:pPr>
        <w:pStyle w:val="BodyText2"/>
      </w:pPr>
      <w:r>
        <w:t xml:space="preserve">A limitation of WebGL means that there is no outline width property - see </w:t>
      </w:r>
      <w:hyperlink r:id="rId1593" w:history="1">
        <w:r w:rsidRPr="009A609B">
          <w:rPr>
            <w:rStyle w:val="Hyperlink"/>
          </w:rPr>
          <w:t>here</w:t>
        </w:r>
      </w:hyperlink>
      <w:r>
        <w:t>.</w:t>
      </w:r>
    </w:p>
    <w:p w14:paraId="589EBD73" w14:textId="77777777" w:rsidR="006B437C" w:rsidRDefault="006B437C" w:rsidP="006B437C">
      <w:pPr>
        <w:pStyle w:val="Heading5"/>
      </w:pPr>
      <w:r>
        <w:t>Source</w:t>
      </w:r>
    </w:p>
    <w:p w14:paraId="5CD6BA92" w14:textId="77777777" w:rsidR="006B437C" w:rsidRDefault="006B437C" w:rsidP="008B6883">
      <w:pPr>
        <w:pStyle w:val="BodyText2"/>
      </w:pPr>
      <w:r>
        <w:t xml:space="preserve">To specify a source for a vector tile layer you can either embed the properties directly into the style or reference it by providing a url. See </w:t>
      </w:r>
      <w:hyperlink r:id="rId1594" w:anchor="sources" w:history="1">
        <w:r w:rsidRPr="005606E6">
          <w:rPr>
            <w:rStyle w:val="Hyperlink"/>
          </w:rPr>
          <w:t>here</w:t>
        </w:r>
      </w:hyperlink>
      <w:r>
        <w:t xml:space="preserve">. The specification for the tile layer is TileJSON and is available </w:t>
      </w:r>
      <w:hyperlink r:id="rId1595" w:history="1">
        <w:r w:rsidRPr="00C23E15">
          <w:rPr>
            <w:rStyle w:val="Hyperlink"/>
          </w:rPr>
          <w:t>here</w:t>
        </w:r>
      </w:hyperlink>
      <w:r>
        <w:t xml:space="preserve">. </w:t>
      </w:r>
    </w:p>
    <w:p w14:paraId="34C04C0E" w14:textId="77777777" w:rsidR="006B437C" w:rsidRDefault="006B437C" w:rsidP="008B6883">
      <w:pPr>
        <w:pStyle w:val="BodyText2"/>
      </w:pPr>
      <w:r>
        <w:t xml:space="preserve">An example for MapBox Streets is a </w:t>
      </w:r>
      <w:hyperlink r:id="rId1596" w:history="1">
        <w:r w:rsidRPr="00DB234C">
          <w:rPr>
            <w:rStyle w:val="Hyperlink"/>
          </w:rPr>
          <w:t>Gist</w:t>
        </w:r>
      </w:hyperlink>
      <w:r>
        <w:t xml:space="preserve"> here. Some of the information to populate this can be gleened from the metadata.json file that is produced when you run Tippecanoe.</w:t>
      </w:r>
    </w:p>
    <w:p w14:paraId="503286D5" w14:textId="77777777" w:rsidR="006B437C" w:rsidRPr="00E012E2" w:rsidRDefault="006B437C" w:rsidP="008B6883">
      <w:pPr>
        <w:pStyle w:val="BodyText2"/>
      </w:pPr>
    </w:p>
    <w:p w14:paraId="25001679" w14:textId="77777777" w:rsidR="00440E10" w:rsidRDefault="00440E10" w:rsidP="00440E10">
      <w:pPr>
        <w:pStyle w:val="Heading2"/>
      </w:pPr>
      <w:r>
        <w:t>Virtual Machines</w:t>
      </w:r>
    </w:p>
    <w:p w14:paraId="0F6AE2DF" w14:textId="77777777" w:rsidR="00440E10" w:rsidRDefault="00440E10" w:rsidP="00440E10">
      <w:pPr>
        <w:pStyle w:val="Heading3"/>
      </w:pPr>
      <w:bookmarkStart w:id="296" w:name="_Penrose"/>
      <w:bookmarkEnd w:id="296"/>
      <w:r>
        <w:t>Penrose</w:t>
      </w:r>
    </w:p>
    <w:p w14:paraId="128E405C" w14:textId="77777777" w:rsidR="00440E10" w:rsidRDefault="00440E10" w:rsidP="00440E10">
      <w:pPr>
        <w:pStyle w:val="Heading4"/>
      </w:pPr>
      <w:r>
        <w:t>Installations</w:t>
      </w:r>
    </w:p>
    <w:p w14:paraId="7647B780" w14:textId="77777777" w:rsidR="00440E10" w:rsidRDefault="00440E10" w:rsidP="00440E10">
      <w:pPr>
        <w:pStyle w:val="Heading5"/>
      </w:pPr>
      <w:r>
        <w:t xml:space="preserve">Pip </w:t>
      </w:r>
    </w:p>
    <w:p w14:paraId="38579E8A" w14:textId="77777777" w:rsidR="00440E10" w:rsidRPr="004F30FA" w:rsidRDefault="00440E10" w:rsidP="00440E10">
      <w:pPr>
        <w:pStyle w:val="Unix"/>
      </w:pPr>
      <w:r w:rsidRPr="004F30FA">
        <w:t>biopama@Ubuntu-1710-artful-64-minimal:~$ sudo apt install python-pip</w:t>
      </w:r>
    </w:p>
    <w:p w14:paraId="1469E37C" w14:textId="77777777" w:rsidR="00440E10" w:rsidRDefault="00440E10" w:rsidP="00440E10">
      <w:pPr>
        <w:pStyle w:val="Heading5"/>
      </w:pPr>
      <w:r>
        <w:t>npm packages</w:t>
      </w:r>
    </w:p>
    <w:p w14:paraId="3D48CD3C" w14:textId="77777777" w:rsidR="00440E10" w:rsidRDefault="00440E10" w:rsidP="00440E10">
      <w:pPr>
        <w:pStyle w:val="BodyText2"/>
      </w:pPr>
      <w:r>
        <w:t xml:space="preserve">See </w:t>
      </w:r>
      <w:hyperlink w:anchor="_Packages" w:history="1">
        <w:r w:rsidRPr="00E5692C">
          <w:rPr>
            <w:rStyle w:val="Hyperlink"/>
          </w:rPr>
          <w:t>Packages</w:t>
        </w:r>
      </w:hyperlink>
      <w:r>
        <w:t xml:space="preserve">. </w:t>
      </w:r>
    </w:p>
    <w:p w14:paraId="2CF651B0" w14:textId="77777777" w:rsidR="00440E10" w:rsidRDefault="00440E10" w:rsidP="00440E10">
      <w:pPr>
        <w:pStyle w:val="BodyText2"/>
      </w:pPr>
      <w:r>
        <w:t xml:space="preserve">After configuring npm to install global packages in the users folder (see </w:t>
      </w:r>
      <w:hyperlink w:anchor="_Installing_globally_without" w:history="1">
        <w:r w:rsidRPr="00A44122">
          <w:rPr>
            <w:rStyle w:val="Hyperlink"/>
          </w:rPr>
          <w:t>here</w:t>
        </w:r>
      </w:hyperlink>
      <w:r>
        <w:t>):</w:t>
      </w:r>
    </w:p>
    <w:p w14:paraId="00A88D15" w14:textId="77777777" w:rsidR="00440E10" w:rsidRDefault="00440E10" w:rsidP="00440E10">
      <w:pPr>
        <w:pStyle w:val="Unix"/>
      </w:pPr>
      <w:r w:rsidRPr="009B2CF3">
        <w:t xml:space="preserve">biopama@Ubuntu-1710-artful-64-minimal:~/public_html/beta/wireframes$ npm install -g create-react-app   </w:t>
      </w:r>
      <w:r>
        <w:tab/>
      </w:r>
      <w:r>
        <w:tab/>
        <w:t>//install create-react-app globally</w:t>
      </w:r>
    </w:p>
    <w:p w14:paraId="5D38FE52" w14:textId="77777777" w:rsidR="00440E10" w:rsidRDefault="00440E10" w:rsidP="00440E10">
      <w:pPr>
        <w:pStyle w:val="Unix"/>
      </w:pPr>
      <w:r w:rsidRPr="009B2CF3">
        <w:t>biopama@Ubuntu-1710-artful-64-minimal:~/public_html/beta/wireframes$ create-react-app regional</w:t>
      </w:r>
      <w:r>
        <w:tab/>
      </w:r>
      <w:r>
        <w:tab/>
        <w:t>//create the react app</w:t>
      </w:r>
    </w:p>
    <w:p w14:paraId="6E81899F" w14:textId="77777777" w:rsidR="00440E10" w:rsidRDefault="00440E10" w:rsidP="00440E10">
      <w:pPr>
        <w:pStyle w:val="Unix"/>
      </w:pPr>
      <w:r w:rsidRPr="00E53436">
        <w:t>biopama@Ubuntu-1710-artful-64-minimal:~/public_html/beta/wireframes$ cd regional</w:t>
      </w:r>
    </w:p>
    <w:p w14:paraId="7A898B66" w14:textId="77777777" w:rsidR="00440E10" w:rsidRDefault="00440E10" w:rsidP="00440E10">
      <w:pPr>
        <w:pStyle w:val="BodyText2"/>
      </w:pPr>
      <w:r>
        <w:t xml:space="preserve">Installed packages: </w:t>
      </w:r>
    </w:p>
    <w:p w14:paraId="09B5C4F7" w14:textId="1A6B9F82" w:rsidR="00440E10" w:rsidRDefault="00440E10" w:rsidP="00440E10">
      <w:pPr>
        <w:pStyle w:val="BodyText2"/>
      </w:pPr>
      <w:r>
        <w:t>material-ui,mapbox-gl,typeface-roboto,react-sparklines,diffract,recharts,react-router,</w:t>
      </w:r>
      <w:r w:rsidRPr="007F0D97">
        <w:t>react-router-dom</w:t>
      </w:r>
      <w:r w:rsidR="00D079DB">
        <w:t>, jsonp</w:t>
      </w:r>
    </w:p>
    <w:p w14:paraId="1D51E36B" w14:textId="77777777" w:rsidR="00440E10" w:rsidRDefault="00440E10" w:rsidP="00440E10">
      <w:pPr>
        <w:pStyle w:val="Heading5"/>
      </w:pPr>
      <w:bookmarkStart w:id="297" w:name="_CodeIntel"/>
      <w:bookmarkEnd w:id="297"/>
      <w:r>
        <w:t>CodeIntel</w:t>
      </w:r>
    </w:p>
    <w:p w14:paraId="698E2F60" w14:textId="77777777" w:rsidR="00440E10" w:rsidRDefault="00440E10" w:rsidP="00440E10">
      <w:pPr>
        <w:pStyle w:val="BodyText2"/>
      </w:pPr>
      <w:r>
        <w:t xml:space="preserve">Provides code completion for C9 workspaces - from </w:t>
      </w:r>
      <w:hyperlink r:id="rId1597" w:history="1">
        <w:r w:rsidRPr="00583A77">
          <w:rPr>
            <w:rStyle w:val="Hyperlink"/>
          </w:rPr>
          <w:t>here</w:t>
        </w:r>
      </w:hyperlink>
      <w:r>
        <w:t>.</w:t>
      </w:r>
    </w:p>
    <w:p w14:paraId="0EBC55DD" w14:textId="77777777" w:rsidR="00440E10" w:rsidRDefault="00440E10" w:rsidP="00440E10">
      <w:pPr>
        <w:pStyle w:val="Unix"/>
      </w:pPr>
      <w:r w:rsidRPr="00583A77">
        <w:t>biopama@Ubuntu-1710-artful-64-minimal:~$ pip download -d /tmp/codeintel codeintel==0.9.3</w:t>
      </w:r>
    </w:p>
    <w:p w14:paraId="6A36A68C" w14:textId="77777777" w:rsidR="00440E10" w:rsidRDefault="00440E10" w:rsidP="00440E10">
      <w:pPr>
        <w:pStyle w:val="Unix"/>
      </w:pPr>
      <w:r>
        <w:t>biopama@Ubuntu-1710-artful-64-minimal:~$ cd /tmp/codeintel</w:t>
      </w:r>
    </w:p>
    <w:p w14:paraId="4DA02997" w14:textId="77777777" w:rsidR="00440E10" w:rsidRDefault="00440E10" w:rsidP="00440E10">
      <w:pPr>
        <w:pStyle w:val="Unix"/>
      </w:pPr>
      <w:r>
        <w:t>biopama@Ubuntu-1710-artful-64-minimal:/tmp/codeintel$ tar xf CodeIntel-0.9.3.tar.gz</w:t>
      </w:r>
    </w:p>
    <w:p w14:paraId="146872CE" w14:textId="77777777" w:rsidR="00440E10" w:rsidRDefault="00440E10" w:rsidP="00440E10">
      <w:pPr>
        <w:pStyle w:val="Unix"/>
      </w:pPr>
      <w:r>
        <w:t>biopama@Ubuntu-1710-artful-64-minimal:/tmp/codeintel$ mv CodeIntel-0.9.3/SilverCity CodeIntel-0.9.3/silvercity</w:t>
      </w:r>
    </w:p>
    <w:p w14:paraId="0609005D" w14:textId="77777777" w:rsidR="00440E10" w:rsidRDefault="00440E10" w:rsidP="00440E10">
      <w:pPr>
        <w:pStyle w:val="Unix"/>
      </w:pPr>
      <w:r>
        <w:t>biopama@Ubuntu-1710-artful-64-minimal:/tmp/codeintel$ tar czf CodeIntel-0.9.3.tar.gz CodeIntel-0.9.3</w:t>
      </w:r>
    </w:p>
    <w:p w14:paraId="225F93C1" w14:textId="77777777" w:rsidR="00440E10" w:rsidRDefault="00440E10" w:rsidP="00440E10">
      <w:pPr>
        <w:pStyle w:val="Unix"/>
      </w:pPr>
      <w:r>
        <w:t>biopama@Ubuntu-1710-artful-64-minimal:/tmp/codeintel$ pip install -U --no-index --find-links=/tmp/codeintel codeintel</w:t>
      </w:r>
    </w:p>
    <w:p w14:paraId="47B40DC8" w14:textId="77777777" w:rsidR="00440E10" w:rsidRDefault="00440E10" w:rsidP="00440E10">
      <w:pPr>
        <w:pStyle w:val="BodyText2"/>
      </w:pPr>
      <w:r>
        <w:t xml:space="preserve">In the Workspace | Preferences we now see a Plugin Explorer and the plugin: </w:t>
      </w:r>
      <w:r>
        <w:rPr>
          <w:noProof/>
          <w:lang w:bidi="ar-SA"/>
        </w:rPr>
        <w:drawing>
          <wp:inline distT="0" distB="0" distL="0" distR="0" wp14:anchorId="38F10490" wp14:editId="1148E201">
            <wp:extent cx="3970452" cy="846162"/>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98">
                      <a:extLst>
                        <a:ext uri="{28A0092B-C50C-407E-A947-70E740481C1C}">
                          <a14:useLocalDpi xmlns:a14="http://schemas.microsoft.com/office/drawing/2010/main" val="0"/>
                        </a:ext>
                      </a:extLst>
                    </a:blip>
                    <a:srcRect/>
                    <a:stretch>
                      <a:fillRect/>
                    </a:stretch>
                  </pic:blipFill>
                  <pic:spPr bwMode="auto">
                    <a:xfrm>
                      <a:off x="0" y="0"/>
                      <a:ext cx="4027754" cy="858374"/>
                    </a:xfrm>
                    <a:prstGeom prst="rect">
                      <a:avLst/>
                    </a:prstGeom>
                    <a:noFill/>
                    <a:ln>
                      <a:noFill/>
                    </a:ln>
                  </pic:spPr>
                </pic:pic>
              </a:graphicData>
            </a:graphic>
          </wp:inline>
        </w:drawing>
      </w:r>
    </w:p>
    <w:p w14:paraId="6181941C" w14:textId="77777777" w:rsidR="00440E10" w:rsidRDefault="00440E10" w:rsidP="00440E10">
      <w:pPr>
        <w:pStyle w:val="BodyText2"/>
      </w:pPr>
      <w:r>
        <w:t>Don't know what difference it makes!</w:t>
      </w:r>
    </w:p>
    <w:p w14:paraId="431BE9F0" w14:textId="77777777" w:rsidR="00440E10" w:rsidRDefault="00440E10" w:rsidP="00440E10">
      <w:pPr>
        <w:pStyle w:val="Heading5"/>
      </w:pPr>
      <w:r>
        <w:t>phpPgAdmin</w:t>
      </w:r>
    </w:p>
    <w:p w14:paraId="0BDB96BC" w14:textId="77777777" w:rsidR="00440E10" w:rsidRDefault="00440E10" w:rsidP="00440E10">
      <w:pPr>
        <w:pStyle w:val="BodyText2"/>
      </w:pPr>
      <w:r>
        <w:lastRenderedPageBreak/>
        <w:t xml:space="preserve">Is here </w:t>
      </w:r>
      <w:hyperlink r:id="rId1599" w:history="1">
        <w:r w:rsidRPr="00D310D8">
          <w:rPr>
            <w:rStyle w:val="Hyperlink"/>
          </w:rPr>
          <w:t>http://beta.biopama.org/phppgadmin/</w:t>
        </w:r>
      </w:hyperlink>
      <w:r>
        <w:t xml:space="preserve">  </w:t>
      </w:r>
    </w:p>
    <w:p w14:paraId="20EA6804" w14:textId="235A2498" w:rsidR="00440E10" w:rsidRPr="00BC391E" w:rsidRDefault="00440E10" w:rsidP="00440E10">
      <w:pPr>
        <w:pStyle w:val="BodyText2"/>
      </w:pPr>
      <w:r>
        <w:t>U/P:</w:t>
      </w:r>
      <w:r>
        <w:tab/>
        <w:t>biopama_rris  @xhAdMFAG7nYrbbc</w:t>
      </w:r>
    </w:p>
    <w:p w14:paraId="5BA53466" w14:textId="77777777" w:rsidR="00440E10" w:rsidRDefault="00440E10" w:rsidP="00440E10">
      <w:pPr>
        <w:pStyle w:val="Heading4"/>
      </w:pPr>
      <w:r>
        <w:t>Configuration</w:t>
      </w:r>
    </w:p>
    <w:p w14:paraId="6BD809D0" w14:textId="77777777" w:rsidR="00440E10" w:rsidRDefault="00440E10" w:rsidP="00440E10">
      <w:pPr>
        <w:pStyle w:val="Heading5"/>
      </w:pPr>
      <w:r>
        <w:t>Firewall</w:t>
      </w:r>
    </w:p>
    <w:p w14:paraId="59FD6BD1" w14:textId="77777777" w:rsidR="00440E10" w:rsidRDefault="00440E10" w:rsidP="00440E10">
      <w:pPr>
        <w:pStyle w:val="BodyText2"/>
      </w:pPr>
      <w:r>
        <w:t>To see the status of the firewall:</w:t>
      </w:r>
    </w:p>
    <w:p w14:paraId="6A1E297C" w14:textId="77777777" w:rsidR="00440E10" w:rsidRDefault="00440E10" w:rsidP="00440E10">
      <w:pPr>
        <w:pStyle w:val="Unix"/>
      </w:pPr>
      <w:r w:rsidRPr="00902DF5">
        <w:t>sudo ufw status</w:t>
      </w:r>
    </w:p>
    <w:p w14:paraId="222A5DDA" w14:textId="77777777" w:rsidR="00440E10" w:rsidRDefault="00440E10" w:rsidP="00440E10">
      <w:pPr>
        <w:pStyle w:val="BodyText2"/>
      </w:pPr>
      <w:r>
        <w:t>To add a new rule (here unblocking port 8081):</w:t>
      </w:r>
    </w:p>
    <w:p w14:paraId="4E5F4BF0" w14:textId="77777777" w:rsidR="00440E10" w:rsidRPr="00902DF5" w:rsidRDefault="00440E10" w:rsidP="00440E10">
      <w:pPr>
        <w:pStyle w:val="Unix"/>
      </w:pPr>
      <w:r>
        <w:t>sudo ufw allow 8081</w:t>
      </w:r>
    </w:p>
    <w:p w14:paraId="4E313536" w14:textId="50D3469C" w:rsidR="00023D79" w:rsidRDefault="00023D79" w:rsidP="003B37F4">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8B6883">
      <w:pPr>
        <w:pStyle w:val="BodyText2"/>
        <w:numPr>
          <w:ilvl w:val="0"/>
          <w:numId w:val="25"/>
        </w:numPr>
      </w:pPr>
      <w:r>
        <w:t xml:space="preserve">Downloading VirtualBox from </w:t>
      </w:r>
      <w:hyperlink r:id="rId1600" w:history="1">
        <w:r w:rsidRPr="00023D79">
          <w:rPr>
            <w:rStyle w:val="Hyperlink"/>
          </w:rPr>
          <w:t>here</w:t>
        </w:r>
      </w:hyperlink>
      <w:r>
        <w:t>.</w:t>
      </w:r>
    </w:p>
    <w:p w14:paraId="1296D220" w14:textId="498C61F3" w:rsidR="008C4544" w:rsidRDefault="006D065F" w:rsidP="008B6883">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8B6883">
      <w:pPr>
        <w:pStyle w:val="BodyText2"/>
      </w:pPr>
      <w:r>
        <w:t xml:space="preserve">Following the instructions </w:t>
      </w:r>
      <w:hyperlink r:id="rId1601"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602"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8B6883">
      <w:pPr>
        <w:pStyle w:val="BodyText2"/>
      </w:pPr>
      <w:r>
        <w:t xml:space="preserve">Following the instructions </w:t>
      </w:r>
      <w:hyperlink r:id="rId1603" w:history="1">
        <w:r w:rsidRPr="004971B4">
          <w:rPr>
            <w:rStyle w:val="Hyperlink"/>
          </w:rPr>
          <w:t>here</w:t>
        </w:r>
      </w:hyperlink>
      <w:r>
        <w:t xml:space="preserve"> to install XP on VirtualBox.</w:t>
      </w:r>
    </w:p>
    <w:p w14:paraId="40DF462E" w14:textId="0D063CE7" w:rsidR="004971B4" w:rsidRDefault="004971B4" w:rsidP="008B6883">
      <w:pPr>
        <w:pStyle w:val="BodyText2"/>
        <w:numPr>
          <w:ilvl w:val="0"/>
          <w:numId w:val="26"/>
        </w:numPr>
      </w:pPr>
      <w:r>
        <w:t xml:space="preserve">Download the Windows XP *.iso from </w:t>
      </w:r>
      <w:hyperlink r:id="rId1604" w:history="1">
        <w:r w:rsidRPr="005409AC">
          <w:rPr>
            <w:rStyle w:val="Hyperlink"/>
          </w:rPr>
          <w:t>here</w:t>
        </w:r>
      </w:hyperlink>
      <w:r>
        <w:t xml:space="preserve">. </w:t>
      </w:r>
    </w:p>
    <w:p w14:paraId="7285F763" w14:textId="6031E558" w:rsidR="004971B4" w:rsidRDefault="004971B4" w:rsidP="008B6883">
      <w:pPr>
        <w:pStyle w:val="BodyText2"/>
        <w:numPr>
          <w:ilvl w:val="0"/>
          <w:numId w:val="26"/>
        </w:numPr>
      </w:pPr>
      <w:r>
        <w:t>Create a new VM in VirtualBox with the default setting for the Windows XP VM</w:t>
      </w:r>
    </w:p>
    <w:p w14:paraId="4352F29A" w14:textId="1C355E54" w:rsidR="004971B4" w:rsidRPr="00023D79" w:rsidRDefault="004971B4" w:rsidP="008B6883">
      <w:pPr>
        <w:pStyle w:val="BodyText2"/>
        <w:numPr>
          <w:ilvl w:val="0"/>
          <w:numId w:val="26"/>
        </w:numPr>
      </w:pPr>
      <w:r>
        <w:t>Start the Windows XP VM</w:t>
      </w:r>
    </w:p>
    <w:p w14:paraId="00E23815" w14:textId="642B4786" w:rsidR="0057777E" w:rsidRDefault="0057777E" w:rsidP="008B6883">
      <w:pPr>
        <w:pStyle w:val="BodyText2"/>
      </w:pPr>
      <w:r>
        <w:t>I have a Windows XP Home Edition key:</w:t>
      </w:r>
      <w:r w:rsidR="00F067F9">
        <w:t xml:space="preserve"> </w:t>
      </w:r>
      <w:r>
        <w:t>V8962-TBQ9V-YJWMB-6YBPH-Y26DT          00043-748-429-726          X12-51823</w:t>
      </w:r>
    </w:p>
    <w:p w14:paraId="4488D083" w14:textId="77777777" w:rsidR="00FF4CCA" w:rsidRDefault="00FF4CCA" w:rsidP="003B37F4">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3CB4F3EA" w:rsidR="00FF4CCA" w:rsidRDefault="00FF4CCA" w:rsidP="008B6883">
      <w:pPr>
        <w:pStyle w:val="BodyText2"/>
      </w:pPr>
      <w:r>
        <w:t>See the relevant operating systems under Unix for installation instructions.</w:t>
      </w:r>
    </w:p>
    <w:p w14:paraId="4E1E4715" w14:textId="5A80D3CE" w:rsidR="00FF4CCA" w:rsidRPr="00FF4CCA" w:rsidRDefault="00FF4CCA" w:rsidP="00FF4CCA">
      <w:pPr>
        <w:pStyle w:val="Heading4"/>
      </w:pPr>
      <w:r>
        <w:t>Configuration</w:t>
      </w:r>
    </w:p>
    <w:p w14:paraId="4B0E89E0" w14:textId="06BAF49C" w:rsidR="00BB7C12" w:rsidRDefault="00BB7C12" w:rsidP="00BB7C12">
      <w:pPr>
        <w:pStyle w:val="Heading5"/>
      </w:pPr>
      <w:bookmarkStart w:id="298" w:name="_https"/>
      <w:bookmarkEnd w:id="298"/>
      <w:r>
        <w:t>https</w:t>
      </w:r>
    </w:p>
    <w:p w14:paraId="48D42086" w14:textId="77777777" w:rsidR="00BB7C12" w:rsidRDefault="00BB7C12" w:rsidP="008B6883">
      <w:pPr>
        <w:pStyle w:val="BodyText2"/>
      </w:pPr>
      <w:r>
        <w:t xml:space="preserve">Following instructions </w:t>
      </w:r>
      <w:hyperlink r:id="rId1605"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8B6883">
      <w:pPr>
        <w:pStyle w:val="BodyText2"/>
      </w:pPr>
      <w:r>
        <w:lastRenderedPageBreak/>
        <w:t>Now, when I access the page, I get:</w:t>
      </w:r>
    </w:p>
    <w:p w14:paraId="5D1E49AF" w14:textId="77777777" w:rsidR="00BB7C12" w:rsidRDefault="00BB7C12" w:rsidP="008B6883">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06">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8B6883">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1E1E64E7" w14:textId="20FFA964" w:rsidR="007E5A90" w:rsidRDefault="007E5A90" w:rsidP="008B6883">
      <w:pPr>
        <w:pStyle w:val="BodyText2"/>
      </w:pPr>
      <w:r>
        <w:t>On my GCP Ubuntu 14.04 instance I am creating a self-signed SSL certificate:</w:t>
      </w:r>
    </w:p>
    <w:p w14:paraId="0B2767A1" w14:textId="09BFCCBF"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8B6883">
      <w:pPr>
        <w:pStyle w:val="BodyText2"/>
      </w:pPr>
    </w:p>
    <w:p w14:paraId="0183CF38" w14:textId="75FDF36B" w:rsidR="00244F90" w:rsidRDefault="00244F90" w:rsidP="00244F90">
      <w:pPr>
        <w:pStyle w:val="Heading5"/>
      </w:pPr>
      <w:r>
        <w:t>Rewrites</w:t>
      </w:r>
    </w:p>
    <w:p w14:paraId="36159B22" w14:textId="77777777" w:rsidR="00244F90" w:rsidRDefault="00244F90" w:rsidP="00244F90">
      <w:pPr>
        <w:pStyle w:val="BodyText2"/>
      </w:pPr>
      <w:r>
        <w:t xml:space="preserve">I am getting 404 errors using a React app on beta.biopama.org. See </w:t>
      </w:r>
      <w:hyperlink w:anchor="_Rewrites_not_enabled" w:history="1">
        <w:r w:rsidRPr="00244F90">
          <w:rPr>
            <w:rStyle w:val="Hyperlink"/>
          </w:rPr>
          <w:t>Rewrites not enabled in Apache</w:t>
        </w:r>
      </w:hyperlink>
      <w:r>
        <w:t xml:space="preserve">. This is because Apache hasn’t been configured to rewrite requests routed to a virtual address to a physical address. </w:t>
      </w:r>
    </w:p>
    <w:p w14:paraId="2A705207" w14:textId="6E5E6355" w:rsidR="00244F90" w:rsidRDefault="00244F90" w:rsidP="00244F90">
      <w:pPr>
        <w:pStyle w:val="BodyText2"/>
      </w:pPr>
      <w:r>
        <w:t>To configure Apache to do this, add the following to the Apache configuration file (on the Penrose machine it is '</w:t>
      </w:r>
      <w:r w:rsidRPr="00244F90">
        <w:t>/etc/apache2/sites-enabled</w:t>
      </w:r>
      <w:r>
        <w:t>/</w:t>
      </w:r>
      <w:r w:rsidRPr="00244F90">
        <w:t>beta.biopama.org.conf</w:t>
      </w:r>
      <w:r>
        <w:t>').</w:t>
      </w:r>
    </w:p>
    <w:p w14:paraId="6429244C" w14:textId="77777777" w:rsidR="00244F90" w:rsidRDefault="00244F90" w:rsidP="00244F90">
      <w:pPr>
        <w:pStyle w:val="Code"/>
      </w:pPr>
      <w:r>
        <w:t>&lt;Directory /home/biopama/public_html/beta/wireframes/regional/build/&gt;</w:t>
      </w:r>
    </w:p>
    <w:p w14:paraId="19626442" w14:textId="77777777" w:rsidR="00244F90" w:rsidRDefault="00244F90" w:rsidP="00244F90">
      <w:pPr>
        <w:pStyle w:val="Code"/>
      </w:pPr>
      <w:r>
        <w:t xml:space="preserve">    RewriteEngine on</w:t>
      </w:r>
    </w:p>
    <w:p w14:paraId="6EACF9FC" w14:textId="77777777" w:rsidR="00244F90" w:rsidRDefault="00244F90" w:rsidP="00244F90">
      <w:pPr>
        <w:pStyle w:val="Code"/>
      </w:pPr>
      <w:r>
        <w:t xml:space="preserve">    # Don't rewrite files or directories</w:t>
      </w:r>
    </w:p>
    <w:p w14:paraId="7CFF39B8" w14:textId="77777777" w:rsidR="00244F90" w:rsidRDefault="00244F90" w:rsidP="00244F90">
      <w:pPr>
        <w:pStyle w:val="Code"/>
      </w:pPr>
      <w:r>
        <w:t xml:space="preserve">    RewriteCond %{REQUEST_FILENAME} -f [OR]</w:t>
      </w:r>
    </w:p>
    <w:p w14:paraId="66564DBD" w14:textId="77777777" w:rsidR="00244F90" w:rsidRDefault="00244F90" w:rsidP="00244F90">
      <w:pPr>
        <w:pStyle w:val="Code"/>
      </w:pPr>
      <w:r>
        <w:t xml:space="preserve">    RewriteCond %{REQUEST_FILENAME} -d</w:t>
      </w:r>
    </w:p>
    <w:p w14:paraId="17F13C48" w14:textId="77777777" w:rsidR="00244F90" w:rsidRDefault="00244F90" w:rsidP="00244F90">
      <w:pPr>
        <w:pStyle w:val="Code"/>
      </w:pPr>
      <w:r>
        <w:t xml:space="preserve">    RewriteRule ^ - [L]</w:t>
      </w:r>
    </w:p>
    <w:p w14:paraId="1CA249DC" w14:textId="77777777" w:rsidR="00244F90" w:rsidRDefault="00244F90" w:rsidP="00244F90">
      <w:pPr>
        <w:pStyle w:val="Code"/>
      </w:pPr>
      <w:r>
        <w:t xml:space="preserve">    # Rewrite everything else to index.html to allow html5 state links</w:t>
      </w:r>
    </w:p>
    <w:p w14:paraId="18F83D23" w14:textId="77777777" w:rsidR="00244F90" w:rsidRDefault="00244F90" w:rsidP="00244F90">
      <w:pPr>
        <w:pStyle w:val="Code"/>
      </w:pPr>
      <w:r>
        <w:t xml:space="preserve">    RewriteRule ^ index.html [L]</w:t>
      </w:r>
    </w:p>
    <w:p w14:paraId="5E089170" w14:textId="2600F9F0" w:rsidR="00244F90" w:rsidRDefault="00244F90" w:rsidP="00244F90">
      <w:pPr>
        <w:pStyle w:val="Code"/>
      </w:pPr>
      <w:r>
        <w:t>&lt;/Directory&gt;</w:t>
      </w:r>
    </w:p>
    <w:p w14:paraId="0E8121D7" w14:textId="28975EF4" w:rsidR="00244F90" w:rsidRDefault="00244F90" w:rsidP="00244F90">
      <w:pPr>
        <w:pStyle w:val="BodyText2"/>
      </w:pPr>
      <w:r>
        <w:t>Then reboot Apache.</w:t>
      </w:r>
    </w:p>
    <w:p w14:paraId="52227488" w14:textId="123122AD" w:rsidR="00244F90" w:rsidRPr="00244F90" w:rsidRDefault="00244F90" w:rsidP="00244F90">
      <w:pPr>
        <w:pStyle w:val="Unix"/>
      </w:pPr>
      <w:r w:rsidRPr="00244F90">
        <w:t>biopama@Ubuntu-1710-artful-64-minimal:/etc/apache2/sites-enabled$ sudo systemctl restart apache2</w:t>
      </w:r>
    </w:p>
    <w:p w14:paraId="5EA8C0B6" w14:textId="77777777" w:rsidR="00244F90" w:rsidRDefault="00244F90" w:rsidP="00244F90">
      <w:pPr>
        <w:pStyle w:val="Heading5"/>
      </w:pPr>
      <w:r>
        <w:t>Virutal Hosts</w:t>
      </w:r>
    </w:p>
    <w:p w14:paraId="0AF5EA73" w14:textId="77777777" w:rsidR="00244F90" w:rsidRDefault="00244F90" w:rsidP="00244F90">
      <w:pPr>
        <w:pStyle w:val="BodyText2"/>
      </w:pPr>
      <w:r>
        <w:t>To add new virtual hosts:</w:t>
      </w:r>
    </w:p>
    <w:p w14:paraId="7865E903" w14:textId="77777777" w:rsidR="00C45ADD" w:rsidRPr="00C45ADD" w:rsidRDefault="00C45ADD" w:rsidP="003B37F4">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8B6883">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8B6883">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7">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08">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4552E54E" w:rsidR="00C45ADD" w:rsidRDefault="00C45ADD" w:rsidP="000E5536">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20</w:t>
      </w:r>
      <w:r w:rsidR="00F1369F">
        <w:rPr>
          <w:noProof/>
        </w:rPr>
        <w:fldChar w:fldCharType="end"/>
      </w:r>
      <w:r>
        <w:t xml:space="preserve">  Using Arial</w:t>
      </w:r>
    </w:p>
    <w:p w14:paraId="7E9D8868" w14:textId="2C2AD528" w:rsidR="00C45ADD" w:rsidRPr="00C45ADD" w:rsidRDefault="00C45ADD" w:rsidP="000E5536">
      <w:pPr>
        <w:pStyle w:val="Caption"/>
      </w:pPr>
      <w:r>
        <w:t xml:space="preserve">Figure </w:t>
      </w:r>
      <w:r w:rsidR="00F1369F">
        <w:fldChar w:fldCharType="begin"/>
      </w:r>
      <w:r w:rsidR="00F1369F">
        <w:instrText xml:space="preserve"> SEQ Figure \* ARABIC </w:instrText>
      </w:r>
      <w:r w:rsidR="00F1369F">
        <w:fldChar w:fldCharType="separate"/>
      </w:r>
      <w:r w:rsidR="00CB0E9B">
        <w:rPr>
          <w:noProof/>
        </w:rPr>
        <w:t>21</w:t>
      </w:r>
      <w:r w:rsidR="00F1369F">
        <w:rPr>
          <w:noProof/>
        </w:rPr>
        <w:fldChar w:fldCharType="end"/>
      </w:r>
      <w:r>
        <w:t xml:space="preserve"> With Lucida Grande on new PC</w:t>
      </w:r>
    </w:p>
    <w:p w14:paraId="51298E43" w14:textId="77777777" w:rsidR="008800E6" w:rsidRDefault="008800E6" w:rsidP="000E5536">
      <w:pPr>
        <w:pStyle w:val="Heading1"/>
      </w:pPr>
      <w:r>
        <w:lastRenderedPageBreak/>
        <w:t>Cartography</w:t>
      </w:r>
    </w:p>
    <w:p w14:paraId="6BE3FAAF" w14:textId="4F3AE2F3" w:rsidR="008800E6" w:rsidRDefault="008800E6" w:rsidP="008800E6">
      <w:pPr>
        <w:pStyle w:val="Heading2"/>
      </w:pPr>
      <w:r>
        <w:t>Colours</w:t>
      </w:r>
    </w:p>
    <w:p w14:paraId="212150C8" w14:textId="359D0658" w:rsidR="008800E6" w:rsidRPr="008800E6" w:rsidRDefault="008800E6" w:rsidP="008B6883">
      <w:pPr>
        <w:pStyle w:val="BodyText2"/>
      </w:pPr>
      <w:r>
        <w:t xml:space="preserve">CartoColors is really nice - </w:t>
      </w:r>
      <w:hyperlink r:id="rId1609" w:history="1">
        <w:r w:rsidRPr="008800E6">
          <w:rPr>
            <w:rStyle w:val="Hyperlink"/>
          </w:rPr>
          <w:t>here</w:t>
        </w:r>
      </w:hyperlink>
      <w:r>
        <w:t>.</w:t>
      </w:r>
    </w:p>
    <w:p w14:paraId="4AA3A456" w14:textId="037240B8" w:rsidR="00D7170A" w:rsidRDefault="00D7170A" w:rsidP="000E5536">
      <w:pPr>
        <w:pStyle w:val="Heading1"/>
      </w:pPr>
      <w:r>
        <w:t>Standards</w:t>
      </w:r>
    </w:p>
    <w:p w14:paraId="0A497879" w14:textId="607B60E9" w:rsidR="00D7170A" w:rsidRDefault="00D7170A" w:rsidP="003B37F4">
      <w:pPr>
        <w:pStyle w:val="Heading2"/>
      </w:pPr>
      <w:r>
        <w:t>Spatial</w:t>
      </w:r>
    </w:p>
    <w:p w14:paraId="3F9F61E5" w14:textId="1DFDD4A8" w:rsidR="00D7170A" w:rsidRDefault="00D7170A" w:rsidP="008B6883">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8B6883">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8B6883">
      <w:pPr>
        <w:pStyle w:val="BodyText2"/>
      </w:pPr>
      <w:r>
        <w:t>Well-known Binary (WKB) is used to transfer and store the same information in databases.</w:t>
      </w:r>
    </w:p>
    <w:p w14:paraId="26398BAF" w14:textId="77777777" w:rsidR="00D7170A" w:rsidRPr="00D7170A" w:rsidRDefault="00D7170A" w:rsidP="008B6883">
      <w:pPr>
        <w:pStyle w:val="BodyText2"/>
      </w:pPr>
    </w:p>
    <w:p w14:paraId="7C86FFDA" w14:textId="02E46385" w:rsidR="00AC3489" w:rsidRDefault="00AC3489" w:rsidP="000E5536">
      <w:pPr>
        <w:pStyle w:val="Heading1"/>
      </w:pPr>
      <w:r>
        <w:t>Coordinate systems</w:t>
      </w:r>
    </w:p>
    <w:p w14:paraId="62125AFC" w14:textId="77777777" w:rsidR="001C362A" w:rsidRDefault="001C362A" w:rsidP="003B37F4">
      <w:pPr>
        <w:pStyle w:val="Heading2"/>
      </w:pPr>
      <w:r>
        <w:t>EPSG codes</w:t>
      </w:r>
    </w:p>
    <w:p w14:paraId="75395B12" w14:textId="77777777" w:rsidR="00AC3489" w:rsidRDefault="00AC3489" w:rsidP="008B6883">
      <w:pPr>
        <w:pStyle w:val="BodyText2"/>
      </w:pPr>
      <w:r>
        <w:t>WebMercator</w:t>
      </w:r>
      <w:r w:rsidR="00644F71">
        <w:tab/>
      </w:r>
      <w:r w:rsidR="008C7C28">
        <w:t>3857</w:t>
      </w:r>
    </w:p>
    <w:p w14:paraId="3467C677" w14:textId="77777777" w:rsidR="00AC3489" w:rsidRDefault="00AC3489" w:rsidP="008B6883">
      <w:pPr>
        <w:pStyle w:val="BodyText2"/>
      </w:pPr>
      <w:r>
        <w:t xml:space="preserve">Mollweide </w:t>
      </w:r>
      <w:r>
        <w:tab/>
      </w:r>
      <w:r w:rsidR="00644F71">
        <w:t>97099</w:t>
      </w:r>
    </w:p>
    <w:p w14:paraId="0C357FB3" w14:textId="77777777" w:rsidR="00AC3489" w:rsidRDefault="00AC3489" w:rsidP="008B6883">
      <w:pPr>
        <w:pStyle w:val="BodyText2"/>
      </w:pPr>
      <w:r>
        <w:t>WGS84</w:t>
      </w:r>
      <w:r>
        <w:tab/>
      </w:r>
      <w:r>
        <w:tab/>
      </w:r>
      <w:r w:rsidR="00644F71">
        <w:t>4326</w:t>
      </w:r>
    </w:p>
    <w:p w14:paraId="7B70BFE7" w14:textId="77777777" w:rsidR="00644F71" w:rsidRPr="00AC3489" w:rsidRDefault="00644F71" w:rsidP="008B6883">
      <w:pPr>
        <w:pStyle w:val="BodyText2"/>
      </w:pPr>
      <w:r>
        <w:t>East Malaysia</w:t>
      </w:r>
      <w:r>
        <w:tab/>
        <w:t>3376</w:t>
      </w:r>
    </w:p>
    <w:p w14:paraId="2F7F04DE" w14:textId="17144CD9" w:rsidR="00B37D09" w:rsidRDefault="00C476E5" w:rsidP="000E5536">
      <w:pPr>
        <w:pStyle w:val="Heading1"/>
      </w:pPr>
      <w:r>
        <w:t>Performance</w:t>
      </w:r>
      <w:bookmarkEnd w:id="272"/>
    </w:p>
    <w:p w14:paraId="36EA8D8B" w14:textId="77777777" w:rsidR="00B37D09" w:rsidRDefault="00C476E5" w:rsidP="003B37F4">
      <w:pPr>
        <w:pStyle w:val="Heading2"/>
      </w:pPr>
      <w:bookmarkStart w:id="299" w:name="_Toc315774617"/>
      <w:r>
        <w:t>Performance Comparison</w:t>
      </w:r>
      <w:bookmarkEnd w:id="299"/>
    </w:p>
    <w:p w14:paraId="5F44DF9E" w14:textId="77777777" w:rsidR="00F60A3F" w:rsidRDefault="00F60A3F" w:rsidP="0034374E">
      <w:pPr>
        <w:pStyle w:val="Heading3"/>
      </w:pPr>
      <w:r>
        <w:t>Papers</w:t>
      </w:r>
    </w:p>
    <w:p w14:paraId="70438D3B" w14:textId="77777777" w:rsidR="00F60A3F" w:rsidRDefault="00F60A3F" w:rsidP="008B6883">
      <w:pPr>
        <w:pStyle w:val="BodyText2"/>
      </w:pPr>
      <w:r>
        <w:t>Comparison of PostGIS, Hadoop and clusterGIS:</w:t>
      </w:r>
    </w:p>
    <w:p w14:paraId="6A8E12A8" w14:textId="77777777" w:rsidR="00F60A3F" w:rsidRDefault="00237F98" w:rsidP="008B6883">
      <w:pPr>
        <w:pStyle w:val="BodyText2"/>
      </w:pPr>
      <w:hyperlink r:id="rId1610" w:history="1">
        <w:r w:rsidR="00F60A3F">
          <w:rPr>
            <w:rStyle w:val="Hyperlink"/>
          </w:rPr>
          <w:t>http://www.nathankerr.com/projects/parallel-gis-processing/alternative_approaches_to_parallel_gis_processing.pdf</w:t>
        </w:r>
      </w:hyperlink>
    </w:p>
    <w:p w14:paraId="676EAB8B" w14:textId="77777777" w:rsidR="00800ECA" w:rsidRDefault="00800ECA" w:rsidP="008B6883">
      <w:pPr>
        <w:pStyle w:val="BodyText2"/>
      </w:pPr>
      <w:r>
        <w:t xml:space="preserve">Excellent presentation here from CSIRO and the following </w:t>
      </w:r>
      <w:hyperlink r:id="rId1611" w:history="1">
        <w:r w:rsidRPr="00800ECA">
          <w:rPr>
            <w:rStyle w:val="Hyperlink"/>
          </w:rPr>
          <w:t>conclusion</w:t>
        </w:r>
      </w:hyperlink>
      <w:r>
        <w:t>:</w:t>
      </w:r>
    </w:p>
    <w:p w14:paraId="1BB7DEA5" w14:textId="77777777" w:rsidR="00800ECA" w:rsidRDefault="00800ECA" w:rsidP="008B6883">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8B6883">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8B6883">
      <w:pPr>
        <w:pStyle w:val="BodyText2"/>
      </w:pPr>
      <w:r>
        <w:t>R</w:t>
      </w:r>
    </w:p>
    <w:p w14:paraId="3A9CD2E2" w14:textId="77777777" w:rsidR="00B37D09" w:rsidRDefault="00C476E5" w:rsidP="000E5536">
      <w:pPr>
        <w:pStyle w:val="BodyText"/>
      </w:pPr>
      <w:r>
        <w:t xml:space="preserve">Massively parallel processing - </w:t>
      </w:r>
      <w:hyperlink r:id="rId1612"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lastRenderedPageBreak/>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613"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8B6883">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8B6883">
      <w:pPr>
        <w:pStyle w:val="BodyText2"/>
      </w:pPr>
      <w:r>
        <w:t>Microsoft Azure</w:t>
      </w:r>
    </w:p>
    <w:p w14:paraId="1A9841FB" w14:textId="77777777" w:rsidR="00053B4B" w:rsidRPr="00053B4B" w:rsidRDefault="00053B4B" w:rsidP="003B37F4">
      <w:pPr>
        <w:pStyle w:val="Heading2"/>
      </w:pPr>
      <w:r>
        <w:t>Query Optimisation</w:t>
      </w:r>
    </w:p>
    <w:p w14:paraId="5E27F839" w14:textId="77777777" w:rsidR="00B72963" w:rsidRDefault="00B72963" w:rsidP="008B6883">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8B6883">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8B6883">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8B6883">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8B6883">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8B6883">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8B6883">
      <w:pPr>
        <w:pStyle w:val="BodyText2"/>
      </w:pPr>
      <w:r>
        <w:t>So in this case the substr() method is much quicker!</w:t>
      </w:r>
    </w:p>
    <w:p w14:paraId="40D8D2E6" w14:textId="77777777" w:rsidR="00AC1B15" w:rsidRDefault="00AC1B15" w:rsidP="008B6883">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8B6883">
            <w:pPr>
              <w:pStyle w:val="BodyText2"/>
            </w:pPr>
            <w:r w:rsidRPr="00E60DAD">
              <w:t>zoom scale</w:t>
            </w:r>
          </w:p>
        </w:tc>
        <w:tc>
          <w:tcPr>
            <w:tcW w:w="1530" w:type="dxa"/>
          </w:tcPr>
          <w:p w14:paraId="2C26488A" w14:textId="77777777" w:rsidR="00AC1B15" w:rsidRPr="00E60DAD" w:rsidRDefault="00AC1B15" w:rsidP="008B6883">
            <w:pPr>
              <w:pStyle w:val="BodyText2"/>
            </w:pPr>
            <w:r w:rsidRPr="00E60DAD">
              <w:t>substr time (sec)</w:t>
            </w:r>
          </w:p>
        </w:tc>
        <w:tc>
          <w:tcPr>
            <w:tcW w:w="5778" w:type="dxa"/>
          </w:tcPr>
          <w:p w14:paraId="53B9948C" w14:textId="77777777" w:rsidR="00AC1B15" w:rsidRPr="00E60DAD" w:rsidRDefault="00AC1B15" w:rsidP="008B6883">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8B6883">
            <w:pPr>
              <w:pStyle w:val="BodyText2"/>
            </w:pPr>
            <w:r>
              <w:t>1322</w:t>
            </w:r>
          </w:p>
        </w:tc>
        <w:tc>
          <w:tcPr>
            <w:tcW w:w="1530" w:type="dxa"/>
          </w:tcPr>
          <w:p w14:paraId="09688941" w14:textId="77777777" w:rsidR="00975BDB" w:rsidRDefault="00975BDB" w:rsidP="008B6883">
            <w:pPr>
              <w:pStyle w:val="BodyText2"/>
            </w:pPr>
            <w:r>
              <w:t>26</w:t>
            </w:r>
          </w:p>
        </w:tc>
        <w:tc>
          <w:tcPr>
            <w:tcW w:w="5778" w:type="dxa"/>
          </w:tcPr>
          <w:p w14:paraId="0A663EEF" w14:textId="77777777" w:rsidR="00975BDB" w:rsidRDefault="00975BDB" w:rsidP="008B6883">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8B6883">
            <w:pPr>
              <w:pStyle w:val="BodyText2"/>
            </w:pPr>
            <w:r>
              <w:t>13223</w:t>
            </w:r>
          </w:p>
        </w:tc>
        <w:tc>
          <w:tcPr>
            <w:tcW w:w="1530" w:type="dxa"/>
          </w:tcPr>
          <w:p w14:paraId="129039FB" w14:textId="77777777" w:rsidR="00975BDB" w:rsidRPr="00E60DAD" w:rsidRDefault="00975BDB" w:rsidP="008B6883">
            <w:pPr>
              <w:pStyle w:val="BodyText2"/>
            </w:pPr>
            <w:r>
              <w:t>26</w:t>
            </w:r>
          </w:p>
        </w:tc>
        <w:tc>
          <w:tcPr>
            <w:tcW w:w="5778" w:type="dxa"/>
          </w:tcPr>
          <w:p w14:paraId="420CFE04" w14:textId="77777777" w:rsidR="00975BDB" w:rsidRPr="00E60DAD" w:rsidRDefault="00975BDB" w:rsidP="008B6883">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8B6883">
            <w:pPr>
              <w:pStyle w:val="BodyText2"/>
            </w:pPr>
            <w:r w:rsidRPr="00E60DAD">
              <w:t>132233</w:t>
            </w:r>
          </w:p>
        </w:tc>
        <w:tc>
          <w:tcPr>
            <w:tcW w:w="1530" w:type="dxa"/>
          </w:tcPr>
          <w:p w14:paraId="12BD6B39" w14:textId="77777777" w:rsidR="00AC1B15" w:rsidRPr="00E60DAD" w:rsidRDefault="00AC1B15" w:rsidP="008B6883">
            <w:pPr>
              <w:pStyle w:val="BodyText2"/>
            </w:pPr>
            <w:r w:rsidRPr="00E60DAD">
              <w:t>26</w:t>
            </w:r>
          </w:p>
        </w:tc>
        <w:tc>
          <w:tcPr>
            <w:tcW w:w="5778" w:type="dxa"/>
          </w:tcPr>
          <w:p w14:paraId="07C71D09" w14:textId="77777777" w:rsidR="00AC1B15" w:rsidRPr="00E60DAD" w:rsidRDefault="00975BDB" w:rsidP="008B6883">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8B6883">
            <w:pPr>
              <w:pStyle w:val="BodyText2"/>
            </w:pPr>
            <w:r w:rsidRPr="00E60DAD">
              <w:t>1322333</w:t>
            </w:r>
          </w:p>
        </w:tc>
        <w:tc>
          <w:tcPr>
            <w:tcW w:w="1530" w:type="dxa"/>
          </w:tcPr>
          <w:p w14:paraId="4701E530" w14:textId="77777777" w:rsidR="00AC1B15" w:rsidRPr="00E60DAD" w:rsidRDefault="00AC1B15" w:rsidP="008B6883">
            <w:pPr>
              <w:pStyle w:val="BodyText2"/>
            </w:pPr>
            <w:r w:rsidRPr="00E60DAD">
              <w:t>26</w:t>
            </w:r>
          </w:p>
        </w:tc>
        <w:tc>
          <w:tcPr>
            <w:tcW w:w="5778" w:type="dxa"/>
          </w:tcPr>
          <w:p w14:paraId="2EC23C34" w14:textId="77777777" w:rsidR="00AC1B15" w:rsidRPr="00E60DAD" w:rsidRDefault="00AC1B15" w:rsidP="008B6883">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8B6883">
            <w:pPr>
              <w:pStyle w:val="BodyText2"/>
            </w:pPr>
            <w:r w:rsidRPr="00E60DAD">
              <w:t>13223331</w:t>
            </w:r>
          </w:p>
        </w:tc>
        <w:tc>
          <w:tcPr>
            <w:tcW w:w="1530" w:type="dxa"/>
          </w:tcPr>
          <w:p w14:paraId="7E4890C8" w14:textId="77777777" w:rsidR="00AC1B15" w:rsidRPr="00E60DAD" w:rsidRDefault="00AC1B15" w:rsidP="008B6883">
            <w:pPr>
              <w:pStyle w:val="BodyText2"/>
            </w:pPr>
            <w:r w:rsidRPr="00E60DAD">
              <w:t>26</w:t>
            </w:r>
          </w:p>
        </w:tc>
        <w:tc>
          <w:tcPr>
            <w:tcW w:w="5778" w:type="dxa"/>
          </w:tcPr>
          <w:p w14:paraId="40E73E4B" w14:textId="77777777" w:rsidR="00AC1B15" w:rsidRPr="00E60DAD" w:rsidRDefault="00AC1B15" w:rsidP="008B6883">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8B6883">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8B6883">
            <w:pPr>
              <w:pStyle w:val="BodyText2"/>
            </w:pPr>
            <w:r w:rsidRPr="00E60DAD">
              <w:t>26</w:t>
            </w:r>
          </w:p>
        </w:tc>
        <w:tc>
          <w:tcPr>
            <w:tcW w:w="5778" w:type="dxa"/>
          </w:tcPr>
          <w:p w14:paraId="34F966B0" w14:textId="77777777" w:rsidR="00AC1B15" w:rsidRPr="00E60DAD" w:rsidRDefault="00AC1B15" w:rsidP="008B6883">
            <w:pPr>
              <w:pStyle w:val="BodyText2"/>
            </w:pPr>
            <w:r w:rsidRPr="00E60DAD">
              <w:t>1</w:t>
            </w:r>
          </w:p>
        </w:tc>
      </w:tr>
    </w:tbl>
    <w:p w14:paraId="1CB79233" w14:textId="77777777" w:rsidR="00AC1B15" w:rsidRDefault="00536E27" w:rsidP="008B6883">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8B6883">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3B37F4">
      <w:pPr>
        <w:pStyle w:val="Heading2"/>
      </w:pPr>
      <w:r>
        <w:lastRenderedPageBreak/>
        <w:t>Client web mapping</w:t>
      </w:r>
    </w:p>
    <w:p w14:paraId="13EAB690" w14:textId="77777777" w:rsidR="00CB2EF5" w:rsidRPr="00CB2EF5" w:rsidRDefault="00CB2EF5" w:rsidP="008B6883">
      <w:pPr>
        <w:pStyle w:val="BodyText2"/>
      </w:pPr>
      <w:r>
        <w:t xml:space="preserve">Excellent short article on how to optimse web mapping performance using ESRI Web APIs: </w:t>
      </w:r>
      <w:hyperlink r:id="rId1614" w:anchor="jshelp/limits_for_graphics.htm" w:history="1">
        <w:r>
          <w:rPr>
            <w:rStyle w:val="Hyperlink"/>
          </w:rPr>
          <w:t>http://help.arcgis.com/en/webapi/javascript/arcgis/help/jshelp_start.htm#jshelp/limits_for_graphics.htm</w:t>
        </w:r>
      </w:hyperlink>
    </w:p>
    <w:p w14:paraId="2E6A6A6F" w14:textId="2919CAF7" w:rsidR="00B37D09" w:rsidRDefault="00C476E5" w:rsidP="000E5536">
      <w:pPr>
        <w:pStyle w:val="Heading1"/>
      </w:pPr>
      <w:bookmarkStart w:id="300" w:name="_Toc315774618"/>
      <w:r>
        <w:t>Code Management</w:t>
      </w:r>
      <w:bookmarkEnd w:id="300"/>
    </w:p>
    <w:p w14:paraId="17C37318" w14:textId="77777777" w:rsidR="00F7430F" w:rsidRDefault="00F7430F" w:rsidP="003B37F4">
      <w:pPr>
        <w:pStyle w:val="Heading2"/>
      </w:pPr>
      <w:bookmarkStart w:id="301" w:name="_Toc315774619"/>
      <w:r>
        <w:t>Code management architecture</w:t>
      </w:r>
    </w:p>
    <w:p w14:paraId="40230DF3" w14:textId="77777777" w:rsidR="00F7430F" w:rsidRPr="00D90067" w:rsidRDefault="00F7430F" w:rsidP="008B6883">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3EDE6066" w:rsidR="00B37D09" w:rsidRDefault="00C476E5" w:rsidP="003B37F4">
      <w:pPr>
        <w:pStyle w:val="Heading2"/>
      </w:pPr>
      <w:r>
        <w:t>Git</w:t>
      </w:r>
      <w:bookmarkEnd w:id="301"/>
    </w:p>
    <w:p w14:paraId="6D483FB2" w14:textId="77777777" w:rsidR="00B37D09" w:rsidRDefault="007C4AA7" w:rsidP="000E5536">
      <w:pPr>
        <w:pStyle w:val="BodyText"/>
      </w:pPr>
      <w:r>
        <w:t xml:space="preserve">Excellent git reference here: </w:t>
      </w:r>
      <w:hyperlink r:id="rId1615" w:history="1">
        <w:r>
          <w:rPr>
            <w:rStyle w:val="Hyperlink"/>
          </w:rPr>
          <w:t>http://gitref.org</w:t>
        </w:r>
      </w:hyperlink>
    </w:p>
    <w:p w14:paraId="07C0751F" w14:textId="77777777" w:rsidR="002B741A" w:rsidRDefault="002B741A" w:rsidP="008B6883">
      <w:pPr>
        <w:pStyle w:val="BodyText2"/>
      </w:pPr>
      <w:bookmarkStart w:id="302" w:name="_Toc315774596"/>
      <w:bookmarkStart w:id="303"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304" w:name="_Ref416880293"/>
      <w:r>
        <w:t>On Ubuntu</w:t>
      </w:r>
      <w:bookmarkEnd w:id="304"/>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302"/>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616"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237F98" w:rsidP="000E5536">
      <w:pPr>
        <w:pStyle w:val="BodyText"/>
      </w:pPr>
      <w:hyperlink r:id="rId1617"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8B6883">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8B6883">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618"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8B6883">
      <w:pPr>
        <w:pStyle w:val="BodyText2"/>
      </w:pPr>
      <w:r>
        <w:t xml:space="preserve">Trying </w:t>
      </w:r>
      <w:hyperlink r:id="rId1619" w:history="1">
        <w:r w:rsidRPr="0077669C">
          <w:rPr>
            <w:rStyle w:val="Hyperlink"/>
          </w:rPr>
          <w:t>http - nothing! No messag, nothing. Reverting to Aptana.</w:t>
        </w:r>
      </w:hyperlink>
      <w:r>
        <w:tab/>
      </w:r>
    </w:p>
    <w:p w14:paraId="789CAC5E" w14:textId="4F63CA6B" w:rsidR="00B37D09" w:rsidRDefault="00C476E5" w:rsidP="007D2F52">
      <w:pPr>
        <w:pStyle w:val="Heading4"/>
      </w:pPr>
      <w:r>
        <w:t>Setting up a new GitHub Key in Windows</w:t>
      </w:r>
      <w:bookmarkEnd w:id="303"/>
    </w:p>
    <w:p w14:paraId="2D8D8504" w14:textId="77777777" w:rsidR="00B37D09" w:rsidRDefault="00C476E5" w:rsidP="000E5536">
      <w:pPr>
        <w:pStyle w:val="BodyText"/>
      </w:pPr>
      <w:r>
        <w:t xml:space="preserve">Following instructions here: </w:t>
      </w:r>
      <w:hyperlink r:id="rId1620"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621" w:history="1">
        <w:r w:rsidRPr="0077669C">
          <w:rPr>
            <w:rStyle w:val="Hyperlink"/>
          </w:rPr>
          <w:t>http link.</w:t>
        </w:r>
      </w:hyperlink>
    </w:p>
    <w:p w14:paraId="0398DC5A" w14:textId="77777777" w:rsidR="00B37D09" w:rsidRDefault="00C476E5" w:rsidP="008B6883">
      <w:pPr>
        <w:pStyle w:val="BodyText2"/>
      </w:pPr>
      <w:r>
        <w:t xml:space="preserve">Trying to push. Worked. This is all using </w:t>
      </w:r>
      <w:hyperlink r:id="rId1622"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623" w:history="1">
        <w:r w:rsidRPr="0077669C">
          <w:rPr>
            <w:rStyle w:val="Hyperlink"/>
          </w:rPr>
          <w:t>https url to paste into Aptana</w:t>
        </w:r>
      </w:hyperlink>
    </w:p>
    <w:p w14:paraId="2951A3F0" w14:textId="77777777" w:rsidR="00B37D09" w:rsidRDefault="00C476E5" w:rsidP="008B6883">
      <w:pPr>
        <w:pStyle w:val="BodyText2"/>
      </w:pPr>
      <w:r>
        <w:lastRenderedPageBreak/>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237F98" w:rsidP="000E5536">
      <w:pPr>
        <w:pStyle w:val="BodyText"/>
      </w:pPr>
      <w:hyperlink r:id="rId1624"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625"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8B6883">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8B6883">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8B6883">
      <w:pPr>
        <w:pStyle w:val="BodyText2"/>
      </w:pPr>
      <w:r>
        <w:t>e.g. git rm --cached .project</w:t>
      </w:r>
    </w:p>
    <w:p w14:paraId="2482ABDA" w14:textId="5BA3F5AC" w:rsidR="00B37D09" w:rsidRDefault="00C476E5" w:rsidP="007D2F52">
      <w:pPr>
        <w:pStyle w:val="Heading4"/>
      </w:pPr>
      <w:bookmarkStart w:id="305" w:name="_Toc315774621"/>
      <w:r>
        <w:t>Setting up a new GitHub Key in UNIX on the eHabitats machine</w:t>
      </w:r>
      <w:bookmarkEnd w:id="305"/>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lastRenderedPageBreak/>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8B6883">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8B6883">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8B6883">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8B6883">
      <w:pPr>
        <w:pStyle w:val="BodyText2"/>
      </w:pPr>
      <w:r>
        <w:t>Then I clone the project on my local PC so I can develop on my local machine and pull on the eHabitats dev machine.</w:t>
      </w:r>
    </w:p>
    <w:p w14:paraId="68D59A90" w14:textId="6DBABA04" w:rsidR="00584FDB" w:rsidRDefault="00584FDB" w:rsidP="00584FDB">
      <w:pPr>
        <w:pStyle w:val="Heading4"/>
      </w:pPr>
      <w:r>
        <w:t>Setting up a new GitHub Key on CodeAnywhere</w:t>
      </w:r>
    </w:p>
    <w:p w14:paraId="2F7F1301" w14:textId="52B9E0DF" w:rsidR="00584FDB" w:rsidRDefault="00584FDB" w:rsidP="00584FDB">
      <w:pPr>
        <w:pStyle w:val="Unix"/>
      </w:pPr>
      <w:r w:rsidRPr="00584FDB">
        <w:lastRenderedPageBreak/>
        <w:t>cd ~/.ssh</w:t>
      </w:r>
    </w:p>
    <w:p w14:paraId="3FF4BD5A" w14:textId="0E6CFB39" w:rsidR="00584FDB" w:rsidRDefault="00584FDB" w:rsidP="00584FDB">
      <w:pPr>
        <w:pStyle w:val="Unix"/>
      </w:pPr>
      <w:r>
        <w:t xml:space="preserve">ssh-keygen -t rsa -C </w:t>
      </w:r>
      <w:hyperlink r:id="rId1626" w:history="1">
        <w:r w:rsidR="007A11E6" w:rsidRPr="00215ABB">
          <w:rPr>
            <w:rStyle w:val="Hyperlink"/>
          </w:rPr>
          <w:t>a.cottam@gmail.com</w:t>
        </w:r>
      </w:hyperlink>
    </w:p>
    <w:p w14:paraId="05EE7521" w14:textId="08ABC401" w:rsidR="00AE6C14" w:rsidRDefault="00AE6C14" w:rsidP="00584FDB">
      <w:pPr>
        <w:pStyle w:val="Unix"/>
      </w:pPr>
      <w:r w:rsidRPr="00AE6C14">
        <w:t>biopama@Ubuntu-1710-artful-64-minimal:~/.ssh$ vi id_rsa.pub</w:t>
      </w:r>
    </w:p>
    <w:p w14:paraId="408AFFFA" w14:textId="3876F62C" w:rsidR="00AE6C14" w:rsidRDefault="00AE6C14" w:rsidP="00AE6C14">
      <w:pPr>
        <w:pStyle w:val="BodyText2"/>
      </w:pPr>
      <w:r>
        <w:t>Copy the key and add it to GitHub.</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8B6883">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8B6883">
      <w:pPr>
        <w:pStyle w:val="BodyText2"/>
      </w:pPr>
      <w:r>
        <w:t>Then I got some issues with 403 errors and followed the i</w:t>
      </w:r>
      <w:r w:rsidR="00F12C07">
        <w:t xml:space="preserve">nstructions </w:t>
      </w:r>
      <w:hyperlink r:id="rId1627"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8B6883">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628"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629"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630" w:history="1">
        <w:r w:rsidRPr="00685783">
          <w:rPr>
            <w:rStyle w:val="Hyperlink"/>
          </w:rPr>
          <w:t>https://github.com/SitePen/dgrid.git</w:t>
        </w:r>
      </w:hyperlink>
    </w:p>
    <w:p w14:paraId="2F3B991B" w14:textId="77777777" w:rsidR="00EF20DD" w:rsidRPr="00EF20DD" w:rsidRDefault="00EF20DD" w:rsidP="008B6883">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1829B640" w14:textId="56C86A16" w:rsidR="007A22E7" w:rsidRDefault="007A22E7" w:rsidP="007A22E7">
      <w:pPr>
        <w:pStyle w:val="Heading4"/>
      </w:pPr>
      <w:bookmarkStart w:id="306" w:name="_Toc315774622"/>
      <w:r>
        <w:t>Creating a new repo on the Penrose machine</w:t>
      </w:r>
    </w:p>
    <w:p w14:paraId="28CAE0F0" w14:textId="18924298" w:rsidR="00E91541" w:rsidRDefault="00E91541" w:rsidP="00E91541">
      <w:pPr>
        <w:pStyle w:val="Unix"/>
      </w:pPr>
      <w:r w:rsidRPr="00BA1D94">
        <w:t>git config user.name "Andrew Cottam"</w:t>
      </w:r>
      <w:r>
        <w:t xml:space="preserve">                                   //default local git user - i.e. this is not global only for current repo</w:t>
      </w:r>
    </w:p>
    <w:p w14:paraId="24D38E86" w14:textId="6DBE7F98" w:rsidR="00E91541" w:rsidRDefault="00E91541" w:rsidP="00E91541">
      <w:pPr>
        <w:pStyle w:val="Unix"/>
      </w:pPr>
      <w:r w:rsidRPr="00BA1D94">
        <w:t xml:space="preserve">git config user.email </w:t>
      </w:r>
      <w:hyperlink r:id="rId1631" w:history="1">
        <w:r w:rsidRPr="009E4FEF">
          <w:rPr>
            <w:rStyle w:val="Hyperlink"/>
          </w:rPr>
          <w:t>a.cottam@gmail.com</w:t>
        </w:r>
      </w:hyperlink>
    </w:p>
    <w:p w14:paraId="2C8C97D4" w14:textId="1A5AB4B7" w:rsidR="00E91541" w:rsidRDefault="00E91541" w:rsidP="00E91541">
      <w:pPr>
        <w:pStyle w:val="Unix"/>
      </w:pPr>
      <w:r w:rsidRPr="00E91541">
        <w:t>git init</w:t>
      </w:r>
    </w:p>
    <w:p w14:paraId="619AA85B" w14:textId="39CDF068" w:rsidR="007A22E7" w:rsidRDefault="00E91541" w:rsidP="00E91541">
      <w:pPr>
        <w:pStyle w:val="Unix"/>
      </w:pPr>
      <w:r w:rsidRPr="00E91541">
        <w:t>git add .</w:t>
      </w:r>
    </w:p>
    <w:p w14:paraId="349DD542" w14:textId="215A1ED7" w:rsidR="00E91541" w:rsidRDefault="00E91541" w:rsidP="00E91541">
      <w:pPr>
        <w:pStyle w:val="Unix"/>
      </w:pPr>
      <w:r w:rsidRPr="00E91541">
        <w:t xml:space="preserve">git rm --cached </w:t>
      </w:r>
      <w:r w:rsidR="003D0BC0">
        <w:t>node_modules/</w:t>
      </w:r>
      <w:r>
        <w:t xml:space="preserve">                                  //remove repo within folder</w:t>
      </w:r>
    </w:p>
    <w:p w14:paraId="7F9C3F9A" w14:textId="36B35936" w:rsidR="00E91541" w:rsidRDefault="00E91541" w:rsidP="00E91541">
      <w:pPr>
        <w:pStyle w:val="Unix"/>
      </w:pPr>
      <w:r w:rsidRPr="00E91541">
        <w:t>git commit -m 'initial commit on penrose machine'</w:t>
      </w:r>
    </w:p>
    <w:p w14:paraId="197238BF" w14:textId="0B6AA3A2" w:rsidR="00E91541" w:rsidRDefault="00E91541" w:rsidP="00E91541">
      <w:pPr>
        <w:pStyle w:val="BodyText2"/>
      </w:pPr>
      <w:r>
        <w:t>Create a repo on GitHub then:</w:t>
      </w:r>
    </w:p>
    <w:p w14:paraId="495CA94B" w14:textId="3AD24756" w:rsidR="00E91541" w:rsidRDefault="00E91541" w:rsidP="00E91541">
      <w:pPr>
        <w:pStyle w:val="Unix"/>
      </w:pPr>
      <w:r>
        <w:t>git remote add origin gi</w:t>
      </w:r>
      <w:r w:rsidR="003D0BC0">
        <w:t>t@github.com:andrewcottam/biopama-</w:t>
      </w:r>
      <w:r>
        <w:t>wireframes.git</w:t>
      </w:r>
    </w:p>
    <w:p w14:paraId="151437D9" w14:textId="02D77D70" w:rsidR="00E91541" w:rsidRPr="007A22E7" w:rsidRDefault="00E91541" w:rsidP="00E91541">
      <w:pPr>
        <w:pStyle w:val="Unix"/>
      </w:pPr>
      <w:r>
        <w:t>git push -u origin master</w:t>
      </w:r>
    </w:p>
    <w:p w14:paraId="62B7A50F" w14:textId="77777777" w:rsidR="001D2A47" w:rsidRDefault="001D2A47" w:rsidP="0034374E">
      <w:pPr>
        <w:pStyle w:val="Heading3"/>
      </w:pPr>
      <w:r>
        <w:t>Useful Git commands</w:t>
      </w:r>
    </w:p>
    <w:p w14:paraId="3A442A82" w14:textId="77777777" w:rsidR="001D2A47" w:rsidRDefault="001D2A47" w:rsidP="008B6883">
      <w:pPr>
        <w:pStyle w:val="BodyText2"/>
      </w:pPr>
      <w:r>
        <w:lastRenderedPageBreak/>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8B6883">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8B6883">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8B6883">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8B6883">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8B6883">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8B6883">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8B6883">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8B6883">
      <w:pPr>
        <w:pStyle w:val="BodyText2"/>
        <w:rPr>
          <w:lang w:eastAsia="en-GB"/>
        </w:rPr>
      </w:pPr>
      <w:r>
        <w:rPr>
          <w:lang w:eastAsia="en-GB"/>
        </w:rPr>
        <w:t>Git reset unstages files from the staging area.</w:t>
      </w:r>
    </w:p>
    <w:p w14:paraId="108141AF" w14:textId="77777777" w:rsidR="00512851" w:rsidRDefault="00512851" w:rsidP="008B6883">
      <w:pPr>
        <w:pStyle w:val="BodyText2"/>
        <w:rPr>
          <w:lang w:eastAsia="en-GB"/>
        </w:rPr>
      </w:pPr>
      <w:r>
        <w:rPr>
          <w:lang w:eastAsia="en-GB"/>
        </w:rPr>
        <w:t xml:space="preserve">How can you roll back to </w:t>
      </w:r>
      <w:r w:rsidR="00D00B96">
        <w:rPr>
          <w:lang w:eastAsia="en-GB"/>
        </w:rPr>
        <w:t>a specific commit:</w:t>
      </w:r>
    </w:p>
    <w:p w14:paraId="49C19344" w14:textId="6686AE9A"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8B6883">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8B6883">
      <w:pPr>
        <w:pStyle w:val="BodyText2"/>
        <w:rPr>
          <w:lang w:eastAsia="en-GB"/>
        </w:rPr>
      </w:pPr>
      <w:r>
        <w:rPr>
          <w:lang w:eastAsia="en-GB"/>
        </w:rPr>
        <w:t xml:space="preserve">To go back to a commit temporarily (good instructions </w:t>
      </w:r>
      <w:hyperlink r:id="rId1632"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8B6883">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8B6883">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633"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8B6883">
      <w:pPr>
        <w:pStyle w:val="BodyText2"/>
      </w:pPr>
      <w:r>
        <w:t>To switch branches Alt+SHIFT+G+W</w:t>
      </w:r>
    </w:p>
    <w:p w14:paraId="28FF6CCC" w14:textId="77777777" w:rsidR="00025243" w:rsidRDefault="00025243" w:rsidP="008B6883">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8B6883">
      <w:pPr>
        <w:pStyle w:val="BodyText2"/>
      </w:pPr>
      <w:r>
        <w:lastRenderedPageBreak/>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8B6883">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3987071A" w:rsidR="00196FA1" w:rsidRDefault="00564E87" w:rsidP="007D2F52">
      <w:pPr>
        <w:pStyle w:val="Heading4"/>
      </w:pPr>
      <w:r>
        <w:t>Committing</w:t>
      </w:r>
      <w:r w:rsidR="00196FA1">
        <w:t xml:space="preserve"> as a specific user</w:t>
      </w:r>
    </w:p>
    <w:p w14:paraId="5C73C93A" w14:textId="0BA0F7EB" w:rsidR="00196FA1" w:rsidRDefault="00196FA1" w:rsidP="008B6883">
      <w:pPr>
        <w:pStyle w:val="BodyText2"/>
      </w:pPr>
      <w:r>
        <w:t xml:space="preserve">To </w:t>
      </w:r>
      <w:r w:rsidR="00564E87">
        <w:t xml:space="preserve">commit </w:t>
      </w:r>
      <w:r>
        <w:t xml:space="preserve">as a specific user you need to set your usename </w:t>
      </w:r>
      <w:r w:rsidR="00564E87">
        <w:t>and email in</w:t>
      </w:r>
      <w:r>
        <w:t xml:space="preserve"> the local git config file</w:t>
      </w:r>
      <w:r w:rsidR="00564E87">
        <w:t>:</w:t>
      </w:r>
    </w:p>
    <w:p w14:paraId="60FBA364" w14:textId="77777777" w:rsidR="00196FA1" w:rsidRDefault="00196FA1" w:rsidP="008B550B">
      <w:pPr>
        <w:pStyle w:val="Code"/>
      </w:pPr>
      <w:r w:rsidRPr="00BA1D94">
        <w:t>-bash-4.1$ git config user.name "Andrew Cottam"</w:t>
      </w:r>
    </w:p>
    <w:p w14:paraId="30B80DB1" w14:textId="24A2C09C" w:rsidR="00196FA1" w:rsidRDefault="00196FA1" w:rsidP="008B550B">
      <w:pPr>
        <w:pStyle w:val="Code"/>
      </w:pPr>
      <w:r w:rsidRPr="00BA1D94">
        <w:t xml:space="preserve">-bash-4.1$ git config user.email </w:t>
      </w:r>
      <w:hyperlink r:id="rId1634" w:history="1">
        <w:r w:rsidR="00564E87" w:rsidRPr="00D310D8">
          <w:rPr>
            <w:rStyle w:val="Hyperlink"/>
          </w:rPr>
          <w:t>a.cottam@gmail.com</w:t>
        </w:r>
      </w:hyperlink>
    </w:p>
    <w:p w14:paraId="314E28DE" w14:textId="1D90AA89" w:rsidR="00564E87" w:rsidRDefault="00564E87" w:rsidP="00564E87">
      <w:pPr>
        <w:pStyle w:val="BodyText2"/>
      </w:pPr>
      <w:r>
        <w:t>To set it globally (i.e. for all repos on this machine), add --global</w:t>
      </w:r>
    </w:p>
    <w:p w14:paraId="03ACA77D" w14:textId="1A36D88E" w:rsidR="00564E87" w:rsidRDefault="00176224" w:rsidP="008B6883">
      <w:pPr>
        <w:pStyle w:val="BodyText2"/>
      </w:pPr>
      <w:r>
        <w:t>You can author as a specific person (but the commit will still be by whoever is the user.name and user.email in the Git config file</w:t>
      </w:r>
      <w:r w:rsidR="00CC1ACC">
        <w:t>)</w:t>
      </w:r>
      <w:r>
        <w:t>.</w:t>
      </w:r>
    </w:p>
    <w:p w14:paraId="1C68241E" w14:textId="1BA1B1AC" w:rsidR="00564E87" w:rsidRPr="00524610" w:rsidRDefault="00564E87" w:rsidP="00564E87">
      <w:pPr>
        <w:pStyle w:val="Code"/>
      </w:pPr>
      <w:r w:rsidRPr="00564E87">
        <w:t xml:space="preserve">git commit --author="Andrew Cottam &lt;a.cottam@gmail.com&gt;" -m "Commit from Andrew" </w:t>
      </w:r>
    </w:p>
    <w:p w14:paraId="261187DF" w14:textId="77777777" w:rsidR="00196FA1" w:rsidRDefault="00196FA1" w:rsidP="007D2F52">
      <w:pPr>
        <w:pStyle w:val="Heading4"/>
      </w:pPr>
      <w:r>
        <w:t>Releases</w:t>
      </w:r>
    </w:p>
    <w:p w14:paraId="099646DD" w14:textId="77777777" w:rsidR="00196FA1" w:rsidRDefault="00196FA1" w:rsidP="008B6883">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8B6883">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8B6883">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8B6883">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8B6883">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8B6883">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8B6883">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8B6883">
      <w:pPr>
        <w:pStyle w:val="BodyText2"/>
      </w:pPr>
      <w:r>
        <w:lastRenderedPageBreak/>
        <w:t xml:space="preserve">Docs </w:t>
      </w:r>
      <w:hyperlink r:id="rId1635" w:history="1">
        <w:r w:rsidRPr="0088626A">
          <w:rPr>
            <w:rStyle w:val="Hyperlink"/>
          </w:rPr>
          <w:t>here</w:t>
        </w:r>
      </w:hyperlink>
      <w:r>
        <w:t>.</w:t>
      </w:r>
      <w:r w:rsidR="007E7E71">
        <w:t xml:space="preserve"> Easy to use. Added a release version for the Python REST Server </w:t>
      </w:r>
      <w:hyperlink r:id="rId1636" w:history="1">
        <w:r w:rsidR="007E7E71" w:rsidRPr="007E7E71">
          <w:rPr>
            <w:rStyle w:val="Hyperlink"/>
          </w:rPr>
          <w:t>here</w:t>
        </w:r>
      </w:hyperlink>
      <w:r w:rsidR="007E7E71">
        <w:t>.</w:t>
      </w:r>
    </w:p>
    <w:p w14:paraId="69056666" w14:textId="6DF94D3B" w:rsidR="00FF545B" w:rsidRDefault="00FF545B" w:rsidP="007D2F52">
      <w:pPr>
        <w:pStyle w:val="Heading4"/>
      </w:pPr>
      <w:bookmarkStart w:id="307" w:name="_Ref454274054"/>
      <w:r>
        <w:t>Merging an upstream repository into your fork</w:t>
      </w:r>
      <w:bookmarkEnd w:id="307"/>
    </w:p>
    <w:p w14:paraId="30880A20" w14:textId="21D3CF21" w:rsidR="00FF545B" w:rsidRDefault="00FF545B" w:rsidP="008B6883">
      <w:pPr>
        <w:pStyle w:val="BodyText2"/>
      </w:pPr>
      <w:r>
        <w:t xml:space="preserve">I have forked the ESRI spatial-framework-for-hadoop and after 2-3 years they have made some changes that I want to pull into my forked repo. Following instructions </w:t>
      </w:r>
      <w:hyperlink r:id="rId1637"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8B6883">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638"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8B6883">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639"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8B6883">
      <w:pPr>
        <w:pStyle w:val="BodyText2"/>
      </w:pPr>
      <w:r>
        <w:t>This worked and now the repo is only 85Mb.</w:t>
      </w:r>
    </w:p>
    <w:p w14:paraId="644DC50B" w14:textId="5C159762" w:rsidR="00F37EE7" w:rsidRDefault="00F37EE7" w:rsidP="007D2F52">
      <w:pPr>
        <w:pStyle w:val="Heading4"/>
      </w:pPr>
      <w:r>
        <w:t>Showing commits</w:t>
      </w:r>
    </w:p>
    <w:p w14:paraId="435D8509" w14:textId="3BF19226" w:rsidR="00F37EE7" w:rsidRDefault="003B19DD" w:rsidP="008B550B">
      <w:pPr>
        <w:pStyle w:val="Unix"/>
      </w:pPr>
      <w:r>
        <w:t>git log --since=1.hour</w:t>
      </w:r>
    </w:p>
    <w:p w14:paraId="3D808E60" w14:textId="75479A17" w:rsidR="00A4484B" w:rsidRDefault="00A4484B" w:rsidP="008B6883">
      <w:pPr>
        <w:pStyle w:val="BodyText2"/>
      </w:pPr>
      <w:r>
        <w:t>Then to roll back:</w:t>
      </w:r>
    </w:p>
    <w:p w14:paraId="05CDA31C"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2364B092" w14:textId="47CF823C" w:rsidR="00A4484B" w:rsidRDefault="00A4484B" w:rsidP="008B6883">
      <w:pPr>
        <w:pStyle w:val="BodyText2"/>
      </w:pPr>
      <w:r>
        <w:t>and forward again:</w:t>
      </w:r>
    </w:p>
    <w:p w14:paraId="7EC41CCC" w14:textId="30FE31F6" w:rsidR="00A4484B" w:rsidRPr="00F37EE7" w:rsidRDefault="00A4484B" w:rsidP="00A4484B">
      <w:pPr>
        <w:pStyle w:val="Unix"/>
      </w:pPr>
      <w:r w:rsidRPr="00A4484B">
        <w:t>git reset --hard eeb3b388d37b86249e99c2f47de0739f479b8158</w:t>
      </w:r>
    </w:p>
    <w:p w14:paraId="1CEF7AAA" w14:textId="6CBD42D5" w:rsidR="00E11005" w:rsidRDefault="00E11005" w:rsidP="00E11005">
      <w:pPr>
        <w:pStyle w:val="Heading4"/>
      </w:pPr>
      <w:r>
        <w:t>Renaming repos</w:t>
      </w:r>
    </w:p>
    <w:p w14:paraId="33B9DADE" w14:textId="66713319" w:rsidR="00E11005" w:rsidRPr="00E11005" w:rsidRDefault="00E11005" w:rsidP="00E11005">
      <w:pPr>
        <w:pStyle w:val="BodyText2"/>
      </w:pPr>
      <w:r>
        <w:t>If you rename a repo in github, you can easily update the Git configuration to push to the new location by editing the .git/config file.</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8B6883">
      <w:pPr>
        <w:pStyle w:val="BodyText2"/>
      </w:pPr>
      <w:r>
        <w:t>403 Forbidden while accessing</w:t>
      </w:r>
      <w:r>
        <w:rPr>
          <w:rStyle w:val="apple-converted-space"/>
          <w:rFonts w:ascii="Calibri" w:hAnsi="Calibri"/>
          <w:color w:val="222222"/>
          <w:sz w:val="22"/>
          <w:szCs w:val="22"/>
        </w:rPr>
        <w:t> </w:t>
      </w:r>
      <w:hyperlink r:id="rId1640" w:tgtFrame="_blank" w:history="1">
        <w:r>
          <w:rPr>
            <w:rStyle w:val="Hyperlink"/>
            <w:rFonts w:ascii="Calibri" w:hAnsi="Calibri"/>
            <w:color w:val="1155CC"/>
            <w:sz w:val="22"/>
            <w:szCs w:val="22"/>
          </w:rPr>
          <w:t>https://github.com/</w:t>
        </w:r>
      </w:hyperlink>
    </w:p>
    <w:p w14:paraId="1685A13A" w14:textId="77777777" w:rsidR="00100796" w:rsidRDefault="00100796" w:rsidP="008B6883">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8B6883">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8B6883">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lastRenderedPageBreak/>
        <w:t xml:space="preserve">git config --global http.proxy </w:t>
      </w:r>
      <w:hyperlink r:id="rId1641" w:history="1">
        <w:r>
          <w:rPr>
            <w:rStyle w:val="Hyperlink"/>
          </w:rPr>
          <w:t>http://10.168.209.73:8012</w:t>
        </w:r>
      </w:hyperlink>
    </w:p>
    <w:p w14:paraId="6CE3B5A4" w14:textId="0E8695B0" w:rsidR="001541F2" w:rsidRPr="001541F2" w:rsidRDefault="00100796" w:rsidP="008B6883">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8B6883">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642"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3B37F4">
      <w:pPr>
        <w:pStyle w:val="Heading2"/>
      </w:pPr>
      <w:r>
        <w:t>GitHub</w:t>
      </w:r>
    </w:p>
    <w:p w14:paraId="3285E314" w14:textId="7EBED811" w:rsidR="00F7430F" w:rsidRDefault="00F7430F" w:rsidP="0034374E">
      <w:pPr>
        <w:pStyle w:val="Heading3"/>
      </w:pPr>
      <w:bookmarkStart w:id="308" w:name="_Ref455386268"/>
      <w:r>
        <w:t>Issues</w:t>
      </w:r>
      <w:bookmarkEnd w:id="308"/>
    </w:p>
    <w:p w14:paraId="527E2FD7" w14:textId="6BABA300" w:rsidR="000F03B1" w:rsidRDefault="000F03B1" w:rsidP="000F03B1">
      <w:pPr>
        <w:pStyle w:val="Heading4"/>
      </w:pPr>
      <w:r>
        <w:t>Http and Https</w:t>
      </w:r>
    </w:p>
    <w:p w14:paraId="34501192" w14:textId="3632B608" w:rsidR="00F7430F" w:rsidRPr="00F7430F" w:rsidRDefault="00F7430F" w:rsidP="008B6883">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643" w:history="1">
        <w:r w:rsidR="00DB3E35" w:rsidRPr="00DB3E35">
          <w:rPr>
            <w:rStyle w:val="Hyperlink"/>
          </w:rPr>
          <w:t>here</w:t>
        </w:r>
      </w:hyperlink>
      <w:r w:rsidR="00DB3E35">
        <w:t xml:space="preserve"> for the reason why!</w:t>
      </w:r>
    </w:p>
    <w:p w14:paraId="177F8317" w14:textId="1E5B5063" w:rsidR="000F03B1" w:rsidRDefault="000F03B1" w:rsidP="000F03B1">
      <w:pPr>
        <w:pStyle w:val="Heading4"/>
      </w:pPr>
      <w:r w:rsidRPr="000F03B1">
        <w:t>Files that start with an underscore are missing</w:t>
      </w:r>
    </w:p>
    <w:p w14:paraId="30279672" w14:textId="50F4D6AF" w:rsidR="000F03B1" w:rsidRPr="000F03B1" w:rsidRDefault="000F03B1" w:rsidP="008B6883">
      <w:pPr>
        <w:pStyle w:val="BodyText2"/>
      </w:pPr>
      <w:r>
        <w:t xml:space="preserve">By default </w:t>
      </w:r>
      <w:r w:rsidRPr="000F03B1">
        <w:t>Jekyll does not build any files or directories that</w:t>
      </w:r>
      <w:r>
        <w:t xml:space="preserve"> have </w:t>
      </w:r>
      <w:r w:rsidRPr="000F03B1">
        <w:t>names that start with _</w:t>
      </w:r>
      <w:r>
        <w:t xml:space="preserve"> (see </w:t>
      </w:r>
      <w:hyperlink r:id="rId1644"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78126C25" w14:textId="497B54D4" w:rsidR="00CF23E8" w:rsidRDefault="00CF23E8" w:rsidP="00CF23E8">
      <w:pPr>
        <w:pStyle w:val="Heading3"/>
      </w:pPr>
      <w:r>
        <w:t>Redirects</w:t>
      </w:r>
    </w:p>
    <w:p w14:paraId="1B723092" w14:textId="153EA0BD" w:rsidR="00CF23E8" w:rsidRPr="00CF23E8" w:rsidRDefault="00CF23E8" w:rsidP="008B6883">
      <w:pPr>
        <w:pStyle w:val="BodyText2"/>
      </w:pPr>
      <w:r>
        <w:t xml:space="preserve">Ghislain has a handy redirect from a hosted site: </w:t>
      </w:r>
      <w:hyperlink r:id="rId1645"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0A342763" w14:textId="3316D65E" w:rsidR="00977123" w:rsidRDefault="00977123" w:rsidP="00977123">
      <w:pPr>
        <w:pStyle w:val="Heading3"/>
      </w:pPr>
      <w:r>
        <w:t>Markdown</w:t>
      </w:r>
    </w:p>
    <w:p w14:paraId="0E2AAA52" w14:textId="03B28D6F" w:rsidR="00977123" w:rsidRPr="00977123" w:rsidRDefault="00977123" w:rsidP="00977123">
      <w:pPr>
        <w:pStyle w:val="BodyText2"/>
      </w:pPr>
      <w:r>
        <w:t>To add a carriage return at the end of a line, enter 2 spaces.</w:t>
      </w:r>
    </w:p>
    <w:p w14:paraId="1671200D" w14:textId="77777777" w:rsidR="00B91432" w:rsidRDefault="00B91432" w:rsidP="00B91432">
      <w:pPr>
        <w:pStyle w:val="Heading2"/>
      </w:pPr>
      <w:r>
        <w:t>Git Tools</w:t>
      </w:r>
    </w:p>
    <w:p w14:paraId="4A220F3C" w14:textId="77777777" w:rsidR="00B91432" w:rsidRPr="009D05F2" w:rsidRDefault="00B91432" w:rsidP="00B91432">
      <w:pPr>
        <w:pStyle w:val="Heading3"/>
      </w:pPr>
      <w:r>
        <w:t>GitHub for Windows</w:t>
      </w:r>
    </w:p>
    <w:p w14:paraId="17AF52BB" w14:textId="77777777" w:rsidR="00B91432" w:rsidRDefault="00B91432" w:rsidP="00B91432">
      <w:pPr>
        <w:pStyle w:val="Heading4"/>
      </w:pPr>
      <w:r>
        <w:t>Connecting to a remote Git repository</w:t>
      </w:r>
    </w:p>
    <w:p w14:paraId="3C0592EC" w14:textId="77777777" w:rsidR="00B91432" w:rsidRDefault="00B91432" w:rsidP="008B6883">
      <w:pPr>
        <w:pStyle w:val="BodyText2"/>
      </w:pPr>
      <w:r>
        <w:t>I want to use GitHub to be able to see changes I make to the GEE repos. Heres how to do it:</w:t>
      </w:r>
    </w:p>
    <w:p w14:paraId="3CE22A0C" w14:textId="77777777" w:rsidR="00B91432" w:rsidRDefault="00B91432" w:rsidP="002578F7">
      <w:pPr>
        <w:pStyle w:val="ListNumber"/>
        <w:numPr>
          <w:ilvl w:val="0"/>
          <w:numId w:val="34"/>
        </w:numPr>
      </w:pPr>
      <w:r>
        <w:t>Open Git bash and clone the GEE private scripts</w:t>
      </w:r>
    </w:p>
    <w:p w14:paraId="4B73DEAF" w14:textId="77777777" w:rsidR="00B91432" w:rsidRDefault="00B91432" w:rsidP="00B91432">
      <w:pPr>
        <w:pStyle w:val="Unix"/>
      </w:pPr>
      <w:r>
        <w:t>$ git clone https://earthengine.googlesource.com/102937579132037320468 private_ee_scripts</w:t>
      </w:r>
    </w:p>
    <w:p w14:paraId="3732AEA0" w14:textId="77777777" w:rsidR="00B91432" w:rsidRDefault="00B91432" w:rsidP="002578F7">
      <w:pPr>
        <w:pStyle w:val="ListNumber"/>
      </w:pPr>
      <w:r>
        <w:t>Add the repo in GitHub for Windows</w:t>
      </w:r>
    </w:p>
    <w:p w14:paraId="2E61FBCE" w14:textId="77777777" w:rsidR="00B91432" w:rsidRPr="009D05F2" w:rsidRDefault="00B91432" w:rsidP="008B6883">
      <w:pPr>
        <w:pStyle w:val="BodyText2"/>
      </w:pPr>
      <w:r>
        <w:t>This will show the commits but not the diffs for some reason.</w:t>
      </w:r>
    </w:p>
    <w:p w14:paraId="0005D2D9" w14:textId="77777777" w:rsidR="00B91432" w:rsidRDefault="00B91432" w:rsidP="00B91432">
      <w:pPr>
        <w:pStyle w:val="Heading4"/>
      </w:pPr>
      <w:r>
        <w:t>Updating a forked repo</w:t>
      </w:r>
    </w:p>
    <w:p w14:paraId="7A768D78" w14:textId="77777777" w:rsidR="00B91432" w:rsidRPr="00C87226" w:rsidRDefault="00B91432" w:rsidP="008B6883">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62CB168D" w14:textId="2568C383" w:rsidR="00B91432" w:rsidRDefault="00B91432" w:rsidP="00B91432">
      <w:pPr>
        <w:pStyle w:val="Heading3"/>
      </w:pPr>
      <w:r>
        <w:lastRenderedPageBreak/>
        <w:t>TortoiseGit</w:t>
      </w:r>
    </w:p>
    <w:p w14:paraId="3F212D6A" w14:textId="630DBA81" w:rsidR="00B91432" w:rsidRPr="00B91432" w:rsidRDefault="00B91432" w:rsidP="008B6883">
      <w:pPr>
        <w:pStyle w:val="BodyText2"/>
      </w:pPr>
      <w:r>
        <w:t xml:space="preserve">To save User/Password - see </w:t>
      </w:r>
      <w:hyperlink r:id="rId1646" w:history="1">
        <w:r w:rsidRPr="00B91432">
          <w:rPr>
            <w:rStyle w:val="Hyperlink"/>
          </w:rPr>
          <w:t>here</w:t>
        </w:r>
      </w:hyperlink>
      <w:r>
        <w:t>. In fact I didn’t follow all the steps but it seemed to work.</w:t>
      </w:r>
    </w:p>
    <w:p w14:paraId="58FE8F4A" w14:textId="77777777" w:rsidR="00F7430F" w:rsidRDefault="00F7430F" w:rsidP="003B37F4">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8B6883">
      <w:pPr>
        <w:pStyle w:val="BodyText2"/>
      </w:pPr>
      <w:r>
        <w:t xml:space="preserve">Click Import | Git Repository as  New Project and enter the url that appears on the checkout page of the Google Code project, e.g. on this page </w:t>
      </w:r>
      <w:hyperlink r:id="rId1647" w:history="1">
        <w:r>
          <w:rPr>
            <w:rStyle w:val="Hyperlink"/>
          </w:rPr>
          <w:t>https://code.google.com/p/earthengine-api/source/checkout</w:t>
        </w:r>
      </w:hyperlink>
      <w:r>
        <w:t xml:space="preserve"> there is a link for the git repository Command-line access (</w:t>
      </w:r>
      <w:r w:rsidRPr="00574DAE">
        <w:t xml:space="preserve">git clone </w:t>
      </w:r>
      <w:hyperlink r:id="rId1648"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8B6883">
      <w:pPr>
        <w:pStyle w:val="BodyText2"/>
      </w:pPr>
      <w:r>
        <w:t xml:space="preserve">Is very simple – click Import.. from SVN and enter the SVN path, e.g. </w:t>
      </w:r>
      <w:hyperlink r:id="rId1649" w:history="1">
        <w:r w:rsidRPr="00CF73E0">
          <w:rPr>
            <w:rStyle w:val="Hyperlink"/>
          </w:rPr>
          <w:t>https://owslib.svn.sourceforge.net/svnroot/owslib</w:t>
        </w:r>
      </w:hyperlink>
    </w:p>
    <w:p w14:paraId="03746DF9" w14:textId="77777777" w:rsidR="00F7430F" w:rsidRDefault="00F7430F" w:rsidP="008B6883">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8B6883">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0">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51">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8B6883">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8B6883">
      <w:pPr>
        <w:pStyle w:val="BodyText2"/>
      </w:pPr>
      <w:r>
        <w:t xml:space="preserve">Instructions for installing the plugin for Aptana from </w:t>
      </w:r>
      <w:hyperlink r:id="rId1652"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653"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654"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8B6883">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655"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3B37F4">
      <w:pPr>
        <w:pStyle w:val="Heading2"/>
      </w:pPr>
      <w:r>
        <w:t>Maven</w:t>
      </w:r>
    </w:p>
    <w:p w14:paraId="14982A9C" w14:textId="77777777" w:rsidR="00F7430F" w:rsidRPr="00AC0C76" w:rsidRDefault="00F7430F" w:rsidP="008B6883">
      <w:pPr>
        <w:pStyle w:val="BodyText2"/>
      </w:pPr>
      <w:r>
        <w:t>Maven clean removes artifacts from other builds</w:t>
      </w:r>
    </w:p>
    <w:p w14:paraId="139279DA" w14:textId="77777777" w:rsidR="00B81541" w:rsidRDefault="00B81541" w:rsidP="003B37F4">
      <w:pPr>
        <w:pStyle w:val="Heading2"/>
      </w:pPr>
      <w:r>
        <w:t>SVN</w:t>
      </w:r>
    </w:p>
    <w:p w14:paraId="7559498E" w14:textId="471328FA" w:rsidR="00B37D09" w:rsidRDefault="00C476E5" w:rsidP="0034374E">
      <w:pPr>
        <w:pStyle w:val="Heading3"/>
      </w:pPr>
      <w:r>
        <w:t>Setting up SVN on Windows</w:t>
      </w:r>
      <w:bookmarkEnd w:id="306"/>
    </w:p>
    <w:p w14:paraId="7D67B09D" w14:textId="77777777" w:rsidR="00B37D09" w:rsidRDefault="00C476E5" w:rsidP="000E5536">
      <w:pPr>
        <w:pStyle w:val="BodyText"/>
      </w:pPr>
      <w:r>
        <w:lastRenderedPageBreak/>
        <w:t>SVN Repository:</w:t>
      </w:r>
    </w:p>
    <w:p w14:paraId="0DEF63C2" w14:textId="77777777" w:rsidR="00B37D09" w:rsidRDefault="00237F98" w:rsidP="008B6883">
      <w:pPr>
        <w:pStyle w:val="BodyText2"/>
      </w:pPr>
      <w:hyperlink r:id="rId1656"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8B6883">
      <w:pPr>
        <w:pStyle w:val="BodyText2"/>
      </w:pPr>
      <w:r>
        <w:t>password:</w:t>
      </w:r>
      <w:r>
        <w:tab/>
        <w:t>Docview9</w:t>
      </w:r>
    </w:p>
    <w:p w14:paraId="7ED2DF1B" w14:textId="77777777" w:rsidR="00570CDA" w:rsidRDefault="00570CDA" w:rsidP="000E5536">
      <w:pPr>
        <w:pStyle w:val="Heading1"/>
      </w:pPr>
      <w:bookmarkStart w:id="309" w:name="_Toc315774631"/>
      <w:r>
        <w:t>Deployment</w:t>
      </w:r>
    </w:p>
    <w:p w14:paraId="7AC60FE8" w14:textId="77777777" w:rsidR="00570CDA" w:rsidRDefault="00570CDA" w:rsidP="008B6883">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3B37F4">
      <w:pPr>
        <w:pStyle w:val="Heading2"/>
      </w:pPr>
      <w:r>
        <w:t>Deploying REST Services at SPREP</w:t>
      </w:r>
    </w:p>
    <w:p w14:paraId="444F064C" w14:textId="54EC6A1C" w:rsidR="00F74EC0" w:rsidRPr="00F74EC0" w:rsidRDefault="009A68F5" w:rsidP="008B6883">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2578F7">
      <w:pPr>
        <w:pStyle w:val="ListNumber"/>
        <w:numPr>
          <w:ilvl w:val="0"/>
          <w:numId w:val="29"/>
        </w:numPr>
      </w:pPr>
      <w:r>
        <w:t>Install Postgresql 9.1</w:t>
      </w:r>
    </w:p>
    <w:p w14:paraId="541DD472" w14:textId="77777777" w:rsidR="00D4138A" w:rsidRDefault="00D4138A" w:rsidP="002578F7">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2578F7">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2578F7">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2578F7">
      <w:pPr>
        <w:pStyle w:val="ListNumber"/>
        <w:numPr>
          <w:ilvl w:val="0"/>
          <w:numId w:val="27"/>
        </w:numPr>
      </w:pPr>
      <w:r>
        <w:t xml:space="preserve">Allow access to Postgresql for local network users (see </w:t>
      </w:r>
      <w:hyperlink r:id="rId1657" w:history="1">
        <w:r w:rsidRPr="008A1A0D">
          <w:rPr>
            <w:rStyle w:val="Hyperlink"/>
          </w:rPr>
          <w:t>here</w:t>
        </w:r>
      </w:hyperlink>
      <w:r>
        <w:t xml:space="preserve">) using the </w:t>
      </w:r>
      <w:r w:rsidRPr="002578F7">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2578F7">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2578F7">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2578F7">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2578F7">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2578F7">
      <w:pPr>
        <w:pStyle w:val="ListNumber"/>
      </w:pPr>
      <w:r>
        <w:t xml:space="preserve">Run the sql script </w:t>
      </w:r>
      <w:hyperlink r:id="rId1658"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8B6883">
      <w:pPr>
        <w:pStyle w:val="BodyText2"/>
      </w:pPr>
      <w:r>
        <w:lastRenderedPageBreak/>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8B6883">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t>jrc@test-ris:~$ psql -h localhost sprep_ris</w:t>
      </w:r>
    </w:p>
    <w:p w14:paraId="7559975D" w14:textId="18E537C6" w:rsidR="00DB37AA" w:rsidRDefault="00DB37AA" w:rsidP="008B6883">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2578F7">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2578F7">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2578F7">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2578F7">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659"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2578F7">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660"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2578F7">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2578F7">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8B6883">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8B6883">
      <w:pPr>
        <w:pStyle w:val="BodyText2"/>
      </w:pPr>
      <w:r>
        <w:lastRenderedPageBreak/>
        <w:t xml:space="preserve">Follow instructions </w:t>
      </w:r>
      <w:hyperlink r:id="rId1661"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8B6883">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8B6883">
      <w:pPr>
        <w:pStyle w:val="BodyText2"/>
      </w:pPr>
      <w:r>
        <w:t>Then:</w:t>
      </w:r>
    </w:p>
    <w:p w14:paraId="6EAA5E50" w14:textId="37B7D05A" w:rsidR="00250E36" w:rsidRDefault="00250E36" w:rsidP="008B550B">
      <w:pPr>
        <w:pStyle w:val="Unix"/>
      </w:pPr>
      <w:r>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2578F7">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662"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8B6883">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2578F7">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663"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2578F7">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2578F7">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664" w:history="1">
        <w:r w:rsidR="008C6890" w:rsidRPr="00795200">
          <w:rPr>
            <w:rStyle w:val="Hyperlink"/>
          </w:rPr>
          <w:t>https://github.com/andrewcottam/python-rest-server.git</w:t>
        </w:r>
      </w:hyperlink>
    </w:p>
    <w:p w14:paraId="7AA1B2CE" w14:textId="77777777" w:rsidR="00D4138A" w:rsidRDefault="0087026F" w:rsidP="002578F7">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2578F7">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2578F7">
      <w:pPr>
        <w:pStyle w:val="ListNumber"/>
      </w:pPr>
      <w:r>
        <w:t>Add schemas and functions so they can be tested</w:t>
      </w:r>
    </w:p>
    <w:p w14:paraId="1B97CD1F" w14:textId="345D2AB3" w:rsidR="006002E0" w:rsidRDefault="006002E0" w:rsidP="008B6883">
      <w:pPr>
        <w:pStyle w:val="BodyText2"/>
      </w:pPr>
      <w:r>
        <w:t xml:space="preserve">In the repo there is an </w:t>
      </w:r>
      <w:hyperlink r:id="rId1665"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2578F7">
      <w:pPr>
        <w:pStyle w:val="ListNumber"/>
        <w:numPr>
          <w:ilvl w:val="0"/>
          <w:numId w:val="28"/>
        </w:numPr>
      </w:pPr>
      <w:r>
        <w:t>Enable CGI processing in Apache (</w:t>
      </w:r>
      <w:r w:rsidRPr="005C274F">
        <w:t>sudo a2enmod cgi</w:t>
      </w:r>
      <w:r>
        <w:t>)</w:t>
      </w:r>
    </w:p>
    <w:p w14:paraId="5654515B" w14:textId="60127D1E" w:rsidR="0087239C" w:rsidRDefault="0087239C" w:rsidP="002578F7">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2578F7">
      <w:pPr>
        <w:pStyle w:val="ListNumber"/>
        <w:numPr>
          <w:ilvl w:val="0"/>
          <w:numId w:val="27"/>
        </w:numPr>
      </w:pPr>
      <w:r>
        <w:lastRenderedPageBreak/>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8B6883">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8B6883">
      <w:pPr>
        <w:pStyle w:val="BodyText2"/>
      </w:pPr>
      <w:r>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8B6883">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t>Alias /resthtmldocs/ /var/www/resthtmldocs/</w:t>
      </w:r>
    </w:p>
    <w:p w14:paraId="6A579942" w14:textId="0964ADAB" w:rsidR="00583443" w:rsidRDefault="00583443" w:rsidP="002578F7">
      <w:pPr>
        <w:pStyle w:val="ListNumber"/>
        <w:numPr>
          <w:ilvl w:val="0"/>
          <w:numId w:val="27"/>
        </w:numPr>
      </w:pPr>
      <w:r>
        <w:t>Restart Apache (</w:t>
      </w:r>
      <w:r w:rsidRPr="00583443">
        <w:t>sudo service apache2 restart</w:t>
      </w:r>
      <w:r>
        <w:t>)</w:t>
      </w:r>
    </w:p>
    <w:p w14:paraId="1C1E90D7" w14:textId="5BA73908" w:rsidR="00487E2B" w:rsidRDefault="00487E2B" w:rsidP="003B37F4">
      <w:pPr>
        <w:pStyle w:val="Heading2"/>
      </w:pPr>
      <w:r>
        <w:t>On GitHub</w:t>
      </w:r>
    </w:p>
    <w:p w14:paraId="6EAA269D" w14:textId="1EFF1AF5" w:rsidR="00487E2B" w:rsidRDefault="00487E2B" w:rsidP="008B6883">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8B6883">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8B6883">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6">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40B71634" w14:textId="3098756B" w:rsidR="00C21B98" w:rsidRDefault="00C21B98" w:rsidP="00C21B98">
      <w:pPr>
        <w:pStyle w:val="Heading3"/>
      </w:pPr>
      <w:r>
        <w:t>gh-pages</w:t>
      </w:r>
    </w:p>
    <w:p w14:paraId="4E5FAF1B" w14:textId="74EAB0BD" w:rsidR="00C21B98" w:rsidRDefault="00C21B98" w:rsidP="00C21B98">
      <w:pPr>
        <w:pStyle w:val="Heading4"/>
      </w:pPr>
      <w:r>
        <w:t>Issues</w:t>
      </w:r>
    </w:p>
    <w:p w14:paraId="6A8B360C" w14:textId="1CB1DE23" w:rsidR="00C21B98" w:rsidRDefault="00C21B98" w:rsidP="008B6883">
      <w:pPr>
        <w:pStyle w:val="BodyText2"/>
      </w:pPr>
      <w:r>
        <w:t>On 18/9/17 I pushed from C9 to GitHub to gh-pages but the pages weren’t rebuilt for some reason. To resolve, change the default branch on GitHub to something other than gh-pages and then do this on C9:</w:t>
      </w:r>
    </w:p>
    <w:p w14:paraId="6EA3B1D0" w14:textId="2384B05F" w:rsidR="00C21B98" w:rsidRDefault="00C21B98" w:rsidP="00C21B98">
      <w:pPr>
        <w:pStyle w:val="Unix"/>
      </w:pPr>
      <w:r w:rsidRPr="00C21B98">
        <w:t>git push origin :gh-pages</w:t>
      </w:r>
      <w:r>
        <w:t xml:space="preserve">             this deletes the remove branch</w:t>
      </w:r>
    </w:p>
    <w:p w14:paraId="272D9B90" w14:textId="2B4E7E53" w:rsidR="00C21B98" w:rsidRPr="00C21B98" w:rsidRDefault="00C21B98" w:rsidP="00C21B98">
      <w:pPr>
        <w:pStyle w:val="Unix"/>
      </w:pPr>
      <w:r w:rsidRPr="00C21B98">
        <w:t>git push origin gh-pages</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8B6883">
      <w:pPr>
        <w:pStyle w:val="BodyText2"/>
      </w:pPr>
      <w:r>
        <w:t>There are lots of other initiatives that are related:</w:t>
      </w:r>
    </w:p>
    <w:p w14:paraId="57CFFD12" w14:textId="77777777" w:rsidR="009574E5" w:rsidRDefault="009574E5" w:rsidP="003B37F4">
      <w:pPr>
        <w:pStyle w:val="Heading2"/>
      </w:pPr>
      <w:r>
        <w:t>Vibrant</w:t>
      </w:r>
    </w:p>
    <w:p w14:paraId="612C9033" w14:textId="77777777" w:rsidR="009574E5" w:rsidRDefault="009574E5" w:rsidP="008B6883">
      <w:pPr>
        <w:pStyle w:val="BodyText2"/>
      </w:pPr>
      <w:r>
        <w:t xml:space="preserve">Natural History Museum led FP7 funded project - </w:t>
      </w:r>
      <w:hyperlink r:id="rId1667" w:history="1">
        <w:r>
          <w:rPr>
            <w:rStyle w:val="Hyperlink"/>
          </w:rPr>
          <w:t>http://vbrant.eu/</w:t>
        </w:r>
      </w:hyperlink>
    </w:p>
    <w:p w14:paraId="05A4ED9E" w14:textId="77777777" w:rsidR="009574E5" w:rsidRDefault="009574E5" w:rsidP="003B37F4">
      <w:pPr>
        <w:pStyle w:val="Heading2"/>
      </w:pPr>
      <w:r>
        <w:t>Map of Life</w:t>
      </w:r>
    </w:p>
    <w:p w14:paraId="233C67E5" w14:textId="77777777" w:rsidR="000E293A" w:rsidRDefault="000E293A" w:rsidP="008B6883">
      <w:pPr>
        <w:pStyle w:val="BodyText2"/>
      </w:pPr>
      <w:r>
        <w:lastRenderedPageBreak/>
        <w:t xml:space="preserve">Overall vision of range map/distribution data with Walter Jetz - </w:t>
      </w:r>
      <w:hyperlink r:id="rId1668" w:history="1">
        <w:r>
          <w:rPr>
            <w:rStyle w:val="Hyperlink"/>
          </w:rPr>
          <w:t>http://www.mappinglife.org/</w:t>
        </w:r>
      </w:hyperlink>
    </w:p>
    <w:p w14:paraId="5F6A7715" w14:textId="77777777" w:rsidR="000C7F06" w:rsidRDefault="00822626" w:rsidP="003B37F4">
      <w:pPr>
        <w:pStyle w:val="Heading2"/>
      </w:pPr>
      <w:r>
        <w:t>CIESIN</w:t>
      </w:r>
      <w:r w:rsidR="00FF5C17">
        <w:t xml:space="preserve"> s</w:t>
      </w:r>
      <w:r w:rsidR="000C7F06">
        <w:t>pecies richness datasets</w:t>
      </w:r>
    </w:p>
    <w:p w14:paraId="126757FE" w14:textId="77777777" w:rsidR="003F6F00" w:rsidRDefault="00CC6BBB" w:rsidP="008B6883">
      <w:pPr>
        <w:pStyle w:val="BodyText2"/>
      </w:pPr>
      <w:r>
        <w:t xml:space="preserve">Global species richness datasets at the 1Km scale. </w:t>
      </w:r>
    </w:p>
    <w:p w14:paraId="21A76C50" w14:textId="77777777" w:rsidR="000C7F06" w:rsidRDefault="00237F98" w:rsidP="008B6883">
      <w:pPr>
        <w:pStyle w:val="BodyText2"/>
      </w:pPr>
      <w:hyperlink r:id="rId1669" w:anchor="species-v1" w:history="1">
        <w:r w:rsidR="000C7F06">
          <w:rPr>
            <w:rStyle w:val="Hyperlink"/>
          </w:rPr>
          <w:t>http://sedac.ciesin.columbia.edu/maps/services/wms#species-v1</w:t>
        </w:r>
      </w:hyperlink>
    </w:p>
    <w:p w14:paraId="2EF30604" w14:textId="77777777" w:rsidR="00122C4F" w:rsidRDefault="007B60F7" w:rsidP="008B6883">
      <w:pPr>
        <w:pStyle w:val="BodyText2"/>
      </w:pPr>
      <w:r>
        <w:t xml:space="preserve">Looking at the data for </w:t>
      </w:r>
      <w:r w:rsidRPr="00F643C0">
        <w:rPr>
          <w:i/>
        </w:rPr>
        <w:t>Afrixalus knysnae</w:t>
      </w:r>
      <w:r w:rsidR="00F643C0">
        <w:t xml:space="preserve"> - Knysna Banana Frog (</w:t>
      </w:r>
      <w:hyperlink r:id="rId1670"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671"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8B6883">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8B6883">
      <w:pPr>
        <w:pStyle w:val="BodyText2"/>
      </w:pPr>
      <w:r>
        <w:t>Here is the comparison – blue is ours, red is CIESIN – note less inclusive and different spatial resolution</w:t>
      </w:r>
    </w:p>
    <w:p w14:paraId="5CEF8386" w14:textId="77777777" w:rsidR="008942C9" w:rsidRDefault="008942C9" w:rsidP="008B6883">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672"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8B6883">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3B37F4">
      <w:pPr>
        <w:pStyle w:val="Heading2"/>
      </w:pPr>
      <w:r>
        <w:t>AquaMaps</w:t>
      </w:r>
    </w:p>
    <w:p w14:paraId="055BAC55" w14:textId="77777777" w:rsidR="00ED23D2" w:rsidRPr="00ED23D2" w:rsidRDefault="00ED23D2" w:rsidP="008B6883">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673" w:history="1">
        <w:r w:rsidR="00516BDF">
          <w:rPr>
            <w:rStyle w:val="Hyperlink"/>
          </w:rPr>
          <w:t>http://www.aquamaps.org/</w:t>
        </w:r>
      </w:hyperlink>
    </w:p>
    <w:p w14:paraId="28EEFDD1" w14:textId="77777777" w:rsidR="00170E25" w:rsidRDefault="00170E25" w:rsidP="003B37F4">
      <w:pPr>
        <w:pStyle w:val="Heading2"/>
      </w:pPr>
      <w:r>
        <w:t>ProtectedPlanet</w:t>
      </w:r>
    </w:p>
    <w:p w14:paraId="738BF298" w14:textId="77777777" w:rsidR="00170E25" w:rsidRDefault="00170E25" w:rsidP="008B6883">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3B37F4">
      <w:pPr>
        <w:pStyle w:val="Heading2"/>
      </w:pPr>
      <w:r>
        <w:t>OneZoom tree of life</w:t>
      </w:r>
    </w:p>
    <w:p w14:paraId="3A99523C" w14:textId="77777777" w:rsidR="00170B91" w:rsidRPr="00170B91" w:rsidRDefault="00237F98" w:rsidP="008B6883">
      <w:pPr>
        <w:pStyle w:val="BodyText2"/>
      </w:pPr>
      <w:hyperlink r:id="rId1674" w:history="1">
        <w:r w:rsidR="002049A3" w:rsidRPr="00AD4996">
          <w:rPr>
            <w:rStyle w:val="Hyperlink"/>
          </w:rPr>
          <w:t>http://www.onezoom.org/mammals.htm</w:t>
        </w:r>
      </w:hyperlink>
      <w:r w:rsidR="002049A3">
        <w:t xml:space="preserve"> </w:t>
      </w:r>
    </w:p>
    <w:p w14:paraId="26F4919A" w14:textId="77777777" w:rsidR="00846812" w:rsidRDefault="00846812" w:rsidP="003B37F4">
      <w:pPr>
        <w:pStyle w:val="Heading2"/>
      </w:pPr>
      <w:r>
        <w:t>COMIFAC</w:t>
      </w:r>
    </w:p>
    <w:p w14:paraId="0F829791" w14:textId="77777777" w:rsidR="00846812" w:rsidRPr="00846812" w:rsidRDefault="00846812" w:rsidP="008B6883">
      <w:pPr>
        <w:pStyle w:val="BodyText2"/>
      </w:pPr>
      <w:r>
        <w:t xml:space="preserve">Barts OFAC is </w:t>
      </w:r>
      <w:hyperlink r:id="rId1675" w:history="1">
        <w:r w:rsidRPr="00846812">
          <w:rPr>
            <w:rStyle w:val="Hyperlink"/>
          </w:rPr>
          <w:t>here</w:t>
        </w:r>
      </w:hyperlink>
    </w:p>
    <w:p w14:paraId="1FFD4841" w14:textId="41032F6D" w:rsidR="00B37D09" w:rsidRDefault="008F2FB2" w:rsidP="000E5536">
      <w:pPr>
        <w:pStyle w:val="Heading1"/>
      </w:pPr>
      <w:r>
        <w:t>Admin stuff</w:t>
      </w:r>
      <w:bookmarkEnd w:id="309"/>
    </w:p>
    <w:p w14:paraId="52C9B064" w14:textId="77777777" w:rsidR="00B37D09" w:rsidRDefault="008F2FB2" w:rsidP="003B37F4">
      <w:pPr>
        <w:pStyle w:val="Heading2"/>
      </w:pPr>
      <w:bookmarkStart w:id="310" w:name="_Toc315774632"/>
      <w:r>
        <w:lastRenderedPageBreak/>
        <w:t>ASL</w:t>
      </w:r>
      <w:bookmarkEnd w:id="310"/>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3B37F4">
      <w:pPr>
        <w:pStyle w:val="Heading2"/>
      </w:pPr>
      <w:bookmarkStart w:id="311" w:name="_Toc315774634"/>
      <w:bookmarkStart w:id="312" w:name="_Toc315774633"/>
      <w:r>
        <w:t>External Accounting</w:t>
      </w:r>
    </w:p>
    <w:p w14:paraId="710E1B86" w14:textId="77777777" w:rsidR="00217F6A" w:rsidRPr="00217F6A" w:rsidRDefault="00217F6A" w:rsidP="008B6883">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311"/>
    <w:p w14:paraId="6A566076" w14:textId="77777777" w:rsidR="005A38F9" w:rsidRDefault="005A38F9" w:rsidP="003B37F4">
      <w:pPr>
        <w:pStyle w:val="Heading2"/>
      </w:pPr>
      <w:r>
        <w:t>Intranet/eSpecies Website</w:t>
      </w:r>
    </w:p>
    <w:p w14:paraId="0EBF8BA0" w14:textId="77777777" w:rsidR="005A38F9" w:rsidRDefault="005A38F9" w:rsidP="008B6883">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237F98" w:rsidP="008B6883">
      <w:pPr>
        <w:pStyle w:val="BodyText2"/>
      </w:pPr>
      <w:hyperlink r:id="rId1676" w:history="1">
        <w:r w:rsidR="005A38F9" w:rsidRPr="004924C1">
          <w:rPr>
            <w:rStyle w:val="Hyperlink"/>
          </w:rPr>
          <w:t>http://especies.jrc.ec.europa.eu</w:t>
        </w:r>
      </w:hyperlink>
      <w:r w:rsidR="005A38F9">
        <w:t xml:space="preserve"> </w:t>
      </w:r>
    </w:p>
    <w:p w14:paraId="1EA3250A" w14:textId="77777777" w:rsidR="005A38F9" w:rsidRDefault="005A38F9" w:rsidP="008B6883">
      <w:pPr>
        <w:pStyle w:val="BodyText2"/>
      </w:pPr>
      <w:r>
        <w:t>which is a mirror of the internal site</w:t>
      </w:r>
    </w:p>
    <w:p w14:paraId="73D0AD9F" w14:textId="77777777" w:rsidR="005A38F9" w:rsidRDefault="00237F98" w:rsidP="008B6883">
      <w:pPr>
        <w:pStyle w:val="BodyText2"/>
      </w:pPr>
      <w:hyperlink r:id="rId1677"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2CE2DB24" w14:textId="77777777" w:rsidR="001A7846" w:rsidRDefault="001A7846" w:rsidP="001A7846">
      <w:pPr>
        <w:pStyle w:val="Heading2"/>
      </w:pPr>
      <w:r>
        <w:t>Job</w:t>
      </w:r>
    </w:p>
    <w:p w14:paraId="3C2E2144" w14:textId="50BEF5EF" w:rsidR="00C143D1" w:rsidRDefault="00C143D1" w:rsidP="001A7846">
      <w:pPr>
        <w:pStyle w:val="Heading3"/>
      </w:pPr>
      <w:r>
        <w:t>Job Assessment</w:t>
      </w:r>
    </w:p>
    <w:p w14:paraId="1D4288F4" w14:textId="5E968B55" w:rsidR="00BC1091" w:rsidRDefault="00BC1091" w:rsidP="001A7846">
      <w:pPr>
        <w:pStyle w:val="Heading4"/>
      </w:pPr>
      <w:r>
        <w:t>Contract Agent Appraisal Procedure</w:t>
      </w:r>
    </w:p>
    <w:p w14:paraId="29CC74D4" w14:textId="48B34D1B" w:rsidR="00BA3E94" w:rsidRPr="00BC1091" w:rsidRDefault="00BC1091" w:rsidP="008B6883">
      <w:pPr>
        <w:pStyle w:val="BodyText2"/>
      </w:pPr>
      <w:r>
        <w:t>Is in Sysper2 | Job | Objectives | Appraisal and Promotion</w:t>
      </w:r>
      <w:r w:rsidR="00BA3E94">
        <w:t xml:space="preserve">. There are some guidance docs </w:t>
      </w:r>
      <w:hyperlink r:id="rId1678" w:history="1">
        <w:r w:rsidR="00BA3E94" w:rsidRPr="00BA3E94">
          <w:rPr>
            <w:rStyle w:val="Hyperlink"/>
          </w:rPr>
          <w:t>here</w:t>
        </w:r>
      </w:hyperlink>
      <w:r w:rsidR="00BA3E94">
        <w:t xml:space="preserve">. Here are the general provisions for </w:t>
      </w:r>
      <w:hyperlink r:id="rId1679" w:history="1">
        <w:r w:rsidR="00BA3E94" w:rsidRPr="00BA3E94">
          <w:rPr>
            <w:rStyle w:val="Hyperlink"/>
          </w:rPr>
          <w:t>2018</w:t>
        </w:r>
      </w:hyperlink>
      <w:r w:rsidR="00BA3E94">
        <w:t>.</w:t>
      </w:r>
    </w:p>
    <w:p w14:paraId="03C7A036" w14:textId="77777777" w:rsidR="00C143D1" w:rsidRDefault="00C143D1" w:rsidP="001A7846">
      <w:pPr>
        <w:pStyle w:val="Heading4"/>
      </w:pPr>
      <w:r>
        <w:t>Grantholder Annual Reports</w:t>
      </w:r>
    </w:p>
    <w:p w14:paraId="1C59EE64" w14:textId="77777777" w:rsidR="00C143D1" w:rsidRPr="00A36996" w:rsidRDefault="00C143D1" w:rsidP="008B6883">
      <w:pPr>
        <w:pStyle w:val="BodyText2"/>
      </w:pPr>
      <w:r>
        <w:t>Here is my list for 2012-13:</w:t>
      </w:r>
    </w:p>
    <w:p w14:paraId="411B43B3" w14:textId="77777777" w:rsidR="00C143D1" w:rsidRDefault="00C143D1" w:rsidP="001A7846">
      <w:pPr>
        <w:pStyle w:val="ListBullet"/>
      </w:pPr>
      <w:r>
        <w:t xml:space="preserve">Development of a methodology to quantitatively assess species charisma </w:t>
      </w:r>
    </w:p>
    <w:p w14:paraId="4E010DE8" w14:textId="77777777" w:rsidR="00C143D1" w:rsidRDefault="00C143D1" w:rsidP="001A7846">
      <w:pPr>
        <w:pStyle w:val="ListBullet"/>
      </w:pPr>
      <w:r>
        <w:t>Assessment of tourism potential in protected areas based on the species charisma indices (for Africa and Global)</w:t>
      </w:r>
    </w:p>
    <w:p w14:paraId="197F5BFE" w14:textId="77777777" w:rsidR="00C143D1" w:rsidRDefault="00C143D1" w:rsidP="001A7846">
      <w:pPr>
        <w:pStyle w:val="ListBullet"/>
      </w:pPr>
      <w:r>
        <w:t>Beta version of the DOPA Species Validator tool for reviewing species lists for protected areas (here)</w:t>
      </w:r>
    </w:p>
    <w:p w14:paraId="45F8E987" w14:textId="77777777" w:rsidR="00C143D1" w:rsidRDefault="00C143D1" w:rsidP="001A7846">
      <w:pPr>
        <w:pStyle w:val="ListBullet"/>
      </w:pPr>
      <w:r>
        <w:t>Proof-of-concept demonstration of Hadoop as a big-data analytics and delivery tool</w:t>
      </w:r>
    </w:p>
    <w:p w14:paraId="7923BA1B" w14:textId="77777777" w:rsidR="00C143D1" w:rsidRDefault="00C143D1" w:rsidP="001A7846">
      <w:pPr>
        <w:pStyle w:val="ListBullet"/>
      </w:pPr>
      <w:r>
        <w:t>Development and deployment of a REST Server to deliver all the information services for DOPA directly from PostGIS (via REST, SMS, SMTP)</w:t>
      </w:r>
    </w:p>
    <w:p w14:paraId="6AA78462" w14:textId="77777777" w:rsidR="00C143D1" w:rsidRDefault="00C143D1" w:rsidP="001A7846">
      <w:pPr>
        <w:pStyle w:val="ListBullet"/>
      </w:pPr>
      <w:r>
        <w:t>Development and delivery of species analyses for integration into DOPA Explorer (ecoregions and protected area species analyses)</w:t>
      </w:r>
    </w:p>
    <w:p w14:paraId="378E9711" w14:textId="77777777" w:rsidR="00C143D1" w:rsidRDefault="00C143D1" w:rsidP="001A7846">
      <w:pPr>
        <w:pStyle w:val="ListBullet"/>
      </w:pPr>
      <w:r>
        <w:t>Kick-off Caribean Regional Workshop held in Barbados</w:t>
      </w:r>
    </w:p>
    <w:p w14:paraId="74463D7E" w14:textId="77777777" w:rsidR="00C143D1" w:rsidRDefault="00C143D1" w:rsidP="001A7846">
      <w:pPr>
        <w:pStyle w:val="ListBullet"/>
      </w:pPr>
      <w:r>
        <w:t>Preparation of mash-up material for regional workshops</w:t>
      </w:r>
    </w:p>
    <w:p w14:paraId="45B1EE34" w14:textId="77777777" w:rsidR="00C143D1" w:rsidRDefault="00C143D1" w:rsidP="001A7846">
      <w:pPr>
        <w:pStyle w:val="ListBullet"/>
      </w:pPr>
      <w:r>
        <w:t>Assessment of impact on species by biofuel development in Malaysia</w:t>
      </w:r>
    </w:p>
    <w:p w14:paraId="560C1C3A" w14:textId="77777777" w:rsidR="00C143D1" w:rsidRPr="00A36996" w:rsidRDefault="00C143D1" w:rsidP="001A7846">
      <w:pPr>
        <w:pStyle w:val="ListBullet"/>
      </w:pPr>
      <w:r>
        <w:t>Philip Schaegners work</w:t>
      </w:r>
    </w:p>
    <w:p w14:paraId="23D344BC" w14:textId="40917359" w:rsidR="001A7846" w:rsidRDefault="00CD49FA" w:rsidP="001A7846">
      <w:pPr>
        <w:pStyle w:val="Heading3"/>
      </w:pPr>
      <w:r>
        <w:t>Contract Agent FGIV</w:t>
      </w:r>
    </w:p>
    <w:p w14:paraId="62A408FC" w14:textId="2C5A6B10" w:rsidR="00325B39" w:rsidRDefault="00325B39" w:rsidP="00325B39">
      <w:pPr>
        <w:pStyle w:val="Heading4"/>
      </w:pPr>
      <w:r>
        <w:t>CAST Application</w:t>
      </w:r>
    </w:p>
    <w:p w14:paraId="79C04AD1" w14:textId="6D39EF73" w:rsidR="001E668C" w:rsidRDefault="001E668C" w:rsidP="008B6883">
      <w:pPr>
        <w:pStyle w:val="BodyText2"/>
      </w:pPr>
      <w:r>
        <w:t xml:space="preserve">I failed to get on the </w:t>
      </w:r>
      <w:hyperlink r:id="rId1680" w:history="1">
        <w:r w:rsidRPr="001E668C">
          <w:rPr>
            <w:rStyle w:val="Hyperlink"/>
          </w:rPr>
          <w:t>CAST list</w:t>
        </w:r>
      </w:hyperlink>
      <w:r>
        <w:t xml:space="preserve"> </w:t>
      </w:r>
      <w:r w:rsidR="00C3741E">
        <w:t xml:space="preserve">from the EPSO/CAST/S/5/2013 Researcher (FG IV) call </w:t>
      </w:r>
      <w:r>
        <w:t xml:space="preserve">but have an EPSO account. Login </w:t>
      </w:r>
      <w:hyperlink r:id="rId1681" w:history="1">
        <w:r w:rsidRPr="001E668C">
          <w:rPr>
            <w:rStyle w:val="Hyperlink"/>
          </w:rPr>
          <w:t>here</w:t>
        </w:r>
      </w:hyperlink>
      <w:r>
        <w:t xml:space="preserve"> using u/p </w:t>
      </w:r>
      <w:hyperlink r:id="rId1682" w:history="1">
        <w:r w:rsidRPr="00F37B4A">
          <w:rPr>
            <w:rStyle w:val="Hyperlink"/>
          </w:rPr>
          <w:t>a.cottam@gmail.com</w:t>
        </w:r>
      </w:hyperlink>
      <w:r>
        <w:t xml:space="preserve"> thargal88</w:t>
      </w:r>
      <w:r w:rsidR="00C3741E">
        <w:t>.</w:t>
      </w:r>
    </w:p>
    <w:p w14:paraId="1DF2AC4E" w14:textId="40020280" w:rsidR="00325B39" w:rsidRDefault="00325B39" w:rsidP="00325B39">
      <w:pPr>
        <w:pStyle w:val="Heading4"/>
      </w:pPr>
      <w:r>
        <w:t>EU CV Online</w:t>
      </w:r>
    </w:p>
    <w:p w14:paraId="0F9427FB" w14:textId="57421A2A" w:rsidR="0008709F" w:rsidRDefault="001A7846" w:rsidP="008B6883">
      <w:pPr>
        <w:pStyle w:val="BodyText2"/>
      </w:pPr>
      <w:r>
        <w:lastRenderedPageBreak/>
        <w:t xml:space="preserve">I applied for the CA position </w:t>
      </w:r>
      <w:r w:rsidR="00C536F3">
        <w:t xml:space="preserve">(in the call </w:t>
      </w:r>
      <w:r w:rsidR="006E35C9" w:rsidRPr="006E35C9">
        <w:t>COM/3/2013/GFIV</w:t>
      </w:r>
      <w:r w:rsidR="006E35C9">
        <w:t xml:space="preserve">) </w:t>
      </w:r>
      <w:r>
        <w:t xml:space="preserve">using EU CV Online and this only allows my to have a position for 4 years. </w:t>
      </w:r>
      <w:r w:rsidR="0008709F">
        <w:t xml:space="preserve">My application is available </w:t>
      </w:r>
      <w:hyperlink r:id="rId1683" w:history="1">
        <w:r w:rsidR="0008709F" w:rsidRPr="0008709F">
          <w:rPr>
            <w:rStyle w:val="Hyperlink"/>
          </w:rPr>
          <w:t>here</w:t>
        </w:r>
      </w:hyperlink>
      <w:r w:rsidR="0008709F">
        <w:t xml:space="preserve"> using u/p </w:t>
      </w:r>
      <w:hyperlink r:id="rId1684" w:history="1">
        <w:r w:rsidR="0008709F" w:rsidRPr="00F37B4A">
          <w:rPr>
            <w:rStyle w:val="Hyperlink"/>
          </w:rPr>
          <w:t>a.cottam@gmail.com</w:t>
        </w:r>
      </w:hyperlink>
      <w:r w:rsidR="0008709F">
        <w:t xml:space="preserve"> thargaL88$</w:t>
      </w:r>
      <w:r w:rsidR="00CD49FA">
        <w:t>. Click on Applications | My job applications already submitted. I applied to both FGIV and FGIII.</w:t>
      </w:r>
      <w:r w:rsidR="00991733">
        <w:t xml:space="preserve"> My contract is in my starred emails.</w:t>
      </w:r>
    </w:p>
    <w:p w14:paraId="55E851F7" w14:textId="416F4F78" w:rsidR="00325B39" w:rsidRDefault="00325B39" w:rsidP="00325B39">
      <w:pPr>
        <w:pStyle w:val="Heading4"/>
      </w:pPr>
      <w:r>
        <w:t>Com</w:t>
      </w:r>
      <w:r w:rsidR="00A3405E">
        <w:t>p</w:t>
      </w:r>
      <w:r>
        <w:t>etency Tests</w:t>
      </w:r>
    </w:p>
    <w:p w14:paraId="28341570" w14:textId="49E44999" w:rsidR="00C536F3" w:rsidRDefault="001A7846" w:rsidP="008B6883">
      <w:pPr>
        <w:pStyle w:val="BodyText2"/>
      </w:pPr>
      <w:r>
        <w:t xml:space="preserve">In order to be eligible for the full 6 years I have do some tests according to the </w:t>
      </w:r>
      <w:r w:rsidR="00C536F3">
        <w:t>'</w:t>
      </w:r>
      <w:r w:rsidR="00C536F3" w:rsidRPr="00C536F3">
        <w:t>General Implementing Rules on Contract Agents</w:t>
      </w:r>
      <w:r w:rsidR="00C536F3">
        <w:t>':</w:t>
      </w:r>
    </w:p>
    <w:p w14:paraId="59A084E1" w14:textId="1F596015" w:rsidR="00C536F3" w:rsidRDefault="00C536F3" w:rsidP="008B6883">
      <w:pPr>
        <w:pStyle w:val="BodyText2"/>
      </w:pPr>
      <w:r>
        <w:t>'</w:t>
      </w:r>
      <w:r w:rsidR="007A39C3">
        <w:t>A</w:t>
      </w:r>
      <w:r w:rsidRPr="00C536F3">
        <w:t>s you are probably aware, the new "General Implementing Rules on Contract Agents" (the new GIPs), foresee in the first paragraph of Article 18(3) that contract agents of type 3b engaged on the basis of the above mentioned Commission Decision have to succeed in a selection test pursuant to article 2, paragraph 2, point c, of Annex I (of the same GIPs) in order to be able to obtain a renewal of their contract beyond the period of four years of employment.</w:t>
      </w:r>
      <w:r>
        <w:t>'</w:t>
      </w:r>
    </w:p>
    <w:p w14:paraId="2CC53CCB" w14:textId="28D7DAED" w:rsidR="00C536F3" w:rsidRDefault="008B0056" w:rsidP="008B6883">
      <w:pPr>
        <w:pStyle w:val="BodyText2"/>
      </w:pPr>
      <w:r>
        <w:t xml:space="preserve">They have set up a page about this </w:t>
      </w:r>
      <w:hyperlink r:id="rId1685" w:history="1">
        <w:r w:rsidRPr="008B0056">
          <w:rPr>
            <w:rStyle w:val="Hyperlink"/>
          </w:rPr>
          <w:t>here</w:t>
        </w:r>
      </w:hyperlink>
      <w:r>
        <w:t>. AMI stands for '</w:t>
      </w:r>
      <w:r w:rsidRPr="00C536F3">
        <w:t>appels à manifestation d'intérêt</w:t>
      </w:r>
      <w:r>
        <w:t>' or '</w:t>
      </w:r>
      <w:r w:rsidRPr="00C536F3">
        <w:t>Calls for expression of interest</w:t>
      </w:r>
      <w:r>
        <w:t xml:space="preserve">'. I can apply for the </w:t>
      </w:r>
      <w:r w:rsidRPr="00C536F3">
        <w:t>COM/1/2015/GFIV</w:t>
      </w:r>
      <w:r>
        <w:t xml:space="preserve"> call.</w:t>
      </w:r>
      <w:r w:rsidR="005430E9">
        <w:t xml:space="preserve"> I am in AMC8. </w:t>
      </w:r>
      <w:hyperlink r:id="rId1686" w:history="1">
        <w:r w:rsidR="005430E9" w:rsidRPr="005430E9">
          <w:rPr>
            <w:rStyle w:val="Hyperlink"/>
          </w:rPr>
          <w:t>Here</w:t>
        </w:r>
      </w:hyperlink>
      <w:r w:rsidR="005430E9">
        <w:t xml:space="preserve"> is the application form.</w:t>
      </w:r>
      <w:r w:rsidR="00206179">
        <w:t xml:space="preserve"> Login </w:t>
      </w:r>
      <w:hyperlink r:id="rId1687" w:history="1">
        <w:r w:rsidR="00206179" w:rsidRPr="00206179">
          <w:rPr>
            <w:rStyle w:val="Hyperlink"/>
          </w:rPr>
          <w:t>here</w:t>
        </w:r>
      </w:hyperlink>
      <w:r w:rsidR="00206179">
        <w:t xml:space="preserve"> with </w:t>
      </w:r>
      <w:r w:rsidR="0062238A">
        <w:t>EU Login</w:t>
      </w:r>
      <w:r w:rsidR="00206179">
        <w:t>.</w:t>
      </w:r>
      <w:r w:rsidR="00BA3E94">
        <w:t xml:space="preserve"> I passed the competency test on 23/01/2018 with 23/30 in the multiple choice test.</w:t>
      </w:r>
    </w:p>
    <w:p w14:paraId="4F68F9C5" w14:textId="77777777" w:rsidR="005A38F9" w:rsidRDefault="005A38F9" w:rsidP="003B37F4">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8B6883">
      <w:pPr>
        <w:pStyle w:val="BodyText2"/>
      </w:pPr>
      <w:r>
        <w:t xml:space="preserve">Also for parties: </w:t>
      </w:r>
      <w:hyperlink r:id="rId1688" w:history="1">
        <w:r w:rsidRPr="00AD4996">
          <w:rPr>
            <w:rStyle w:val="Hyperlink"/>
          </w:rPr>
          <w:t>http://wab.jrc.cec.eu.int/vcs/</w:t>
        </w:r>
      </w:hyperlink>
    </w:p>
    <w:p w14:paraId="6CB5F58A" w14:textId="77777777" w:rsidR="00C143D1" w:rsidRPr="00E8172B" w:rsidRDefault="00C143D1" w:rsidP="008B6883">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8B6883">
      <w:pPr>
        <w:pStyle w:val="BodyText2"/>
      </w:pPr>
      <w:r>
        <w:t xml:space="preserve">Is awful. Apply for access from </w:t>
      </w:r>
      <w:hyperlink r:id="rId1689" w:history="1">
        <w:r w:rsidRPr="00B211A5">
          <w:rPr>
            <w:rStyle w:val="Hyperlink"/>
          </w:rPr>
          <w:t>jrc-helpdesk@ec.europa.eu</w:t>
        </w:r>
      </w:hyperlink>
    </w:p>
    <w:p w14:paraId="2901F9F7" w14:textId="5C900851" w:rsidR="00896B06" w:rsidRDefault="005A38F9" w:rsidP="008B6883">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8B6883">
      <w:pPr>
        <w:pStyle w:val="BodyText2"/>
      </w:pPr>
      <w:r>
        <w:t xml:space="preserve">If you have problems the addresses starting with </w:t>
      </w:r>
      <w:hyperlink r:id="rId1690" w:history="1">
        <w:r w:rsidRPr="00AD4ADE">
          <w:rPr>
            <w:rStyle w:val="Hyperlink"/>
          </w:rPr>
          <w:t>https://intracomm.ec.europa.eu</w:t>
        </w:r>
      </w:hyperlink>
      <w:r>
        <w:t xml:space="preserve"> are the same as </w:t>
      </w:r>
      <w:hyperlink r:id="rId1691" w:history="1">
        <w:r>
          <w:rPr>
            <w:rStyle w:val="Hyperlink"/>
          </w:rPr>
          <w:t>http://www.cc.cec</w:t>
        </w:r>
      </w:hyperlink>
      <w:r>
        <w:t xml:space="preserve">, e.g. </w:t>
      </w:r>
    </w:p>
    <w:p w14:paraId="51A05A83" w14:textId="77777777" w:rsidR="0010383B" w:rsidRDefault="0010383B" w:rsidP="008B6883">
      <w:pPr>
        <w:pStyle w:val="BodyText2"/>
      </w:pPr>
      <w:r>
        <w:t>The presentation templates are stored here:</w:t>
      </w:r>
    </w:p>
    <w:p w14:paraId="0FBD33A7" w14:textId="77777777" w:rsidR="005A38F9" w:rsidRDefault="00237F98" w:rsidP="008B6883">
      <w:pPr>
        <w:pStyle w:val="BodyText2"/>
      </w:pPr>
      <w:hyperlink r:id="rId1692" w:history="1">
        <w:r w:rsidR="005A38F9">
          <w:rPr>
            <w:rStyle w:val="Hyperlink"/>
          </w:rPr>
          <w:t>http://www.cc.cec/dgintranet/jrc/iesnet_pims/communication/templates/index_en.htm</w:t>
        </w:r>
      </w:hyperlink>
    </w:p>
    <w:p w14:paraId="68733BE6" w14:textId="77777777" w:rsidR="005A38F9" w:rsidRDefault="005A38F9" w:rsidP="008B6883">
      <w:pPr>
        <w:pStyle w:val="BodyText2"/>
      </w:pPr>
      <w:r>
        <w:t>is the same as:</w:t>
      </w:r>
    </w:p>
    <w:p w14:paraId="27CDC32B" w14:textId="77777777" w:rsidR="005A38F9" w:rsidRDefault="00237F98" w:rsidP="008B6883">
      <w:pPr>
        <w:pStyle w:val="BodyText2"/>
      </w:pPr>
      <w:hyperlink r:id="rId1693" w:history="1">
        <w:r w:rsidR="005A38F9">
          <w:rPr>
            <w:rStyle w:val="Hyperlink"/>
          </w:rPr>
          <w:t>https://intracomm.ec.europa.eu/dgintranet/jrc/iesnet_pims/communication/templates/index_en.htm</w:t>
        </w:r>
      </w:hyperlink>
    </w:p>
    <w:p w14:paraId="1BC50F95" w14:textId="77777777" w:rsidR="005A38F9" w:rsidRDefault="005A38F9" w:rsidP="008B6883">
      <w:pPr>
        <w:pStyle w:val="BodyText2"/>
      </w:pPr>
      <w:r>
        <w:t>EC password is now 03$ (4/6/12)</w:t>
      </w:r>
    </w:p>
    <w:p w14:paraId="71F37B20" w14:textId="77777777" w:rsidR="00E8275D" w:rsidRDefault="00E8275D" w:rsidP="008B6883">
      <w:pPr>
        <w:pStyle w:val="BodyText2"/>
      </w:pPr>
      <w:r>
        <w:t>EC password is now 04$ (24/9/12)</w:t>
      </w:r>
    </w:p>
    <w:p w14:paraId="24C77D14" w14:textId="77777777" w:rsidR="00950F1A" w:rsidRPr="00C743E9" w:rsidRDefault="00950F1A" w:rsidP="008B6883">
      <w:pPr>
        <w:pStyle w:val="BodyText2"/>
      </w:pPr>
      <w:r>
        <w:t xml:space="preserve">My internet password was changed successfully on 12/11/12 to thargal01. </w:t>
      </w:r>
    </w:p>
    <w:p w14:paraId="2ED37657" w14:textId="77777777" w:rsidR="00244071" w:rsidRDefault="00244071" w:rsidP="00244071">
      <w:pPr>
        <w:pStyle w:val="Heading3"/>
      </w:pPr>
      <w:bookmarkStart w:id="313" w:name="_Toc315774635"/>
      <w:r>
        <w:t>Windows Workstation</w:t>
      </w:r>
    </w:p>
    <w:p w14:paraId="016FAEB7" w14:textId="3B1F9D05" w:rsidR="00244071" w:rsidRPr="00325B39" w:rsidRDefault="00AA7057" w:rsidP="008B6883">
      <w:pPr>
        <w:pStyle w:val="BodyText2"/>
      </w:pPr>
      <w:r w:rsidRPr="00325B39">
        <w:t>0</w:t>
      </w:r>
      <w:r w:rsidR="007A6457" w:rsidRPr="00325B39">
        <w:t>2/10/17</w:t>
      </w:r>
      <w:r w:rsidR="007A6457" w:rsidRPr="00325B39">
        <w:tab/>
      </w:r>
      <w:r w:rsidRPr="00325B39">
        <w:tab/>
      </w:r>
      <w:r w:rsidR="00244071" w:rsidRPr="00325B39">
        <w:t xml:space="preserve">IES\cottaan </w:t>
      </w:r>
      <w:r w:rsidR="007A6457" w:rsidRPr="00325B39">
        <w:tab/>
        <w:t>thargaL100$</w:t>
      </w:r>
    </w:p>
    <w:p w14:paraId="46D78A3B" w14:textId="4C736E4F" w:rsidR="00325B39" w:rsidRPr="006B641E" w:rsidRDefault="00325B39" w:rsidP="008B6883">
      <w:pPr>
        <w:pStyle w:val="BodyText2"/>
      </w:pPr>
      <w:r>
        <w:t>03/01/18</w:t>
      </w:r>
      <w:r>
        <w:tab/>
      </w:r>
      <w:r>
        <w:tab/>
        <w:t xml:space="preserve">IES\cottaan </w:t>
      </w:r>
      <w:r>
        <w:tab/>
        <w:t>thargaL101$</w:t>
      </w:r>
    </w:p>
    <w:p w14:paraId="521522DD" w14:textId="77777777" w:rsidR="00DA01FA" w:rsidRDefault="00DA01FA" w:rsidP="00DA01FA">
      <w:pPr>
        <w:pStyle w:val="Heading3"/>
      </w:pPr>
      <w:r>
        <w:t>EU Login</w:t>
      </w:r>
    </w:p>
    <w:p w14:paraId="0FE7525A" w14:textId="6667D443" w:rsidR="00DA01FA" w:rsidRDefault="003B24D0" w:rsidP="008B6883">
      <w:pPr>
        <w:pStyle w:val="BodyText2"/>
      </w:pPr>
      <w:r>
        <w:t xml:space="preserve">Used to be called ECAS now at </w:t>
      </w:r>
      <w:hyperlink r:id="rId1694" w:history="1">
        <w:r w:rsidRPr="00EF357E">
          <w:rPr>
            <w:rStyle w:val="Hyperlink"/>
          </w:rPr>
          <w:t>https://intragate.ec.europa.eu/cas/</w:t>
        </w:r>
      </w:hyperlink>
      <w:r>
        <w:t xml:space="preserve">. </w:t>
      </w:r>
    </w:p>
    <w:p w14:paraId="384F06E9" w14:textId="77777777" w:rsidR="00DA01FA" w:rsidRPr="00325B39" w:rsidRDefault="00DA01FA" w:rsidP="008B6883">
      <w:pPr>
        <w:pStyle w:val="BodyText2"/>
      </w:pPr>
      <w:r w:rsidRPr="00325B39">
        <w:t>01/02/15</w:t>
      </w:r>
      <w:r w:rsidRPr="00325B39">
        <w:tab/>
      </w:r>
      <w:r w:rsidRPr="00325B39">
        <w:tab/>
        <w:t>cottaan</w:t>
      </w:r>
      <w:r w:rsidRPr="00325B39">
        <w:tab/>
        <w:t>thargal88$</w:t>
      </w:r>
    </w:p>
    <w:p w14:paraId="4AC8E5AC" w14:textId="77777777" w:rsidR="00DA01FA" w:rsidRPr="00325B39" w:rsidRDefault="00DA01FA" w:rsidP="008B6883">
      <w:pPr>
        <w:pStyle w:val="BodyText2"/>
      </w:pPr>
      <w:r w:rsidRPr="00325B39">
        <w:t>26/05/15</w:t>
      </w:r>
      <w:r w:rsidRPr="00325B39">
        <w:tab/>
      </w:r>
      <w:r w:rsidRPr="00325B39">
        <w:tab/>
        <w:t>cottaan</w:t>
      </w:r>
      <w:r w:rsidRPr="00325B39">
        <w:tab/>
        <w:t>thargaL90$</w:t>
      </w:r>
    </w:p>
    <w:p w14:paraId="181FC6D6" w14:textId="77777777" w:rsidR="00DA01FA" w:rsidRPr="00325B39" w:rsidRDefault="00DA01FA" w:rsidP="008B6883">
      <w:pPr>
        <w:pStyle w:val="BodyText2"/>
      </w:pPr>
      <w:r w:rsidRPr="00325B39">
        <w:t>05/10/16</w:t>
      </w:r>
      <w:r w:rsidRPr="00325B39">
        <w:tab/>
      </w:r>
      <w:r w:rsidRPr="00325B39">
        <w:tab/>
        <w:t>cottaan</w:t>
      </w:r>
      <w:r w:rsidRPr="00325B39">
        <w:tab/>
        <w:t>thargaL96$</w:t>
      </w:r>
    </w:p>
    <w:p w14:paraId="161BC0EF" w14:textId="77777777" w:rsidR="00DA01FA" w:rsidRPr="00325B39" w:rsidRDefault="00DA01FA" w:rsidP="008B6883">
      <w:pPr>
        <w:pStyle w:val="BodyText2"/>
      </w:pPr>
      <w:r w:rsidRPr="00325B39">
        <w:t>09/01/17</w:t>
      </w:r>
      <w:r w:rsidRPr="00325B39">
        <w:tab/>
      </w:r>
      <w:r w:rsidRPr="00325B39">
        <w:tab/>
        <w:t>cottaan</w:t>
      </w:r>
      <w:r w:rsidRPr="00325B39">
        <w:tab/>
        <w:t>thargaL97$</w:t>
      </w:r>
    </w:p>
    <w:p w14:paraId="41C54559" w14:textId="77777777" w:rsidR="00DA01FA" w:rsidRPr="00325B39" w:rsidRDefault="00DA01FA" w:rsidP="008B6883">
      <w:pPr>
        <w:pStyle w:val="BodyText2"/>
      </w:pPr>
      <w:r w:rsidRPr="00325B39">
        <w:lastRenderedPageBreak/>
        <w:t>10/04/17</w:t>
      </w:r>
      <w:r w:rsidRPr="00325B39">
        <w:tab/>
      </w:r>
      <w:r w:rsidRPr="00325B39">
        <w:tab/>
        <w:t>cottaan</w:t>
      </w:r>
      <w:r w:rsidRPr="00325B39">
        <w:tab/>
        <w:t xml:space="preserve">thargaL98$ </w:t>
      </w:r>
    </w:p>
    <w:p w14:paraId="48024DD5" w14:textId="77777777" w:rsidR="00DA01FA" w:rsidRPr="00325B39" w:rsidRDefault="00DA01FA" w:rsidP="008B6883">
      <w:pPr>
        <w:pStyle w:val="BodyText2"/>
      </w:pPr>
      <w:r w:rsidRPr="00325B39">
        <w:t>03/07/17</w:t>
      </w:r>
      <w:r w:rsidRPr="00325B39">
        <w:tab/>
      </w:r>
      <w:r w:rsidRPr="00325B39">
        <w:tab/>
        <w:t>cottaan</w:t>
      </w:r>
      <w:r w:rsidRPr="00325B39">
        <w:tab/>
        <w:t>thargaL99$</w:t>
      </w:r>
    </w:p>
    <w:p w14:paraId="1B70D0CD" w14:textId="568014B4" w:rsidR="00DA01FA" w:rsidRPr="00325B39" w:rsidRDefault="00DA01FA" w:rsidP="008B6883">
      <w:pPr>
        <w:pStyle w:val="BodyText2"/>
      </w:pPr>
      <w:r w:rsidRPr="00325B39">
        <w:t>02/10/17</w:t>
      </w:r>
      <w:r w:rsidRPr="00325B39">
        <w:tab/>
      </w:r>
      <w:r w:rsidRPr="00325B39">
        <w:tab/>
        <w:t>cottaan</w:t>
      </w:r>
      <w:r w:rsidRPr="00325B39">
        <w:tab/>
        <w:t>thargaL100$</w:t>
      </w:r>
    </w:p>
    <w:p w14:paraId="0AA72EE9" w14:textId="719A51EE" w:rsidR="0062238A" w:rsidRDefault="0062238A" w:rsidP="008B6883">
      <w:pPr>
        <w:pStyle w:val="BodyText2"/>
      </w:pPr>
      <w:r>
        <w:t>03/01/18</w:t>
      </w:r>
      <w:r>
        <w:tab/>
      </w:r>
      <w:r>
        <w:tab/>
        <w:t>cottaan</w:t>
      </w:r>
      <w:r>
        <w:tab/>
        <w:t>thargaL101$</w:t>
      </w:r>
    </w:p>
    <w:p w14:paraId="484616D7" w14:textId="6562A786" w:rsidR="003B24D0" w:rsidRDefault="003B24D0" w:rsidP="008B6883">
      <w:pPr>
        <w:pStyle w:val="BodyText2"/>
      </w:pPr>
      <w:r>
        <w:t>20/03/18</w:t>
      </w:r>
      <w:r>
        <w:tab/>
      </w:r>
      <w:r>
        <w:tab/>
      </w:r>
      <w:r w:rsidR="00AC67E2" w:rsidRPr="00AC67E2">
        <w:t>Andrew.COTTAM@ec.europa.eu</w:t>
      </w:r>
      <w:r>
        <w:tab/>
        <w:t>thargaL102$</w:t>
      </w:r>
    </w:p>
    <w:p w14:paraId="141624E3" w14:textId="77777777" w:rsidR="008314AA" w:rsidRDefault="008314AA" w:rsidP="0034374E">
      <w:pPr>
        <w:pStyle w:val="Heading3"/>
      </w:pPr>
      <w:r>
        <w:t>email</w:t>
      </w:r>
    </w:p>
    <w:p w14:paraId="099055E4" w14:textId="5056316A" w:rsidR="001E4C92" w:rsidRDefault="001E4C92" w:rsidP="001E4C92">
      <w:pPr>
        <w:pStyle w:val="Heading4"/>
      </w:pPr>
      <w:r>
        <w:t xml:space="preserve">Outlook </w:t>
      </w:r>
    </w:p>
    <w:p w14:paraId="3091C9EB" w14:textId="3CC26B04" w:rsidR="008314AA" w:rsidRDefault="008314AA" w:rsidP="008B6883">
      <w:pPr>
        <w:pStyle w:val="BodyText2"/>
      </w:pPr>
      <w:r>
        <w:t xml:space="preserve">Mail.jrc.it and user is Andrew.cottam </w:t>
      </w:r>
    </w:p>
    <w:p w14:paraId="0F8AA37D" w14:textId="77777777" w:rsidR="00AA7057" w:rsidRDefault="00237F98" w:rsidP="008B6883">
      <w:pPr>
        <w:pStyle w:val="BodyText2"/>
      </w:pPr>
      <w:hyperlink r:id="rId1695" w:history="1">
        <w:r w:rsidR="00364424" w:rsidRPr="007E1E65">
          <w:rPr>
            <w:rStyle w:val="Hyperlink"/>
          </w:rPr>
          <w:t>https://m-mail.jrc.ec.europa.eu/login.php</w:t>
        </w:r>
      </w:hyperlink>
      <w:r w:rsidR="000D69D6">
        <w:t xml:space="preserve">   </w:t>
      </w:r>
    </w:p>
    <w:p w14:paraId="47969394" w14:textId="3BD21E22" w:rsidR="00364424" w:rsidRPr="00325B39" w:rsidRDefault="00AA7057" w:rsidP="008B6883">
      <w:pPr>
        <w:pStyle w:val="BodyText2"/>
      </w:pPr>
      <w:r w:rsidRPr="00325B39">
        <w:t>01/06/15</w:t>
      </w:r>
      <w:r w:rsidRPr="00325B39">
        <w:tab/>
      </w:r>
      <w:r w:rsidRPr="00325B39">
        <w:tab/>
      </w:r>
      <w:r w:rsidR="000D69D6" w:rsidRPr="00325B39">
        <w:t xml:space="preserve">Andrew.cottam   </w:t>
      </w:r>
      <w:r w:rsidRPr="00325B39">
        <w:tab/>
      </w:r>
      <w:r w:rsidR="000D69D6" w:rsidRPr="00325B39">
        <w:t>thargaL96$</w:t>
      </w:r>
    </w:p>
    <w:p w14:paraId="2C360A04" w14:textId="5F0C2D20" w:rsidR="00F3315B" w:rsidRPr="00325B39" w:rsidRDefault="00F3315B" w:rsidP="008B6883">
      <w:pPr>
        <w:pStyle w:val="BodyText2"/>
      </w:pPr>
      <w:r w:rsidRPr="00325B39">
        <w:t>27/</w:t>
      </w:r>
      <w:r w:rsidR="00AA7057" w:rsidRPr="00325B39">
        <w:t>0</w:t>
      </w:r>
      <w:r w:rsidRPr="00325B39">
        <w:t xml:space="preserve">1/16 </w:t>
      </w:r>
      <w:r w:rsidR="007A6457" w:rsidRPr="00325B39">
        <w:tab/>
      </w:r>
      <w:r w:rsidR="00AA7057" w:rsidRPr="00325B39">
        <w:t>Andrew.</w:t>
      </w:r>
      <w:r w:rsidR="00B95983" w:rsidRPr="00325B39">
        <w:t>cottaan</w:t>
      </w:r>
      <w:r w:rsidR="007A6457" w:rsidRPr="00325B39">
        <w:tab/>
      </w:r>
      <w:r w:rsidRPr="00325B39">
        <w:t>thargaL88$</w:t>
      </w:r>
    </w:p>
    <w:p w14:paraId="4112C339" w14:textId="596A08FF" w:rsidR="001E4C92" w:rsidRDefault="00A12779" w:rsidP="00A12779">
      <w:pPr>
        <w:pStyle w:val="Heading4"/>
      </w:pPr>
      <w:r>
        <w:t>Outlook Web Access</w:t>
      </w:r>
    </w:p>
    <w:p w14:paraId="2BBA2686" w14:textId="5EC13CBD" w:rsidR="001E4C92" w:rsidRDefault="009452EE" w:rsidP="008B6883">
      <w:pPr>
        <w:pStyle w:val="BodyText2"/>
      </w:pPr>
      <w:r>
        <w:t xml:space="preserve">From January 2017 we can only access email from </w:t>
      </w:r>
      <w:hyperlink r:id="rId1696" w:history="1">
        <w:r w:rsidRPr="009452EE">
          <w:rPr>
            <w:rStyle w:val="Hyperlink"/>
          </w:rPr>
          <w:t>Outlook Web Access</w:t>
        </w:r>
      </w:hyperlink>
    </w:p>
    <w:p w14:paraId="4B7218BA" w14:textId="01864F75" w:rsidR="009452EE" w:rsidRPr="00325B39" w:rsidRDefault="007A6457" w:rsidP="008B6883">
      <w:pPr>
        <w:pStyle w:val="BodyText2"/>
      </w:pPr>
      <w:r w:rsidRPr="00325B39">
        <w:t>17/</w:t>
      </w:r>
      <w:r w:rsidR="00AA7057" w:rsidRPr="00325B39">
        <w:t>0</w:t>
      </w:r>
      <w:r w:rsidRPr="00325B39">
        <w:t>7/</w:t>
      </w:r>
      <w:r w:rsidR="00A04E46" w:rsidRPr="00325B39">
        <w:t>17</w:t>
      </w:r>
      <w:r w:rsidR="00A04E46" w:rsidRPr="00325B39">
        <w:tab/>
      </w:r>
      <w:r w:rsidR="00AA7057" w:rsidRPr="00325B39">
        <w:tab/>
      </w:r>
      <w:r w:rsidR="00FA1E2A" w:rsidRPr="00325B39">
        <w:t>NET1\</w:t>
      </w:r>
      <w:r w:rsidR="009452EE" w:rsidRPr="00325B39">
        <w:t xml:space="preserve">cottaan </w:t>
      </w:r>
      <w:r w:rsidR="00A04E46" w:rsidRPr="00325B39">
        <w:tab/>
        <w:t>thargaL99$</w:t>
      </w:r>
    </w:p>
    <w:p w14:paraId="18A2EF82" w14:textId="54758864" w:rsidR="009D5689" w:rsidRPr="00325B39" w:rsidRDefault="009D5689" w:rsidP="008B6883">
      <w:pPr>
        <w:pStyle w:val="BodyText2"/>
      </w:pPr>
      <w:r w:rsidRPr="00325B39">
        <w:t>02/10/17</w:t>
      </w:r>
      <w:r w:rsidRPr="00325B39">
        <w:tab/>
      </w:r>
      <w:r w:rsidRPr="00325B39">
        <w:tab/>
        <w:t>NET1\cottaan</w:t>
      </w:r>
      <w:r w:rsidRPr="00325B39">
        <w:tab/>
        <w:t>thargaL100$</w:t>
      </w:r>
    </w:p>
    <w:p w14:paraId="3BFE41B0" w14:textId="15442E0E" w:rsidR="00325B39" w:rsidRDefault="00325B39" w:rsidP="008B6883">
      <w:pPr>
        <w:pStyle w:val="BodyText2"/>
      </w:pPr>
      <w:r>
        <w:t>03/01/18</w:t>
      </w:r>
      <w:r>
        <w:tab/>
      </w:r>
      <w:r>
        <w:tab/>
        <w:t>NET1\cottaan</w:t>
      </w:r>
      <w:r>
        <w:tab/>
        <w:t>thargaL101$</w:t>
      </w:r>
    </w:p>
    <w:p w14:paraId="73A79B0F" w14:textId="21E2CE6C" w:rsidR="003B24D0" w:rsidRDefault="003B24D0" w:rsidP="008B6883">
      <w:pPr>
        <w:pStyle w:val="BodyText2"/>
      </w:pPr>
      <w:r>
        <w:t>20/03/18</w:t>
      </w:r>
      <w:r>
        <w:tab/>
      </w:r>
      <w:r>
        <w:tab/>
        <w:t>NET1\cottaan</w:t>
      </w:r>
      <w:r>
        <w:tab/>
        <w:t>thargaL102$</w:t>
      </w:r>
    </w:p>
    <w:p w14:paraId="65ED34F9" w14:textId="75EAE2CF" w:rsidR="00C143D1" w:rsidRDefault="00C143D1" w:rsidP="0034374E">
      <w:pPr>
        <w:pStyle w:val="Heading3"/>
      </w:pPr>
      <w:r>
        <w:t>Flexi</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8B6883">
      <w:pPr>
        <w:pStyle w:val="BodyText2"/>
      </w:pPr>
      <w:r w:rsidRPr="0035203A">
        <w:t>Staff can access the Settlements Office's premises (building 73 – main entrance) every Friday, from 11 a.m. to 1 p.m</w:t>
      </w:r>
    </w:p>
    <w:p w14:paraId="42ECDBF4" w14:textId="77777777" w:rsidR="00C143D1" w:rsidRPr="0035203A" w:rsidRDefault="00C143D1" w:rsidP="008B6883">
      <w:pPr>
        <w:pStyle w:val="BodyText2"/>
      </w:pPr>
      <w:r>
        <w:t xml:space="preserve">JSIS online: </w:t>
      </w:r>
      <w:hyperlink r:id="rId1697" w:history="1">
        <w:r w:rsidRPr="000D156B">
          <w:rPr>
            <w:rStyle w:val="Hyperlink"/>
          </w:rPr>
          <w:t>https://webgate.ec.europa.eu/RCAM</w:t>
        </w:r>
      </w:hyperlink>
      <w:r>
        <w:t xml:space="preserve"> </w:t>
      </w:r>
    </w:p>
    <w:p w14:paraId="69BA4F52" w14:textId="77777777" w:rsidR="00C143D1" w:rsidRDefault="00C143D1" w:rsidP="008B6883">
      <w:pPr>
        <w:pStyle w:val="BodyText2"/>
      </w:pPr>
      <w:r>
        <w:t>Making an application for reimbursement:</w:t>
      </w:r>
    </w:p>
    <w:p w14:paraId="2B81F1FA" w14:textId="77777777" w:rsidR="00C143D1" w:rsidRDefault="00C143D1" w:rsidP="002578F7">
      <w:pPr>
        <w:pStyle w:val="ListNumber"/>
        <w:numPr>
          <w:ilvl w:val="0"/>
          <w:numId w:val="31"/>
        </w:numPr>
      </w:pPr>
      <w:r>
        <w:t>Login into JSIS using the connected@ispra (under tools | JSIS)</w:t>
      </w:r>
    </w:p>
    <w:p w14:paraId="332CE0F5" w14:textId="77777777" w:rsidR="00C143D1" w:rsidRDefault="00C143D1" w:rsidP="002578F7">
      <w:pPr>
        <w:pStyle w:val="ListNumber"/>
        <w:numPr>
          <w:ilvl w:val="0"/>
          <w:numId w:val="31"/>
        </w:numPr>
      </w:pPr>
      <w:r>
        <w:t>Click create a new reimbursement request</w:t>
      </w:r>
    </w:p>
    <w:p w14:paraId="5BBEE860" w14:textId="77777777" w:rsidR="00C143D1" w:rsidRPr="009460FC" w:rsidRDefault="00C143D1" w:rsidP="002578F7">
      <w:pPr>
        <w:pStyle w:val="ListNumber"/>
        <w:numPr>
          <w:ilvl w:val="0"/>
          <w:numId w:val="31"/>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8B6883">
      <w:pPr>
        <w:pStyle w:val="BodyText2"/>
      </w:pPr>
      <w:r>
        <w:t xml:space="preserve">Available </w:t>
      </w:r>
      <w:hyperlink r:id="rId1698" w:history="1">
        <w:r w:rsidRPr="00AD5E30">
          <w:rPr>
            <w:rStyle w:val="Hyperlink"/>
          </w:rPr>
          <w:t>here</w:t>
        </w:r>
      </w:hyperlink>
      <w:r>
        <w:t>.</w:t>
      </w:r>
    </w:p>
    <w:p w14:paraId="1BA23729" w14:textId="77777777" w:rsidR="00C143D1" w:rsidRDefault="00C143D1" w:rsidP="0034374E">
      <w:pPr>
        <w:pStyle w:val="Heading3"/>
      </w:pPr>
      <w:bookmarkStart w:id="314" w:name="_Toc315774641"/>
      <w:r>
        <w:t>Syslog language application</w:t>
      </w:r>
      <w:bookmarkEnd w:id="314"/>
    </w:p>
    <w:p w14:paraId="392ACE80" w14:textId="77777777" w:rsidR="00C143D1" w:rsidRDefault="00C143D1" w:rsidP="000E5536">
      <w:pPr>
        <w:pStyle w:val="BodyText"/>
      </w:pPr>
      <w:r>
        <w:t>Goto syslog</w:t>
      </w:r>
    </w:p>
    <w:p w14:paraId="3A40DD97" w14:textId="77777777" w:rsidR="00C143D1" w:rsidRDefault="00C143D1" w:rsidP="000E5536">
      <w:pPr>
        <w:pStyle w:val="BodyText"/>
      </w:pPr>
      <w:r>
        <w:lastRenderedPageBreak/>
        <w:t>Click catalog, language training, mydg, ispra, italian,</w:t>
      </w:r>
    </w:p>
    <w:p w14:paraId="6581C292" w14:textId="77777777" w:rsidR="00C143D1" w:rsidRDefault="00C143D1" w:rsidP="008B6883">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8B6883">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237F98" w:rsidP="008B6883">
      <w:pPr>
        <w:pStyle w:val="BodyText2"/>
      </w:pPr>
      <w:hyperlink r:id="rId1699"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315" w:name="_Toc315774637"/>
      <w:bookmarkEnd w:id="313"/>
      <w:r>
        <w:t>Proxies and networking</w:t>
      </w:r>
    </w:p>
    <w:p w14:paraId="0FC32788" w14:textId="77777777" w:rsidR="00CD018C" w:rsidRPr="00EF19D9" w:rsidRDefault="00EF19D9" w:rsidP="008B6883">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8B6883">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700"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8B6883">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5E77F995" w14:textId="35CF4106" w:rsidR="00572635" w:rsidRPr="007C3643" w:rsidRDefault="00572635" w:rsidP="007E6637">
      <w:pPr>
        <w:pStyle w:val="Unix"/>
      </w:pPr>
      <w:r>
        <w:t>Pinging h05-dbp-vm1.jrc.org [139.19</w:t>
      </w:r>
      <w:r w:rsidR="007E6637">
        <w:t>1.254.74] with 32 bytes of data</w:t>
      </w: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8B6883">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8B6883">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316" w:name="_Ref454350506"/>
      <w:r>
        <w:t>in Maven</w:t>
      </w:r>
      <w:bookmarkEnd w:id="316"/>
    </w:p>
    <w:p w14:paraId="3B075EAF" w14:textId="639C5E7C" w:rsidR="00CB294F" w:rsidRDefault="00CB294F" w:rsidP="008B6883">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8B6883">
      <w:pPr>
        <w:pStyle w:val="BodyText2"/>
      </w:pPr>
      <w:r>
        <w:lastRenderedPageBreak/>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317" w:name="_Ref457547926"/>
      <w:r>
        <w:t>in Python</w:t>
      </w:r>
      <w:bookmarkEnd w:id="317"/>
    </w:p>
    <w:p w14:paraId="05AF7254" w14:textId="77777777" w:rsidR="005443F3" w:rsidRDefault="005443F3" w:rsidP="008B688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8B6883">
      <w:pPr>
        <w:pStyle w:val="BodyText2"/>
      </w:pPr>
      <w:r>
        <w:t>This used to work for uploading GAE apps but is now failing on 29/7/2016.</w:t>
      </w:r>
    </w:p>
    <w:p w14:paraId="4302C7D7" w14:textId="77777777" w:rsidR="005443F3" w:rsidRDefault="005443F3" w:rsidP="008B6883">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701" w:history="1">
        <w:r w:rsidRPr="00F918F3">
          <w:rPr>
            <w:rStyle w:val="Hyperlink"/>
          </w:rPr>
          <w:t>http://localhost:8000</w:t>
        </w:r>
      </w:hyperlink>
    </w:p>
    <w:p w14:paraId="5B0C3F8E" w14:textId="77777777" w:rsidR="005443F3" w:rsidRDefault="005443F3" w:rsidP="008B6883">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7874818F" w14:textId="22F0CB6F" w:rsidR="007162FA" w:rsidRDefault="007162FA" w:rsidP="007162FA">
      <w:pPr>
        <w:pStyle w:val="Heading5"/>
      </w:pPr>
      <w:bookmarkStart w:id="318" w:name="_Ref464140442"/>
      <w:r>
        <w:t>in VBA</w:t>
      </w:r>
    </w:p>
    <w:p w14:paraId="0AB921FE" w14:textId="04501DA2" w:rsidR="007162FA" w:rsidRDefault="007162FA" w:rsidP="008B6883">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0A78CBB1" w14:textId="3DE9AB67" w:rsidR="003B1049" w:rsidRDefault="003B1049" w:rsidP="00572635">
      <w:pPr>
        <w:pStyle w:val="Heading5"/>
      </w:pPr>
      <w:bookmarkStart w:id="319" w:name="_In_PyCharm"/>
      <w:bookmarkEnd w:id="319"/>
      <w:r>
        <w:t>In PyCharm</w:t>
      </w:r>
    </w:p>
    <w:p w14:paraId="4861547A" w14:textId="2E1F637E" w:rsidR="003B1049" w:rsidRPr="003B1049" w:rsidRDefault="003B1049"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2E2DA910" w14:textId="464CC6F0" w:rsidR="00A74604" w:rsidRDefault="00A74604" w:rsidP="00572635">
      <w:pPr>
        <w:pStyle w:val="Heading5"/>
      </w:pPr>
      <w:r>
        <w:t>in QGIS</w:t>
      </w:r>
      <w:bookmarkEnd w:id="318"/>
    </w:p>
    <w:p w14:paraId="28BB9525" w14:textId="395747DB" w:rsidR="00A74604" w:rsidRDefault="00A74604" w:rsidP="008B6883">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8B6883">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2">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8B6883">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703"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704" w:history="1">
        <w:r w:rsidR="003F0DB4" w:rsidRPr="00A5061D">
          <w:rPr>
            <w:rStyle w:val="Hyperlink"/>
          </w:rPr>
          <w:t>https://community.c9.io/search?q=Bluecoat</w:t>
        </w:r>
      </w:hyperlink>
      <w:r w:rsidR="003F0DB4">
        <w:t xml:space="preserve"> </w:t>
      </w:r>
    </w:p>
    <w:p w14:paraId="3F6C76CB" w14:textId="0D8C1EF4" w:rsidR="006B442C" w:rsidRDefault="006B442C" w:rsidP="006B442C">
      <w:pPr>
        <w:pStyle w:val="Heading3"/>
      </w:pPr>
      <w:r>
        <w:lastRenderedPageBreak/>
        <w:t>Skype</w:t>
      </w:r>
    </w:p>
    <w:p w14:paraId="538C41DE" w14:textId="76EC2EA7" w:rsidR="006B442C" w:rsidRPr="006B442C" w:rsidRDefault="006B442C" w:rsidP="008B6883">
      <w:pPr>
        <w:pStyle w:val="BodyText2"/>
      </w:pPr>
      <w:r>
        <w:t>Used to work on Windows until Sep 2017 when the version is no longer supported by Windows so trying to download and install the new version but the download is blocked. So Christian suggests trying the Portable version.</w:t>
      </w:r>
    </w:p>
    <w:p w14:paraId="7AAE0A40" w14:textId="08233C1B" w:rsidR="005A38F9" w:rsidRDefault="005A38F9" w:rsidP="003B37F4">
      <w:pPr>
        <w:pStyle w:val="Heading2"/>
      </w:pPr>
      <w:r>
        <w:t>Missions</w:t>
      </w:r>
      <w:bookmarkEnd w:id="315"/>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8B6883">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lastRenderedPageBreak/>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8B6883">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8B6883">
      <w:pPr>
        <w:pStyle w:val="BodyText2"/>
      </w:pPr>
      <w:r>
        <w:t>Must submit a statement of expenses within 3 months.</w:t>
      </w:r>
    </w:p>
    <w:p w14:paraId="25B7EB83" w14:textId="77777777" w:rsidR="005A38F9" w:rsidRPr="00B85BE9" w:rsidRDefault="005A38F9" w:rsidP="008B6883">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8B6883">
      <w:pPr>
        <w:pStyle w:val="BodyText2"/>
      </w:pPr>
      <w:r>
        <w:t xml:space="preserve">Booking flights is brilliant in </w:t>
      </w:r>
      <w:hyperlink r:id="rId1705"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8B6883">
      <w:pPr>
        <w:pStyle w:val="BodyText2"/>
      </w:pPr>
      <w:r>
        <w:t xml:space="preserve">Here is the system: </w:t>
      </w:r>
      <w:hyperlink r:id="rId1706" w:history="1">
        <w:r>
          <w:rPr>
            <w:rStyle w:val="Hyperlink"/>
          </w:rPr>
          <w:t>https://apps.jrc.cec.eu.int/navette</w:t>
        </w:r>
      </w:hyperlink>
    </w:p>
    <w:p w14:paraId="0476DBCE" w14:textId="68C3D5D2" w:rsidR="00B37D09" w:rsidRDefault="008F2FB2" w:rsidP="003B37F4">
      <w:pPr>
        <w:pStyle w:val="Heading2"/>
      </w:pPr>
      <w:r>
        <w:t>Phones</w:t>
      </w:r>
      <w:bookmarkEnd w:id="312"/>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2990F884"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4657A88A" w14:textId="77777777" w:rsidR="005D198D" w:rsidRDefault="005D198D" w:rsidP="003B37F4">
      <w:pPr>
        <w:pStyle w:val="Heading2"/>
      </w:pPr>
      <w:bookmarkStart w:id="320" w:name="_Toc315774640"/>
      <w:bookmarkStart w:id="321" w:name="_Toc315774638"/>
      <w:bookmarkStart w:id="322" w:name="_Toc315774636"/>
      <w:r>
        <w:t>Printer scanners</w:t>
      </w:r>
    </w:p>
    <w:p w14:paraId="2BE98C60" w14:textId="77777777" w:rsidR="005D198D" w:rsidRPr="005D198D" w:rsidRDefault="005D198D" w:rsidP="008B6883">
      <w:pPr>
        <w:pStyle w:val="BodyText2"/>
      </w:pPr>
      <w:r>
        <w:t>To scan click on email on the printer | Search for you email address | Job assembly | Press green button then at the end press submit job.</w:t>
      </w:r>
    </w:p>
    <w:p w14:paraId="3E483DA7" w14:textId="77777777" w:rsidR="004F08E3" w:rsidRDefault="004F08E3" w:rsidP="003B37F4">
      <w:pPr>
        <w:pStyle w:val="Heading2"/>
      </w:pPr>
      <w:r>
        <w:t>School</w:t>
      </w:r>
    </w:p>
    <w:p w14:paraId="103FDA2F" w14:textId="484F9837" w:rsidR="004F08E3" w:rsidRPr="004F08E3" w:rsidRDefault="004F08E3" w:rsidP="008B6883">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3B37F4">
      <w:pPr>
        <w:pStyle w:val="Heading2"/>
      </w:pPr>
      <w:r>
        <w:t>Scientific journals and publications</w:t>
      </w:r>
      <w:bookmarkEnd w:id="320"/>
    </w:p>
    <w:p w14:paraId="5A1491A0" w14:textId="77777777" w:rsidR="005A38F9" w:rsidRDefault="005A38F9" w:rsidP="0034374E">
      <w:pPr>
        <w:pStyle w:val="Heading3"/>
      </w:pPr>
      <w:r>
        <w:lastRenderedPageBreak/>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707"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708"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709" w:history="1">
        <w:r w:rsidRPr="0077669C">
          <w:rPr>
            <w:rStyle w:val="Hyperlink"/>
          </w:rPr>
          <w:t>http://onlinelibrary.wiley.com/doi/10.1111/j.1467-9671.2009.01170.x/full)</w:t>
        </w:r>
      </w:hyperlink>
    </w:p>
    <w:p w14:paraId="345002AC" w14:textId="77777777" w:rsidR="005A38F9" w:rsidRDefault="005A38F9" w:rsidP="008B6883">
      <w:pPr>
        <w:pStyle w:val="BodyText2"/>
      </w:pPr>
      <w:r>
        <w:t xml:space="preserve">The EBSCO system seems to have gone somewhere – but use the </w:t>
      </w:r>
      <w:hyperlink r:id="rId1710"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8B6883">
      <w:pPr>
        <w:pStyle w:val="BodyText2"/>
      </w:pPr>
      <w:r>
        <w:t xml:space="preserve">Nature and some other journals do not recognise your IP so you have to do something else. See </w:t>
      </w:r>
      <w:hyperlink r:id="rId1711"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8B6883">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1B8E951A" w14:textId="036B3A51" w:rsidR="008B7974" w:rsidRDefault="008B7974" w:rsidP="008B6883">
      <w:pPr>
        <w:pStyle w:val="BodyText2"/>
      </w:pPr>
      <w:r>
        <w:t>Busker T, de Roo</w:t>
      </w:r>
      <w:r w:rsidRPr="008B7974">
        <w:t xml:space="preserve"> A</w:t>
      </w:r>
      <w:r>
        <w:t>,</w:t>
      </w:r>
      <w:r w:rsidRPr="008B7974">
        <w:t xml:space="preserve"> Gelati E</w:t>
      </w:r>
      <w:r>
        <w:t>,</w:t>
      </w:r>
      <w:r w:rsidRPr="008B7974">
        <w:t xml:space="preserve"> Schwatke C</w:t>
      </w:r>
      <w:r>
        <w:t xml:space="preserve">, Adamovic M, </w:t>
      </w:r>
      <w:r w:rsidRPr="008B7974">
        <w:t>Bisselink B</w:t>
      </w:r>
      <w:r>
        <w:t xml:space="preserve">, </w:t>
      </w:r>
      <w:r w:rsidRPr="008B7974">
        <w:t>Pekel J-F</w:t>
      </w:r>
      <w:r>
        <w:t>,</w:t>
      </w:r>
      <w:r w:rsidRPr="008B7974">
        <w:t xml:space="preserve"> Cottam A</w:t>
      </w:r>
      <w:r>
        <w:t xml:space="preserve">. </w:t>
      </w:r>
      <w:r w:rsidRPr="008B7974">
        <w:t>A global lake and reservoir volume analysis using a surface water dataset and satellite altimetry</w:t>
      </w:r>
      <w:r w:rsidR="007D4142">
        <w:t xml:space="preserve">. </w:t>
      </w:r>
      <w:r w:rsidR="007D4142" w:rsidRPr="007D4142">
        <w:t>Hydrology and Earth System Sciences Discussions</w:t>
      </w:r>
      <w:r w:rsidR="007D4142">
        <w:t xml:space="preserve">, </w:t>
      </w:r>
      <w:r w:rsidR="007D4142" w:rsidRPr="007D4142">
        <w:t>2018</w:t>
      </w:r>
      <w:r w:rsidR="007D4142">
        <w:t xml:space="preserve"> (pp1-32). (doi:</w:t>
      </w:r>
      <w:r w:rsidR="007D4142" w:rsidRPr="007D4142">
        <w:t>10.5194/hess-2018-21</w:t>
      </w:r>
      <w:r w:rsidR="007D4142">
        <w:t>)</w:t>
      </w:r>
    </w:p>
    <w:p w14:paraId="56D5F976" w14:textId="29B4E3A9" w:rsidR="001224C9" w:rsidRDefault="001224C9" w:rsidP="008B6883">
      <w:pPr>
        <w:pStyle w:val="BodyText2"/>
      </w:pPr>
      <w:r w:rsidRPr="00363E07">
        <w:t>Jean-Francois Pekel, Andrew Cottam, Noel Gorelick, Alan S. Belward, High-resolution mapping of global surface water and its long-term changes. Nature 540, 418-422 (2016). (doi:10.1038/nature20584)</w:t>
      </w:r>
    </w:p>
    <w:p w14:paraId="69CFF816" w14:textId="77777777" w:rsidR="001224C9" w:rsidRPr="00D41F96" w:rsidRDefault="001224C9" w:rsidP="008B6883">
      <w:pPr>
        <w:pStyle w:val="BodyText2"/>
      </w:pPr>
      <w:r w:rsidRPr="001224C9">
        <w:t>Willemen L, Cottam AJ, Drakou EG, Burgess ND (2015) Using Social Media to Measure the Contribution of Red List Species to the Nature-Based Tourism Potential of African Protected Areas. PLOS ONE 10(6): e0129785</w:t>
      </w:r>
    </w:p>
    <w:p w14:paraId="1C6B6D88" w14:textId="77777777" w:rsidR="00DD669B" w:rsidRDefault="00DD669B" w:rsidP="008B6883">
      <w:pPr>
        <w:pStyle w:val="BodyText2"/>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1F7EB852" w14:textId="77777777" w:rsidR="009B3EC2" w:rsidRDefault="009B3EC2" w:rsidP="008B6883">
      <w:pPr>
        <w:pStyle w:val="BodyText2"/>
        <w:rPr>
          <w:lang w:bidi="ar-SA"/>
        </w:rPr>
      </w:pPr>
      <w:r w:rsidRPr="001224C9">
        <w:rPr>
          <w:lang w:bidi="ar-SA"/>
        </w:rPr>
        <w:t>Masante, Dario; Carlo, Rega; Cottam, Andrew; Dubois, Gregoire; Paracchini, Maria-Luisa (2015).</w:t>
      </w:r>
      <w:r>
        <w:rPr>
          <w:caps/>
          <w:lang w:bidi="ar-SA"/>
        </w:rPr>
        <w:t xml:space="preserve"> </w:t>
      </w:r>
      <w:r w:rsidRPr="001224C9">
        <w:rPr>
          <w:lang w:bidi="ar-SA"/>
        </w:rPr>
        <w:t>Indicators of biodiversity in agroecosystems: insights from Article 17 of the Habitat Directive and</w:t>
      </w:r>
      <w:r>
        <w:rPr>
          <w:caps/>
          <w:lang w:bidi="ar-SA"/>
        </w:rPr>
        <w:t xml:space="preserve"> </w:t>
      </w:r>
      <w:r w:rsidRPr="001224C9">
        <w:rPr>
          <w:lang w:bidi="ar-SA"/>
        </w:rPr>
        <w:t>IUCN Red List of Threatened Species. Publication Office of the European Union, Bruxelles, pp.1-112. ISBN 978-92-79-52973-3</w:t>
      </w:r>
    </w:p>
    <w:p w14:paraId="2B2BDCD1" w14:textId="2C0A3ACE" w:rsidR="001224C9" w:rsidRDefault="001224C9" w:rsidP="008B6883">
      <w:pPr>
        <w:pStyle w:val="BodyText2"/>
      </w:pPr>
      <w:r>
        <w:t xml:space="preserve">eSpecies. An e-service for mapping species, Andrew Cottam, Michael Schulz, William Temperley, Grégoire Dubois, Luxembourg: Publications Office of the European Union, 2013, EUR – Scientific and Technical Research Reports –ISBN 978-92-79-35460-1 </w:t>
      </w:r>
    </w:p>
    <w:p w14:paraId="172A172E" w14:textId="77777777" w:rsidR="001224C9" w:rsidRDefault="001224C9" w:rsidP="008B6883">
      <w:pPr>
        <w:pStyle w:val="BodyText2"/>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Pr="00F42854">
        <w:t xml:space="preserve"> </w:t>
      </w:r>
      <w:r>
        <w:t>Bart Verbeeck,</w:t>
      </w:r>
      <w:r w:rsidRPr="00F42854">
        <w:t xml:space="preserve"> </w:t>
      </w:r>
      <w:r>
        <w:t>Ilaria Palumbo,</w:t>
      </w:r>
      <w:r w:rsidRPr="00F42854">
        <w:t xml:space="preserve"> </w:t>
      </w:r>
      <w:r>
        <w:t>Pascal Derycke,</w:t>
      </w:r>
      <w:r w:rsidRPr="00F42854">
        <w:t xml:space="preserve"> </w:t>
      </w:r>
      <w:r>
        <w:t>Jean-François Pekel,</w:t>
      </w:r>
      <w:r w:rsidRPr="00F42854">
        <w:t xml:space="preserve"> </w:t>
      </w:r>
      <w:r>
        <w:t>Javier Martinez Lopez,</w:t>
      </w:r>
      <w:r w:rsidRPr="00F42854">
        <w:t xml:space="preserve"> </w:t>
      </w:r>
      <w:r>
        <w:t xml:space="preserve">Stephen Peedell, Philippe Mayaux, Luxembourg: Publications Office of the European Union, 2013, EUR – Scientific and Technical Research Reports ISBN </w:t>
      </w:r>
      <w:r w:rsidRPr="00096FCE">
        <w:t>978-92-79-33612-6</w:t>
      </w:r>
    </w:p>
    <w:p w14:paraId="379DE1CF" w14:textId="77777777" w:rsidR="001224C9" w:rsidRDefault="001224C9" w:rsidP="008B6883">
      <w:pPr>
        <w:pStyle w:val="BodyText2"/>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1ACE71BA" w14:textId="77777777" w:rsidR="001224C9" w:rsidRDefault="001224C9" w:rsidP="008B6883">
      <w:pPr>
        <w:pStyle w:val="BodyText2"/>
      </w:pPr>
      <w:r w:rsidRPr="00BF1E79">
        <w:t>Stephen Peedell, Gregoire Dubois, Andrew Cottam, Michael Schul</w:t>
      </w:r>
      <w:r>
        <w:t>z</w:t>
      </w:r>
      <w:r w:rsidRPr="00BF1E79">
        <w:t xml:space="preserve"> </w:t>
      </w:r>
      <w:r>
        <w:t>Last Chance to See? What is the Role of SDI’s in the Race to Halt Biodiversity Loss? in Proceedings of Global Geospatial Conference 2012, Québec City, Canada, 14-17 May 2012</w:t>
      </w:r>
    </w:p>
    <w:p w14:paraId="7CEDBBB1" w14:textId="77777777" w:rsidR="001224C9" w:rsidRDefault="001224C9" w:rsidP="008B6883">
      <w:pPr>
        <w:pStyle w:val="BodyText2"/>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04749F26" w14:textId="77777777" w:rsidR="001224C9" w:rsidRDefault="001224C9" w:rsidP="008B6883">
      <w:pPr>
        <w:pStyle w:val="BodyText2"/>
      </w:pPr>
      <w:r w:rsidRPr="00D41F96">
        <w:lastRenderedPageBreak/>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3CD08F7A" w14:textId="77777777" w:rsidR="001224C9" w:rsidRDefault="001224C9" w:rsidP="008B6883">
      <w:pPr>
        <w:pStyle w:val="BodyText2"/>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4793C88B" w14:textId="2509CFC6" w:rsidR="00E95B2B" w:rsidRDefault="00E95B2B" w:rsidP="008B6883">
      <w:pPr>
        <w:pStyle w:val="BodyText2"/>
      </w:pPr>
      <w:r>
        <w:t>Bomhard B., I. Lysenko and A. Cottam (2009). Ecosystems, Protected Areas and Conservation Priorities in the Mayombe Forest: An Analysis of Spatial Information and Information Gaps for the Mayombe Forest Transboundary Initiative WCMC/UNEP.</w:t>
      </w:r>
    </w:p>
    <w:p w14:paraId="0D0711F6" w14:textId="44DC584A" w:rsidR="00BB3BC3" w:rsidRDefault="00BB3BC3" w:rsidP="001224C9">
      <w:pPr>
        <w:pStyle w:val="Heading3"/>
      </w:pPr>
      <w:r>
        <w:t>Managing References</w:t>
      </w:r>
    </w:p>
    <w:p w14:paraId="6348CBA1" w14:textId="77777777" w:rsidR="00BB3BC3" w:rsidRPr="00BB3BC3" w:rsidRDefault="00BB3BC3" w:rsidP="008B6883">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712" w:history="1">
        <w:r w:rsidR="00FC67A9" w:rsidRPr="00CF73E0">
          <w:rPr>
            <w:rStyle w:val="Hyperlink"/>
          </w:rPr>
          <w:t>a.cottam@gmail.com</w:t>
        </w:r>
      </w:hyperlink>
      <w:r w:rsidR="00FC67A9">
        <w:t xml:space="preserve">. There is a bug at the moment thought with the indexing – see </w:t>
      </w:r>
      <w:hyperlink r:id="rId1713"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8B6883">
      <w:pPr>
        <w:pStyle w:val="BodyText2"/>
      </w:pPr>
      <w:r>
        <w:t xml:space="preserve">Good paper </w:t>
      </w:r>
      <w:hyperlink r:id="rId1714" w:history="1">
        <w:r w:rsidRPr="003B0D1F">
          <w:rPr>
            <w:rStyle w:val="Hyperlink"/>
          </w:rPr>
          <w:t>here</w:t>
        </w:r>
      </w:hyperlink>
      <w:r>
        <w:t xml:space="preserve"> written by JRC staff about publications and the process of publishing. </w:t>
      </w:r>
    </w:p>
    <w:p w14:paraId="1DB6DFCF" w14:textId="77777777" w:rsidR="00FD0998" w:rsidRDefault="00FD0998" w:rsidP="008B6883">
      <w:pPr>
        <w:pStyle w:val="BodyText2"/>
      </w:pPr>
      <w:r>
        <w:t>Journals indexed by th</w:t>
      </w:r>
      <w:r w:rsidRPr="00FD0998">
        <w:t xml:space="preserve">e </w:t>
      </w:r>
      <w:hyperlink r:id="rId1715"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716"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8B6883">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3B37F4">
      <w:pPr>
        <w:pStyle w:val="Heading2"/>
      </w:pPr>
      <w:r>
        <w:t>Sharing big files</w:t>
      </w:r>
      <w:bookmarkEnd w:id="321"/>
    </w:p>
    <w:p w14:paraId="6F628958" w14:textId="77777777" w:rsidR="005A38F9" w:rsidRDefault="005A38F9" w:rsidP="0034374E">
      <w:pPr>
        <w:pStyle w:val="Heading3"/>
      </w:pPr>
      <w:bookmarkStart w:id="323" w:name="_Toc315774639"/>
      <w:r>
        <w:t>Internally</w:t>
      </w:r>
    </w:p>
    <w:p w14:paraId="323BD6FA" w14:textId="28D53C11" w:rsidR="005A38F9" w:rsidRPr="00957C5B" w:rsidRDefault="005A38F9" w:rsidP="008B6883">
      <w:pPr>
        <w:pStyle w:val="BodyText2"/>
      </w:pPr>
      <w:r w:rsidRPr="00656E57">
        <w:t>You can share big files with colleagues by putting them in e:\export. This is FOSTER\Export on the network and anyone can get data from this folder.</w:t>
      </w:r>
      <w:r w:rsidR="00632B01">
        <w:t xml:space="preserve"> Now it is zetajones</w:t>
      </w:r>
      <w:r w:rsidR="00B04114">
        <w:t>. Not any more - its now D01RI1502511.</w:t>
      </w:r>
    </w:p>
    <w:p w14:paraId="3CB2FEC6" w14:textId="77777777" w:rsidR="005A38F9" w:rsidRDefault="005A38F9" w:rsidP="0034374E">
      <w:pPr>
        <w:pStyle w:val="Heading3"/>
      </w:pPr>
      <w:r>
        <w:t>ftp</w:t>
      </w:r>
      <w:bookmarkEnd w:id="323"/>
    </w:p>
    <w:p w14:paraId="39E4D67C" w14:textId="77777777" w:rsidR="005A38F9" w:rsidRDefault="005A38F9" w:rsidP="008B6883">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717" w:history="1">
        <w:r w:rsidR="00E31C67" w:rsidRPr="004F3E08">
          <w:rPr>
            <w:rStyle w:val="Hyperlink"/>
          </w:rPr>
          <w:t>ftp://h05-ftp.jrc.it/cottaan</w:t>
        </w:r>
      </w:hyperlink>
      <w:r w:rsidR="00E31C67">
        <w:t xml:space="preserve"> </w:t>
      </w:r>
    </w:p>
    <w:p w14:paraId="63B96B60" w14:textId="0D8E231D" w:rsidR="007C4666" w:rsidRDefault="007C4666" w:rsidP="008B6883">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237F98" w:rsidP="007C4666">
      <w:pPr>
        <w:pStyle w:val="BodyText"/>
      </w:pPr>
      <w:hyperlink r:id="rId1718" w:history="1">
        <w:r w:rsidR="0036494F" w:rsidRPr="00510A5D">
          <w:rPr>
            <w:rStyle w:val="Hyperlink"/>
          </w:rPr>
          <w:t>ftp://srv-ies-ftp.jrc.it/</w:t>
        </w:r>
      </w:hyperlink>
      <w:r w:rsidR="0036494F">
        <w:t xml:space="preserve"> </w:t>
      </w:r>
    </w:p>
    <w:p w14:paraId="71D6A600" w14:textId="77777777" w:rsidR="005A38F9" w:rsidRPr="00951ACA" w:rsidRDefault="005A38F9" w:rsidP="003B37F4">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8B6883">
      <w:pPr>
        <w:pStyle w:val="BodyText2"/>
      </w:pPr>
      <w:r>
        <w:lastRenderedPageBreak/>
        <w:t>After it was installed I got an error about not enough memory to open font. This was a corrupted normal.dot template and I removed it and restarted. Worked fine.</w:t>
      </w:r>
    </w:p>
    <w:p w14:paraId="1363E2DC" w14:textId="408BCA35" w:rsidR="00CF543E" w:rsidRDefault="00CF543E" w:rsidP="00CF543E">
      <w:pPr>
        <w:pStyle w:val="Heading3"/>
      </w:pPr>
      <w:bookmarkStart w:id="324" w:name="_Toc315774652"/>
      <w:bookmarkStart w:id="325" w:name="_Toc315774651"/>
      <w:bookmarkEnd w:id="322"/>
      <w:r>
        <w:t>Issues</w:t>
      </w:r>
    </w:p>
    <w:p w14:paraId="11424EC6" w14:textId="3F3F6AB1" w:rsidR="00CF543E" w:rsidRDefault="00CF543E" w:rsidP="00CF543E">
      <w:pPr>
        <w:pStyle w:val="Heading4"/>
      </w:pPr>
      <w:r>
        <w:t>Errors</w:t>
      </w:r>
    </w:p>
    <w:p w14:paraId="50CD4E77" w14:textId="77777777" w:rsidR="00CF543E" w:rsidRDefault="00CF543E" w:rsidP="00CF543E">
      <w:pPr>
        <w:pStyle w:val="Heading5"/>
        <w:rPr>
          <w:shd w:val="clear" w:color="auto" w:fill="FFFFFF"/>
        </w:rPr>
      </w:pPr>
      <w:bookmarkStart w:id="326" w:name="_This_program_is"/>
      <w:bookmarkEnd w:id="326"/>
      <w:r>
        <w:rPr>
          <w:shd w:val="clear" w:color="auto" w:fill="FFFFFF"/>
        </w:rPr>
        <w:t>This program is blocked by group policy</w:t>
      </w:r>
    </w:p>
    <w:p w14:paraId="6F47FE53" w14:textId="4C2DA2A2" w:rsidR="00CF543E" w:rsidRPr="00CF543E" w:rsidRDefault="00CF543E" w:rsidP="008B6883">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65F4C71A" w14:textId="77777777" w:rsidR="001D0700" w:rsidRDefault="001D0700" w:rsidP="003B37F4">
      <w:pPr>
        <w:pStyle w:val="Heading2"/>
      </w:pPr>
      <w:r>
        <w:t>Yammer</w:t>
      </w:r>
    </w:p>
    <w:p w14:paraId="7A8719A4" w14:textId="77777777" w:rsidR="001D0700" w:rsidRDefault="001D0700" w:rsidP="008B6883">
      <w:pPr>
        <w:pStyle w:val="BodyText2"/>
      </w:pPr>
      <w:r>
        <w:t xml:space="preserve">Login: </w:t>
      </w:r>
      <w:hyperlink r:id="rId1719" w:history="1">
        <w:r w:rsidR="00FF4F79">
          <w:rPr>
            <w:rStyle w:val="Hyperlink"/>
          </w:rPr>
          <w:t>Andrew.cottam@jrc.ec.europa.eu</w:t>
        </w:r>
      </w:hyperlink>
    </w:p>
    <w:p w14:paraId="2BEFA9AE" w14:textId="76620E8D" w:rsidR="001D0700" w:rsidRPr="001D0700" w:rsidRDefault="00392B08" w:rsidP="008B6883">
      <w:pPr>
        <w:pStyle w:val="BodyText2"/>
      </w:pPr>
      <w:r>
        <w:t>Password: thargaL99</w:t>
      </w:r>
      <w:r w:rsidR="008B1004">
        <w:t>$</w:t>
      </w:r>
      <w:r>
        <w:t xml:space="preserve"> 7/7/17</w:t>
      </w:r>
    </w:p>
    <w:p w14:paraId="244D50DA" w14:textId="77777777" w:rsidR="006E57B3" w:rsidRDefault="006E57B3" w:rsidP="003B37F4">
      <w:pPr>
        <w:pStyle w:val="Heading2"/>
      </w:pPr>
      <w:r>
        <w:t>RedMine</w:t>
      </w:r>
    </w:p>
    <w:p w14:paraId="45239077" w14:textId="77777777" w:rsidR="0083186F" w:rsidRDefault="00237F98" w:rsidP="008B6883">
      <w:pPr>
        <w:pStyle w:val="BodyText2"/>
      </w:pPr>
      <w:hyperlink r:id="rId1720" w:history="1">
        <w:r w:rsidR="0083186F" w:rsidRPr="00F47753">
          <w:rPr>
            <w:rStyle w:val="Hyperlink"/>
          </w:rPr>
          <w:t>http://h05-dev-vm14.jrc.it/</w:t>
        </w:r>
      </w:hyperlink>
      <w:r w:rsidR="0083186F">
        <w:t xml:space="preserve"> </w:t>
      </w:r>
    </w:p>
    <w:p w14:paraId="0069F3D6" w14:textId="77777777" w:rsidR="006E57B3" w:rsidRPr="006E57B3" w:rsidRDefault="006E57B3" w:rsidP="008B6883">
      <w:pPr>
        <w:pStyle w:val="BodyText2"/>
      </w:pPr>
      <w:r>
        <w:t xml:space="preserve">My user/password: </w:t>
      </w:r>
      <w:r>
        <w:tab/>
        <w:t>acottam/</w:t>
      </w:r>
      <w:r w:rsidRPr="006E57B3">
        <w:t xml:space="preserve"> </w:t>
      </w:r>
      <w:r w:rsidR="000E2965">
        <w:t>thargal88</w:t>
      </w:r>
    </w:p>
    <w:p w14:paraId="29FDCFBC" w14:textId="5A4B4D25" w:rsidR="006C692D" w:rsidRDefault="006C692D" w:rsidP="003B37F4">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2578F7">
      <w:pPr>
        <w:pStyle w:val="ListNumber"/>
        <w:numPr>
          <w:ilvl w:val="0"/>
          <w:numId w:val="32"/>
        </w:numPr>
      </w:pPr>
      <w:r>
        <w:t xml:space="preserve">Log on to </w:t>
      </w:r>
      <w:hyperlink r:id="rId1721" w:history="1">
        <w:r w:rsidRPr="00661657">
          <w:rPr>
            <w:rStyle w:val="Hyperlink"/>
          </w:rPr>
          <w:t>https://www.mytnt.it/myTNT/</w:t>
        </w:r>
      </w:hyperlink>
      <w:r>
        <w:t xml:space="preserve"> </w:t>
      </w:r>
    </w:p>
    <w:p w14:paraId="5FB5D092" w14:textId="768DA3B7" w:rsidR="006C692D" w:rsidRDefault="006C692D" w:rsidP="002578F7">
      <w:pPr>
        <w:pStyle w:val="ListNumber"/>
      </w:pPr>
      <w:r>
        <w:t>Enter   Customer ID: N03608, User ID: IES (case sensitive), Password:       IESISPRA (case sensitive)</w:t>
      </w:r>
    </w:p>
    <w:p w14:paraId="330B199F" w14:textId="251A585A" w:rsidR="006C692D" w:rsidRDefault="006C692D" w:rsidP="002578F7">
      <w:pPr>
        <w:pStyle w:val="ListNumber"/>
      </w:pPr>
      <w:r>
        <w:t>Click Crea spedizione for new requests [or Tracking – to follow requests]</w:t>
      </w:r>
    </w:p>
    <w:p w14:paraId="5331180F" w14:textId="7EBC434B" w:rsidR="006C692D" w:rsidRDefault="006C692D" w:rsidP="002578F7">
      <w:pPr>
        <w:pStyle w:val="ListNumber"/>
      </w:pPr>
      <w:r>
        <w:t>In the Dettaglio indirizzi section, click the Codice cliente box and from the list of options and select:</w:t>
      </w:r>
    </w:p>
    <w:p w14:paraId="273A2249" w14:textId="77777777" w:rsidR="006C692D" w:rsidRDefault="006C692D" w:rsidP="008B6883">
      <w:pPr>
        <w:pStyle w:val="BodyText2"/>
      </w:pPr>
      <w:r>
        <w:t>01703822 for deliveries to Italian addresses</w:t>
      </w:r>
    </w:p>
    <w:p w14:paraId="7C4223AE" w14:textId="77777777" w:rsidR="006C692D" w:rsidRDefault="006C692D" w:rsidP="008B6883">
      <w:pPr>
        <w:pStyle w:val="BodyText2"/>
      </w:pPr>
      <w:r>
        <w:t>08322113 for deliveries to other countries</w:t>
      </w:r>
    </w:p>
    <w:p w14:paraId="46C54C2B" w14:textId="2FBCCBAD" w:rsidR="006C692D" w:rsidRDefault="006C692D" w:rsidP="002578F7">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2578F7">
      <w:pPr>
        <w:pStyle w:val="ListNumber"/>
      </w:pPr>
      <w:r>
        <w:t>In the Dettaglio spedizione section, Select Buste or Pacchi, Select date of collection, Select the service that you want</w:t>
      </w:r>
    </w:p>
    <w:p w14:paraId="4A1DEE42" w14:textId="77777777" w:rsidR="006C692D" w:rsidRDefault="006C692D" w:rsidP="002578F7">
      <w:pPr>
        <w:pStyle w:val="ListNumber"/>
      </w:pPr>
      <w:r>
        <w:t>Enter details of dimensions/weight (you may have to go to the riceviemnto merci to weight your package.</w:t>
      </w:r>
    </w:p>
    <w:p w14:paraId="1A9F163E" w14:textId="399011DF" w:rsidR="006C692D" w:rsidRPr="006C692D" w:rsidRDefault="006C692D" w:rsidP="002578F7">
      <w:pPr>
        <w:pStyle w:val="ListNumber"/>
      </w:pPr>
      <w:r>
        <w:t>Click Stampa etichetta (allow popups) and print the label.</w:t>
      </w:r>
    </w:p>
    <w:p w14:paraId="7BBBFA9B" w14:textId="77777777" w:rsidR="00BB1D27" w:rsidRDefault="00BB1D27" w:rsidP="000E5536">
      <w:pPr>
        <w:pStyle w:val="Heading1"/>
      </w:pPr>
      <w:r>
        <w:t>Meetings/Calls</w:t>
      </w:r>
      <w:bookmarkEnd w:id="324"/>
    </w:p>
    <w:p w14:paraId="758A1068" w14:textId="77777777" w:rsidR="00BB1D27" w:rsidRDefault="00BB1D27" w:rsidP="003B37F4">
      <w:pPr>
        <w:pStyle w:val="Heading2"/>
      </w:pPr>
      <w:bookmarkStart w:id="327" w:name="_Toc315774653"/>
      <w:r>
        <w:t>GBIF Skype call with Eamon and Tim Robertson 9/9/11</w:t>
      </w:r>
      <w:bookmarkEnd w:id="327"/>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lastRenderedPageBreak/>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8B6883">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8B6883">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8B6883">
      <w:pPr>
        <w:pStyle w:val="BodyText2"/>
      </w:pPr>
      <w:r>
        <w:t>24th or 27th october</w:t>
      </w:r>
    </w:p>
    <w:p w14:paraId="071A56E7" w14:textId="77777777" w:rsidR="00BB1D27" w:rsidRDefault="00BB1D27" w:rsidP="003B37F4">
      <w:pPr>
        <w:pStyle w:val="Heading2"/>
      </w:pPr>
      <w:bookmarkStart w:id="328" w:name="_Toc315774654"/>
      <w:r>
        <w:t>Questions for IUCN at the meeting in December</w:t>
      </w:r>
      <w:bookmarkEnd w:id="328"/>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237F98" w:rsidP="008B6883">
      <w:pPr>
        <w:pStyle w:val="BodyText2"/>
      </w:pPr>
      <w:hyperlink r:id="rId1722"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237F98" w:rsidP="008B6883">
      <w:pPr>
        <w:pStyle w:val="BodyText2"/>
      </w:pPr>
      <w:hyperlink r:id="rId1723"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8B6883">
      <w:pPr>
        <w:pStyle w:val="BodyText2"/>
      </w:pPr>
      <w:r>
        <w:t>Some species are not shown, e.g. 39367 and this is because their LEGEND field is not '' and we have a layer definition of LEGEND &lt;&gt;''!!!</w:t>
      </w:r>
    </w:p>
    <w:p w14:paraId="1165A568" w14:textId="77777777" w:rsidR="00BB1D27" w:rsidRDefault="00BB1D27" w:rsidP="008B6883">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8B6883">
      <w:pPr>
        <w:pStyle w:val="BodyText2"/>
      </w:pPr>
      <w:r>
        <w:t>we will use checksums to be able to see which geometries and/or attributes have changed</w:t>
      </w:r>
    </w:p>
    <w:p w14:paraId="110DDC55" w14:textId="77777777" w:rsidR="00ED45BD" w:rsidRDefault="00ED45BD" w:rsidP="003B37F4">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8B6883">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lastRenderedPageBreak/>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8B6883">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3B37F4">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lastRenderedPageBreak/>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8B6883">
      <w:pPr>
        <w:pStyle w:val="BodyText2"/>
      </w:pPr>
      <w:r>
        <w:t>For Enrico 26/3/13:</w:t>
      </w:r>
    </w:p>
    <w:p w14:paraId="3B7EB942" w14:textId="77777777" w:rsidR="00E42DE0" w:rsidRDefault="00E42DE0" w:rsidP="008B6883">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8B6883">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8B6883">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8B6883">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8B6883">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8B6883">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3F485260" w:rsidR="00B37D09" w:rsidRDefault="008F2FB2" w:rsidP="000E5536">
      <w:pPr>
        <w:pStyle w:val="Heading1"/>
      </w:pPr>
      <w:r>
        <w:t>IUCN Machine</w:t>
      </w:r>
      <w:bookmarkEnd w:id="325"/>
    </w:p>
    <w:p w14:paraId="56D2D533" w14:textId="77777777" w:rsidR="0030068E" w:rsidRDefault="0030068E" w:rsidP="003B37F4">
      <w:pPr>
        <w:pStyle w:val="Heading2"/>
      </w:pPr>
      <w:r>
        <w:t>Machine Login</w:t>
      </w:r>
    </w:p>
    <w:p w14:paraId="7149DB18" w14:textId="77777777" w:rsidR="0030068E" w:rsidRDefault="0030068E" w:rsidP="008B6883">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3B37F4">
      <w:pPr>
        <w:pStyle w:val="Heading2"/>
      </w:pPr>
      <w:r>
        <w:t>ArcGIS Server Login</w:t>
      </w:r>
    </w:p>
    <w:p w14:paraId="480D2950" w14:textId="77777777" w:rsidR="0030068E" w:rsidRDefault="0030068E" w:rsidP="008B6883">
      <w:pPr>
        <w:pStyle w:val="BodyText2"/>
      </w:pPr>
      <w:r>
        <w:t>To ArcGIS Server 10.01 (</w:t>
      </w:r>
      <w:hyperlink r:id="rId1724" w:history="1">
        <w:r>
          <w:rPr>
            <w:rStyle w:val="Hyperlink"/>
          </w:rPr>
          <w:t>http://79.125.16.106/arcgis/manager/default.aspx</w:t>
        </w:r>
      </w:hyperlink>
      <w:r>
        <w:t>)</w:t>
      </w:r>
    </w:p>
    <w:p w14:paraId="3BF6B6A8" w14:textId="77777777" w:rsidR="0030068E" w:rsidRDefault="0030068E" w:rsidP="008B6883">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8B6883">
      <w:pPr>
        <w:pStyle w:val="BodyText2"/>
      </w:pPr>
      <w:r>
        <w:t>To ArcGIS Server 10.1 (</w:t>
      </w:r>
      <w:hyperlink r:id="rId1725"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3B37F4">
      <w:pPr>
        <w:pStyle w:val="Heading2"/>
      </w:pPr>
      <w:r>
        <w:t>Notes</w:t>
      </w:r>
    </w:p>
    <w:p w14:paraId="495E836D" w14:textId="77777777" w:rsidR="00B37D09" w:rsidRDefault="008F2FB2" w:rsidP="000E5536">
      <w:pPr>
        <w:pStyle w:val="BodyText"/>
      </w:pPr>
      <w:r>
        <w:lastRenderedPageBreak/>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8B6883">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8B6883">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8B6883">
      <w:pPr>
        <w:pStyle w:val="BodyText2"/>
      </w:pPr>
      <w:r>
        <w:t>Cloning the GP Scripts project into AS3. Click on Import Project, Git | Git Repository and ENTER THE HTTP URL for the repo</w:t>
      </w:r>
    </w:p>
    <w:p w14:paraId="3A18E842" w14:textId="77777777" w:rsidR="00921B69" w:rsidRDefault="008B172D" w:rsidP="008B6883">
      <w:pPr>
        <w:pStyle w:val="BodyText2"/>
      </w:pPr>
      <w:r>
        <w:t>T</w:t>
      </w:r>
      <w:r w:rsidR="00CF40E9">
        <w:t>he RedListUser and MichaelSchul</w:t>
      </w:r>
      <w:r>
        <w:t>z have permissions and their passwords are conservation$</w:t>
      </w:r>
    </w:p>
    <w:p w14:paraId="6892F70D" w14:textId="77777777" w:rsidR="00C14CD5" w:rsidRDefault="00237F98" w:rsidP="008B6883">
      <w:pPr>
        <w:pStyle w:val="BodyText2"/>
      </w:pPr>
      <w:hyperlink r:id="rId1726" w:history="1">
        <w:r w:rsidR="00BB1D27" w:rsidRPr="00C577D8">
          <w:rPr>
            <w:rStyle w:val="Hyperlink"/>
          </w:rPr>
          <w:t>http://ehabitat-wps.jrc.ec.europa.eu/cgi-bin/wdpa2011</w:t>
        </w:r>
      </w:hyperlink>
      <w:r w:rsidR="00BB1D27">
        <w:t xml:space="preserve"> </w:t>
      </w:r>
    </w:p>
    <w:p w14:paraId="691CAE13" w14:textId="77777777" w:rsidR="00997899" w:rsidRDefault="009851A4" w:rsidP="008B6883">
      <w:pPr>
        <w:pStyle w:val="BodyText2"/>
      </w:pPr>
      <w:r>
        <w:t xml:space="preserve">ArcGIS Server 10.1 installed sometime between 6/7/12 and 9/7/12. </w:t>
      </w:r>
    </w:p>
    <w:p w14:paraId="0C4EEE84" w14:textId="77777777" w:rsidR="004F2A95" w:rsidRDefault="004F2A95" w:rsidP="003B37F4">
      <w:pPr>
        <w:pStyle w:val="Heading2"/>
      </w:pPr>
      <w:r>
        <w:t>10.1</w:t>
      </w:r>
    </w:p>
    <w:p w14:paraId="4B20E8BD" w14:textId="77777777" w:rsidR="004F2A95" w:rsidRDefault="004F2A95" w:rsidP="008B6883">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8B6883">
      <w:pPr>
        <w:pStyle w:val="BodyText2"/>
      </w:pPr>
      <w:r>
        <w:t>Domain: mapservices.iucnredlist.org</w:t>
      </w:r>
    </w:p>
    <w:p w14:paraId="31858B3B" w14:textId="77777777" w:rsidR="001560CC" w:rsidRDefault="007C5C82" w:rsidP="008B6883">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8B6883">
      <w:pPr>
        <w:pStyle w:val="BodyText2"/>
      </w:pPr>
      <w:r>
        <w:t xml:space="preserve">Example </w:t>
      </w:r>
      <w:r w:rsidR="0079695A">
        <w:t>REST</w:t>
      </w:r>
      <w:r>
        <w:t xml:space="preserve"> call:</w:t>
      </w:r>
    </w:p>
    <w:p w14:paraId="00105218" w14:textId="77777777" w:rsidR="004F2A95" w:rsidRDefault="00237F98" w:rsidP="008B6883">
      <w:pPr>
        <w:pStyle w:val="BodyText2"/>
      </w:pPr>
      <w:hyperlink r:id="rId1727"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8B6883">
      <w:pPr>
        <w:pStyle w:val="BodyText2"/>
      </w:pPr>
      <w:r>
        <w:t>Example WFS call:</w:t>
      </w:r>
    </w:p>
    <w:p w14:paraId="23C780A6" w14:textId="77777777" w:rsidR="0079695A" w:rsidRDefault="00237F98" w:rsidP="008B6883">
      <w:pPr>
        <w:pStyle w:val="BodyText2"/>
      </w:pPr>
      <w:hyperlink r:id="rId1728"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8B6883">
      <w:pPr>
        <w:pStyle w:val="BodyText2"/>
      </w:pPr>
      <w:r>
        <w:t>Doesn’t work! Think because they are secure services.</w:t>
      </w:r>
      <w:r w:rsidR="00C51405">
        <w:t xml:space="preserve"> For the test service (not secured):</w:t>
      </w:r>
    </w:p>
    <w:p w14:paraId="6F008FAB" w14:textId="77777777" w:rsidR="00C51405" w:rsidRDefault="00237F98" w:rsidP="008B6883">
      <w:pPr>
        <w:pStyle w:val="BodyText2"/>
      </w:pPr>
      <w:hyperlink r:id="rId1729"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8B6883">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lastRenderedPageBreak/>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8B6883">
      <w:pPr>
        <w:pStyle w:val="BodyText2"/>
      </w:pPr>
      <w:r>
        <w:t xml:space="preserve">To use the Javascript API to create Dynamic Layers, you need to use setLayerDrawingOptions method on the ArcGISDynamicMapServiceLayer (see </w:t>
      </w:r>
      <w:hyperlink r:id="rId1730"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8B6883">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8B6883">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731"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8B6883">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8B6883">
      <w:pPr>
        <w:pStyle w:val="BodyText2"/>
      </w:pPr>
      <w:r>
        <w:t>Reading the docs it looks like you have to use normal http authentication for accessing the OGC services and not token-based authentication. Asked Adrian to set it up.</w:t>
      </w:r>
    </w:p>
    <w:p w14:paraId="311D561B" w14:textId="05EA8254" w:rsidR="00B37D09" w:rsidRDefault="008F2FB2" w:rsidP="000E5536">
      <w:pPr>
        <w:pStyle w:val="Heading1"/>
      </w:pPr>
      <w:bookmarkStart w:id="329" w:name="_Toc315774655"/>
      <w:r>
        <w:t>I</w:t>
      </w:r>
      <w:r w:rsidR="006B4226">
        <w:t>deas</w:t>
      </w:r>
      <w:r w:rsidR="00D71ED3">
        <w:t>/Useful</w:t>
      </w:r>
      <w:bookmarkEnd w:id="329"/>
    </w:p>
    <w:p w14:paraId="4D7D187C" w14:textId="77777777" w:rsidR="00D91C4D" w:rsidRDefault="00D91C4D" w:rsidP="003B37F4">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8B6883">
      <w:pPr>
        <w:pStyle w:val="BodyText2"/>
      </w:pPr>
      <w:r>
        <w:t xml:space="preserve">The European Red Lists are available from the EEA: </w:t>
      </w:r>
      <w:hyperlink r:id="rId1732"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8B6883">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8B6883">
      <w:pPr>
        <w:pStyle w:val="BodyText2"/>
      </w:pPr>
      <w:r>
        <w:t>AquaMaps are another source of data that we sho</w:t>
      </w:r>
      <w:r w:rsidR="001C6C76">
        <w:t>uld look at for marine species.</w:t>
      </w:r>
    </w:p>
    <w:p w14:paraId="0C14AE7C" w14:textId="77777777" w:rsidR="00B37D09" w:rsidRDefault="008F2FB2" w:rsidP="008B6883">
      <w:pPr>
        <w:pStyle w:val="BodyText2"/>
      </w:pPr>
      <w:r>
        <w:t xml:space="preserve">Incorporate Bayesian inference </w:t>
      </w:r>
      <w:r w:rsidR="00652A9C">
        <w:t>-</w:t>
      </w:r>
      <w:r>
        <w:t xml:space="preserve"> </w:t>
      </w:r>
      <w:hyperlink r:id="rId1733" w:anchor="readme" w:history="1">
        <w:r w:rsidR="00F51A41" w:rsidRPr="008A1D6F">
          <w:rPr>
            <w:rStyle w:val="Hyperlink"/>
          </w:rPr>
          <w:t>https://github.com/pymc-devs/pymc#readme</w:t>
        </w:r>
      </w:hyperlink>
    </w:p>
    <w:p w14:paraId="10767FF3" w14:textId="77777777" w:rsidR="00B37D09" w:rsidRDefault="008F2FB2" w:rsidP="008B6883">
      <w:pPr>
        <w:pStyle w:val="BodyText2"/>
      </w:pPr>
      <w:r>
        <w:t>Alphashapes on git</w:t>
      </w:r>
      <w:r w:rsidR="00652A9C">
        <w:t xml:space="preserve"> -</w:t>
      </w:r>
      <w:r>
        <w:t xml:space="preserve"> </w:t>
      </w:r>
      <w:hyperlink r:id="rId1734" w:history="1">
        <w:r w:rsidRPr="0077669C">
          <w:rPr>
            <w:rStyle w:val="Hyperlink"/>
          </w:rPr>
          <w:t>https://gist.github.com/1552725</w:t>
        </w:r>
      </w:hyperlink>
    </w:p>
    <w:p w14:paraId="2D1749E5" w14:textId="77777777" w:rsidR="00B37D09" w:rsidRDefault="008F2FB2" w:rsidP="008B6883">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8B6883">
      <w:pPr>
        <w:pStyle w:val="BodyText2"/>
      </w:pPr>
      <w:r>
        <w:t xml:space="preserve">To split a multipart feature into separate features use the Editor toolbar and click Advanced Editing and Click Explode - or use the Multipart to Single Part GP tool (Data management): </w:t>
      </w:r>
      <w:hyperlink r:id="rId1735"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8B6883">
      <w:pPr>
        <w:pStyle w:val="BodyText2"/>
      </w:pPr>
      <w:r>
        <w:lastRenderedPageBreak/>
        <w:t xml:space="preserve">This looks great: export geometry coordinates in arcgis </w:t>
      </w:r>
      <w:hyperlink r:id="rId1736"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8B6883">
      <w:pPr>
        <w:pStyle w:val="BodyText2"/>
        <w:rPr>
          <w:rStyle w:val="Hyperlink"/>
        </w:rPr>
      </w:pPr>
      <w:r>
        <w:t xml:space="preserve">Hooray! How to change the default Google Search url to the google italian site: </w:t>
      </w:r>
      <w:hyperlink r:id="rId1737" w:history="1">
        <w:r w:rsidRPr="0077669C">
          <w:rPr>
            <w:rStyle w:val="Hyperlink"/>
          </w:rPr>
          <w:t>http://www.gnome-hovel.com/index.php?p=comments&amp;e=129</w:t>
        </w:r>
      </w:hyperlink>
    </w:p>
    <w:p w14:paraId="22A0F029" w14:textId="77777777" w:rsidR="00732418" w:rsidRDefault="00732418" w:rsidP="008B6883">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738" w:history="1">
        <w:r w:rsidRPr="0077669C">
          <w:rPr>
            <w:rStyle w:val="Hyperlink"/>
          </w:rPr>
          <w:t>http://www.diva-gis.org/</w:t>
        </w:r>
      </w:hyperlink>
    </w:p>
    <w:p w14:paraId="50C424AB" w14:textId="77777777" w:rsidR="00732418" w:rsidRDefault="00732418" w:rsidP="008B6883">
      <w:pPr>
        <w:pStyle w:val="BodyText2"/>
        <w:rPr>
          <w:rStyle w:val="Hyperlink"/>
        </w:rPr>
      </w:pPr>
      <w:r>
        <w:t xml:space="preserve">Brian MacSharray produced a good paper on Assessing the conservation status of habitat types and species in the EU (using Model Builder): </w:t>
      </w:r>
      <w:hyperlink r:id="rId1739" w:history="1">
        <w:r w:rsidRPr="0077669C">
          <w:rPr>
            <w:rStyle w:val="Hyperlink"/>
          </w:rPr>
          <w:t>http://proceedings.esri.com/library/userconf/proc11/uc/papers/3278_144.pdf</w:t>
        </w:r>
      </w:hyperlink>
    </w:p>
    <w:p w14:paraId="0FBF98C1" w14:textId="77777777" w:rsidR="00526E83" w:rsidRDefault="00526E83" w:rsidP="008B6883">
      <w:pPr>
        <w:pStyle w:val="BodyText2"/>
      </w:pPr>
      <w:r>
        <w:t xml:space="preserve">Live video streaming from the space station at 1m resolution! </w:t>
      </w:r>
      <w:hyperlink r:id="rId1740" w:history="1">
        <w:r w:rsidRPr="005A63FB">
          <w:rPr>
            <w:rStyle w:val="Hyperlink"/>
          </w:rPr>
          <w:t>http://www.bbc.com/future/story/20120914-building-a-live-google-earth/1</w:t>
        </w:r>
      </w:hyperlink>
      <w:r>
        <w:t xml:space="preserve"> </w:t>
      </w:r>
    </w:p>
    <w:p w14:paraId="4453D56B" w14:textId="77777777" w:rsidR="00230FDB" w:rsidRDefault="00230FDB" w:rsidP="008B6883">
      <w:pPr>
        <w:pStyle w:val="BodyText2"/>
      </w:pPr>
      <w:r>
        <w:t>Can use statistics from the World Tourism Organisation:</w:t>
      </w:r>
    </w:p>
    <w:p w14:paraId="5F2F3147" w14:textId="77777777" w:rsidR="00230FDB" w:rsidRDefault="00237F98" w:rsidP="008B6883">
      <w:pPr>
        <w:pStyle w:val="BodyText2"/>
      </w:pPr>
      <w:hyperlink r:id="rId1741" w:history="1">
        <w:r w:rsidR="00230FDB" w:rsidRPr="005A63FB">
          <w:rPr>
            <w:rStyle w:val="Hyperlink"/>
          </w:rPr>
          <w:t>http://datamarket.azure.com/dataset/unitednations/wto</w:t>
        </w:r>
      </w:hyperlink>
    </w:p>
    <w:p w14:paraId="30824E9B" w14:textId="77777777" w:rsidR="00230FDB" w:rsidRDefault="00230FDB" w:rsidP="008B6883">
      <w:pPr>
        <w:pStyle w:val="BodyText2"/>
      </w:pPr>
      <w:r>
        <w:t>Jurians web services</w:t>
      </w:r>
    </w:p>
    <w:p w14:paraId="120E53AC" w14:textId="77777777" w:rsidR="00E27662" w:rsidRDefault="00E27662" w:rsidP="003B37F4">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8B6883">
      <w:pPr>
        <w:pStyle w:val="BodyText2"/>
        <w:numPr>
          <w:ilvl w:val="0"/>
          <w:numId w:val="12"/>
        </w:numPr>
      </w:pPr>
      <w:r>
        <w:t>How will biodiversity be affected by EU biofuels policies?</w:t>
      </w:r>
    </w:p>
    <w:p w14:paraId="4E11DF06" w14:textId="77777777" w:rsidR="00475B52" w:rsidRPr="00475B52" w:rsidRDefault="00475B52" w:rsidP="008B6883">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8B6883">
      <w:pPr>
        <w:pStyle w:val="BodyText2"/>
      </w:pPr>
      <w:r>
        <w:t>Where do alien and invasive species occur?</w:t>
      </w:r>
      <w:r w:rsidR="00CB2FF5">
        <w:t xml:space="preserve"> Imported the data from </w:t>
      </w:r>
      <w:hyperlink r:id="rId1742"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8B6883">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8B6883">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8B6883">
      <w:pPr>
        <w:pStyle w:val="BodyText2"/>
      </w:pPr>
      <w:r>
        <w:t>Where are the biodiversity hotspots?</w:t>
      </w:r>
      <w:r w:rsidR="00AC1A7C">
        <w:t xml:space="preserve"> – species richness maps</w:t>
      </w:r>
    </w:p>
    <w:p w14:paraId="5CD7D110" w14:textId="77777777" w:rsidR="00ED7030" w:rsidRDefault="00ED7030" w:rsidP="008B6883">
      <w:pPr>
        <w:pStyle w:val="BodyText2"/>
      </w:pPr>
      <w:r>
        <w:t>Where is biodiversity being protected?</w:t>
      </w:r>
    </w:p>
    <w:p w14:paraId="5E7C3B30" w14:textId="77777777" w:rsidR="00ED7030" w:rsidRDefault="00ED7030" w:rsidP="008B6883">
      <w:pPr>
        <w:pStyle w:val="BodyText2"/>
      </w:pPr>
      <w:r>
        <w:lastRenderedPageBreak/>
        <w:t>Where is biodiversity not being protected?</w:t>
      </w:r>
    </w:p>
    <w:p w14:paraId="5EF77B40" w14:textId="77777777" w:rsidR="00ED7030" w:rsidRDefault="00ED7030" w:rsidP="008B6883">
      <w:pPr>
        <w:pStyle w:val="BodyText2"/>
      </w:pPr>
      <w:r>
        <w:t>What are the priorities for new protected areas?</w:t>
      </w:r>
    </w:p>
    <w:p w14:paraId="574025C8" w14:textId="77777777" w:rsidR="00ED7030" w:rsidRDefault="00ED7030" w:rsidP="008B6883">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8B6883">
      <w:pPr>
        <w:pStyle w:val="BodyText2"/>
      </w:pPr>
      <w:r>
        <w:t>Where do individual threatened species occur?</w:t>
      </w:r>
    </w:p>
    <w:p w14:paraId="251CA376" w14:textId="77777777" w:rsidR="00ED7030" w:rsidRPr="00C61BEB" w:rsidRDefault="00ED7030" w:rsidP="008B6883">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8B6883">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8B6883">
      <w:pPr>
        <w:pStyle w:val="BodyText2"/>
      </w:pPr>
      <w:r>
        <w:t>What are the priority species for my country?</w:t>
      </w:r>
    </w:p>
    <w:p w14:paraId="264CB5BD" w14:textId="77777777" w:rsidR="00F26E5F" w:rsidRDefault="00F26E5F" w:rsidP="003B37F4">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330" w:name="_Ref336933250"/>
      <w:r>
        <w:t>For a protected area</w:t>
      </w:r>
      <w:bookmarkEnd w:id="330"/>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8B6883">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8B6883">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8B6883">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8B6883">
      <w:pPr>
        <w:pStyle w:val="BodyText2"/>
      </w:pPr>
      <w:r>
        <w:lastRenderedPageBreak/>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8B6883">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8B6883">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8B6883">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743"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8B6883">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3B37F4">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8B6883">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8B6883">
      <w:pPr>
        <w:pStyle w:val="BodyText2"/>
      </w:pPr>
      <w:r>
        <w:t>Post data should be:</w:t>
      </w:r>
    </w:p>
    <w:p w14:paraId="7D4C3987" w14:textId="77777777" w:rsidR="00ED2BC2" w:rsidRDefault="00ED2BC2" w:rsidP="008B6883">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8B6883">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8B6883">
      <w:pPr>
        <w:pStyle w:val="BodyText2"/>
      </w:pPr>
      <w:r>
        <w:t xml:space="preserve">SMS Request URL: </w:t>
      </w:r>
      <w:hyperlink r:id="rId1744" w:history="1">
        <w:r w:rsidRPr="009E609B">
          <w:rPr>
            <w:rStyle w:val="Hyperlink"/>
          </w:rPr>
          <w:t>https://demo.twilio.com/welcome/sms/reply/</w:t>
        </w:r>
      </w:hyperlink>
      <w:r>
        <w:t xml:space="preserve"> </w:t>
      </w:r>
    </w:p>
    <w:p w14:paraId="000A04E9" w14:textId="77777777" w:rsidR="000221D9" w:rsidRDefault="000221D9" w:rsidP="008B6883">
      <w:pPr>
        <w:pStyle w:val="BodyText2"/>
      </w:pPr>
      <w:r>
        <w:t xml:space="preserve">When Steve tried to SMS a number in Fiji, there was an internal server error and looking at the logs it says: </w:t>
      </w:r>
    </w:p>
    <w:p w14:paraId="1B6B1319" w14:textId="77777777" w:rsidR="000221D9" w:rsidRDefault="000221D9" w:rsidP="008B6883">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8B6883">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8B6883">
      <w:pPr>
        <w:pStyle w:val="BodyText2"/>
      </w:pPr>
      <w:r>
        <w:t xml:space="preserve">You can use the Skype API and there is a wrapper for Python </w:t>
      </w:r>
      <w:hyperlink r:id="rId1745"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8B6883">
      <w:pPr>
        <w:pStyle w:val="BodyText2"/>
      </w:pPr>
      <w:r>
        <w:t xml:space="preserve">Registered for </w:t>
      </w:r>
      <w:hyperlink r:id="rId1746" w:history="1">
        <w:r w:rsidRPr="00664644">
          <w:rPr>
            <w:rStyle w:val="Hyperlink"/>
          </w:rPr>
          <w:t>Amazon Web Services</w:t>
        </w:r>
      </w:hyperlink>
      <w:r>
        <w:t xml:space="preserve"> using </w:t>
      </w:r>
      <w:hyperlink r:id="rId1747" w:history="1">
        <w:r w:rsidR="002F5B3B" w:rsidRPr="009E609B">
          <w:rPr>
            <w:rStyle w:val="Hyperlink"/>
          </w:rPr>
          <w:t>a.cottam@gmail.com</w:t>
        </w:r>
      </w:hyperlink>
    </w:p>
    <w:p w14:paraId="4EEA997A" w14:textId="77777777" w:rsidR="0044170A" w:rsidRDefault="0044170A" w:rsidP="003B37F4">
      <w:pPr>
        <w:pStyle w:val="Heading2"/>
      </w:pPr>
      <w:r>
        <w:t>Demos</w:t>
      </w:r>
    </w:p>
    <w:p w14:paraId="190EC7F2" w14:textId="77777777" w:rsidR="005241D9" w:rsidRDefault="005241D9" w:rsidP="008B6883">
      <w:pPr>
        <w:pStyle w:val="BodyText2"/>
      </w:pPr>
      <w:r>
        <w:lastRenderedPageBreak/>
        <w:t xml:space="preserve">Google Earth Engine Demo - use </w:t>
      </w:r>
      <w:hyperlink r:id="rId1748" w:history="1">
        <w:r w:rsidRPr="005241D9">
          <w:rPr>
            <w:rStyle w:val="Hyperlink"/>
          </w:rPr>
          <w:t>Maliau Basin</w:t>
        </w:r>
      </w:hyperlink>
      <w:r>
        <w:t xml:space="preserve"> 8810</w:t>
      </w:r>
    </w:p>
    <w:p w14:paraId="67195498" w14:textId="77777777" w:rsidR="00085A04" w:rsidRDefault="00085A04" w:rsidP="008B6883">
      <w:pPr>
        <w:pStyle w:val="BodyText2"/>
      </w:pPr>
      <w:r>
        <w:t>For demoing the live nature of the Excel spreadsheet, use:</w:t>
      </w:r>
    </w:p>
    <w:p w14:paraId="51CF4893" w14:textId="77777777" w:rsidR="00085A04" w:rsidRDefault="00237F98" w:rsidP="008B6883">
      <w:pPr>
        <w:pStyle w:val="BodyText2"/>
      </w:pPr>
      <w:hyperlink r:id="rId1749"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8B6883">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8B6883">
      <w:pPr>
        <w:pStyle w:val="BodyText2"/>
      </w:pPr>
      <w:r>
        <w:t>The following parameters values are the defaults for the calls in the REST Services Directory.</w:t>
      </w:r>
    </w:p>
    <w:p w14:paraId="1ED62D02" w14:textId="77777777" w:rsidR="0044170A" w:rsidRDefault="00D94968" w:rsidP="008B6883">
      <w:pPr>
        <w:pStyle w:val="BodyText2"/>
      </w:pPr>
      <w:r>
        <w:t xml:space="preserve">For Africa – Chad and </w:t>
      </w:r>
      <w:r w:rsidR="00C52DB5">
        <w:t>(</w:t>
      </w:r>
      <w:hyperlink r:id="rId1750"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8B6883">
      <w:pPr>
        <w:pStyle w:val="BodyText2"/>
      </w:pPr>
      <w:r>
        <w:t>For Pacific</w:t>
      </w:r>
    </w:p>
    <w:p w14:paraId="329D489E" w14:textId="77777777" w:rsidR="00D94968" w:rsidRDefault="00D94968" w:rsidP="008B6883">
      <w:pPr>
        <w:pStyle w:val="BodyText2"/>
      </w:pPr>
    </w:p>
    <w:p w14:paraId="56F7AB6A" w14:textId="77777777" w:rsidR="0044170A" w:rsidRDefault="0044170A" w:rsidP="008B6883">
      <w:pPr>
        <w:pStyle w:val="BodyText2"/>
      </w:pPr>
      <w:r>
        <w:t>For Caribbean</w:t>
      </w:r>
      <w:r w:rsidR="007C3790">
        <w:t xml:space="preserve"> – </w:t>
      </w:r>
      <w:r w:rsidR="007C3790" w:rsidRPr="007C3790">
        <w:t xml:space="preserve"> </w:t>
      </w:r>
      <w:r w:rsidR="00B42D0E">
        <w:t xml:space="preserve">Jamaica. </w:t>
      </w:r>
      <w:hyperlink r:id="rId1751" w:history="1">
        <w:r w:rsidR="00B42D0E" w:rsidRPr="00B42D0E">
          <w:rPr>
            <w:rStyle w:val="Hyperlink"/>
          </w:rPr>
          <w:t>Nelsons Iguana</w:t>
        </w:r>
      </w:hyperlink>
      <w:r w:rsidR="00B42D0E">
        <w:t xml:space="preserve">. </w:t>
      </w:r>
      <w:hyperlink r:id="rId1752"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5C335F44" w:rsidR="000830E9" w:rsidRPr="000830E9" w:rsidRDefault="009B64C9" w:rsidP="009B64C9">
      <w:pPr>
        <w:pStyle w:val="Heading1"/>
      </w:pPr>
      <w:r>
        <w:t>Learning Resources</w:t>
      </w:r>
    </w:p>
    <w:sectPr w:rsidR="000830E9" w:rsidRPr="000830E9" w:rsidSect="0068220C">
      <w:footerReference w:type="default" r:id="rId17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1F929C" w14:textId="77777777" w:rsidR="00D87199" w:rsidRDefault="00D87199" w:rsidP="000E5536">
      <w:r>
        <w:separator/>
      </w:r>
    </w:p>
  </w:endnote>
  <w:endnote w:type="continuationSeparator" w:id="0">
    <w:p w14:paraId="019E5A13" w14:textId="77777777" w:rsidR="00D87199" w:rsidRDefault="00D87199"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Yu Gothic UI"/>
    <w:charset w:val="80"/>
    <w:family w:val="roman"/>
    <w:pitch w:val="variable"/>
    <w:sig w:usb0="800002E7" w:usb1="2AC7FCFF"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2559DBD5" w:rsidR="008B3123" w:rsidRDefault="008B3123" w:rsidP="000E5536">
        <w:pPr>
          <w:pStyle w:val="Footer"/>
        </w:pPr>
        <w:r>
          <w:fldChar w:fldCharType="begin"/>
        </w:r>
        <w:r>
          <w:instrText xml:space="preserve"> PAGE   \* MERGEFORMAT </w:instrText>
        </w:r>
        <w:r>
          <w:fldChar w:fldCharType="separate"/>
        </w:r>
        <w:r w:rsidR="00A22CF3">
          <w:rPr>
            <w:noProof/>
          </w:rPr>
          <w:t>13</w:t>
        </w:r>
        <w:r>
          <w:rPr>
            <w:noProof/>
          </w:rPr>
          <w:fldChar w:fldCharType="end"/>
        </w:r>
      </w:p>
    </w:sdtContent>
  </w:sdt>
  <w:p w14:paraId="1287FCAA" w14:textId="77777777" w:rsidR="008B3123" w:rsidRDefault="008B3123"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31149C" w14:textId="77777777" w:rsidR="00D87199" w:rsidRDefault="00D87199" w:rsidP="000E5536">
      <w:r>
        <w:separator/>
      </w:r>
    </w:p>
  </w:footnote>
  <w:footnote w:type="continuationSeparator" w:id="0">
    <w:p w14:paraId="3EC8098F" w14:textId="77777777" w:rsidR="00D87199" w:rsidRDefault="00D87199"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06" type="#_x0000_t75" style="width:9.15pt;height:9.15pt" o:bullet="t">
        <v:imagedata r:id="rId1" o:title="error"/>
      </v:shape>
    </w:pict>
  </w:numPicBullet>
  <w:numPicBullet w:numPicBulletId="1">
    <w:pict>
      <v:shape id="_x0000_i1307" type="#_x0000_t75" style="width:11.3pt;height:11.3pt" o:bullet="t">
        <v:imagedata r:id="rId2" o:title="base-db65e86dc07ae74f72f2088cd7eaf02b"/>
      </v:shape>
    </w:pict>
  </w:numPicBullet>
  <w:numPicBullet w:numPicBulletId="2">
    <w:pict>
      <v:shape id="_x0000_i1308" type="#_x0000_t75" style="width:12.9pt;height:13.45pt" o:bullet="t">
        <v:imagedata r:id="rId3" o:title="exclamation_mark"/>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EFFC8"/>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D05783E"/>
    <w:multiLevelType w:val="hybridMultilevel"/>
    <w:tmpl w:val="2A265234"/>
    <w:lvl w:ilvl="0" w:tplc="2C680078">
      <w:start w:val="1"/>
      <w:numFmt w:val="bullet"/>
      <w:pStyle w:val="MapBoxStudioProcessingError"/>
      <w:lvlText w:val=""/>
      <w:lvlPicBulletId w:val="2"/>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5"/>
  </w:num>
  <w:num w:numId="26">
    <w:abstractNumId w:val="14"/>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3"/>
  </w:num>
  <w:num w:numId="40">
    <w:abstractNumId w:val="16"/>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 w:numId="45">
    <w:abstractNumId w:val="10"/>
  </w:num>
  <w:num w:numId="46">
    <w:abstractNumId w:val="8"/>
    <w:lvlOverride w:ilvl="0">
      <w:startOverride w:val="1"/>
    </w:lvlOverride>
  </w:num>
  <w:num w:numId="47">
    <w:abstractNumId w:val="8"/>
    <w:lvlOverride w:ilvl="0">
      <w:startOverride w:val="1"/>
    </w:lvlOverride>
  </w:num>
  <w:num w:numId="48">
    <w:abstractNumId w:val="8"/>
    <w:lvlOverride w:ilvl="0">
      <w:startOverride w:val="1"/>
    </w:lvlOverride>
  </w:num>
  <w:num w:numId="49">
    <w:abstractNumId w:val="8"/>
    <w:lvlOverride w:ilvl="0">
      <w:startOverride w:val="1"/>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58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573"/>
    <w:rsid w:val="000066EB"/>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83B"/>
    <w:rsid w:val="000129A8"/>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56D"/>
    <w:rsid w:val="0001684F"/>
    <w:rsid w:val="00016E84"/>
    <w:rsid w:val="0001743B"/>
    <w:rsid w:val="00017440"/>
    <w:rsid w:val="0001768C"/>
    <w:rsid w:val="00017B1F"/>
    <w:rsid w:val="00017BAF"/>
    <w:rsid w:val="00017F20"/>
    <w:rsid w:val="000205B7"/>
    <w:rsid w:val="000206C1"/>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959"/>
    <w:rsid w:val="00024F85"/>
    <w:rsid w:val="00025243"/>
    <w:rsid w:val="00025623"/>
    <w:rsid w:val="0002570A"/>
    <w:rsid w:val="00025BBB"/>
    <w:rsid w:val="000261C8"/>
    <w:rsid w:val="00027223"/>
    <w:rsid w:val="00027900"/>
    <w:rsid w:val="00027AB0"/>
    <w:rsid w:val="00030444"/>
    <w:rsid w:val="000304A0"/>
    <w:rsid w:val="00030646"/>
    <w:rsid w:val="00030691"/>
    <w:rsid w:val="000308D3"/>
    <w:rsid w:val="00030971"/>
    <w:rsid w:val="00030C15"/>
    <w:rsid w:val="0003104E"/>
    <w:rsid w:val="0003165D"/>
    <w:rsid w:val="00031D33"/>
    <w:rsid w:val="00032345"/>
    <w:rsid w:val="000332E9"/>
    <w:rsid w:val="000338A1"/>
    <w:rsid w:val="000342F7"/>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37D3C"/>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57664"/>
    <w:rsid w:val="00060146"/>
    <w:rsid w:val="00060F66"/>
    <w:rsid w:val="00061007"/>
    <w:rsid w:val="000614DF"/>
    <w:rsid w:val="000616B5"/>
    <w:rsid w:val="00061A82"/>
    <w:rsid w:val="00061BBB"/>
    <w:rsid w:val="0006252E"/>
    <w:rsid w:val="00062A11"/>
    <w:rsid w:val="00063057"/>
    <w:rsid w:val="000633A1"/>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65C"/>
    <w:rsid w:val="000708F8"/>
    <w:rsid w:val="00070F0E"/>
    <w:rsid w:val="00070F88"/>
    <w:rsid w:val="00071799"/>
    <w:rsid w:val="000718BF"/>
    <w:rsid w:val="00071E1B"/>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C65"/>
    <w:rsid w:val="00076E50"/>
    <w:rsid w:val="000771BE"/>
    <w:rsid w:val="00077207"/>
    <w:rsid w:val="00077F7A"/>
    <w:rsid w:val="0008017A"/>
    <w:rsid w:val="000802A0"/>
    <w:rsid w:val="00080417"/>
    <w:rsid w:val="00080508"/>
    <w:rsid w:val="0008055B"/>
    <w:rsid w:val="0008063D"/>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A97"/>
    <w:rsid w:val="00083DFC"/>
    <w:rsid w:val="000849CE"/>
    <w:rsid w:val="00084D85"/>
    <w:rsid w:val="000852F3"/>
    <w:rsid w:val="000855C2"/>
    <w:rsid w:val="00085A04"/>
    <w:rsid w:val="00085A44"/>
    <w:rsid w:val="00086622"/>
    <w:rsid w:val="00086630"/>
    <w:rsid w:val="00086688"/>
    <w:rsid w:val="00086B15"/>
    <w:rsid w:val="00086DCA"/>
    <w:rsid w:val="0008708E"/>
    <w:rsid w:val="0008709F"/>
    <w:rsid w:val="0008714F"/>
    <w:rsid w:val="0008732E"/>
    <w:rsid w:val="000876F8"/>
    <w:rsid w:val="00087A57"/>
    <w:rsid w:val="00087A81"/>
    <w:rsid w:val="00087AA9"/>
    <w:rsid w:val="00087C27"/>
    <w:rsid w:val="00087CEB"/>
    <w:rsid w:val="0009016F"/>
    <w:rsid w:val="0009028D"/>
    <w:rsid w:val="00090359"/>
    <w:rsid w:val="0009061A"/>
    <w:rsid w:val="0009071E"/>
    <w:rsid w:val="0009078E"/>
    <w:rsid w:val="00090A59"/>
    <w:rsid w:val="00090A82"/>
    <w:rsid w:val="00091073"/>
    <w:rsid w:val="000910BD"/>
    <w:rsid w:val="000912E6"/>
    <w:rsid w:val="000913CF"/>
    <w:rsid w:val="000915C7"/>
    <w:rsid w:val="00091645"/>
    <w:rsid w:val="00091F76"/>
    <w:rsid w:val="000920B8"/>
    <w:rsid w:val="00092158"/>
    <w:rsid w:val="00092189"/>
    <w:rsid w:val="0009222A"/>
    <w:rsid w:val="000925E3"/>
    <w:rsid w:val="00092CC4"/>
    <w:rsid w:val="00093023"/>
    <w:rsid w:val="000936A3"/>
    <w:rsid w:val="000936DA"/>
    <w:rsid w:val="0009398D"/>
    <w:rsid w:val="00093A0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587"/>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B7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894"/>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24"/>
    <w:rsid w:val="000B7FDA"/>
    <w:rsid w:val="000C06D8"/>
    <w:rsid w:val="000C0BB3"/>
    <w:rsid w:val="000C0D0C"/>
    <w:rsid w:val="000C0D2C"/>
    <w:rsid w:val="000C0DD5"/>
    <w:rsid w:val="000C14D9"/>
    <w:rsid w:val="000C1E25"/>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FE"/>
    <w:rsid w:val="000C5FC5"/>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11"/>
    <w:rsid w:val="000D2045"/>
    <w:rsid w:val="000D2314"/>
    <w:rsid w:val="000D273E"/>
    <w:rsid w:val="000D33B6"/>
    <w:rsid w:val="000D34EF"/>
    <w:rsid w:val="000D3A9F"/>
    <w:rsid w:val="000D3C4E"/>
    <w:rsid w:val="000D3F32"/>
    <w:rsid w:val="000D3FDD"/>
    <w:rsid w:val="000D42E2"/>
    <w:rsid w:val="000D4570"/>
    <w:rsid w:val="000D476D"/>
    <w:rsid w:val="000D4ADD"/>
    <w:rsid w:val="000D4B23"/>
    <w:rsid w:val="000D4B33"/>
    <w:rsid w:val="000D4D69"/>
    <w:rsid w:val="000D4D9C"/>
    <w:rsid w:val="000D4EB8"/>
    <w:rsid w:val="000D52A2"/>
    <w:rsid w:val="000D52FA"/>
    <w:rsid w:val="000D5359"/>
    <w:rsid w:val="000D593E"/>
    <w:rsid w:val="000D5E76"/>
    <w:rsid w:val="000D5EB1"/>
    <w:rsid w:val="000D5F91"/>
    <w:rsid w:val="000D5FFD"/>
    <w:rsid w:val="000D619C"/>
    <w:rsid w:val="000D63D1"/>
    <w:rsid w:val="000D6693"/>
    <w:rsid w:val="000D66E4"/>
    <w:rsid w:val="000D69D6"/>
    <w:rsid w:val="000D77EE"/>
    <w:rsid w:val="000E00C3"/>
    <w:rsid w:val="000E00F6"/>
    <w:rsid w:val="000E04EC"/>
    <w:rsid w:val="000E05C2"/>
    <w:rsid w:val="000E1829"/>
    <w:rsid w:val="000E190C"/>
    <w:rsid w:val="000E1970"/>
    <w:rsid w:val="000E1A5C"/>
    <w:rsid w:val="000E1F55"/>
    <w:rsid w:val="000E20A4"/>
    <w:rsid w:val="000E2165"/>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5EBC"/>
    <w:rsid w:val="000F6353"/>
    <w:rsid w:val="000F63BC"/>
    <w:rsid w:val="000F668D"/>
    <w:rsid w:val="000F67F0"/>
    <w:rsid w:val="000F695D"/>
    <w:rsid w:val="000F6DB0"/>
    <w:rsid w:val="000F7182"/>
    <w:rsid w:val="000F77F2"/>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B3"/>
    <w:rsid w:val="001207C8"/>
    <w:rsid w:val="00120B3E"/>
    <w:rsid w:val="00120BD9"/>
    <w:rsid w:val="00120F9F"/>
    <w:rsid w:val="00121043"/>
    <w:rsid w:val="00121236"/>
    <w:rsid w:val="00121606"/>
    <w:rsid w:val="001216B7"/>
    <w:rsid w:val="001219B0"/>
    <w:rsid w:val="001221FB"/>
    <w:rsid w:val="001224C9"/>
    <w:rsid w:val="001225E2"/>
    <w:rsid w:val="00122C4F"/>
    <w:rsid w:val="00122E13"/>
    <w:rsid w:val="001238B8"/>
    <w:rsid w:val="00123E50"/>
    <w:rsid w:val="00124875"/>
    <w:rsid w:val="001248C5"/>
    <w:rsid w:val="001250FF"/>
    <w:rsid w:val="0012529D"/>
    <w:rsid w:val="001254AB"/>
    <w:rsid w:val="001269CA"/>
    <w:rsid w:val="00126B6B"/>
    <w:rsid w:val="00126C0D"/>
    <w:rsid w:val="00126DF3"/>
    <w:rsid w:val="00126F5D"/>
    <w:rsid w:val="001272DC"/>
    <w:rsid w:val="00127474"/>
    <w:rsid w:val="0012759D"/>
    <w:rsid w:val="00127C90"/>
    <w:rsid w:val="00127EEF"/>
    <w:rsid w:val="00130076"/>
    <w:rsid w:val="00130787"/>
    <w:rsid w:val="0013094B"/>
    <w:rsid w:val="00130A7A"/>
    <w:rsid w:val="00130B0A"/>
    <w:rsid w:val="00130BF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AFF"/>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3EB8"/>
    <w:rsid w:val="001440B6"/>
    <w:rsid w:val="00144209"/>
    <w:rsid w:val="0014424C"/>
    <w:rsid w:val="0014459E"/>
    <w:rsid w:val="00144BDC"/>
    <w:rsid w:val="00145AD0"/>
    <w:rsid w:val="00145B2F"/>
    <w:rsid w:val="001463A6"/>
    <w:rsid w:val="00146B67"/>
    <w:rsid w:val="00146CFA"/>
    <w:rsid w:val="00147271"/>
    <w:rsid w:val="00147640"/>
    <w:rsid w:val="00147742"/>
    <w:rsid w:val="00150080"/>
    <w:rsid w:val="00150118"/>
    <w:rsid w:val="00150189"/>
    <w:rsid w:val="00150A19"/>
    <w:rsid w:val="00150B3C"/>
    <w:rsid w:val="00150DF6"/>
    <w:rsid w:val="00150ED5"/>
    <w:rsid w:val="00150ED6"/>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4F82"/>
    <w:rsid w:val="0015502F"/>
    <w:rsid w:val="00155055"/>
    <w:rsid w:val="00155547"/>
    <w:rsid w:val="00155BEB"/>
    <w:rsid w:val="00155EAD"/>
    <w:rsid w:val="001560CC"/>
    <w:rsid w:val="001561BB"/>
    <w:rsid w:val="00156211"/>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E5"/>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9DE"/>
    <w:rsid w:val="00171B67"/>
    <w:rsid w:val="00171B83"/>
    <w:rsid w:val="00172359"/>
    <w:rsid w:val="001725D4"/>
    <w:rsid w:val="001726DB"/>
    <w:rsid w:val="001728A5"/>
    <w:rsid w:val="00172B9F"/>
    <w:rsid w:val="001730CD"/>
    <w:rsid w:val="00173101"/>
    <w:rsid w:val="001731EA"/>
    <w:rsid w:val="001738A3"/>
    <w:rsid w:val="00173AF1"/>
    <w:rsid w:val="00173DB9"/>
    <w:rsid w:val="00174386"/>
    <w:rsid w:val="0017447F"/>
    <w:rsid w:val="0017461C"/>
    <w:rsid w:val="0017463D"/>
    <w:rsid w:val="0017494E"/>
    <w:rsid w:val="00174B8C"/>
    <w:rsid w:val="00174D6A"/>
    <w:rsid w:val="00174EBF"/>
    <w:rsid w:val="0017539A"/>
    <w:rsid w:val="001754D8"/>
    <w:rsid w:val="00175625"/>
    <w:rsid w:val="00175A25"/>
    <w:rsid w:val="00175A52"/>
    <w:rsid w:val="00175E62"/>
    <w:rsid w:val="00176224"/>
    <w:rsid w:val="00176636"/>
    <w:rsid w:val="00176835"/>
    <w:rsid w:val="0017691D"/>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0555"/>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422"/>
    <w:rsid w:val="0019454A"/>
    <w:rsid w:val="001948A2"/>
    <w:rsid w:val="00194AAB"/>
    <w:rsid w:val="00194B8C"/>
    <w:rsid w:val="00194C81"/>
    <w:rsid w:val="00194DF6"/>
    <w:rsid w:val="0019504F"/>
    <w:rsid w:val="001951E5"/>
    <w:rsid w:val="0019541E"/>
    <w:rsid w:val="0019571D"/>
    <w:rsid w:val="00195C73"/>
    <w:rsid w:val="0019683D"/>
    <w:rsid w:val="0019699C"/>
    <w:rsid w:val="00196A97"/>
    <w:rsid w:val="00196B83"/>
    <w:rsid w:val="00196C4A"/>
    <w:rsid w:val="00196FA1"/>
    <w:rsid w:val="001971C5"/>
    <w:rsid w:val="001974D2"/>
    <w:rsid w:val="001977C9"/>
    <w:rsid w:val="0019783D"/>
    <w:rsid w:val="00197872"/>
    <w:rsid w:val="00197C4B"/>
    <w:rsid w:val="00197F92"/>
    <w:rsid w:val="001A0148"/>
    <w:rsid w:val="001A0176"/>
    <w:rsid w:val="001A0711"/>
    <w:rsid w:val="001A0822"/>
    <w:rsid w:val="001A09D7"/>
    <w:rsid w:val="001A0AD7"/>
    <w:rsid w:val="001A0EC1"/>
    <w:rsid w:val="001A11F5"/>
    <w:rsid w:val="001A19CB"/>
    <w:rsid w:val="001A1F90"/>
    <w:rsid w:val="001A2020"/>
    <w:rsid w:val="001A2127"/>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846"/>
    <w:rsid w:val="001A7BC4"/>
    <w:rsid w:val="001A7D4A"/>
    <w:rsid w:val="001A7F59"/>
    <w:rsid w:val="001B0165"/>
    <w:rsid w:val="001B04E8"/>
    <w:rsid w:val="001B05C4"/>
    <w:rsid w:val="001B05CE"/>
    <w:rsid w:val="001B07CB"/>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987"/>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172"/>
    <w:rsid w:val="001C32F1"/>
    <w:rsid w:val="001C362A"/>
    <w:rsid w:val="001C3694"/>
    <w:rsid w:val="001C37B4"/>
    <w:rsid w:val="001C38DB"/>
    <w:rsid w:val="001C3A33"/>
    <w:rsid w:val="001C3E33"/>
    <w:rsid w:val="001C3F8F"/>
    <w:rsid w:val="001C4146"/>
    <w:rsid w:val="001C470C"/>
    <w:rsid w:val="001C4E22"/>
    <w:rsid w:val="001C4EFA"/>
    <w:rsid w:val="001C4F41"/>
    <w:rsid w:val="001C514B"/>
    <w:rsid w:val="001C5331"/>
    <w:rsid w:val="001C5547"/>
    <w:rsid w:val="001C5943"/>
    <w:rsid w:val="001C5F0C"/>
    <w:rsid w:val="001C6830"/>
    <w:rsid w:val="001C69E3"/>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2C1"/>
    <w:rsid w:val="001D4712"/>
    <w:rsid w:val="001D477D"/>
    <w:rsid w:val="001D49AA"/>
    <w:rsid w:val="001D4A97"/>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81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64"/>
    <w:rsid w:val="001E52A9"/>
    <w:rsid w:val="001E575C"/>
    <w:rsid w:val="001E57F1"/>
    <w:rsid w:val="001E594D"/>
    <w:rsid w:val="001E5BCC"/>
    <w:rsid w:val="001E6251"/>
    <w:rsid w:val="001E6634"/>
    <w:rsid w:val="001E668C"/>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179"/>
    <w:rsid w:val="0020643E"/>
    <w:rsid w:val="002064F2"/>
    <w:rsid w:val="00206721"/>
    <w:rsid w:val="0020735D"/>
    <w:rsid w:val="00207469"/>
    <w:rsid w:val="0020762D"/>
    <w:rsid w:val="002078D7"/>
    <w:rsid w:val="002079C7"/>
    <w:rsid w:val="002079EB"/>
    <w:rsid w:val="00207CC9"/>
    <w:rsid w:val="00207E2E"/>
    <w:rsid w:val="0021035F"/>
    <w:rsid w:val="002103AA"/>
    <w:rsid w:val="00210857"/>
    <w:rsid w:val="002109A6"/>
    <w:rsid w:val="00210E4E"/>
    <w:rsid w:val="00210EAD"/>
    <w:rsid w:val="00210F45"/>
    <w:rsid w:val="00211478"/>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2F"/>
    <w:rsid w:val="00221AE7"/>
    <w:rsid w:val="00221C50"/>
    <w:rsid w:val="00221FC1"/>
    <w:rsid w:val="00222196"/>
    <w:rsid w:val="002225A1"/>
    <w:rsid w:val="00222B5D"/>
    <w:rsid w:val="00222BF2"/>
    <w:rsid w:val="00222D9B"/>
    <w:rsid w:val="00222EF5"/>
    <w:rsid w:val="00223027"/>
    <w:rsid w:val="002234AE"/>
    <w:rsid w:val="002237BF"/>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872"/>
    <w:rsid w:val="00233A5E"/>
    <w:rsid w:val="00233E02"/>
    <w:rsid w:val="002340C2"/>
    <w:rsid w:val="00234376"/>
    <w:rsid w:val="002348D9"/>
    <w:rsid w:val="00234A01"/>
    <w:rsid w:val="00234DD1"/>
    <w:rsid w:val="00235083"/>
    <w:rsid w:val="002350B7"/>
    <w:rsid w:val="00235149"/>
    <w:rsid w:val="0023582A"/>
    <w:rsid w:val="00235E7F"/>
    <w:rsid w:val="00236117"/>
    <w:rsid w:val="002363C0"/>
    <w:rsid w:val="00236659"/>
    <w:rsid w:val="00236C6D"/>
    <w:rsid w:val="00236D69"/>
    <w:rsid w:val="002370BA"/>
    <w:rsid w:val="002372E6"/>
    <w:rsid w:val="00237368"/>
    <w:rsid w:val="002377AB"/>
    <w:rsid w:val="00237836"/>
    <w:rsid w:val="00237C8F"/>
    <w:rsid w:val="00237F98"/>
    <w:rsid w:val="0024007A"/>
    <w:rsid w:val="00240525"/>
    <w:rsid w:val="0024091D"/>
    <w:rsid w:val="00240B20"/>
    <w:rsid w:val="00240E7D"/>
    <w:rsid w:val="0024193F"/>
    <w:rsid w:val="00241B91"/>
    <w:rsid w:val="00241D31"/>
    <w:rsid w:val="00242247"/>
    <w:rsid w:val="00242769"/>
    <w:rsid w:val="00242BDC"/>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4F90"/>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26B"/>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8F7"/>
    <w:rsid w:val="00257953"/>
    <w:rsid w:val="00257C15"/>
    <w:rsid w:val="00257C61"/>
    <w:rsid w:val="00257E8F"/>
    <w:rsid w:val="0026003A"/>
    <w:rsid w:val="002600EC"/>
    <w:rsid w:val="002605E5"/>
    <w:rsid w:val="002605EA"/>
    <w:rsid w:val="002607C5"/>
    <w:rsid w:val="00260BE3"/>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0C"/>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EA3"/>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5F14"/>
    <w:rsid w:val="0027611D"/>
    <w:rsid w:val="00276332"/>
    <w:rsid w:val="0027673E"/>
    <w:rsid w:val="002769AD"/>
    <w:rsid w:val="00276B9E"/>
    <w:rsid w:val="00276E5E"/>
    <w:rsid w:val="00277155"/>
    <w:rsid w:val="002772DD"/>
    <w:rsid w:val="002776A3"/>
    <w:rsid w:val="002778C9"/>
    <w:rsid w:val="00280531"/>
    <w:rsid w:val="00280596"/>
    <w:rsid w:val="002807A2"/>
    <w:rsid w:val="002807BD"/>
    <w:rsid w:val="0028082D"/>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C19"/>
    <w:rsid w:val="00283EB3"/>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7E5"/>
    <w:rsid w:val="0028689D"/>
    <w:rsid w:val="00286CC2"/>
    <w:rsid w:val="00286E81"/>
    <w:rsid w:val="0028792B"/>
    <w:rsid w:val="00287AEC"/>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607"/>
    <w:rsid w:val="00292B32"/>
    <w:rsid w:val="00292DDC"/>
    <w:rsid w:val="00292FAD"/>
    <w:rsid w:val="0029321D"/>
    <w:rsid w:val="00293F5B"/>
    <w:rsid w:val="002942A6"/>
    <w:rsid w:val="00294A2D"/>
    <w:rsid w:val="002950DC"/>
    <w:rsid w:val="002957E6"/>
    <w:rsid w:val="00295A10"/>
    <w:rsid w:val="00295C1B"/>
    <w:rsid w:val="0029603B"/>
    <w:rsid w:val="00296163"/>
    <w:rsid w:val="002961A4"/>
    <w:rsid w:val="00296214"/>
    <w:rsid w:val="0029641E"/>
    <w:rsid w:val="002964BF"/>
    <w:rsid w:val="0029661B"/>
    <w:rsid w:val="00296982"/>
    <w:rsid w:val="00296B83"/>
    <w:rsid w:val="00296F75"/>
    <w:rsid w:val="00296FC8"/>
    <w:rsid w:val="0029733F"/>
    <w:rsid w:val="0029743C"/>
    <w:rsid w:val="002978C9"/>
    <w:rsid w:val="002978CB"/>
    <w:rsid w:val="002979B0"/>
    <w:rsid w:val="002A0007"/>
    <w:rsid w:val="002A0014"/>
    <w:rsid w:val="002A0251"/>
    <w:rsid w:val="002A029B"/>
    <w:rsid w:val="002A040B"/>
    <w:rsid w:val="002A05D7"/>
    <w:rsid w:val="002A086B"/>
    <w:rsid w:val="002A0BBD"/>
    <w:rsid w:val="002A0C24"/>
    <w:rsid w:val="002A0C4B"/>
    <w:rsid w:val="002A0E58"/>
    <w:rsid w:val="002A11C1"/>
    <w:rsid w:val="002A127B"/>
    <w:rsid w:val="002A12C0"/>
    <w:rsid w:val="002A1D84"/>
    <w:rsid w:val="002A264F"/>
    <w:rsid w:val="002A2846"/>
    <w:rsid w:val="002A2B49"/>
    <w:rsid w:val="002A340F"/>
    <w:rsid w:val="002A37F4"/>
    <w:rsid w:val="002A3E15"/>
    <w:rsid w:val="002A3FE7"/>
    <w:rsid w:val="002A4014"/>
    <w:rsid w:val="002A4A09"/>
    <w:rsid w:val="002A4ADC"/>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45B"/>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0A"/>
    <w:rsid w:val="002B4026"/>
    <w:rsid w:val="002B4397"/>
    <w:rsid w:val="002B4584"/>
    <w:rsid w:val="002B45F4"/>
    <w:rsid w:val="002B4BE5"/>
    <w:rsid w:val="002B4E11"/>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52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013"/>
    <w:rsid w:val="002C40B6"/>
    <w:rsid w:val="002C4133"/>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1C40"/>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111"/>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5A35"/>
    <w:rsid w:val="002E60E2"/>
    <w:rsid w:val="002E64ED"/>
    <w:rsid w:val="002E683C"/>
    <w:rsid w:val="002E6896"/>
    <w:rsid w:val="002E68D7"/>
    <w:rsid w:val="002E6967"/>
    <w:rsid w:val="002E702D"/>
    <w:rsid w:val="002E70AA"/>
    <w:rsid w:val="002E71A3"/>
    <w:rsid w:val="002E7319"/>
    <w:rsid w:val="002E76ED"/>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B74"/>
    <w:rsid w:val="002F3C88"/>
    <w:rsid w:val="002F3D83"/>
    <w:rsid w:val="002F3EA0"/>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6EA"/>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5D0"/>
    <w:rsid w:val="00307D0C"/>
    <w:rsid w:val="0031006B"/>
    <w:rsid w:val="00310484"/>
    <w:rsid w:val="003108BE"/>
    <w:rsid w:val="00310AAD"/>
    <w:rsid w:val="00311121"/>
    <w:rsid w:val="00312488"/>
    <w:rsid w:val="00312511"/>
    <w:rsid w:val="00312784"/>
    <w:rsid w:val="00312842"/>
    <w:rsid w:val="00312E64"/>
    <w:rsid w:val="0031302F"/>
    <w:rsid w:val="00313EFC"/>
    <w:rsid w:val="003140AD"/>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6F42"/>
    <w:rsid w:val="003175C9"/>
    <w:rsid w:val="003176EA"/>
    <w:rsid w:val="00317998"/>
    <w:rsid w:val="00317E38"/>
    <w:rsid w:val="00320336"/>
    <w:rsid w:val="00320676"/>
    <w:rsid w:val="0032087B"/>
    <w:rsid w:val="00320970"/>
    <w:rsid w:val="003209F4"/>
    <w:rsid w:val="00320B87"/>
    <w:rsid w:val="00320E16"/>
    <w:rsid w:val="0032112F"/>
    <w:rsid w:val="00321170"/>
    <w:rsid w:val="00321717"/>
    <w:rsid w:val="00321B94"/>
    <w:rsid w:val="00321CEA"/>
    <w:rsid w:val="00321E88"/>
    <w:rsid w:val="00322173"/>
    <w:rsid w:val="003221E5"/>
    <w:rsid w:val="00322284"/>
    <w:rsid w:val="0032241D"/>
    <w:rsid w:val="003225FB"/>
    <w:rsid w:val="00322A8C"/>
    <w:rsid w:val="00322D04"/>
    <w:rsid w:val="00322E79"/>
    <w:rsid w:val="00322E82"/>
    <w:rsid w:val="00322FD7"/>
    <w:rsid w:val="00323018"/>
    <w:rsid w:val="003233FD"/>
    <w:rsid w:val="003239D7"/>
    <w:rsid w:val="00323B1C"/>
    <w:rsid w:val="00323B66"/>
    <w:rsid w:val="00323E0A"/>
    <w:rsid w:val="00324089"/>
    <w:rsid w:val="003240C0"/>
    <w:rsid w:val="0032460D"/>
    <w:rsid w:val="00324674"/>
    <w:rsid w:val="00324706"/>
    <w:rsid w:val="00324C76"/>
    <w:rsid w:val="00324E10"/>
    <w:rsid w:val="00324E53"/>
    <w:rsid w:val="00325A4D"/>
    <w:rsid w:val="00325B39"/>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66E"/>
    <w:rsid w:val="00332804"/>
    <w:rsid w:val="00332978"/>
    <w:rsid w:val="003329BC"/>
    <w:rsid w:val="00332C3F"/>
    <w:rsid w:val="00332F62"/>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C32"/>
    <w:rsid w:val="00351D3A"/>
    <w:rsid w:val="00351E39"/>
    <w:rsid w:val="0035203A"/>
    <w:rsid w:val="00352048"/>
    <w:rsid w:val="00352119"/>
    <w:rsid w:val="00352B5A"/>
    <w:rsid w:val="00352E10"/>
    <w:rsid w:val="0035369F"/>
    <w:rsid w:val="00353767"/>
    <w:rsid w:val="0035376A"/>
    <w:rsid w:val="003538F8"/>
    <w:rsid w:val="00353E81"/>
    <w:rsid w:val="00354079"/>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19"/>
    <w:rsid w:val="00357979"/>
    <w:rsid w:val="00357A3D"/>
    <w:rsid w:val="00360088"/>
    <w:rsid w:val="003602D2"/>
    <w:rsid w:val="0036045C"/>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3E07"/>
    <w:rsid w:val="00364091"/>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CE7"/>
    <w:rsid w:val="00367E30"/>
    <w:rsid w:val="00367F38"/>
    <w:rsid w:val="0037019B"/>
    <w:rsid w:val="003702E5"/>
    <w:rsid w:val="003707E0"/>
    <w:rsid w:val="00371075"/>
    <w:rsid w:val="003712F2"/>
    <w:rsid w:val="00371364"/>
    <w:rsid w:val="00371802"/>
    <w:rsid w:val="00371C0D"/>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E7A"/>
    <w:rsid w:val="00374FF7"/>
    <w:rsid w:val="00375194"/>
    <w:rsid w:val="003751FF"/>
    <w:rsid w:val="00375347"/>
    <w:rsid w:val="003753FB"/>
    <w:rsid w:val="00375778"/>
    <w:rsid w:val="00375BF3"/>
    <w:rsid w:val="00375D6A"/>
    <w:rsid w:val="00376037"/>
    <w:rsid w:val="0037722F"/>
    <w:rsid w:val="00377277"/>
    <w:rsid w:val="00377426"/>
    <w:rsid w:val="0037756C"/>
    <w:rsid w:val="00377B7F"/>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6FBC"/>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98B"/>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1F9"/>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17C"/>
    <w:rsid w:val="003B0ACF"/>
    <w:rsid w:val="003B0BC7"/>
    <w:rsid w:val="003B0C1E"/>
    <w:rsid w:val="003B0D1F"/>
    <w:rsid w:val="003B0DAE"/>
    <w:rsid w:val="003B0F93"/>
    <w:rsid w:val="003B0FB6"/>
    <w:rsid w:val="003B1049"/>
    <w:rsid w:val="003B10AF"/>
    <w:rsid w:val="003B113A"/>
    <w:rsid w:val="003B15E1"/>
    <w:rsid w:val="003B19DD"/>
    <w:rsid w:val="003B1AAB"/>
    <w:rsid w:val="003B1D6F"/>
    <w:rsid w:val="003B20D9"/>
    <w:rsid w:val="003B216A"/>
    <w:rsid w:val="003B21D9"/>
    <w:rsid w:val="003B2344"/>
    <w:rsid w:val="003B242E"/>
    <w:rsid w:val="003B24D0"/>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A27"/>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3C9"/>
    <w:rsid w:val="003C2998"/>
    <w:rsid w:val="003C2BED"/>
    <w:rsid w:val="003C2E38"/>
    <w:rsid w:val="003C2E84"/>
    <w:rsid w:val="003C2F1A"/>
    <w:rsid w:val="003C300F"/>
    <w:rsid w:val="003C3659"/>
    <w:rsid w:val="003C37F1"/>
    <w:rsid w:val="003C3833"/>
    <w:rsid w:val="003C3F5C"/>
    <w:rsid w:val="003C4025"/>
    <w:rsid w:val="003C4134"/>
    <w:rsid w:val="003C4137"/>
    <w:rsid w:val="003C4315"/>
    <w:rsid w:val="003C43DD"/>
    <w:rsid w:val="003C4860"/>
    <w:rsid w:val="003C4BD6"/>
    <w:rsid w:val="003C4CFB"/>
    <w:rsid w:val="003C4E0A"/>
    <w:rsid w:val="003C4EAB"/>
    <w:rsid w:val="003C51FC"/>
    <w:rsid w:val="003C560B"/>
    <w:rsid w:val="003C5B8A"/>
    <w:rsid w:val="003C6204"/>
    <w:rsid w:val="003C65E3"/>
    <w:rsid w:val="003C68A5"/>
    <w:rsid w:val="003C68FB"/>
    <w:rsid w:val="003C6EDC"/>
    <w:rsid w:val="003C7309"/>
    <w:rsid w:val="003C733A"/>
    <w:rsid w:val="003C78F1"/>
    <w:rsid w:val="003C79E1"/>
    <w:rsid w:val="003C7BC6"/>
    <w:rsid w:val="003C7C5C"/>
    <w:rsid w:val="003C7CD2"/>
    <w:rsid w:val="003D03B6"/>
    <w:rsid w:val="003D065F"/>
    <w:rsid w:val="003D0A2A"/>
    <w:rsid w:val="003D0A43"/>
    <w:rsid w:val="003D0BC0"/>
    <w:rsid w:val="003D0BFC"/>
    <w:rsid w:val="003D10E7"/>
    <w:rsid w:val="003D1255"/>
    <w:rsid w:val="003D1A7A"/>
    <w:rsid w:val="003D1B17"/>
    <w:rsid w:val="003D1C7E"/>
    <w:rsid w:val="003D1FEB"/>
    <w:rsid w:val="003D20D5"/>
    <w:rsid w:val="003D2266"/>
    <w:rsid w:val="003D22E6"/>
    <w:rsid w:val="003D2414"/>
    <w:rsid w:val="003D273A"/>
    <w:rsid w:val="003D28EC"/>
    <w:rsid w:val="003D2A15"/>
    <w:rsid w:val="003D2DBC"/>
    <w:rsid w:val="003D2F80"/>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BD4"/>
    <w:rsid w:val="00400C24"/>
    <w:rsid w:val="00400E71"/>
    <w:rsid w:val="004011E3"/>
    <w:rsid w:val="00401235"/>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D24"/>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382"/>
    <w:rsid w:val="004167E7"/>
    <w:rsid w:val="004168C3"/>
    <w:rsid w:val="004169A2"/>
    <w:rsid w:val="00416A5A"/>
    <w:rsid w:val="00416B94"/>
    <w:rsid w:val="004177D7"/>
    <w:rsid w:val="00417D33"/>
    <w:rsid w:val="0042022B"/>
    <w:rsid w:val="004203D5"/>
    <w:rsid w:val="004204EF"/>
    <w:rsid w:val="004206C7"/>
    <w:rsid w:val="00421188"/>
    <w:rsid w:val="00421B8F"/>
    <w:rsid w:val="00421F67"/>
    <w:rsid w:val="00422318"/>
    <w:rsid w:val="00422811"/>
    <w:rsid w:val="00422B3D"/>
    <w:rsid w:val="00422FEB"/>
    <w:rsid w:val="00423361"/>
    <w:rsid w:val="00423A39"/>
    <w:rsid w:val="00423D39"/>
    <w:rsid w:val="00423DBE"/>
    <w:rsid w:val="00424240"/>
    <w:rsid w:val="004248F9"/>
    <w:rsid w:val="00424B7F"/>
    <w:rsid w:val="00424EC3"/>
    <w:rsid w:val="00424F13"/>
    <w:rsid w:val="004253A8"/>
    <w:rsid w:val="00425B6A"/>
    <w:rsid w:val="00425BEB"/>
    <w:rsid w:val="0042627A"/>
    <w:rsid w:val="004262B9"/>
    <w:rsid w:val="004264BF"/>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81C"/>
    <w:rsid w:val="00433B06"/>
    <w:rsid w:val="00433FEA"/>
    <w:rsid w:val="00434781"/>
    <w:rsid w:val="00434A85"/>
    <w:rsid w:val="00434CCA"/>
    <w:rsid w:val="00434CDB"/>
    <w:rsid w:val="004350B9"/>
    <w:rsid w:val="004350CD"/>
    <w:rsid w:val="00435CFB"/>
    <w:rsid w:val="00435D46"/>
    <w:rsid w:val="004360C2"/>
    <w:rsid w:val="00436D05"/>
    <w:rsid w:val="00436E53"/>
    <w:rsid w:val="00436EF6"/>
    <w:rsid w:val="00437053"/>
    <w:rsid w:val="004373E2"/>
    <w:rsid w:val="00437503"/>
    <w:rsid w:val="004375A6"/>
    <w:rsid w:val="0043769F"/>
    <w:rsid w:val="00437779"/>
    <w:rsid w:val="0043780C"/>
    <w:rsid w:val="00437DCB"/>
    <w:rsid w:val="00437DD6"/>
    <w:rsid w:val="00440B31"/>
    <w:rsid w:val="00440E10"/>
    <w:rsid w:val="00440E8E"/>
    <w:rsid w:val="004412D3"/>
    <w:rsid w:val="0044170A"/>
    <w:rsid w:val="00441854"/>
    <w:rsid w:val="00441892"/>
    <w:rsid w:val="00441930"/>
    <w:rsid w:val="0044224B"/>
    <w:rsid w:val="00442675"/>
    <w:rsid w:val="00443195"/>
    <w:rsid w:val="00443556"/>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CC8"/>
    <w:rsid w:val="0045402F"/>
    <w:rsid w:val="0045422B"/>
    <w:rsid w:val="00454581"/>
    <w:rsid w:val="00454866"/>
    <w:rsid w:val="004549EA"/>
    <w:rsid w:val="00455048"/>
    <w:rsid w:val="00455354"/>
    <w:rsid w:val="00455511"/>
    <w:rsid w:val="004556D5"/>
    <w:rsid w:val="0045596E"/>
    <w:rsid w:val="00455BE1"/>
    <w:rsid w:val="00455D6C"/>
    <w:rsid w:val="00455DFE"/>
    <w:rsid w:val="004560C2"/>
    <w:rsid w:val="00456145"/>
    <w:rsid w:val="00456383"/>
    <w:rsid w:val="00456906"/>
    <w:rsid w:val="00456A30"/>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3B4"/>
    <w:rsid w:val="00462497"/>
    <w:rsid w:val="00462550"/>
    <w:rsid w:val="00462673"/>
    <w:rsid w:val="004626E0"/>
    <w:rsid w:val="0046281F"/>
    <w:rsid w:val="00462A87"/>
    <w:rsid w:val="00462E72"/>
    <w:rsid w:val="0046309A"/>
    <w:rsid w:val="00463A3D"/>
    <w:rsid w:val="00463F8E"/>
    <w:rsid w:val="004642BB"/>
    <w:rsid w:val="004645EC"/>
    <w:rsid w:val="00464659"/>
    <w:rsid w:val="00464705"/>
    <w:rsid w:val="00464980"/>
    <w:rsid w:val="00464A55"/>
    <w:rsid w:val="00464D8F"/>
    <w:rsid w:val="00464DC9"/>
    <w:rsid w:val="00464E48"/>
    <w:rsid w:val="00464E7A"/>
    <w:rsid w:val="00465020"/>
    <w:rsid w:val="00465531"/>
    <w:rsid w:val="00465836"/>
    <w:rsid w:val="00465A31"/>
    <w:rsid w:val="00465AFE"/>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12D"/>
    <w:rsid w:val="00472492"/>
    <w:rsid w:val="004724F6"/>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BAB"/>
    <w:rsid w:val="00480BD9"/>
    <w:rsid w:val="00480CC2"/>
    <w:rsid w:val="00481006"/>
    <w:rsid w:val="00481028"/>
    <w:rsid w:val="00481A23"/>
    <w:rsid w:val="00481E05"/>
    <w:rsid w:val="00482177"/>
    <w:rsid w:val="00482229"/>
    <w:rsid w:val="00482371"/>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3F1"/>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48F"/>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C48"/>
    <w:rsid w:val="004B5EC3"/>
    <w:rsid w:val="004B5FCA"/>
    <w:rsid w:val="004B6246"/>
    <w:rsid w:val="004B6508"/>
    <w:rsid w:val="004B68ED"/>
    <w:rsid w:val="004B6955"/>
    <w:rsid w:val="004B708E"/>
    <w:rsid w:val="004B71D4"/>
    <w:rsid w:val="004B71F2"/>
    <w:rsid w:val="004B7394"/>
    <w:rsid w:val="004B73AA"/>
    <w:rsid w:val="004B75B5"/>
    <w:rsid w:val="004B7834"/>
    <w:rsid w:val="004B78A4"/>
    <w:rsid w:val="004B78C4"/>
    <w:rsid w:val="004B799E"/>
    <w:rsid w:val="004C0463"/>
    <w:rsid w:val="004C0990"/>
    <w:rsid w:val="004C0B5D"/>
    <w:rsid w:val="004C1157"/>
    <w:rsid w:val="004C1178"/>
    <w:rsid w:val="004C160B"/>
    <w:rsid w:val="004C1817"/>
    <w:rsid w:val="004C19B4"/>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CA6"/>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928"/>
    <w:rsid w:val="004D4CC1"/>
    <w:rsid w:val="004D4FC5"/>
    <w:rsid w:val="004D5836"/>
    <w:rsid w:val="004D6033"/>
    <w:rsid w:val="004D6495"/>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581"/>
    <w:rsid w:val="004E2D3D"/>
    <w:rsid w:val="004E2E2C"/>
    <w:rsid w:val="004E33E0"/>
    <w:rsid w:val="004E36C0"/>
    <w:rsid w:val="004E36F9"/>
    <w:rsid w:val="004E3862"/>
    <w:rsid w:val="004E3C92"/>
    <w:rsid w:val="004E4197"/>
    <w:rsid w:val="004E42A6"/>
    <w:rsid w:val="004E44F4"/>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4D"/>
    <w:rsid w:val="004E68DE"/>
    <w:rsid w:val="004E69E8"/>
    <w:rsid w:val="004E6AAB"/>
    <w:rsid w:val="004E6B16"/>
    <w:rsid w:val="004E6C45"/>
    <w:rsid w:val="004E6F0C"/>
    <w:rsid w:val="004E73A7"/>
    <w:rsid w:val="004E73AA"/>
    <w:rsid w:val="004E7478"/>
    <w:rsid w:val="004E7CD9"/>
    <w:rsid w:val="004F04B3"/>
    <w:rsid w:val="004F06A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0FA"/>
    <w:rsid w:val="004F37CF"/>
    <w:rsid w:val="004F3CAA"/>
    <w:rsid w:val="004F3E78"/>
    <w:rsid w:val="004F4201"/>
    <w:rsid w:val="004F45F5"/>
    <w:rsid w:val="004F4690"/>
    <w:rsid w:val="004F4864"/>
    <w:rsid w:val="004F4893"/>
    <w:rsid w:val="004F48F9"/>
    <w:rsid w:val="004F4988"/>
    <w:rsid w:val="004F4B19"/>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4B3"/>
    <w:rsid w:val="005065DD"/>
    <w:rsid w:val="00506DFF"/>
    <w:rsid w:val="00507497"/>
    <w:rsid w:val="0050795D"/>
    <w:rsid w:val="00507AC4"/>
    <w:rsid w:val="00507C57"/>
    <w:rsid w:val="00510279"/>
    <w:rsid w:val="0051047C"/>
    <w:rsid w:val="005108D5"/>
    <w:rsid w:val="00510C4C"/>
    <w:rsid w:val="00511075"/>
    <w:rsid w:val="0051112E"/>
    <w:rsid w:val="005111FD"/>
    <w:rsid w:val="005113C2"/>
    <w:rsid w:val="00511B83"/>
    <w:rsid w:val="00512065"/>
    <w:rsid w:val="005121DA"/>
    <w:rsid w:val="00512851"/>
    <w:rsid w:val="005129F1"/>
    <w:rsid w:val="00512BB7"/>
    <w:rsid w:val="00513089"/>
    <w:rsid w:val="005132B2"/>
    <w:rsid w:val="00513591"/>
    <w:rsid w:val="00513848"/>
    <w:rsid w:val="005139DF"/>
    <w:rsid w:val="00513A0D"/>
    <w:rsid w:val="00513A7F"/>
    <w:rsid w:val="005141A1"/>
    <w:rsid w:val="00514426"/>
    <w:rsid w:val="00514B3D"/>
    <w:rsid w:val="00514F27"/>
    <w:rsid w:val="00515025"/>
    <w:rsid w:val="005150A6"/>
    <w:rsid w:val="00515286"/>
    <w:rsid w:val="0051555F"/>
    <w:rsid w:val="005159A7"/>
    <w:rsid w:val="00515AC7"/>
    <w:rsid w:val="00515AE6"/>
    <w:rsid w:val="00516049"/>
    <w:rsid w:val="0051630F"/>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B3E"/>
    <w:rsid w:val="00527E18"/>
    <w:rsid w:val="005304AE"/>
    <w:rsid w:val="00530CA1"/>
    <w:rsid w:val="005310AF"/>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26"/>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4B2"/>
    <w:rsid w:val="005409AC"/>
    <w:rsid w:val="00541052"/>
    <w:rsid w:val="00541174"/>
    <w:rsid w:val="005414D3"/>
    <w:rsid w:val="005416A2"/>
    <w:rsid w:val="00541760"/>
    <w:rsid w:val="00541841"/>
    <w:rsid w:val="00541A3F"/>
    <w:rsid w:val="00541C9D"/>
    <w:rsid w:val="00542479"/>
    <w:rsid w:val="005425BE"/>
    <w:rsid w:val="00542A07"/>
    <w:rsid w:val="00542FAF"/>
    <w:rsid w:val="005430E9"/>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8B3"/>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918"/>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23D"/>
    <w:rsid w:val="00564808"/>
    <w:rsid w:val="00564882"/>
    <w:rsid w:val="00564B0F"/>
    <w:rsid w:val="00564C37"/>
    <w:rsid w:val="00564E87"/>
    <w:rsid w:val="00565150"/>
    <w:rsid w:val="0056518D"/>
    <w:rsid w:val="00565DF7"/>
    <w:rsid w:val="005660C3"/>
    <w:rsid w:val="0056645F"/>
    <w:rsid w:val="00566FD6"/>
    <w:rsid w:val="00567300"/>
    <w:rsid w:val="005673F2"/>
    <w:rsid w:val="00567882"/>
    <w:rsid w:val="00567A3C"/>
    <w:rsid w:val="00567B28"/>
    <w:rsid w:val="00567F26"/>
    <w:rsid w:val="00567F9C"/>
    <w:rsid w:val="00570653"/>
    <w:rsid w:val="00570780"/>
    <w:rsid w:val="005707F9"/>
    <w:rsid w:val="00570972"/>
    <w:rsid w:val="00570CDA"/>
    <w:rsid w:val="00570E79"/>
    <w:rsid w:val="005713B3"/>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08D"/>
    <w:rsid w:val="0058243B"/>
    <w:rsid w:val="0058254B"/>
    <w:rsid w:val="005826DF"/>
    <w:rsid w:val="005829DE"/>
    <w:rsid w:val="00582A53"/>
    <w:rsid w:val="00582EFF"/>
    <w:rsid w:val="00583443"/>
    <w:rsid w:val="0058353D"/>
    <w:rsid w:val="00583705"/>
    <w:rsid w:val="00583A77"/>
    <w:rsid w:val="00583D02"/>
    <w:rsid w:val="00583D55"/>
    <w:rsid w:val="00583E6D"/>
    <w:rsid w:val="00583FE0"/>
    <w:rsid w:val="00584391"/>
    <w:rsid w:val="005844C1"/>
    <w:rsid w:val="005848B4"/>
    <w:rsid w:val="00584FC8"/>
    <w:rsid w:val="00584FDB"/>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9BF"/>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D4D"/>
    <w:rsid w:val="00597E61"/>
    <w:rsid w:val="005A0035"/>
    <w:rsid w:val="005A0040"/>
    <w:rsid w:val="005A07D7"/>
    <w:rsid w:val="005A0883"/>
    <w:rsid w:val="005A1B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29D"/>
    <w:rsid w:val="005A68C1"/>
    <w:rsid w:val="005A6FA7"/>
    <w:rsid w:val="005A6FB2"/>
    <w:rsid w:val="005A6FCD"/>
    <w:rsid w:val="005A7206"/>
    <w:rsid w:val="005A74FF"/>
    <w:rsid w:val="005A7DEA"/>
    <w:rsid w:val="005A7F12"/>
    <w:rsid w:val="005B00B0"/>
    <w:rsid w:val="005B0218"/>
    <w:rsid w:val="005B0296"/>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D46"/>
    <w:rsid w:val="005B4F6E"/>
    <w:rsid w:val="005B52B8"/>
    <w:rsid w:val="005B564F"/>
    <w:rsid w:val="005B5826"/>
    <w:rsid w:val="005B5B70"/>
    <w:rsid w:val="005B5D02"/>
    <w:rsid w:val="005B5D83"/>
    <w:rsid w:val="005B624D"/>
    <w:rsid w:val="005B64DD"/>
    <w:rsid w:val="005B65B0"/>
    <w:rsid w:val="005B6619"/>
    <w:rsid w:val="005B67DE"/>
    <w:rsid w:val="005B68E6"/>
    <w:rsid w:val="005B7136"/>
    <w:rsid w:val="005B748C"/>
    <w:rsid w:val="005B7683"/>
    <w:rsid w:val="005B7BEB"/>
    <w:rsid w:val="005B7C2D"/>
    <w:rsid w:val="005C0503"/>
    <w:rsid w:val="005C05F8"/>
    <w:rsid w:val="005C085A"/>
    <w:rsid w:val="005C096A"/>
    <w:rsid w:val="005C099F"/>
    <w:rsid w:val="005C0B11"/>
    <w:rsid w:val="005C0B53"/>
    <w:rsid w:val="005C0E87"/>
    <w:rsid w:val="005C12C8"/>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4D55"/>
    <w:rsid w:val="005C50AF"/>
    <w:rsid w:val="005C54A4"/>
    <w:rsid w:val="005C55E3"/>
    <w:rsid w:val="005C57B9"/>
    <w:rsid w:val="005C5802"/>
    <w:rsid w:val="005C580D"/>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38D"/>
    <w:rsid w:val="005D041E"/>
    <w:rsid w:val="005D05B2"/>
    <w:rsid w:val="005D08EA"/>
    <w:rsid w:val="005D0AAB"/>
    <w:rsid w:val="005D0FF6"/>
    <w:rsid w:val="005D13DF"/>
    <w:rsid w:val="005D13F4"/>
    <w:rsid w:val="005D143A"/>
    <w:rsid w:val="005D167C"/>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3FC7"/>
    <w:rsid w:val="005D43F1"/>
    <w:rsid w:val="005D46E1"/>
    <w:rsid w:val="005D5234"/>
    <w:rsid w:val="005D5A84"/>
    <w:rsid w:val="005D607A"/>
    <w:rsid w:val="005D6221"/>
    <w:rsid w:val="005D6735"/>
    <w:rsid w:val="005D6783"/>
    <w:rsid w:val="005D688F"/>
    <w:rsid w:val="005D6A0F"/>
    <w:rsid w:val="005D6BB5"/>
    <w:rsid w:val="005D6D5E"/>
    <w:rsid w:val="005D6E60"/>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2F1F"/>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3CC9"/>
    <w:rsid w:val="005F467C"/>
    <w:rsid w:val="005F46C3"/>
    <w:rsid w:val="005F48E8"/>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7D"/>
    <w:rsid w:val="00601C9F"/>
    <w:rsid w:val="006028B7"/>
    <w:rsid w:val="00602A20"/>
    <w:rsid w:val="0060386C"/>
    <w:rsid w:val="00603DA5"/>
    <w:rsid w:val="00603E60"/>
    <w:rsid w:val="00603EF0"/>
    <w:rsid w:val="00604784"/>
    <w:rsid w:val="00604879"/>
    <w:rsid w:val="00604A57"/>
    <w:rsid w:val="00604EA4"/>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10E"/>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771"/>
    <w:rsid w:val="00613817"/>
    <w:rsid w:val="00614049"/>
    <w:rsid w:val="006142AB"/>
    <w:rsid w:val="00614312"/>
    <w:rsid w:val="00614D00"/>
    <w:rsid w:val="00614DCB"/>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38A"/>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D98"/>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AFC"/>
    <w:rsid w:val="00634ECC"/>
    <w:rsid w:val="00634F48"/>
    <w:rsid w:val="00635212"/>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7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AD4"/>
    <w:rsid w:val="00647B77"/>
    <w:rsid w:val="00647D3F"/>
    <w:rsid w:val="00650061"/>
    <w:rsid w:val="00650360"/>
    <w:rsid w:val="0065059F"/>
    <w:rsid w:val="00651060"/>
    <w:rsid w:val="00651411"/>
    <w:rsid w:val="006515F4"/>
    <w:rsid w:val="0065169B"/>
    <w:rsid w:val="0065174D"/>
    <w:rsid w:val="00651880"/>
    <w:rsid w:val="00651A31"/>
    <w:rsid w:val="00651E7E"/>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0D3A"/>
    <w:rsid w:val="006612F2"/>
    <w:rsid w:val="00661317"/>
    <w:rsid w:val="006614FC"/>
    <w:rsid w:val="00661687"/>
    <w:rsid w:val="00661BAB"/>
    <w:rsid w:val="00661C33"/>
    <w:rsid w:val="00661D18"/>
    <w:rsid w:val="006625C4"/>
    <w:rsid w:val="00662B4D"/>
    <w:rsid w:val="006630DF"/>
    <w:rsid w:val="006632E0"/>
    <w:rsid w:val="00663543"/>
    <w:rsid w:val="00663810"/>
    <w:rsid w:val="00663A48"/>
    <w:rsid w:val="00663C13"/>
    <w:rsid w:val="00664455"/>
    <w:rsid w:val="00664644"/>
    <w:rsid w:val="00664D15"/>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965"/>
    <w:rsid w:val="00672AF2"/>
    <w:rsid w:val="00672EBD"/>
    <w:rsid w:val="00672F94"/>
    <w:rsid w:val="006735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6B06"/>
    <w:rsid w:val="00677386"/>
    <w:rsid w:val="006773E0"/>
    <w:rsid w:val="00677931"/>
    <w:rsid w:val="006779E9"/>
    <w:rsid w:val="00677F2C"/>
    <w:rsid w:val="00677FDD"/>
    <w:rsid w:val="0068031E"/>
    <w:rsid w:val="006804EE"/>
    <w:rsid w:val="006808F0"/>
    <w:rsid w:val="00680B70"/>
    <w:rsid w:val="00680DFB"/>
    <w:rsid w:val="006813C3"/>
    <w:rsid w:val="0068153F"/>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9B0"/>
    <w:rsid w:val="00683D0E"/>
    <w:rsid w:val="006840AE"/>
    <w:rsid w:val="00684447"/>
    <w:rsid w:val="006846DC"/>
    <w:rsid w:val="0068491B"/>
    <w:rsid w:val="00684EEA"/>
    <w:rsid w:val="00685B7F"/>
    <w:rsid w:val="00685CF2"/>
    <w:rsid w:val="00685D67"/>
    <w:rsid w:val="00685DAA"/>
    <w:rsid w:val="00685E18"/>
    <w:rsid w:val="00685EE2"/>
    <w:rsid w:val="00686B1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38F"/>
    <w:rsid w:val="00696544"/>
    <w:rsid w:val="00696698"/>
    <w:rsid w:val="006969B1"/>
    <w:rsid w:val="00696F73"/>
    <w:rsid w:val="006979B3"/>
    <w:rsid w:val="006A013E"/>
    <w:rsid w:val="006A044E"/>
    <w:rsid w:val="006A09E3"/>
    <w:rsid w:val="006A0A9A"/>
    <w:rsid w:val="006A10A8"/>
    <w:rsid w:val="006A1859"/>
    <w:rsid w:val="006A1893"/>
    <w:rsid w:val="006A1C1B"/>
    <w:rsid w:val="006A1F68"/>
    <w:rsid w:val="006A20E8"/>
    <w:rsid w:val="006A280C"/>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792"/>
    <w:rsid w:val="006A58D7"/>
    <w:rsid w:val="006A5E6B"/>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A9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C7FE1"/>
    <w:rsid w:val="006D065F"/>
    <w:rsid w:val="006D0698"/>
    <w:rsid w:val="006D0B0D"/>
    <w:rsid w:val="006D0C13"/>
    <w:rsid w:val="006D0C19"/>
    <w:rsid w:val="006D0E37"/>
    <w:rsid w:val="006D0E76"/>
    <w:rsid w:val="006D0EDA"/>
    <w:rsid w:val="006D1610"/>
    <w:rsid w:val="006D19D0"/>
    <w:rsid w:val="006D1B17"/>
    <w:rsid w:val="006D1BD8"/>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8B0"/>
    <w:rsid w:val="006D4BA3"/>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BA1"/>
    <w:rsid w:val="006E1E24"/>
    <w:rsid w:val="006E212D"/>
    <w:rsid w:val="006E2C08"/>
    <w:rsid w:val="006E317D"/>
    <w:rsid w:val="006E327C"/>
    <w:rsid w:val="006E3405"/>
    <w:rsid w:val="006E3478"/>
    <w:rsid w:val="006E35C9"/>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EFB"/>
    <w:rsid w:val="006E5FD5"/>
    <w:rsid w:val="006E60E0"/>
    <w:rsid w:val="006E61B0"/>
    <w:rsid w:val="006E62E0"/>
    <w:rsid w:val="006E64D6"/>
    <w:rsid w:val="006E6D89"/>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16"/>
    <w:rsid w:val="006F6E30"/>
    <w:rsid w:val="006F72F9"/>
    <w:rsid w:val="006F7CFB"/>
    <w:rsid w:val="006F7F47"/>
    <w:rsid w:val="00700729"/>
    <w:rsid w:val="00700A5B"/>
    <w:rsid w:val="00700D48"/>
    <w:rsid w:val="00700EFC"/>
    <w:rsid w:val="0070153B"/>
    <w:rsid w:val="00701552"/>
    <w:rsid w:val="007023FF"/>
    <w:rsid w:val="00702459"/>
    <w:rsid w:val="00702573"/>
    <w:rsid w:val="00702AF9"/>
    <w:rsid w:val="007038B4"/>
    <w:rsid w:val="00703FA5"/>
    <w:rsid w:val="00704070"/>
    <w:rsid w:val="007043D6"/>
    <w:rsid w:val="00704873"/>
    <w:rsid w:val="00704A70"/>
    <w:rsid w:val="00704CE1"/>
    <w:rsid w:val="00704D06"/>
    <w:rsid w:val="007051CD"/>
    <w:rsid w:val="007054ED"/>
    <w:rsid w:val="00705A78"/>
    <w:rsid w:val="00705B11"/>
    <w:rsid w:val="00705C3F"/>
    <w:rsid w:val="00705F77"/>
    <w:rsid w:val="007063AA"/>
    <w:rsid w:val="007065C2"/>
    <w:rsid w:val="007065D0"/>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B5A"/>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93"/>
    <w:rsid w:val="00716DD0"/>
    <w:rsid w:val="00717013"/>
    <w:rsid w:val="007173BA"/>
    <w:rsid w:val="007173EA"/>
    <w:rsid w:val="00717A55"/>
    <w:rsid w:val="0072005F"/>
    <w:rsid w:val="007203D2"/>
    <w:rsid w:val="0072084E"/>
    <w:rsid w:val="00720AE7"/>
    <w:rsid w:val="00720E03"/>
    <w:rsid w:val="0072144B"/>
    <w:rsid w:val="007216D5"/>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6BF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CC1"/>
    <w:rsid w:val="00744CF4"/>
    <w:rsid w:val="007454B2"/>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62D"/>
    <w:rsid w:val="00754A05"/>
    <w:rsid w:val="00754DEA"/>
    <w:rsid w:val="0075506A"/>
    <w:rsid w:val="007550A4"/>
    <w:rsid w:val="00755332"/>
    <w:rsid w:val="0075543A"/>
    <w:rsid w:val="00755489"/>
    <w:rsid w:val="0075567B"/>
    <w:rsid w:val="0075576C"/>
    <w:rsid w:val="00755938"/>
    <w:rsid w:val="00755D3E"/>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3C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4F68"/>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7A"/>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595"/>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17F"/>
    <w:rsid w:val="0079331D"/>
    <w:rsid w:val="007938C3"/>
    <w:rsid w:val="007939CD"/>
    <w:rsid w:val="00793B0D"/>
    <w:rsid w:val="00793ECA"/>
    <w:rsid w:val="007941CF"/>
    <w:rsid w:val="00794683"/>
    <w:rsid w:val="00794B3A"/>
    <w:rsid w:val="00794BB9"/>
    <w:rsid w:val="00794DAC"/>
    <w:rsid w:val="00794FAC"/>
    <w:rsid w:val="007951D2"/>
    <w:rsid w:val="007954F5"/>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1E6"/>
    <w:rsid w:val="007A1D2B"/>
    <w:rsid w:val="007A1FDA"/>
    <w:rsid w:val="007A223D"/>
    <w:rsid w:val="007A22AF"/>
    <w:rsid w:val="007A22E7"/>
    <w:rsid w:val="007A288B"/>
    <w:rsid w:val="007A2EFA"/>
    <w:rsid w:val="007A309B"/>
    <w:rsid w:val="007A328D"/>
    <w:rsid w:val="007A384E"/>
    <w:rsid w:val="007A39C3"/>
    <w:rsid w:val="007A4305"/>
    <w:rsid w:val="007A43E2"/>
    <w:rsid w:val="007A4422"/>
    <w:rsid w:val="007A4576"/>
    <w:rsid w:val="007A485C"/>
    <w:rsid w:val="007A4B67"/>
    <w:rsid w:val="007A5269"/>
    <w:rsid w:val="007A5354"/>
    <w:rsid w:val="007A5632"/>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4A1"/>
    <w:rsid w:val="007B1572"/>
    <w:rsid w:val="007B1903"/>
    <w:rsid w:val="007B1CD2"/>
    <w:rsid w:val="007B1DDA"/>
    <w:rsid w:val="007B22B1"/>
    <w:rsid w:val="007B23DC"/>
    <w:rsid w:val="007B24C1"/>
    <w:rsid w:val="007B2B40"/>
    <w:rsid w:val="007B2B67"/>
    <w:rsid w:val="007B2C1B"/>
    <w:rsid w:val="007B2F83"/>
    <w:rsid w:val="007B3816"/>
    <w:rsid w:val="007B385C"/>
    <w:rsid w:val="007B3A95"/>
    <w:rsid w:val="007B3C74"/>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417"/>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1EB"/>
    <w:rsid w:val="007C5618"/>
    <w:rsid w:val="007C5649"/>
    <w:rsid w:val="007C56C0"/>
    <w:rsid w:val="007C58B8"/>
    <w:rsid w:val="007C5B1C"/>
    <w:rsid w:val="007C5C82"/>
    <w:rsid w:val="007C5C9B"/>
    <w:rsid w:val="007C5D32"/>
    <w:rsid w:val="007C5E74"/>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D70"/>
    <w:rsid w:val="007D2F52"/>
    <w:rsid w:val="007D3021"/>
    <w:rsid w:val="007D307D"/>
    <w:rsid w:val="007D3081"/>
    <w:rsid w:val="007D320E"/>
    <w:rsid w:val="007D344F"/>
    <w:rsid w:val="007D36F1"/>
    <w:rsid w:val="007D389E"/>
    <w:rsid w:val="007D3B91"/>
    <w:rsid w:val="007D4034"/>
    <w:rsid w:val="007D4142"/>
    <w:rsid w:val="007D433B"/>
    <w:rsid w:val="007D43F5"/>
    <w:rsid w:val="007D446C"/>
    <w:rsid w:val="007D4DBC"/>
    <w:rsid w:val="007D57FA"/>
    <w:rsid w:val="007D593C"/>
    <w:rsid w:val="007D5C50"/>
    <w:rsid w:val="007D5CB4"/>
    <w:rsid w:val="007D5DF7"/>
    <w:rsid w:val="007D66D6"/>
    <w:rsid w:val="007D68C7"/>
    <w:rsid w:val="007D6C7E"/>
    <w:rsid w:val="007D6C9B"/>
    <w:rsid w:val="007D6D84"/>
    <w:rsid w:val="007D7048"/>
    <w:rsid w:val="007D75A5"/>
    <w:rsid w:val="007D7A08"/>
    <w:rsid w:val="007D7B91"/>
    <w:rsid w:val="007D7D93"/>
    <w:rsid w:val="007E0B4B"/>
    <w:rsid w:val="007E0F8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A90"/>
    <w:rsid w:val="007E5C1D"/>
    <w:rsid w:val="007E5E0F"/>
    <w:rsid w:val="007E622D"/>
    <w:rsid w:val="007E650A"/>
    <w:rsid w:val="007E6637"/>
    <w:rsid w:val="007E69A1"/>
    <w:rsid w:val="007E69F6"/>
    <w:rsid w:val="007E6CCA"/>
    <w:rsid w:val="007E71EF"/>
    <w:rsid w:val="007E72ED"/>
    <w:rsid w:val="007E7432"/>
    <w:rsid w:val="007E748C"/>
    <w:rsid w:val="007E74BB"/>
    <w:rsid w:val="007E7E3B"/>
    <w:rsid w:val="007E7E71"/>
    <w:rsid w:val="007E7E98"/>
    <w:rsid w:val="007F0307"/>
    <w:rsid w:val="007F05A3"/>
    <w:rsid w:val="007F0955"/>
    <w:rsid w:val="007F0D97"/>
    <w:rsid w:val="007F10C8"/>
    <w:rsid w:val="007F1566"/>
    <w:rsid w:val="007F163A"/>
    <w:rsid w:val="007F21D1"/>
    <w:rsid w:val="007F2F91"/>
    <w:rsid w:val="007F3004"/>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9C3"/>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4C77"/>
    <w:rsid w:val="0080506E"/>
    <w:rsid w:val="0080515B"/>
    <w:rsid w:val="00805D3D"/>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071"/>
    <w:rsid w:val="00813259"/>
    <w:rsid w:val="00813851"/>
    <w:rsid w:val="008139D9"/>
    <w:rsid w:val="008140A3"/>
    <w:rsid w:val="008141DD"/>
    <w:rsid w:val="00814446"/>
    <w:rsid w:val="0081496E"/>
    <w:rsid w:val="00814C36"/>
    <w:rsid w:val="00814EDB"/>
    <w:rsid w:val="0081565F"/>
    <w:rsid w:val="008158B1"/>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CD9"/>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0D23"/>
    <w:rsid w:val="008314AA"/>
    <w:rsid w:val="0083186F"/>
    <w:rsid w:val="008318BE"/>
    <w:rsid w:val="00831CA8"/>
    <w:rsid w:val="00831D98"/>
    <w:rsid w:val="008320BD"/>
    <w:rsid w:val="0083225A"/>
    <w:rsid w:val="00832359"/>
    <w:rsid w:val="00832421"/>
    <w:rsid w:val="008324A9"/>
    <w:rsid w:val="0083265E"/>
    <w:rsid w:val="008326A6"/>
    <w:rsid w:val="0083272A"/>
    <w:rsid w:val="00832D1E"/>
    <w:rsid w:val="00832ECC"/>
    <w:rsid w:val="00832F12"/>
    <w:rsid w:val="00833769"/>
    <w:rsid w:val="00833BA5"/>
    <w:rsid w:val="00833D7C"/>
    <w:rsid w:val="00833F4F"/>
    <w:rsid w:val="0083409B"/>
    <w:rsid w:val="0083412D"/>
    <w:rsid w:val="00834151"/>
    <w:rsid w:val="00834622"/>
    <w:rsid w:val="008353DE"/>
    <w:rsid w:val="00835C83"/>
    <w:rsid w:val="0083604A"/>
    <w:rsid w:val="00836091"/>
    <w:rsid w:val="00836651"/>
    <w:rsid w:val="00836735"/>
    <w:rsid w:val="008367EA"/>
    <w:rsid w:val="00836931"/>
    <w:rsid w:val="008369E4"/>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67A"/>
    <w:rsid w:val="00843D21"/>
    <w:rsid w:val="008442DD"/>
    <w:rsid w:val="00844614"/>
    <w:rsid w:val="00844632"/>
    <w:rsid w:val="0084536D"/>
    <w:rsid w:val="00845548"/>
    <w:rsid w:val="0084562D"/>
    <w:rsid w:val="00845CC2"/>
    <w:rsid w:val="00845FF1"/>
    <w:rsid w:val="0084605E"/>
    <w:rsid w:val="008462B8"/>
    <w:rsid w:val="008464A4"/>
    <w:rsid w:val="00846509"/>
    <w:rsid w:val="00846752"/>
    <w:rsid w:val="00846812"/>
    <w:rsid w:val="00846B68"/>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A7B"/>
    <w:rsid w:val="00855DDE"/>
    <w:rsid w:val="00855F99"/>
    <w:rsid w:val="00856007"/>
    <w:rsid w:val="008562E2"/>
    <w:rsid w:val="008563A6"/>
    <w:rsid w:val="008566AD"/>
    <w:rsid w:val="0085677F"/>
    <w:rsid w:val="008568A7"/>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1B49"/>
    <w:rsid w:val="008720F8"/>
    <w:rsid w:val="0087239C"/>
    <w:rsid w:val="008724E0"/>
    <w:rsid w:val="008727C5"/>
    <w:rsid w:val="00872957"/>
    <w:rsid w:val="00872D48"/>
    <w:rsid w:val="00872D92"/>
    <w:rsid w:val="00872FE6"/>
    <w:rsid w:val="00873228"/>
    <w:rsid w:val="008734C9"/>
    <w:rsid w:val="00873792"/>
    <w:rsid w:val="00873965"/>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81F"/>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91"/>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E3C"/>
    <w:rsid w:val="00891FCA"/>
    <w:rsid w:val="00892239"/>
    <w:rsid w:val="0089228A"/>
    <w:rsid w:val="00892346"/>
    <w:rsid w:val="008924DF"/>
    <w:rsid w:val="008926BA"/>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D47"/>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8E4"/>
    <w:rsid w:val="008A39B2"/>
    <w:rsid w:val="008A3D58"/>
    <w:rsid w:val="008A3E24"/>
    <w:rsid w:val="008A3EC9"/>
    <w:rsid w:val="008A3EE8"/>
    <w:rsid w:val="008A422A"/>
    <w:rsid w:val="008A4579"/>
    <w:rsid w:val="008A485C"/>
    <w:rsid w:val="008A4A8C"/>
    <w:rsid w:val="008A4ABD"/>
    <w:rsid w:val="008A500E"/>
    <w:rsid w:val="008A5104"/>
    <w:rsid w:val="008A518E"/>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A7F95"/>
    <w:rsid w:val="008B0056"/>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23"/>
    <w:rsid w:val="008B3139"/>
    <w:rsid w:val="008B3272"/>
    <w:rsid w:val="008B35FC"/>
    <w:rsid w:val="008B3769"/>
    <w:rsid w:val="008B3CA0"/>
    <w:rsid w:val="008B3DB4"/>
    <w:rsid w:val="008B3E2A"/>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883"/>
    <w:rsid w:val="008B6922"/>
    <w:rsid w:val="008B7375"/>
    <w:rsid w:val="008B754E"/>
    <w:rsid w:val="008B7974"/>
    <w:rsid w:val="008B7E8F"/>
    <w:rsid w:val="008C0127"/>
    <w:rsid w:val="008C036B"/>
    <w:rsid w:val="008C0398"/>
    <w:rsid w:val="008C07B9"/>
    <w:rsid w:val="008C07F1"/>
    <w:rsid w:val="008C0A19"/>
    <w:rsid w:val="008C0CAC"/>
    <w:rsid w:val="008C118F"/>
    <w:rsid w:val="008C1507"/>
    <w:rsid w:val="008C1579"/>
    <w:rsid w:val="008C1628"/>
    <w:rsid w:val="008C16CC"/>
    <w:rsid w:val="008C1763"/>
    <w:rsid w:val="008C17ED"/>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441"/>
    <w:rsid w:val="008D2853"/>
    <w:rsid w:val="008D2B0C"/>
    <w:rsid w:val="008D2B4D"/>
    <w:rsid w:val="008D3EAC"/>
    <w:rsid w:val="008D3EEC"/>
    <w:rsid w:val="008D406D"/>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4C9"/>
    <w:rsid w:val="008E4E4C"/>
    <w:rsid w:val="008E5120"/>
    <w:rsid w:val="008E5216"/>
    <w:rsid w:val="008E5EA7"/>
    <w:rsid w:val="008E6543"/>
    <w:rsid w:val="008E6697"/>
    <w:rsid w:val="008E66BF"/>
    <w:rsid w:val="008E6786"/>
    <w:rsid w:val="008E68BE"/>
    <w:rsid w:val="008E6E9B"/>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8DD"/>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0A3"/>
    <w:rsid w:val="009013FA"/>
    <w:rsid w:val="009014B8"/>
    <w:rsid w:val="009015A3"/>
    <w:rsid w:val="009016F0"/>
    <w:rsid w:val="009017C3"/>
    <w:rsid w:val="00901A51"/>
    <w:rsid w:val="00901AAD"/>
    <w:rsid w:val="009025BD"/>
    <w:rsid w:val="00902707"/>
    <w:rsid w:val="00902DF5"/>
    <w:rsid w:val="00903630"/>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1F3"/>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DEE"/>
    <w:rsid w:val="0092112C"/>
    <w:rsid w:val="00921357"/>
    <w:rsid w:val="009213EF"/>
    <w:rsid w:val="009215F6"/>
    <w:rsid w:val="00921A89"/>
    <w:rsid w:val="00921B69"/>
    <w:rsid w:val="00921BF4"/>
    <w:rsid w:val="009220CB"/>
    <w:rsid w:val="0092253F"/>
    <w:rsid w:val="00922724"/>
    <w:rsid w:val="0092285A"/>
    <w:rsid w:val="009229FF"/>
    <w:rsid w:val="00922D51"/>
    <w:rsid w:val="009232D1"/>
    <w:rsid w:val="009234DD"/>
    <w:rsid w:val="00923554"/>
    <w:rsid w:val="00923FF9"/>
    <w:rsid w:val="00924088"/>
    <w:rsid w:val="0092438F"/>
    <w:rsid w:val="0092465A"/>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6AE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C98"/>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D32"/>
    <w:rsid w:val="00941E6E"/>
    <w:rsid w:val="009421FD"/>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3B47"/>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DDF"/>
    <w:rsid w:val="00962E5E"/>
    <w:rsid w:val="00962FAC"/>
    <w:rsid w:val="00963062"/>
    <w:rsid w:val="00963618"/>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23"/>
    <w:rsid w:val="009771E8"/>
    <w:rsid w:val="00977287"/>
    <w:rsid w:val="00977465"/>
    <w:rsid w:val="00977767"/>
    <w:rsid w:val="0097780E"/>
    <w:rsid w:val="009778D7"/>
    <w:rsid w:val="00977BAC"/>
    <w:rsid w:val="00977C1C"/>
    <w:rsid w:val="0098016F"/>
    <w:rsid w:val="0098025A"/>
    <w:rsid w:val="00980806"/>
    <w:rsid w:val="00980BD4"/>
    <w:rsid w:val="00980C54"/>
    <w:rsid w:val="00980D22"/>
    <w:rsid w:val="0098118A"/>
    <w:rsid w:val="009812A6"/>
    <w:rsid w:val="0098156F"/>
    <w:rsid w:val="00981BE7"/>
    <w:rsid w:val="00982162"/>
    <w:rsid w:val="0098242F"/>
    <w:rsid w:val="009827FF"/>
    <w:rsid w:val="00982A3B"/>
    <w:rsid w:val="00982B0D"/>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AB"/>
    <w:rsid w:val="009916E5"/>
    <w:rsid w:val="00991733"/>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E84"/>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CF3"/>
    <w:rsid w:val="009B2F56"/>
    <w:rsid w:val="009B2F9C"/>
    <w:rsid w:val="009B36E3"/>
    <w:rsid w:val="009B3EC2"/>
    <w:rsid w:val="009B4392"/>
    <w:rsid w:val="009B49DB"/>
    <w:rsid w:val="009B4B49"/>
    <w:rsid w:val="009B4BA2"/>
    <w:rsid w:val="009B4BCA"/>
    <w:rsid w:val="009B556A"/>
    <w:rsid w:val="009B5EE8"/>
    <w:rsid w:val="009B63A4"/>
    <w:rsid w:val="009B64C9"/>
    <w:rsid w:val="009B694B"/>
    <w:rsid w:val="009B6D8A"/>
    <w:rsid w:val="009B6E6F"/>
    <w:rsid w:val="009B6E8D"/>
    <w:rsid w:val="009B6F6C"/>
    <w:rsid w:val="009B6FA1"/>
    <w:rsid w:val="009B7032"/>
    <w:rsid w:val="009B775A"/>
    <w:rsid w:val="009B79D1"/>
    <w:rsid w:val="009B7CD7"/>
    <w:rsid w:val="009B7D41"/>
    <w:rsid w:val="009C0592"/>
    <w:rsid w:val="009C0BCE"/>
    <w:rsid w:val="009C0D6F"/>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21D"/>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4F1"/>
    <w:rsid w:val="009C751D"/>
    <w:rsid w:val="009C76FB"/>
    <w:rsid w:val="009C79F2"/>
    <w:rsid w:val="009C7C1A"/>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6AF"/>
    <w:rsid w:val="009E175E"/>
    <w:rsid w:val="009E17B4"/>
    <w:rsid w:val="009E2101"/>
    <w:rsid w:val="009E22F6"/>
    <w:rsid w:val="009E2312"/>
    <w:rsid w:val="009E231D"/>
    <w:rsid w:val="009E24B2"/>
    <w:rsid w:val="009E25DF"/>
    <w:rsid w:val="009E2A38"/>
    <w:rsid w:val="009E2C70"/>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3FC"/>
    <w:rsid w:val="009E76EC"/>
    <w:rsid w:val="009E7739"/>
    <w:rsid w:val="009E78AA"/>
    <w:rsid w:val="009E78E9"/>
    <w:rsid w:val="009E7907"/>
    <w:rsid w:val="009E7CB7"/>
    <w:rsid w:val="009E7F58"/>
    <w:rsid w:val="009E7FC6"/>
    <w:rsid w:val="009F02C4"/>
    <w:rsid w:val="009F0405"/>
    <w:rsid w:val="009F0492"/>
    <w:rsid w:val="009F0944"/>
    <w:rsid w:val="009F0A8E"/>
    <w:rsid w:val="009F0ACC"/>
    <w:rsid w:val="009F0ED4"/>
    <w:rsid w:val="009F1200"/>
    <w:rsid w:val="009F1909"/>
    <w:rsid w:val="009F1DF2"/>
    <w:rsid w:val="009F1F5E"/>
    <w:rsid w:val="009F1FC7"/>
    <w:rsid w:val="009F285B"/>
    <w:rsid w:val="009F3277"/>
    <w:rsid w:val="009F33FE"/>
    <w:rsid w:val="009F345D"/>
    <w:rsid w:val="009F3718"/>
    <w:rsid w:val="009F3752"/>
    <w:rsid w:val="009F3804"/>
    <w:rsid w:val="009F395F"/>
    <w:rsid w:val="009F3A56"/>
    <w:rsid w:val="009F3FD2"/>
    <w:rsid w:val="009F4320"/>
    <w:rsid w:val="009F4325"/>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263"/>
    <w:rsid w:val="009F75F5"/>
    <w:rsid w:val="009F762D"/>
    <w:rsid w:val="009F76A7"/>
    <w:rsid w:val="009F7716"/>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779"/>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C5"/>
    <w:rsid w:val="00A216D3"/>
    <w:rsid w:val="00A218DA"/>
    <w:rsid w:val="00A219EA"/>
    <w:rsid w:val="00A21A3E"/>
    <w:rsid w:val="00A22075"/>
    <w:rsid w:val="00A221B4"/>
    <w:rsid w:val="00A22292"/>
    <w:rsid w:val="00A222A3"/>
    <w:rsid w:val="00A223BC"/>
    <w:rsid w:val="00A224D9"/>
    <w:rsid w:val="00A22977"/>
    <w:rsid w:val="00A22CF3"/>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6DFD"/>
    <w:rsid w:val="00A2738A"/>
    <w:rsid w:val="00A27C2D"/>
    <w:rsid w:val="00A27CCC"/>
    <w:rsid w:val="00A304CC"/>
    <w:rsid w:val="00A305B6"/>
    <w:rsid w:val="00A3081F"/>
    <w:rsid w:val="00A30883"/>
    <w:rsid w:val="00A309BA"/>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05E"/>
    <w:rsid w:val="00A34908"/>
    <w:rsid w:val="00A34987"/>
    <w:rsid w:val="00A349F2"/>
    <w:rsid w:val="00A34BCD"/>
    <w:rsid w:val="00A34C8C"/>
    <w:rsid w:val="00A3516E"/>
    <w:rsid w:val="00A35E59"/>
    <w:rsid w:val="00A35ED8"/>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122"/>
    <w:rsid w:val="00A4462A"/>
    <w:rsid w:val="00A4484B"/>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BCC"/>
    <w:rsid w:val="00A47F69"/>
    <w:rsid w:val="00A50191"/>
    <w:rsid w:val="00A501A8"/>
    <w:rsid w:val="00A5045D"/>
    <w:rsid w:val="00A50591"/>
    <w:rsid w:val="00A5062D"/>
    <w:rsid w:val="00A50B1B"/>
    <w:rsid w:val="00A50C77"/>
    <w:rsid w:val="00A510B7"/>
    <w:rsid w:val="00A5134B"/>
    <w:rsid w:val="00A51560"/>
    <w:rsid w:val="00A515AA"/>
    <w:rsid w:val="00A517D4"/>
    <w:rsid w:val="00A5185C"/>
    <w:rsid w:val="00A51A0F"/>
    <w:rsid w:val="00A51A71"/>
    <w:rsid w:val="00A51A95"/>
    <w:rsid w:val="00A51C45"/>
    <w:rsid w:val="00A51F2D"/>
    <w:rsid w:val="00A5203B"/>
    <w:rsid w:val="00A52D6B"/>
    <w:rsid w:val="00A53541"/>
    <w:rsid w:val="00A539D4"/>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5C"/>
    <w:rsid w:val="00A60D65"/>
    <w:rsid w:val="00A61088"/>
    <w:rsid w:val="00A61426"/>
    <w:rsid w:val="00A614CA"/>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39"/>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0ABD"/>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41D"/>
    <w:rsid w:val="00A73BD0"/>
    <w:rsid w:val="00A73CA2"/>
    <w:rsid w:val="00A7433C"/>
    <w:rsid w:val="00A745BD"/>
    <w:rsid w:val="00A74604"/>
    <w:rsid w:val="00A74EDC"/>
    <w:rsid w:val="00A74FB4"/>
    <w:rsid w:val="00A75824"/>
    <w:rsid w:val="00A75830"/>
    <w:rsid w:val="00A75909"/>
    <w:rsid w:val="00A75D3B"/>
    <w:rsid w:val="00A75DF3"/>
    <w:rsid w:val="00A75E0E"/>
    <w:rsid w:val="00A75E59"/>
    <w:rsid w:val="00A75EB7"/>
    <w:rsid w:val="00A75F74"/>
    <w:rsid w:val="00A76000"/>
    <w:rsid w:val="00A762F3"/>
    <w:rsid w:val="00A7670E"/>
    <w:rsid w:val="00A76B12"/>
    <w:rsid w:val="00A76CE6"/>
    <w:rsid w:val="00A76F41"/>
    <w:rsid w:val="00A77576"/>
    <w:rsid w:val="00A77769"/>
    <w:rsid w:val="00A77C04"/>
    <w:rsid w:val="00A8044B"/>
    <w:rsid w:val="00A80593"/>
    <w:rsid w:val="00A80826"/>
    <w:rsid w:val="00A80A16"/>
    <w:rsid w:val="00A80CCC"/>
    <w:rsid w:val="00A81922"/>
    <w:rsid w:val="00A81B86"/>
    <w:rsid w:val="00A81D27"/>
    <w:rsid w:val="00A81E95"/>
    <w:rsid w:val="00A8222B"/>
    <w:rsid w:val="00A824F2"/>
    <w:rsid w:val="00A825C7"/>
    <w:rsid w:val="00A82A90"/>
    <w:rsid w:val="00A82DAC"/>
    <w:rsid w:val="00A83281"/>
    <w:rsid w:val="00A8390C"/>
    <w:rsid w:val="00A83AB0"/>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0D1"/>
    <w:rsid w:val="00A86918"/>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145"/>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97D6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1D2"/>
    <w:rsid w:val="00AA471C"/>
    <w:rsid w:val="00AA4AAE"/>
    <w:rsid w:val="00AA4B8D"/>
    <w:rsid w:val="00AA5265"/>
    <w:rsid w:val="00AA52FC"/>
    <w:rsid w:val="00AA57F2"/>
    <w:rsid w:val="00AA5A81"/>
    <w:rsid w:val="00AA5C38"/>
    <w:rsid w:val="00AA5FD0"/>
    <w:rsid w:val="00AA618A"/>
    <w:rsid w:val="00AA69EC"/>
    <w:rsid w:val="00AA6B15"/>
    <w:rsid w:val="00AA6CA7"/>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437"/>
    <w:rsid w:val="00AB45AC"/>
    <w:rsid w:val="00AB49EA"/>
    <w:rsid w:val="00AB4B28"/>
    <w:rsid w:val="00AB4EDF"/>
    <w:rsid w:val="00AB4F89"/>
    <w:rsid w:val="00AB5191"/>
    <w:rsid w:val="00AB559D"/>
    <w:rsid w:val="00AB563C"/>
    <w:rsid w:val="00AB59B2"/>
    <w:rsid w:val="00AB5B57"/>
    <w:rsid w:val="00AB6198"/>
    <w:rsid w:val="00AB6228"/>
    <w:rsid w:val="00AB6257"/>
    <w:rsid w:val="00AB6475"/>
    <w:rsid w:val="00AB68ED"/>
    <w:rsid w:val="00AB7009"/>
    <w:rsid w:val="00AB7559"/>
    <w:rsid w:val="00AB76A7"/>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7E2"/>
    <w:rsid w:val="00AC6DC6"/>
    <w:rsid w:val="00AC6DF1"/>
    <w:rsid w:val="00AC731B"/>
    <w:rsid w:val="00AC7601"/>
    <w:rsid w:val="00AC7B1A"/>
    <w:rsid w:val="00AC7C95"/>
    <w:rsid w:val="00AD0033"/>
    <w:rsid w:val="00AD0A29"/>
    <w:rsid w:val="00AD0AAA"/>
    <w:rsid w:val="00AD0C7A"/>
    <w:rsid w:val="00AD0F73"/>
    <w:rsid w:val="00AD1169"/>
    <w:rsid w:val="00AD1598"/>
    <w:rsid w:val="00AD18DE"/>
    <w:rsid w:val="00AD18F4"/>
    <w:rsid w:val="00AD1E11"/>
    <w:rsid w:val="00AD2044"/>
    <w:rsid w:val="00AD2184"/>
    <w:rsid w:val="00AD22F6"/>
    <w:rsid w:val="00AD24C7"/>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020"/>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C14"/>
    <w:rsid w:val="00AE6D81"/>
    <w:rsid w:val="00AE6FCD"/>
    <w:rsid w:val="00AE6FD9"/>
    <w:rsid w:val="00AE7201"/>
    <w:rsid w:val="00AE7716"/>
    <w:rsid w:val="00AF03B1"/>
    <w:rsid w:val="00AF06AD"/>
    <w:rsid w:val="00AF09C9"/>
    <w:rsid w:val="00AF0E9E"/>
    <w:rsid w:val="00AF0F56"/>
    <w:rsid w:val="00AF116A"/>
    <w:rsid w:val="00AF14FE"/>
    <w:rsid w:val="00AF1552"/>
    <w:rsid w:val="00AF1622"/>
    <w:rsid w:val="00AF1A7B"/>
    <w:rsid w:val="00AF2001"/>
    <w:rsid w:val="00AF22CC"/>
    <w:rsid w:val="00AF2300"/>
    <w:rsid w:val="00AF2331"/>
    <w:rsid w:val="00AF2400"/>
    <w:rsid w:val="00AF2C1B"/>
    <w:rsid w:val="00AF2E09"/>
    <w:rsid w:val="00AF314A"/>
    <w:rsid w:val="00AF32DA"/>
    <w:rsid w:val="00AF342C"/>
    <w:rsid w:val="00AF3532"/>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4E5"/>
    <w:rsid w:val="00B0255A"/>
    <w:rsid w:val="00B02965"/>
    <w:rsid w:val="00B029E6"/>
    <w:rsid w:val="00B02B71"/>
    <w:rsid w:val="00B02C68"/>
    <w:rsid w:val="00B031B9"/>
    <w:rsid w:val="00B033C0"/>
    <w:rsid w:val="00B03590"/>
    <w:rsid w:val="00B037DF"/>
    <w:rsid w:val="00B03C24"/>
    <w:rsid w:val="00B03E4B"/>
    <w:rsid w:val="00B04071"/>
    <w:rsid w:val="00B04114"/>
    <w:rsid w:val="00B044E3"/>
    <w:rsid w:val="00B04676"/>
    <w:rsid w:val="00B04887"/>
    <w:rsid w:val="00B04A2A"/>
    <w:rsid w:val="00B05041"/>
    <w:rsid w:val="00B053E1"/>
    <w:rsid w:val="00B0572A"/>
    <w:rsid w:val="00B058F5"/>
    <w:rsid w:val="00B05B44"/>
    <w:rsid w:val="00B05E51"/>
    <w:rsid w:val="00B05E61"/>
    <w:rsid w:val="00B0675D"/>
    <w:rsid w:val="00B06A4B"/>
    <w:rsid w:val="00B06C32"/>
    <w:rsid w:val="00B06C6F"/>
    <w:rsid w:val="00B06C7E"/>
    <w:rsid w:val="00B06EA8"/>
    <w:rsid w:val="00B070C0"/>
    <w:rsid w:val="00B07490"/>
    <w:rsid w:val="00B0757A"/>
    <w:rsid w:val="00B07630"/>
    <w:rsid w:val="00B07638"/>
    <w:rsid w:val="00B07981"/>
    <w:rsid w:val="00B07A96"/>
    <w:rsid w:val="00B07CB0"/>
    <w:rsid w:val="00B10167"/>
    <w:rsid w:val="00B1092B"/>
    <w:rsid w:val="00B11091"/>
    <w:rsid w:val="00B111F6"/>
    <w:rsid w:val="00B1157D"/>
    <w:rsid w:val="00B11691"/>
    <w:rsid w:val="00B11887"/>
    <w:rsid w:val="00B11B5E"/>
    <w:rsid w:val="00B1223C"/>
    <w:rsid w:val="00B12AAB"/>
    <w:rsid w:val="00B1327A"/>
    <w:rsid w:val="00B13355"/>
    <w:rsid w:val="00B13360"/>
    <w:rsid w:val="00B1361D"/>
    <w:rsid w:val="00B1398A"/>
    <w:rsid w:val="00B139E7"/>
    <w:rsid w:val="00B13D76"/>
    <w:rsid w:val="00B13E8A"/>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2E3"/>
    <w:rsid w:val="00B2141A"/>
    <w:rsid w:val="00B21532"/>
    <w:rsid w:val="00B215D6"/>
    <w:rsid w:val="00B218C2"/>
    <w:rsid w:val="00B2199B"/>
    <w:rsid w:val="00B21A3A"/>
    <w:rsid w:val="00B21A76"/>
    <w:rsid w:val="00B21B4B"/>
    <w:rsid w:val="00B21D59"/>
    <w:rsid w:val="00B22298"/>
    <w:rsid w:val="00B22680"/>
    <w:rsid w:val="00B226D6"/>
    <w:rsid w:val="00B227C7"/>
    <w:rsid w:val="00B22F7E"/>
    <w:rsid w:val="00B2301A"/>
    <w:rsid w:val="00B2372A"/>
    <w:rsid w:val="00B238A4"/>
    <w:rsid w:val="00B23A54"/>
    <w:rsid w:val="00B23BF3"/>
    <w:rsid w:val="00B23C06"/>
    <w:rsid w:val="00B23ECB"/>
    <w:rsid w:val="00B23F0B"/>
    <w:rsid w:val="00B24304"/>
    <w:rsid w:val="00B24723"/>
    <w:rsid w:val="00B24891"/>
    <w:rsid w:val="00B249F0"/>
    <w:rsid w:val="00B24D02"/>
    <w:rsid w:val="00B24DAE"/>
    <w:rsid w:val="00B24E88"/>
    <w:rsid w:val="00B253B2"/>
    <w:rsid w:val="00B253CA"/>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0C63"/>
    <w:rsid w:val="00B31271"/>
    <w:rsid w:val="00B3168E"/>
    <w:rsid w:val="00B3188F"/>
    <w:rsid w:val="00B31933"/>
    <w:rsid w:val="00B31D89"/>
    <w:rsid w:val="00B31F33"/>
    <w:rsid w:val="00B324C5"/>
    <w:rsid w:val="00B32563"/>
    <w:rsid w:val="00B32875"/>
    <w:rsid w:val="00B32A1B"/>
    <w:rsid w:val="00B32F29"/>
    <w:rsid w:val="00B33813"/>
    <w:rsid w:val="00B33958"/>
    <w:rsid w:val="00B33B58"/>
    <w:rsid w:val="00B33C17"/>
    <w:rsid w:val="00B3429B"/>
    <w:rsid w:val="00B343A2"/>
    <w:rsid w:val="00B3446D"/>
    <w:rsid w:val="00B34507"/>
    <w:rsid w:val="00B34524"/>
    <w:rsid w:val="00B348A4"/>
    <w:rsid w:val="00B34B72"/>
    <w:rsid w:val="00B34C5A"/>
    <w:rsid w:val="00B34DF0"/>
    <w:rsid w:val="00B34F4D"/>
    <w:rsid w:val="00B34FD8"/>
    <w:rsid w:val="00B350ED"/>
    <w:rsid w:val="00B35182"/>
    <w:rsid w:val="00B352E3"/>
    <w:rsid w:val="00B359EA"/>
    <w:rsid w:val="00B3688A"/>
    <w:rsid w:val="00B36A49"/>
    <w:rsid w:val="00B36C15"/>
    <w:rsid w:val="00B36DD0"/>
    <w:rsid w:val="00B3711E"/>
    <w:rsid w:val="00B376A1"/>
    <w:rsid w:val="00B37986"/>
    <w:rsid w:val="00B37B4C"/>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A90"/>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7B6"/>
    <w:rsid w:val="00B67B58"/>
    <w:rsid w:val="00B67D6A"/>
    <w:rsid w:val="00B70F20"/>
    <w:rsid w:val="00B71647"/>
    <w:rsid w:val="00B716E0"/>
    <w:rsid w:val="00B71971"/>
    <w:rsid w:val="00B71E77"/>
    <w:rsid w:val="00B720C7"/>
    <w:rsid w:val="00B724C6"/>
    <w:rsid w:val="00B725E4"/>
    <w:rsid w:val="00B72963"/>
    <w:rsid w:val="00B72CD2"/>
    <w:rsid w:val="00B73176"/>
    <w:rsid w:val="00B73C57"/>
    <w:rsid w:val="00B74149"/>
    <w:rsid w:val="00B7449F"/>
    <w:rsid w:val="00B748D8"/>
    <w:rsid w:val="00B748F3"/>
    <w:rsid w:val="00B74AFA"/>
    <w:rsid w:val="00B75591"/>
    <w:rsid w:val="00B7567C"/>
    <w:rsid w:val="00B758E6"/>
    <w:rsid w:val="00B760C8"/>
    <w:rsid w:val="00B76430"/>
    <w:rsid w:val="00B76839"/>
    <w:rsid w:val="00B76A2B"/>
    <w:rsid w:val="00B76A41"/>
    <w:rsid w:val="00B76DDB"/>
    <w:rsid w:val="00B7708B"/>
    <w:rsid w:val="00B77163"/>
    <w:rsid w:val="00B77447"/>
    <w:rsid w:val="00B779DA"/>
    <w:rsid w:val="00B80284"/>
    <w:rsid w:val="00B80ADE"/>
    <w:rsid w:val="00B80C34"/>
    <w:rsid w:val="00B80D13"/>
    <w:rsid w:val="00B80FAB"/>
    <w:rsid w:val="00B813F0"/>
    <w:rsid w:val="00B81415"/>
    <w:rsid w:val="00B814C2"/>
    <w:rsid w:val="00B814D4"/>
    <w:rsid w:val="00B81541"/>
    <w:rsid w:val="00B817BB"/>
    <w:rsid w:val="00B81941"/>
    <w:rsid w:val="00B81BFA"/>
    <w:rsid w:val="00B81EB3"/>
    <w:rsid w:val="00B81F32"/>
    <w:rsid w:val="00B821BB"/>
    <w:rsid w:val="00B82261"/>
    <w:rsid w:val="00B823AB"/>
    <w:rsid w:val="00B82692"/>
    <w:rsid w:val="00B82938"/>
    <w:rsid w:val="00B82AA2"/>
    <w:rsid w:val="00B82B80"/>
    <w:rsid w:val="00B82BCE"/>
    <w:rsid w:val="00B82F57"/>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4D5"/>
    <w:rsid w:val="00B87836"/>
    <w:rsid w:val="00B87D55"/>
    <w:rsid w:val="00B9026B"/>
    <w:rsid w:val="00B90406"/>
    <w:rsid w:val="00B90D0E"/>
    <w:rsid w:val="00B913D7"/>
    <w:rsid w:val="00B91432"/>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EB8"/>
    <w:rsid w:val="00B93FF0"/>
    <w:rsid w:val="00B9449F"/>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60"/>
    <w:rsid w:val="00BA27C9"/>
    <w:rsid w:val="00BA2CDF"/>
    <w:rsid w:val="00BA33FD"/>
    <w:rsid w:val="00BA3614"/>
    <w:rsid w:val="00BA390C"/>
    <w:rsid w:val="00BA3E94"/>
    <w:rsid w:val="00BA4138"/>
    <w:rsid w:val="00BA4700"/>
    <w:rsid w:val="00BA4944"/>
    <w:rsid w:val="00BA4E2A"/>
    <w:rsid w:val="00BA4FC9"/>
    <w:rsid w:val="00BA5179"/>
    <w:rsid w:val="00BA534A"/>
    <w:rsid w:val="00BA5513"/>
    <w:rsid w:val="00BA59CA"/>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1F9B"/>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7DC"/>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B7E30"/>
    <w:rsid w:val="00BC03BB"/>
    <w:rsid w:val="00BC05C9"/>
    <w:rsid w:val="00BC05CE"/>
    <w:rsid w:val="00BC05F6"/>
    <w:rsid w:val="00BC09DC"/>
    <w:rsid w:val="00BC09FC"/>
    <w:rsid w:val="00BC0A2A"/>
    <w:rsid w:val="00BC0AA6"/>
    <w:rsid w:val="00BC1091"/>
    <w:rsid w:val="00BC1262"/>
    <w:rsid w:val="00BC164A"/>
    <w:rsid w:val="00BC17FE"/>
    <w:rsid w:val="00BC1B22"/>
    <w:rsid w:val="00BC1BE1"/>
    <w:rsid w:val="00BC1C24"/>
    <w:rsid w:val="00BC233E"/>
    <w:rsid w:val="00BC24A2"/>
    <w:rsid w:val="00BC262A"/>
    <w:rsid w:val="00BC266D"/>
    <w:rsid w:val="00BC26E7"/>
    <w:rsid w:val="00BC343B"/>
    <w:rsid w:val="00BC391E"/>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57D"/>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28FE"/>
    <w:rsid w:val="00BF300A"/>
    <w:rsid w:val="00BF3059"/>
    <w:rsid w:val="00BF3908"/>
    <w:rsid w:val="00BF4580"/>
    <w:rsid w:val="00BF45E3"/>
    <w:rsid w:val="00BF46F5"/>
    <w:rsid w:val="00BF47F9"/>
    <w:rsid w:val="00BF4D71"/>
    <w:rsid w:val="00BF4DF6"/>
    <w:rsid w:val="00BF55A6"/>
    <w:rsid w:val="00BF59EA"/>
    <w:rsid w:val="00BF5E1A"/>
    <w:rsid w:val="00BF5E6A"/>
    <w:rsid w:val="00BF5EA4"/>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8CD"/>
    <w:rsid w:val="00C05E97"/>
    <w:rsid w:val="00C06343"/>
    <w:rsid w:val="00C0647A"/>
    <w:rsid w:val="00C064C3"/>
    <w:rsid w:val="00C065BB"/>
    <w:rsid w:val="00C069F8"/>
    <w:rsid w:val="00C06DD1"/>
    <w:rsid w:val="00C06E7B"/>
    <w:rsid w:val="00C06FF8"/>
    <w:rsid w:val="00C0760A"/>
    <w:rsid w:val="00C07723"/>
    <w:rsid w:val="00C078E7"/>
    <w:rsid w:val="00C07D85"/>
    <w:rsid w:val="00C07DEE"/>
    <w:rsid w:val="00C103DD"/>
    <w:rsid w:val="00C1060B"/>
    <w:rsid w:val="00C10C3F"/>
    <w:rsid w:val="00C10DD4"/>
    <w:rsid w:val="00C110CC"/>
    <w:rsid w:val="00C11106"/>
    <w:rsid w:val="00C11489"/>
    <w:rsid w:val="00C11818"/>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62"/>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4CD"/>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6EA"/>
    <w:rsid w:val="00C307FF"/>
    <w:rsid w:val="00C3087C"/>
    <w:rsid w:val="00C30C67"/>
    <w:rsid w:val="00C30DC5"/>
    <w:rsid w:val="00C31229"/>
    <w:rsid w:val="00C316FB"/>
    <w:rsid w:val="00C31774"/>
    <w:rsid w:val="00C317F0"/>
    <w:rsid w:val="00C3189E"/>
    <w:rsid w:val="00C318C7"/>
    <w:rsid w:val="00C31979"/>
    <w:rsid w:val="00C3197E"/>
    <w:rsid w:val="00C31E7F"/>
    <w:rsid w:val="00C31EC5"/>
    <w:rsid w:val="00C323BB"/>
    <w:rsid w:val="00C323C7"/>
    <w:rsid w:val="00C32559"/>
    <w:rsid w:val="00C32E8A"/>
    <w:rsid w:val="00C3300D"/>
    <w:rsid w:val="00C33087"/>
    <w:rsid w:val="00C33889"/>
    <w:rsid w:val="00C33A5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41E"/>
    <w:rsid w:val="00C3761B"/>
    <w:rsid w:val="00C379A2"/>
    <w:rsid w:val="00C400D4"/>
    <w:rsid w:val="00C40142"/>
    <w:rsid w:val="00C40357"/>
    <w:rsid w:val="00C4042D"/>
    <w:rsid w:val="00C40B12"/>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6F3"/>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A5D"/>
    <w:rsid w:val="00C62E09"/>
    <w:rsid w:val="00C62EA8"/>
    <w:rsid w:val="00C62FAD"/>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460"/>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148"/>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E20"/>
    <w:rsid w:val="00C90F02"/>
    <w:rsid w:val="00C90F2E"/>
    <w:rsid w:val="00C9116E"/>
    <w:rsid w:val="00C91201"/>
    <w:rsid w:val="00C914CA"/>
    <w:rsid w:val="00C9228F"/>
    <w:rsid w:val="00C922E4"/>
    <w:rsid w:val="00C9243C"/>
    <w:rsid w:val="00C930FD"/>
    <w:rsid w:val="00C9356A"/>
    <w:rsid w:val="00C93C4C"/>
    <w:rsid w:val="00C93F2D"/>
    <w:rsid w:val="00C940E3"/>
    <w:rsid w:val="00C94727"/>
    <w:rsid w:val="00C95598"/>
    <w:rsid w:val="00C95991"/>
    <w:rsid w:val="00C95D82"/>
    <w:rsid w:val="00C95E85"/>
    <w:rsid w:val="00C964D1"/>
    <w:rsid w:val="00C965C7"/>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0E9B"/>
    <w:rsid w:val="00CB14F7"/>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613"/>
    <w:rsid w:val="00CC06EE"/>
    <w:rsid w:val="00CC084B"/>
    <w:rsid w:val="00CC0C6A"/>
    <w:rsid w:val="00CC0FAE"/>
    <w:rsid w:val="00CC1162"/>
    <w:rsid w:val="00CC11BC"/>
    <w:rsid w:val="00CC1220"/>
    <w:rsid w:val="00CC13A1"/>
    <w:rsid w:val="00CC1814"/>
    <w:rsid w:val="00CC1A01"/>
    <w:rsid w:val="00CC1ACC"/>
    <w:rsid w:val="00CC1E82"/>
    <w:rsid w:val="00CC2044"/>
    <w:rsid w:val="00CC2849"/>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163"/>
    <w:rsid w:val="00CD1471"/>
    <w:rsid w:val="00CD14FA"/>
    <w:rsid w:val="00CD1608"/>
    <w:rsid w:val="00CD1A85"/>
    <w:rsid w:val="00CD1CD6"/>
    <w:rsid w:val="00CD1D0A"/>
    <w:rsid w:val="00CD1E32"/>
    <w:rsid w:val="00CD20C8"/>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9FA"/>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D7E5A"/>
    <w:rsid w:val="00CE0402"/>
    <w:rsid w:val="00CE053D"/>
    <w:rsid w:val="00CE0688"/>
    <w:rsid w:val="00CE097C"/>
    <w:rsid w:val="00CE0B30"/>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EF8"/>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669"/>
    <w:rsid w:val="00CF675B"/>
    <w:rsid w:val="00CF68BB"/>
    <w:rsid w:val="00CF6FF9"/>
    <w:rsid w:val="00CF771E"/>
    <w:rsid w:val="00CF794F"/>
    <w:rsid w:val="00CF7FE9"/>
    <w:rsid w:val="00D0009E"/>
    <w:rsid w:val="00D000FC"/>
    <w:rsid w:val="00D00227"/>
    <w:rsid w:val="00D00707"/>
    <w:rsid w:val="00D00B96"/>
    <w:rsid w:val="00D00BF9"/>
    <w:rsid w:val="00D00D59"/>
    <w:rsid w:val="00D00F0D"/>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05"/>
    <w:rsid w:val="00D05E81"/>
    <w:rsid w:val="00D05F57"/>
    <w:rsid w:val="00D06213"/>
    <w:rsid w:val="00D06358"/>
    <w:rsid w:val="00D063F0"/>
    <w:rsid w:val="00D06465"/>
    <w:rsid w:val="00D064C2"/>
    <w:rsid w:val="00D06A3B"/>
    <w:rsid w:val="00D06BFE"/>
    <w:rsid w:val="00D06C06"/>
    <w:rsid w:val="00D06C0E"/>
    <w:rsid w:val="00D06CE5"/>
    <w:rsid w:val="00D072EE"/>
    <w:rsid w:val="00D076EC"/>
    <w:rsid w:val="00D07836"/>
    <w:rsid w:val="00D07925"/>
    <w:rsid w:val="00D079DB"/>
    <w:rsid w:val="00D079E0"/>
    <w:rsid w:val="00D07A9D"/>
    <w:rsid w:val="00D07D1F"/>
    <w:rsid w:val="00D10075"/>
    <w:rsid w:val="00D10358"/>
    <w:rsid w:val="00D10452"/>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13"/>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1DD"/>
    <w:rsid w:val="00D258B9"/>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2"/>
    <w:rsid w:val="00D353A9"/>
    <w:rsid w:val="00D353D7"/>
    <w:rsid w:val="00D353FE"/>
    <w:rsid w:val="00D35424"/>
    <w:rsid w:val="00D354DA"/>
    <w:rsid w:val="00D35E16"/>
    <w:rsid w:val="00D361D8"/>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39"/>
    <w:rsid w:val="00D416FD"/>
    <w:rsid w:val="00D41836"/>
    <w:rsid w:val="00D41882"/>
    <w:rsid w:val="00D41975"/>
    <w:rsid w:val="00D41E1D"/>
    <w:rsid w:val="00D41F2B"/>
    <w:rsid w:val="00D41F96"/>
    <w:rsid w:val="00D42285"/>
    <w:rsid w:val="00D42332"/>
    <w:rsid w:val="00D426C7"/>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21"/>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42A"/>
    <w:rsid w:val="00D5650F"/>
    <w:rsid w:val="00D5677B"/>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1B"/>
    <w:rsid w:val="00D60CEC"/>
    <w:rsid w:val="00D60E7A"/>
    <w:rsid w:val="00D60F25"/>
    <w:rsid w:val="00D61177"/>
    <w:rsid w:val="00D61437"/>
    <w:rsid w:val="00D617E9"/>
    <w:rsid w:val="00D62103"/>
    <w:rsid w:val="00D62164"/>
    <w:rsid w:val="00D621CB"/>
    <w:rsid w:val="00D62425"/>
    <w:rsid w:val="00D625F1"/>
    <w:rsid w:val="00D6292C"/>
    <w:rsid w:val="00D62EF3"/>
    <w:rsid w:val="00D631F5"/>
    <w:rsid w:val="00D635C4"/>
    <w:rsid w:val="00D63685"/>
    <w:rsid w:val="00D63CC5"/>
    <w:rsid w:val="00D63DF7"/>
    <w:rsid w:val="00D63E1E"/>
    <w:rsid w:val="00D640FD"/>
    <w:rsid w:val="00D64D6E"/>
    <w:rsid w:val="00D64E00"/>
    <w:rsid w:val="00D65714"/>
    <w:rsid w:val="00D6593A"/>
    <w:rsid w:val="00D6602F"/>
    <w:rsid w:val="00D6622A"/>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5AD"/>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83C"/>
    <w:rsid w:val="00D82BB2"/>
    <w:rsid w:val="00D83021"/>
    <w:rsid w:val="00D8323A"/>
    <w:rsid w:val="00D8357D"/>
    <w:rsid w:val="00D8474D"/>
    <w:rsid w:val="00D84F24"/>
    <w:rsid w:val="00D85033"/>
    <w:rsid w:val="00D85B96"/>
    <w:rsid w:val="00D860A5"/>
    <w:rsid w:val="00D863EF"/>
    <w:rsid w:val="00D86B03"/>
    <w:rsid w:val="00D87191"/>
    <w:rsid w:val="00D87199"/>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0D6"/>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A79FA"/>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3D3"/>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498"/>
    <w:rsid w:val="00DD2C23"/>
    <w:rsid w:val="00DD2C82"/>
    <w:rsid w:val="00DD2EA0"/>
    <w:rsid w:val="00DD304D"/>
    <w:rsid w:val="00DD3175"/>
    <w:rsid w:val="00DD33BE"/>
    <w:rsid w:val="00DD3924"/>
    <w:rsid w:val="00DD394C"/>
    <w:rsid w:val="00DD3C4A"/>
    <w:rsid w:val="00DD3D21"/>
    <w:rsid w:val="00DD4343"/>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69B"/>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1C"/>
    <w:rsid w:val="00DE566F"/>
    <w:rsid w:val="00DE5827"/>
    <w:rsid w:val="00DE5A9D"/>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A"/>
    <w:rsid w:val="00E012E2"/>
    <w:rsid w:val="00E01864"/>
    <w:rsid w:val="00E01CA2"/>
    <w:rsid w:val="00E02006"/>
    <w:rsid w:val="00E0242C"/>
    <w:rsid w:val="00E02813"/>
    <w:rsid w:val="00E02824"/>
    <w:rsid w:val="00E02DCC"/>
    <w:rsid w:val="00E031B6"/>
    <w:rsid w:val="00E038DA"/>
    <w:rsid w:val="00E03AB1"/>
    <w:rsid w:val="00E03CB6"/>
    <w:rsid w:val="00E0456B"/>
    <w:rsid w:val="00E04595"/>
    <w:rsid w:val="00E04813"/>
    <w:rsid w:val="00E0494B"/>
    <w:rsid w:val="00E04967"/>
    <w:rsid w:val="00E053EF"/>
    <w:rsid w:val="00E057A5"/>
    <w:rsid w:val="00E05916"/>
    <w:rsid w:val="00E05FB5"/>
    <w:rsid w:val="00E063FB"/>
    <w:rsid w:val="00E064F8"/>
    <w:rsid w:val="00E06700"/>
    <w:rsid w:val="00E0673D"/>
    <w:rsid w:val="00E06CB6"/>
    <w:rsid w:val="00E06D29"/>
    <w:rsid w:val="00E06D33"/>
    <w:rsid w:val="00E06FFC"/>
    <w:rsid w:val="00E0719F"/>
    <w:rsid w:val="00E072FC"/>
    <w:rsid w:val="00E075C3"/>
    <w:rsid w:val="00E100EF"/>
    <w:rsid w:val="00E104B2"/>
    <w:rsid w:val="00E1074A"/>
    <w:rsid w:val="00E108A0"/>
    <w:rsid w:val="00E10953"/>
    <w:rsid w:val="00E10A6A"/>
    <w:rsid w:val="00E11005"/>
    <w:rsid w:val="00E11077"/>
    <w:rsid w:val="00E111D0"/>
    <w:rsid w:val="00E11302"/>
    <w:rsid w:val="00E1158C"/>
    <w:rsid w:val="00E115B8"/>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30E"/>
    <w:rsid w:val="00E154E6"/>
    <w:rsid w:val="00E159A1"/>
    <w:rsid w:val="00E159A7"/>
    <w:rsid w:val="00E15CA0"/>
    <w:rsid w:val="00E16A65"/>
    <w:rsid w:val="00E16D3A"/>
    <w:rsid w:val="00E170FF"/>
    <w:rsid w:val="00E172D2"/>
    <w:rsid w:val="00E1730E"/>
    <w:rsid w:val="00E173AA"/>
    <w:rsid w:val="00E17C9A"/>
    <w:rsid w:val="00E17CD7"/>
    <w:rsid w:val="00E17D61"/>
    <w:rsid w:val="00E20459"/>
    <w:rsid w:val="00E206E0"/>
    <w:rsid w:val="00E20785"/>
    <w:rsid w:val="00E208FB"/>
    <w:rsid w:val="00E20DED"/>
    <w:rsid w:val="00E215EC"/>
    <w:rsid w:val="00E21855"/>
    <w:rsid w:val="00E21E1F"/>
    <w:rsid w:val="00E22064"/>
    <w:rsid w:val="00E222B4"/>
    <w:rsid w:val="00E22372"/>
    <w:rsid w:val="00E22660"/>
    <w:rsid w:val="00E22C9C"/>
    <w:rsid w:val="00E23007"/>
    <w:rsid w:val="00E23653"/>
    <w:rsid w:val="00E2373A"/>
    <w:rsid w:val="00E23BB6"/>
    <w:rsid w:val="00E23E00"/>
    <w:rsid w:val="00E23E8E"/>
    <w:rsid w:val="00E2428F"/>
    <w:rsid w:val="00E243A7"/>
    <w:rsid w:val="00E246AB"/>
    <w:rsid w:val="00E24700"/>
    <w:rsid w:val="00E247C2"/>
    <w:rsid w:val="00E248E6"/>
    <w:rsid w:val="00E24C94"/>
    <w:rsid w:val="00E25302"/>
    <w:rsid w:val="00E25404"/>
    <w:rsid w:val="00E25694"/>
    <w:rsid w:val="00E25A60"/>
    <w:rsid w:val="00E25C51"/>
    <w:rsid w:val="00E25E0B"/>
    <w:rsid w:val="00E26351"/>
    <w:rsid w:val="00E264C9"/>
    <w:rsid w:val="00E267BA"/>
    <w:rsid w:val="00E26EE4"/>
    <w:rsid w:val="00E26FB8"/>
    <w:rsid w:val="00E2705D"/>
    <w:rsid w:val="00E2727D"/>
    <w:rsid w:val="00E273E9"/>
    <w:rsid w:val="00E27662"/>
    <w:rsid w:val="00E279D7"/>
    <w:rsid w:val="00E27A58"/>
    <w:rsid w:val="00E27AA7"/>
    <w:rsid w:val="00E27DA2"/>
    <w:rsid w:val="00E3020C"/>
    <w:rsid w:val="00E30461"/>
    <w:rsid w:val="00E30B63"/>
    <w:rsid w:val="00E30E66"/>
    <w:rsid w:val="00E310DB"/>
    <w:rsid w:val="00E31211"/>
    <w:rsid w:val="00E31529"/>
    <w:rsid w:val="00E31874"/>
    <w:rsid w:val="00E31967"/>
    <w:rsid w:val="00E31C67"/>
    <w:rsid w:val="00E31E07"/>
    <w:rsid w:val="00E3205F"/>
    <w:rsid w:val="00E3275F"/>
    <w:rsid w:val="00E32F6D"/>
    <w:rsid w:val="00E3316B"/>
    <w:rsid w:val="00E33BBD"/>
    <w:rsid w:val="00E33D2A"/>
    <w:rsid w:val="00E33EB9"/>
    <w:rsid w:val="00E34596"/>
    <w:rsid w:val="00E34735"/>
    <w:rsid w:val="00E348C8"/>
    <w:rsid w:val="00E34A24"/>
    <w:rsid w:val="00E34AED"/>
    <w:rsid w:val="00E34DF0"/>
    <w:rsid w:val="00E35513"/>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106"/>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257B"/>
    <w:rsid w:val="00E52C57"/>
    <w:rsid w:val="00E53436"/>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54E"/>
    <w:rsid w:val="00E5692C"/>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217F"/>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9E5"/>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78A"/>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AC8"/>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1AB6"/>
    <w:rsid w:val="00E821BB"/>
    <w:rsid w:val="00E82275"/>
    <w:rsid w:val="00E82465"/>
    <w:rsid w:val="00E8275D"/>
    <w:rsid w:val="00E828A3"/>
    <w:rsid w:val="00E82C7D"/>
    <w:rsid w:val="00E82CE3"/>
    <w:rsid w:val="00E8315C"/>
    <w:rsid w:val="00E833DF"/>
    <w:rsid w:val="00E833FE"/>
    <w:rsid w:val="00E83D67"/>
    <w:rsid w:val="00E84430"/>
    <w:rsid w:val="00E84ABF"/>
    <w:rsid w:val="00E84EA6"/>
    <w:rsid w:val="00E84F2C"/>
    <w:rsid w:val="00E84F87"/>
    <w:rsid w:val="00E85182"/>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541"/>
    <w:rsid w:val="00E91735"/>
    <w:rsid w:val="00E91800"/>
    <w:rsid w:val="00E91B86"/>
    <w:rsid w:val="00E91FFF"/>
    <w:rsid w:val="00E92009"/>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999"/>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499"/>
    <w:rsid w:val="00EA281E"/>
    <w:rsid w:val="00EA2876"/>
    <w:rsid w:val="00EA28A0"/>
    <w:rsid w:val="00EA2AEE"/>
    <w:rsid w:val="00EA2E0A"/>
    <w:rsid w:val="00EA2E96"/>
    <w:rsid w:val="00EA2F07"/>
    <w:rsid w:val="00EA3299"/>
    <w:rsid w:val="00EA32B8"/>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C7A"/>
    <w:rsid w:val="00EC5EDE"/>
    <w:rsid w:val="00EC660A"/>
    <w:rsid w:val="00EC6629"/>
    <w:rsid w:val="00EC66C5"/>
    <w:rsid w:val="00EC6757"/>
    <w:rsid w:val="00EC6DF7"/>
    <w:rsid w:val="00EC6E94"/>
    <w:rsid w:val="00EC723D"/>
    <w:rsid w:val="00EC731C"/>
    <w:rsid w:val="00EC78DE"/>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BCF"/>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3E19"/>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822"/>
    <w:rsid w:val="00EF19D9"/>
    <w:rsid w:val="00EF1E61"/>
    <w:rsid w:val="00EF20DD"/>
    <w:rsid w:val="00EF21B0"/>
    <w:rsid w:val="00EF2222"/>
    <w:rsid w:val="00EF25C8"/>
    <w:rsid w:val="00EF2FBA"/>
    <w:rsid w:val="00EF38E9"/>
    <w:rsid w:val="00EF3A7D"/>
    <w:rsid w:val="00EF3B2D"/>
    <w:rsid w:val="00EF3C80"/>
    <w:rsid w:val="00EF4101"/>
    <w:rsid w:val="00EF4A0B"/>
    <w:rsid w:val="00EF4AB7"/>
    <w:rsid w:val="00EF4FEB"/>
    <w:rsid w:val="00EF594B"/>
    <w:rsid w:val="00EF632C"/>
    <w:rsid w:val="00EF6457"/>
    <w:rsid w:val="00EF6629"/>
    <w:rsid w:val="00EF6BA8"/>
    <w:rsid w:val="00EF6C44"/>
    <w:rsid w:val="00EF7267"/>
    <w:rsid w:val="00EF753E"/>
    <w:rsid w:val="00F005EA"/>
    <w:rsid w:val="00F007AC"/>
    <w:rsid w:val="00F00AB3"/>
    <w:rsid w:val="00F00E1D"/>
    <w:rsid w:val="00F00F3A"/>
    <w:rsid w:val="00F010BC"/>
    <w:rsid w:val="00F01249"/>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3B"/>
    <w:rsid w:val="00F12758"/>
    <w:rsid w:val="00F127A1"/>
    <w:rsid w:val="00F12A7E"/>
    <w:rsid w:val="00F12C07"/>
    <w:rsid w:val="00F13556"/>
    <w:rsid w:val="00F1369F"/>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6F7"/>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589"/>
    <w:rsid w:val="00F3691A"/>
    <w:rsid w:val="00F36D98"/>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20C1"/>
    <w:rsid w:val="00F42233"/>
    <w:rsid w:val="00F42496"/>
    <w:rsid w:val="00F424B2"/>
    <w:rsid w:val="00F424BA"/>
    <w:rsid w:val="00F42702"/>
    <w:rsid w:val="00F42854"/>
    <w:rsid w:val="00F4298B"/>
    <w:rsid w:val="00F42BAE"/>
    <w:rsid w:val="00F42F06"/>
    <w:rsid w:val="00F431AB"/>
    <w:rsid w:val="00F43F22"/>
    <w:rsid w:val="00F43F49"/>
    <w:rsid w:val="00F44083"/>
    <w:rsid w:val="00F44561"/>
    <w:rsid w:val="00F4476F"/>
    <w:rsid w:val="00F449FE"/>
    <w:rsid w:val="00F44A8B"/>
    <w:rsid w:val="00F44BD1"/>
    <w:rsid w:val="00F44D7B"/>
    <w:rsid w:val="00F45427"/>
    <w:rsid w:val="00F45FFC"/>
    <w:rsid w:val="00F46226"/>
    <w:rsid w:val="00F46274"/>
    <w:rsid w:val="00F464F9"/>
    <w:rsid w:val="00F46976"/>
    <w:rsid w:val="00F46E71"/>
    <w:rsid w:val="00F471D5"/>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2FFF"/>
    <w:rsid w:val="00F53079"/>
    <w:rsid w:val="00F534E7"/>
    <w:rsid w:val="00F53510"/>
    <w:rsid w:val="00F5365A"/>
    <w:rsid w:val="00F54B2F"/>
    <w:rsid w:val="00F54F00"/>
    <w:rsid w:val="00F54F4B"/>
    <w:rsid w:val="00F55C02"/>
    <w:rsid w:val="00F55D4B"/>
    <w:rsid w:val="00F55EA3"/>
    <w:rsid w:val="00F563F6"/>
    <w:rsid w:val="00F56F71"/>
    <w:rsid w:val="00F571B1"/>
    <w:rsid w:val="00F57287"/>
    <w:rsid w:val="00F573CF"/>
    <w:rsid w:val="00F5755C"/>
    <w:rsid w:val="00F57854"/>
    <w:rsid w:val="00F5799B"/>
    <w:rsid w:val="00F579CB"/>
    <w:rsid w:val="00F57C88"/>
    <w:rsid w:val="00F57FBB"/>
    <w:rsid w:val="00F60372"/>
    <w:rsid w:val="00F6049F"/>
    <w:rsid w:val="00F60A3F"/>
    <w:rsid w:val="00F60C83"/>
    <w:rsid w:val="00F60D41"/>
    <w:rsid w:val="00F60DE7"/>
    <w:rsid w:val="00F61090"/>
    <w:rsid w:val="00F6143D"/>
    <w:rsid w:val="00F61623"/>
    <w:rsid w:val="00F6198B"/>
    <w:rsid w:val="00F61B86"/>
    <w:rsid w:val="00F61B99"/>
    <w:rsid w:val="00F61DF8"/>
    <w:rsid w:val="00F61FD0"/>
    <w:rsid w:val="00F6256E"/>
    <w:rsid w:val="00F626ED"/>
    <w:rsid w:val="00F62A4C"/>
    <w:rsid w:val="00F62BD4"/>
    <w:rsid w:val="00F62DD0"/>
    <w:rsid w:val="00F632E2"/>
    <w:rsid w:val="00F63A59"/>
    <w:rsid w:val="00F63BD8"/>
    <w:rsid w:val="00F63CD2"/>
    <w:rsid w:val="00F64056"/>
    <w:rsid w:val="00F64194"/>
    <w:rsid w:val="00F643C0"/>
    <w:rsid w:val="00F64705"/>
    <w:rsid w:val="00F64C2B"/>
    <w:rsid w:val="00F64F87"/>
    <w:rsid w:val="00F6502F"/>
    <w:rsid w:val="00F650BB"/>
    <w:rsid w:val="00F6573A"/>
    <w:rsid w:val="00F665AD"/>
    <w:rsid w:val="00F6695D"/>
    <w:rsid w:val="00F66ECA"/>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3A1"/>
    <w:rsid w:val="00F72E9C"/>
    <w:rsid w:val="00F72FAA"/>
    <w:rsid w:val="00F73087"/>
    <w:rsid w:val="00F7358A"/>
    <w:rsid w:val="00F73D61"/>
    <w:rsid w:val="00F73E5D"/>
    <w:rsid w:val="00F7409A"/>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87DBA"/>
    <w:rsid w:val="00F90375"/>
    <w:rsid w:val="00F903CF"/>
    <w:rsid w:val="00F9046B"/>
    <w:rsid w:val="00F90E25"/>
    <w:rsid w:val="00F91530"/>
    <w:rsid w:val="00F91B6A"/>
    <w:rsid w:val="00F92017"/>
    <w:rsid w:val="00F92100"/>
    <w:rsid w:val="00F9260B"/>
    <w:rsid w:val="00F92D93"/>
    <w:rsid w:val="00F93297"/>
    <w:rsid w:val="00F935DB"/>
    <w:rsid w:val="00F93724"/>
    <w:rsid w:val="00F93851"/>
    <w:rsid w:val="00F9399B"/>
    <w:rsid w:val="00F93D34"/>
    <w:rsid w:val="00F94539"/>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582"/>
    <w:rsid w:val="00FB661A"/>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59F"/>
    <w:rsid w:val="00FC3A88"/>
    <w:rsid w:val="00FC3C89"/>
    <w:rsid w:val="00FC4865"/>
    <w:rsid w:val="00FC4E28"/>
    <w:rsid w:val="00FC5029"/>
    <w:rsid w:val="00FC5565"/>
    <w:rsid w:val="00FC572C"/>
    <w:rsid w:val="00FC5B54"/>
    <w:rsid w:val="00FC5C85"/>
    <w:rsid w:val="00FC5CE9"/>
    <w:rsid w:val="00FC664F"/>
    <w:rsid w:val="00FC67A9"/>
    <w:rsid w:val="00FC6BDA"/>
    <w:rsid w:val="00FC6BE7"/>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6CC9"/>
    <w:rsid w:val="00FD6DF1"/>
    <w:rsid w:val="00FD707D"/>
    <w:rsid w:val="00FD7178"/>
    <w:rsid w:val="00FD73A1"/>
    <w:rsid w:val="00FD7DCF"/>
    <w:rsid w:val="00FD7F72"/>
    <w:rsid w:val="00FE013A"/>
    <w:rsid w:val="00FE04F5"/>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9C8"/>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96F"/>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440"/>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6E95"/>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425B6A"/>
    <w:pPr>
      <w:spacing w:before="80" w:after="80" w:line="240" w:lineRule="auto"/>
    </w:pPr>
    <w:rPr>
      <w:bCs/>
      <w:sz w:val="18"/>
    </w:rPr>
  </w:style>
  <w:style w:type="character" w:customStyle="1" w:styleId="BodyText2Char">
    <w:name w:val="Body Text 2 Char"/>
    <w:basedOn w:val="DefaultParagraphFont"/>
    <w:link w:val="BodyText2"/>
    <w:uiPriority w:val="99"/>
    <w:rsid w:val="00425B6A"/>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DD4343"/>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2578F7"/>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8C0398"/>
    <w:pPr>
      <w:shd w:val="clear" w:color="auto" w:fill="FFF5A0"/>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 w:type="paragraph" w:customStyle="1" w:styleId="MapBoxStudioProcessingError">
    <w:name w:val="MapBoxStudioProcessingError"/>
    <w:basedOn w:val="BodyText2"/>
    <w:autoRedefine/>
    <w:qFormat/>
    <w:rsid w:val="00480CC2"/>
    <w:pPr>
      <w:numPr>
        <w:numId w:val="45"/>
      </w:numPr>
      <w:pBdr>
        <w:top w:val="single" w:sz="4" w:space="1" w:color="F74E4E"/>
        <w:left w:val="single" w:sz="4" w:space="4" w:color="F74E4E"/>
        <w:bottom w:val="single" w:sz="4" w:space="1" w:color="F74E4E"/>
        <w:right w:val="single" w:sz="4" w:space="4" w:color="F74E4E"/>
      </w:pBdr>
    </w:pPr>
    <w:rPr>
      <w:color w:val="F74E4E"/>
      <w:sz w:val="14"/>
    </w:rPr>
  </w:style>
  <w:style w:type="paragraph" w:customStyle="1" w:styleId="ReactError">
    <w:name w:val="ReactError"/>
    <w:basedOn w:val="Normal"/>
    <w:autoRedefine/>
    <w:qFormat/>
    <w:rsid w:val="009F1DF2"/>
    <w:pPr>
      <w:spacing w:before="120" w:after="120" w:line="240" w:lineRule="auto"/>
    </w:pPr>
    <w:rPr>
      <w:rFonts w:ascii="Arial" w:hAnsi="Arial" w:cs="Arial"/>
      <w:iCs/>
      <w:color w:val="CE1126"/>
      <w:spacing w:val="10"/>
      <w:szCs w:val="33"/>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6604654">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48734467">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29817833">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08764104">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0790532">
      <w:bodyDiv w:val="1"/>
      <w:marLeft w:val="0"/>
      <w:marRight w:val="0"/>
      <w:marTop w:val="0"/>
      <w:marBottom w:val="0"/>
      <w:divBdr>
        <w:top w:val="none" w:sz="0" w:space="0" w:color="auto"/>
        <w:left w:val="none" w:sz="0" w:space="0" w:color="auto"/>
        <w:bottom w:val="none" w:sz="0" w:space="0" w:color="auto"/>
        <w:right w:val="none" w:sz="0" w:space="0" w:color="auto"/>
      </w:divBdr>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4614113">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2165717">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38039420">
      <w:bodyDiv w:val="1"/>
      <w:marLeft w:val="0"/>
      <w:marRight w:val="0"/>
      <w:marTop w:val="0"/>
      <w:marBottom w:val="0"/>
      <w:divBdr>
        <w:top w:val="none" w:sz="0" w:space="0" w:color="auto"/>
        <w:left w:val="none" w:sz="0" w:space="0" w:color="auto"/>
        <w:bottom w:val="none" w:sz="0" w:space="0" w:color="auto"/>
        <w:right w:val="none" w:sz="0" w:space="0" w:color="auto"/>
      </w:divBdr>
      <w:divsChild>
        <w:div w:id="1803960535">
          <w:marLeft w:val="0"/>
          <w:marRight w:val="0"/>
          <w:marTop w:val="0"/>
          <w:marBottom w:val="0"/>
          <w:divBdr>
            <w:top w:val="none" w:sz="0" w:space="0" w:color="auto"/>
            <w:left w:val="none" w:sz="0" w:space="0" w:color="auto"/>
            <w:bottom w:val="none" w:sz="0" w:space="0" w:color="auto"/>
            <w:right w:val="none" w:sz="0" w:space="0" w:color="auto"/>
          </w:divBdr>
          <w:divsChild>
            <w:div w:id="941105689">
              <w:marLeft w:val="0"/>
              <w:marRight w:val="0"/>
              <w:marTop w:val="0"/>
              <w:marBottom w:val="0"/>
              <w:divBdr>
                <w:top w:val="none" w:sz="0" w:space="0" w:color="auto"/>
                <w:left w:val="none" w:sz="0" w:space="0" w:color="auto"/>
                <w:bottom w:val="none" w:sz="0" w:space="0" w:color="auto"/>
                <w:right w:val="none" w:sz="0" w:space="0" w:color="auto"/>
              </w:divBdr>
            </w:div>
            <w:div w:id="2062097376">
              <w:marLeft w:val="0"/>
              <w:marRight w:val="0"/>
              <w:marTop w:val="0"/>
              <w:marBottom w:val="0"/>
              <w:divBdr>
                <w:top w:val="none" w:sz="0" w:space="0" w:color="auto"/>
                <w:left w:val="none" w:sz="0" w:space="0" w:color="auto"/>
                <w:bottom w:val="none" w:sz="0" w:space="0" w:color="auto"/>
                <w:right w:val="none" w:sz="0" w:space="0" w:color="auto"/>
              </w:divBdr>
              <w:divsChild>
                <w:div w:id="69549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850302">
          <w:marLeft w:val="0"/>
          <w:marRight w:val="0"/>
          <w:marTop w:val="0"/>
          <w:marBottom w:val="0"/>
          <w:divBdr>
            <w:top w:val="none" w:sz="0" w:space="0" w:color="auto"/>
            <w:left w:val="none" w:sz="0" w:space="0" w:color="auto"/>
            <w:bottom w:val="none" w:sz="0" w:space="0" w:color="auto"/>
            <w:right w:val="none" w:sz="0" w:space="0" w:color="auto"/>
          </w:divBdr>
          <w:divsChild>
            <w:div w:id="247615913">
              <w:marLeft w:val="0"/>
              <w:marRight w:val="0"/>
              <w:marTop w:val="0"/>
              <w:marBottom w:val="0"/>
              <w:divBdr>
                <w:top w:val="none" w:sz="0" w:space="0" w:color="auto"/>
                <w:left w:val="none" w:sz="0" w:space="0" w:color="auto"/>
                <w:bottom w:val="none" w:sz="0" w:space="0" w:color="auto"/>
                <w:right w:val="none" w:sz="0" w:space="0" w:color="auto"/>
              </w:divBdr>
            </w:div>
            <w:div w:id="1989899608">
              <w:marLeft w:val="0"/>
              <w:marRight w:val="0"/>
              <w:marTop w:val="0"/>
              <w:marBottom w:val="0"/>
              <w:divBdr>
                <w:top w:val="none" w:sz="0" w:space="0" w:color="auto"/>
                <w:left w:val="none" w:sz="0" w:space="0" w:color="auto"/>
                <w:bottom w:val="none" w:sz="0" w:space="0" w:color="auto"/>
                <w:right w:val="none" w:sz="0" w:space="0" w:color="auto"/>
              </w:divBdr>
              <w:divsChild>
                <w:div w:id="150053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581516">
          <w:marLeft w:val="0"/>
          <w:marRight w:val="0"/>
          <w:marTop w:val="0"/>
          <w:marBottom w:val="0"/>
          <w:divBdr>
            <w:top w:val="none" w:sz="0" w:space="0" w:color="auto"/>
            <w:left w:val="none" w:sz="0" w:space="0" w:color="auto"/>
            <w:bottom w:val="none" w:sz="0" w:space="0" w:color="auto"/>
            <w:right w:val="none" w:sz="0" w:space="0" w:color="auto"/>
          </w:divBdr>
          <w:divsChild>
            <w:div w:id="1451437868">
              <w:marLeft w:val="0"/>
              <w:marRight w:val="0"/>
              <w:marTop w:val="0"/>
              <w:marBottom w:val="0"/>
              <w:divBdr>
                <w:top w:val="none" w:sz="0" w:space="0" w:color="auto"/>
                <w:left w:val="none" w:sz="0" w:space="0" w:color="auto"/>
                <w:bottom w:val="none" w:sz="0" w:space="0" w:color="auto"/>
                <w:right w:val="none" w:sz="0" w:space="0" w:color="auto"/>
              </w:divBdr>
            </w:div>
            <w:div w:id="913858068">
              <w:marLeft w:val="0"/>
              <w:marRight w:val="0"/>
              <w:marTop w:val="0"/>
              <w:marBottom w:val="0"/>
              <w:divBdr>
                <w:top w:val="none" w:sz="0" w:space="0" w:color="auto"/>
                <w:left w:val="none" w:sz="0" w:space="0" w:color="auto"/>
                <w:bottom w:val="none" w:sz="0" w:space="0" w:color="auto"/>
                <w:right w:val="none" w:sz="0" w:space="0" w:color="auto"/>
              </w:divBdr>
              <w:divsChild>
                <w:div w:id="103842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493007">
          <w:marLeft w:val="0"/>
          <w:marRight w:val="0"/>
          <w:marTop w:val="0"/>
          <w:marBottom w:val="0"/>
          <w:divBdr>
            <w:top w:val="none" w:sz="0" w:space="0" w:color="auto"/>
            <w:left w:val="none" w:sz="0" w:space="0" w:color="auto"/>
            <w:bottom w:val="none" w:sz="0" w:space="0" w:color="auto"/>
            <w:right w:val="none" w:sz="0" w:space="0" w:color="auto"/>
          </w:divBdr>
          <w:divsChild>
            <w:div w:id="224218146">
              <w:marLeft w:val="0"/>
              <w:marRight w:val="0"/>
              <w:marTop w:val="0"/>
              <w:marBottom w:val="0"/>
              <w:divBdr>
                <w:top w:val="none" w:sz="0" w:space="0" w:color="auto"/>
                <w:left w:val="none" w:sz="0" w:space="0" w:color="auto"/>
                <w:bottom w:val="none" w:sz="0" w:space="0" w:color="auto"/>
                <w:right w:val="none" w:sz="0" w:space="0" w:color="auto"/>
              </w:divBdr>
            </w:div>
            <w:div w:id="1070300837">
              <w:marLeft w:val="0"/>
              <w:marRight w:val="0"/>
              <w:marTop w:val="0"/>
              <w:marBottom w:val="0"/>
              <w:divBdr>
                <w:top w:val="none" w:sz="0" w:space="0" w:color="auto"/>
                <w:left w:val="none" w:sz="0" w:space="0" w:color="auto"/>
                <w:bottom w:val="none" w:sz="0" w:space="0" w:color="auto"/>
                <w:right w:val="none" w:sz="0" w:space="0" w:color="auto"/>
              </w:divBdr>
              <w:divsChild>
                <w:div w:id="15919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70008">
          <w:marLeft w:val="0"/>
          <w:marRight w:val="0"/>
          <w:marTop w:val="0"/>
          <w:marBottom w:val="0"/>
          <w:divBdr>
            <w:top w:val="none" w:sz="0" w:space="0" w:color="auto"/>
            <w:left w:val="none" w:sz="0" w:space="0" w:color="auto"/>
            <w:bottom w:val="none" w:sz="0" w:space="0" w:color="auto"/>
            <w:right w:val="none" w:sz="0" w:space="0" w:color="auto"/>
          </w:divBdr>
          <w:divsChild>
            <w:div w:id="1298536841">
              <w:marLeft w:val="0"/>
              <w:marRight w:val="0"/>
              <w:marTop w:val="0"/>
              <w:marBottom w:val="0"/>
              <w:divBdr>
                <w:top w:val="none" w:sz="0" w:space="0" w:color="auto"/>
                <w:left w:val="none" w:sz="0" w:space="0" w:color="auto"/>
                <w:bottom w:val="none" w:sz="0" w:space="0" w:color="auto"/>
                <w:right w:val="none" w:sz="0" w:space="0" w:color="auto"/>
              </w:divBdr>
            </w:div>
            <w:div w:id="1546331776">
              <w:marLeft w:val="0"/>
              <w:marRight w:val="0"/>
              <w:marTop w:val="0"/>
              <w:marBottom w:val="0"/>
              <w:divBdr>
                <w:top w:val="none" w:sz="0" w:space="0" w:color="auto"/>
                <w:left w:val="none" w:sz="0" w:space="0" w:color="auto"/>
                <w:bottom w:val="none" w:sz="0" w:space="0" w:color="auto"/>
                <w:right w:val="none" w:sz="0" w:space="0" w:color="auto"/>
              </w:divBdr>
              <w:divsChild>
                <w:div w:id="90094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233504">
          <w:marLeft w:val="0"/>
          <w:marRight w:val="0"/>
          <w:marTop w:val="0"/>
          <w:marBottom w:val="0"/>
          <w:divBdr>
            <w:top w:val="none" w:sz="0" w:space="0" w:color="auto"/>
            <w:left w:val="none" w:sz="0" w:space="0" w:color="auto"/>
            <w:bottom w:val="none" w:sz="0" w:space="0" w:color="auto"/>
            <w:right w:val="none" w:sz="0" w:space="0" w:color="auto"/>
          </w:divBdr>
          <w:divsChild>
            <w:div w:id="1147672901">
              <w:marLeft w:val="0"/>
              <w:marRight w:val="0"/>
              <w:marTop w:val="0"/>
              <w:marBottom w:val="0"/>
              <w:divBdr>
                <w:top w:val="none" w:sz="0" w:space="0" w:color="auto"/>
                <w:left w:val="none" w:sz="0" w:space="0" w:color="auto"/>
                <w:bottom w:val="none" w:sz="0" w:space="0" w:color="auto"/>
                <w:right w:val="none" w:sz="0" w:space="0" w:color="auto"/>
              </w:divBdr>
            </w:div>
            <w:div w:id="86270454">
              <w:marLeft w:val="0"/>
              <w:marRight w:val="0"/>
              <w:marTop w:val="0"/>
              <w:marBottom w:val="0"/>
              <w:divBdr>
                <w:top w:val="none" w:sz="0" w:space="0" w:color="auto"/>
                <w:left w:val="none" w:sz="0" w:space="0" w:color="auto"/>
                <w:bottom w:val="none" w:sz="0" w:space="0" w:color="auto"/>
                <w:right w:val="none" w:sz="0" w:space="0" w:color="auto"/>
              </w:divBdr>
              <w:divsChild>
                <w:div w:id="209886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682490">
          <w:marLeft w:val="0"/>
          <w:marRight w:val="0"/>
          <w:marTop w:val="0"/>
          <w:marBottom w:val="0"/>
          <w:divBdr>
            <w:top w:val="none" w:sz="0" w:space="0" w:color="auto"/>
            <w:left w:val="none" w:sz="0" w:space="0" w:color="auto"/>
            <w:bottom w:val="none" w:sz="0" w:space="0" w:color="auto"/>
            <w:right w:val="none" w:sz="0" w:space="0" w:color="auto"/>
          </w:divBdr>
          <w:divsChild>
            <w:div w:id="24907161">
              <w:marLeft w:val="0"/>
              <w:marRight w:val="0"/>
              <w:marTop w:val="0"/>
              <w:marBottom w:val="0"/>
              <w:divBdr>
                <w:top w:val="none" w:sz="0" w:space="0" w:color="auto"/>
                <w:left w:val="none" w:sz="0" w:space="0" w:color="auto"/>
                <w:bottom w:val="none" w:sz="0" w:space="0" w:color="auto"/>
                <w:right w:val="none" w:sz="0" w:space="0" w:color="auto"/>
              </w:divBdr>
            </w:div>
            <w:div w:id="89473615">
              <w:marLeft w:val="0"/>
              <w:marRight w:val="0"/>
              <w:marTop w:val="0"/>
              <w:marBottom w:val="0"/>
              <w:divBdr>
                <w:top w:val="none" w:sz="0" w:space="0" w:color="auto"/>
                <w:left w:val="none" w:sz="0" w:space="0" w:color="auto"/>
                <w:bottom w:val="none" w:sz="0" w:space="0" w:color="auto"/>
                <w:right w:val="none" w:sz="0" w:space="0" w:color="auto"/>
              </w:divBdr>
              <w:divsChild>
                <w:div w:id="90623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66722329">
      <w:bodyDiv w:val="1"/>
      <w:marLeft w:val="0"/>
      <w:marRight w:val="0"/>
      <w:marTop w:val="0"/>
      <w:marBottom w:val="0"/>
      <w:divBdr>
        <w:top w:val="none" w:sz="0" w:space="0" w:color="auto"/>
        <w:left w:val="none" w:sz="0" w:space="0" w:color="auto"/>
        <w:bottom w:val="none" w:sz="0" w:space="0" w:color="auto"/>
        <w:right w:val="none" w:sz="0" w:space="0" w:color="auto"/>
      </w:divBdr>
    </w:div>
    <w:div w:id="867839218">
      <w:bodyDiv w:val="1"/>
      <w:marLeft w:val="0"/>
      <w:marRight w:val="0"/>
      <w:marTop w:val="0"/>
      <w:marBottom w:val="0"/>
      <w:divBdr>
        <w:top w:val="none" w:sz="0" w:space="0" w:color="auto"/>
        <w:left w:val="none" w:sz="0" w:space="0" w:color="auto"/>
        <w:bottom w:val="none" w:sz="0" w:space="0" w:color="auto"/>
        <w:right w:val="none" w:sz="0" w:space="0" w:color="auto"/>
      </w:divBdr>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73617564">
      <w:bodyDiv w:val="1"/>
      <w:marLeft w:val="0"/>
      <w:marRight w:val="0"/>
      <w:marTop w:val="0"/>
      <w:marBottom w:val="0"/>
      <w:divBdr>
        <w:top w:val="none" w:sz="0" w:space="0" w:color="auto"/>
        <w:left w:val="none" w:sz="0" w:space="0" w:color="auto"/>
        <w:bottom w:val="none" w:sz="0" w:space="0" w:color="auto"/>
        <w:right w:val="none" w:sz="0" w:space="0" w:color="auto"/>
      </w:divBdr>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77038894">
      <w:bodyDiv w:val="1"/>
      <w:marLeft w:val="0"/>
      <w:marRight w:val="0"/>
      <w:marTop w:val="0"/>
      <w:marBottom w:val="0"/>
      <w:divBdr>
        <w:top w:val="none" w:sz="0" w:space="0" w:color="auto"/>
        <w:left w:val="none" w:sz="0" w:space="0" w:color="auto"/>
        <w:bottom w:val="none" w:sz="0" w:space="0" w:color="auto"/>
        <w:right w:val="none" w:sz="0" w:space="0" w:color="auto"/>
      </w:divBdr>
      <w:divsChild>
        <w:div w:id="1356225284">
          <w:marLeft w:val="0"/>
          <w:marRight w:val="0"/>
          <w:marTop w:val="0"/>
          <w:marBottom w:val="0"/>
          <w:divBdr>
            <w:top w:val="none" w:sz="0" w:space="0" w:color="auto"/>
            <w:left w:val="none" w:sz="0" w:space="0" w:color="auto"/>
            <w:bottom w:val="none" w:sz="0" w:space="0" w:color="auto"/>
            <w:right w:val="none" w:sz="0" w:space="0" w:color="auto"/>
          </w:divBdr>
        </w:div>
        <w:div w:id="1455100584">
          <w:marLeft w:val="0"/>
          <w:marRight w:val="0"/>
          <w:marTop w:val="0"/>
          <w:marBottom w:val="0"/>
          <w:divBdr>
            <w:top w:val="none" w:sz="0" w:space="0" w:color="auto"/>
            <w:left w:val="none" w:sz="0" w:space="0" w:color="auto"/>
            <w:bottom w:val="none" w:sz="0" w:space="0" w:color="auto"/>
            <w:right w:val="none" w:sz="0" w:space="0" w:color="auto"/>
          </w:divBdr>
        </w:div>
      </w:divsChild>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77103896">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14141336">
      <w:bodyDiv w:val="1"/>
      <w:marLeft w:val="0"/>
      <w:marRight w:val="0"/>
      <w:marTop w:val="0"/>
      <w:marBottom w:val="0"/>
      <w:divBdr>
        <w:top w:val="none" w:sz="0" w:space="0" w:color="auto"/>
        <w:left w:val="none" w:sz="0" w:space="0" w:color="auto"/>
        <w:bottom w:val="none" w:sz="0" w:space="0" w:color="auto"/>
        <w:right w:val="none" w:sz="0" w:space="0" w:color="auto"/>
      </w:divBdr>
      <w:divsChild>
        <w:div w:id="957489173">
          <w:marLeft w:val="0"/>
          <w:marRight w:val="0"/>
          <w:marTop w:val="0"/>
          <w:marBottom w:val="225"/>
          <w:divBdr>
            <w:top w:val="none" w:sz="0" w:space="0" w:color="auto"/>
            <w:left w:val="none" w:sz="0" w:space="0" w:color="auto"/>
            <w:bottom w:val="none" w:sz="0" w:space="0" w:color="auto"/>
            <w:right w:val="none" w:sz="0" w:space="0" w:color="auto"/>
          </w:divBdr>
          <w:divsChild>
            <w:div w:id="558982916">
              <w:marLeft w:val="0"/>
              <w:marRight w:val="0"/>
              <w:marTop w:val="0"/>
              <w:marBottom w:val="0"/>
              <w:divBdr>
                <w:top w:val="none" w:sz="0" w:space="0" w:color="auto"/>
                <w:left w:val="none" w:sz="0" w:space="0" w:color="auto"/>
                <w:bottom w:val="none" w:sz="0" w:space="0" w:color="auto"/>
                <w:right w:val="none" w:sz="0" w:space="0" w:color="auto"/>
              </w:divBdr>
              <w:divsChild>
                <w:div w:id="1425616686">
                  <w:marLeft w:val="0"/>
                  <w:marRight w:val="0"/>
                  <w:marTop w:val="0"/>
                  <w:marBottom w:val="75"/>
                  <w:divBdr>
                    <w:top w:val="none" w:sz="0" w:space="0" w:color="auto"/>
                    <w:left w:val="none" w:sz="0" w:space="0" w:color="auto"/>
                    <w:bottom w:val="none" w:sz="0" w:space="0" w:color="auto"/>
                    <w:right w:val="none" w:sz="0" w:space="0" w:color="auto"/>
                  </w:divBdr>
                </w:div>
                <w:div w:id="86036070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3554422">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81780777">
      <w:bodyDiv w:val="1"/>
      <w:marLeft w:val="0"/>
      <w:marRight w:val="0"/>
      <w:marTop w:val="0"/>
      <w:marBottom w:val="0"/>
      <w:divBdr>
        <w:top w:val="none" w:sz="0" w:space="0" w:color="auto"/>
        <w:left w:val="none" w:sz="0" w:space="0" w:color="auto"/>
        <w:bottom w:val="none" w:sz="0" w:space="0" w:color="auto"/>
        <w:right w:val="none" w:sz="0" w:space="0" w:color="auto"/>
      </w:divBdr>
    </w:div>
    <w:div w:id="1386097499">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4073093">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7761834">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689408430">
      <w:bodyDiv w:val="1"/>
      <w:marLeft w:val="0"/>
      <w:marRight w:val="0"/>
      <w:marTop w:val="0"/>
      <w:marBottom w:val="0"/>
      <w:divBdr>
        <w:top w:val="none" w:sz="0" w:space="0" w:color="auto"/>
        <w:left w:val="none" w:sz="0" w:space="0" w:color="auto"/>
        <w:bottom w:val="none" w:sz="0" w:space="0" w:color="auto"/>
        <w:right w:val="none" w:sz="0" w:space="0" w:color="auto"/>
      </w:divBdr>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2553663">
      <w:bodyDiv w:val="1"/>
      <w:marLeft w:val="0"/>
      <w:marRight w:val="0"/>
      <w:marTop w:val="0"/>
      <w:marBottom w:val="0"/>
      <w:divBdr>
        <w:top w:val="none" w:sz="0" w:space="0" w:color="auto"/>
        <w:left w:val="none" w:sz="0" w:space="0" w:color="auto"/>
        <w:bottom w:val="none" w:sz="0" w:space="0" w:color="auto"/>
        <w:right w:val="none" w:sz="0" w:space="0" w:color="auto"/>
      </w:divBdr>
      <w:divsChild>
        <w:div w:id="2040857126">
          <w:marLeft w:val="0"/>
          <w:marRight w:val="0"/>
          <w:marTop w:val="0"/>
          <w:marBottom w:val="300"/>
          <w:divBdr>
            <w:top w:val="none" w:sz="0" w:space="0" w:color="auto"/>
            <w:left w:val="none" w:sz="0" w:space="0" w:color="auto"/>
            <w:bottom w:val="none" w:sz="0" w:space="0" w:color="auto"/>
            <w:right w:val="none" w:sz="0" w:space="0" w:color="auto"/>
          </w:divBdr>
          <w:divsChild>
            <w:div w:id="1771244282">
              <w:marLeft w:val="0"/>
              <w:marRight w:val="0"/>
              <w:marTop w:val="0"/>
              <w:marBottom w:val="0"/>
              <w:divBdr>
                <w:top w:val="none" w:sz="0" w:space="0" w:color="auto"/>
                <w:left w:val="none" w:sz="0" w:space="0" w:color="auto"/>
                <w:bottom w:val="none" w:sz="0" w:space="0" w:color="auto"/>
                <w:right w:val="none" w:sz="0" w:space="0" w:color="auto"/>
              </w:divBdr>
              <w:divsChild>
                <w:div w:id="1021394712">
                  <w:marLeft w:val="0"/>
                  <w:marRight w:val="0"/>
                  <w:marTop w:val="0"/>
                  <w:marBottom w:val="0"/>
                  <w:divBdr>
                    <w:top w:val="none" w:sz="0" w:space="0" w:color="auto"/>
                    <w:left w:val="none" w:sz="0" w:space="0" w:color="auto"/>
                    <w:bottom w:val="none" w:sz="0" w:space="0" w:color="auto"/>
                    <w:right w:val="none" w:sz="0" w:space="0" w:color="auto"/>
                  </w:divBdr>
                </w:div>
                <w:div w:id="1143081647">
                  <w:marLeft w:val="0"/>
                  <w:marRight w:val="0"/>
                  <w:marTop w:val="0"/>
                  <w:marBottom w:val="0"/>
                  <w:divBdr>
                    <w:top w:val="none" w:sz="0" w:space="0" w:color="auto"/>
                    <w:left w:val="none" w:sz="0" w:space="0" w:color="auto"/>
                    <w:bottom w:val="none" w:sz="0" w:space="0" w:color="auto"/>
                    <w:right w:val="none" w:sz="0" w:space="0" w:color="auto"/>
                  </w:divBdr>
                  <w:divsChild>
                    <w:div w:id="36005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8926">
              <w:marLeft w:val="0"/>
              <w:marRight w:val="0"/>
              <w:marTop w:val="0"/>
              <w:marBottom w:val="0"/>
              <w:divBdr>
                <w:top w:val="none" w:sz="0" w:space="0" w:color="auto"/>
                <w:left w:val="none" w:sz="0" w:space="0" w:color="auto"/>
                <w:bottom w:val="none" w:sz="0" w:space="0" w:color="auto"/>
                <w:right w:val="none" w:sz="0" w:space="0" w:color="auto"/>
              </w:divBdr>
              <w:divsChild>
                <w:div w:id="548684943">
                  <w:marLeft w:val="0"/>
                  <w:marRight w:val="0"/>
                  <w:marTop w:val="0"/>
                  <w:marBottom w:val="0"/>
                  <w:divBdr>
                    <w:top w:val="none" w:sz="0" w:space="0" w:color="auto"/>
                    <w:left w:val="none" w:sz="0" w:space="0" w:color="auto"/>
                    <w:bottom w:val="none" w:sz="0" w:space="0" w:color="auto"/>
                    <w:right w:val="none" w:sz="0" w:space="0" w:color="auto"/>
                  </w:divBdr>
                </w:div>
                <w:div w:id="199439207">
                  <w:marLeft w:val="0"/>
                  <w:marRight w:val="0"/>
                  <w:marTop w:val="0"/>
                  <w:marBottom w:val="0"/>
                  <w:divBdr>
                    <w:top w:val="none" w:sz="0" w:space="0" w:color="auto"/>
                    <w:left w:val="none" w:sz="0" w:space="0" w:color="auto"/>
                    <w:bottom w:val="none" w:sz="0" w:space="0" w:color="auto"/>
                    <w:right w:val="none" w:sz="0" w:space="0" w:color="auto"/>
                  </w:divBdr>
                  <w:divsChild>
                    <w:div w:id="132693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618906">
              <w:marLeft w:val="0"/>
              <w:marRight w:val="0"/>
              <w:marTop w:val="0"/>
              <w:marBottom w:val="0"/>
              <w:divBdr>
                <w:top w:val="none" w:sz="0" w:space="0" w:color="auto"/>
                <w:left w:val="none" w:sz="0" w:space="0" w:color="auto"/>
                <w:bottom w:val="none" w:sz="0" w:space="0" w:color="auto"/>
                <w:right w:val="none" w:sz="0" w:space="0" w:color="auto"/>
              </w:divBdr>
              <w:divsChild>
                <w:div w:id="825979206">
                  <w:marLeft w:val="0"/>
                  <w:marRight w:val="0"/>
                  <w:marTop w:val="0"/>
                  <w:marBottom w:val="0"/>
                  <w:divBdr>
                    <w:top w:val="none" w:sz="0" w:space="0" w:color="auto"/>
                    <w:left w:val="none" w:sz="0" w:space="0" w:color="auto"/>
                    <w:bottom w:val="none" w:sz="0" w:space="0" w:color="auto"/>
                    <w:right w:val="none" w:sz="0" w:space="0" w:color="auto"/>
                  </w:divBdr>
                </w:div>
                <w:div w:id="1871989302">
                  <w:marLeft w:val="0"/>
                  <w:marRight w:val="0"/>
                  <w:marTop w:val="0"/>
                  <w:marBottom w:val="0"/>
                  <w:divBdr>
                    <w:top w:val="none" w:sz="0" w:space="0" w:color="auto"/>
                    <w:left w:val="none" w:sz="0" w:space="0" w:color="auto"/>
                    <w:bottom w:val="none" w:sz="0" w:space="0" w:color="auto"/>
                    <w:right w:val="none" w:sz="0" w:space="0" w:color="auto"/>
                  </w:divBdr>
                  <w:divsChild>
                    <w:div w:id="88526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091986">
              <w:marLeft w:val="0"/>
              <w:marRight w:val="0"/>
              <w:marTop w:val="0"/>
              <w:marBottom w:val="0"/>
              <w:divBdr>
                <w:top w:val="none" w:sz="0" w:space="0" w:color="auto"/>
                <w:left w:val="none" w:sz="0" w:space="0" w:color="auto"/>
                <w:bottom w:val="none" w:sz="0" w:space="0" w:color="auto"/>
                <w:right w:val="none" w:sz="0" w:space="0" w:color="auto"/>
              </w:divBdr>
              <w:divsChild>
                <w:div w:id="1033113922">
                  <w:marLeft w:val="0"/>
                  <w:marRight w:val="0"/>
                  <w:marTop w:val="0"/>
                  <w:marBottom w:val="0"/>
                  <w:divBdr>
                    <w:top w:val="none" w:sz="0" w:space="0" w:color="auto"/>
                    <w:left w:val="none" w:sz="0" w:space="0" w:color="auto"/>
                    <w:bottom w:val="none" w:sz="0" w:space="0" w:color="auto"/>
                    <w:right w:val="none" w:sz="0" w:space="0" w:color="auto"/>
                  </w:divBdr>
                </w:div>
                <w:div w:id="777332396">
                  <w:marLeft w:val="0"/>
                  <w:marRight w:val="0"/>
                  <w:marTop w:val="0"/>
                  <w:marBottom w:val="0"/>
                  <w:divBdr>
                    <w:top w:val="none" w:sz="0" w:space="0" w:color="auto"/>
                    <w:left w:val="none" w:sz="0" w:space="0" w:color="auto"/>
                    <w:bottom w:val="none" w:sz="0" w:space="0" w:color="auto"/>
                    <w:right w:val="none" w:sz="0" w:space="0" w:color="auto"/>
                  </w:divBdr>
                  <w:divsChild>
                    <w:div w:id="7243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198886">
              <w:marLeft w:val="0"/>
              <w:marRight w:val="0"/>
              <w:marTop w:val="0"/>
              <w:marBottom w:val="0"/>
              <w:divBdr>
                <w:top w:val="none" w:sz="0" w:space="0" w:color="auto"/>
                <w:left w:val="none" w:sz="0" w:space="0" w:color="auto"/>
                <w:bottom w:val="none" w:sz="0" w:space="0" w:color="auto"/>
                <w:right w:val="none" w:sz="0" w:space="0" w:color="auto"/>
              </w:divBdr>
              <w:divsChild>
                <w:div w:id="1696809553">
                  <w:marLeft w:val="0"/>
                  <w:marRight w:val="0"/>
                  <w:marTop w:val="0"/>
                  <w:marBottom w:val="0"/>
                  <w:divBdr>
                    <w:top w:val="none" w:sz="0" w:space="0" w:color="auto"/>
                    <w:left w:val="none" w:sz="0" w:space="0" w:color="auto"/>
                    <w:bottom w:val="none" w:sz="0" w:space="0" w:color="auto"/>
                    <w:right w:val="none" w:sz="0" w:space="0" w:color="auto"/>
                  </w:divBdr>
                </w:div>
                <w:div w:id="1295332554">
                  <w:marLeft w:val="0"/>
                  <w:marRight w:val="0"/>
                  <w:marTop w:val="0"/>
                  <w:marBottom w:val="0"/>
                  <w:divBdr>
                    <w:top w:val="none" w:sz="0" w:space="0" w:color="auto"/>
                    <w:left w:val="none" w:sz="0" w:space="0" w:color="auto"/>
                    <w:bottom w:val="none" w:sz="0" w:space="0" w:color="auto"/>
                    <w:right w:val="none" w:sz="0" w:space="0" w:color="auto"/>
                  </w:divBdr>
                  <w:divsChild>
                    <w:div w:id="11228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500115">
              <w:marLeft w:val="0"/>
              <w:marRight w:val="0"/>
              <w:marTop w:val="0"/>
              <w:marBottom w:val="0"/>
              <w:divBdr>
                <w:top w:val="none" w:sz="0" w:space="0" w:color="auto"/>
                <w:left w:val="none" w:sz="0" w:space="0" w:color="auto"/>
                <w:bottom w:val="none" w:sz="0" w:space="0" w:color="auto"/>
                <w:right w:val="none" w:sz="0" w:space="0" w:color="auto"/>
              </w:divBdr>
              <w:divsChild>
                <w:div w:id="1509521069">
                  <w:marLeft w:val="0"/>
                  <w:marRight w:val="0"/>
                  <w:marTop w:val="0"/>
                  <w:marBottom w:val="0"/>
                  <w:divBdr>
                    <w:top w:val="none" w:sz="0" w:space="0" w:color="auto"/>
                    <w:left w:val="none" w:sz="0" w:space="0" w:color="auto"/>
                    <w:bottom w:val="none" w:sz="0" w:space="0" w:color="auto"/>
                    <w:right w:val="none" w:sz="0" w:space="0" w:color="auto"/>
                  </w:divBdr>
                </w:div>
                <w:div w:id="2023773838">
                  <w:marLeft w:val="0"/>
                  <w:marRight w:val="0"/>
                  <w:marTop w:val="0"/>
                  <w:marBottom w:val="0"/>
                  <w:divBdr>
                    <w:top w:val="none" w:sz="0" w:space="0" w:color="auto"/>
                    <w:left w:val="none" w:sz="0" w:space="0" w:color="auto"/>
                    <w:bottom w:val="none" w:sz="0" w:space="0" w:color="auto"/>
                    <w:right w:val="none" w:sz="0" w:space="0" w:color="auto"/>
                  </w:divBdr>
                  <w:divsChild>
                    <w:div w:id="195960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048882">
              <w:marLeft w:val="0"/>
              <w:marRight w:val="0"/>
              <w:marTop w:val="0"/>
              <w:marBottom w:val="0"/>
              <w:divBdr>
                <w:top w:val="none" w:sz="0" w:space="0" w:color="auto"/>
                <w:left w:val="none" w:sz="0" w:space="0" w:color="auto"/>
                <w:bottom w:val="none" w:sz="0" w:space="0" w:color="auto"/>
                <w:right w:val="none" w:sz="0" w:space="0" w:color="auto"/>
              </w:divBdr>
              <w:divsChild>
                <w:div w:id="1827553658">
                  <w:marLeft w:val="0"/>
                  <w:marRight w:val="0"/>
                  <w:marTop w:val="0"/>
                  <w:marBottom w:val="0"/>
                  <w:divBdr>
                    <w:top w:val="none" w:sz="0" w:space="0" w:color="auto"/>
                    <w:left w:val="none" w:sz="0" w:space="0" w:color="auto"/>
                    <w:bottom w:val="none" w:sz="0" w:space="0" w:color="auto"/>
                    <w:right w:val="none" w:sz="0" w:space="0" w:color="auto"/>
                  </w:divBdr>
                </w:div>
                <w:div w:id="505360720">
                  <w:marLeft w:val="0"/>
                  <w:marRight w:val="0"/>
                  <w:marTop w:val="0"/>
                  <w:marBottom w:val="0"/>
                  <w:divBdr>
                    <w:top w:val="none" w:sz="0" w:space="0" w:color="auto"/>
                    <w:left w:val="none" w:sz="0" w:space="0" w:color="auto"/>
                    <w:bottom w:val="none" w:sz="0" w:space="0" w:color="auto"/>
                    <w:right w:val="none" w:sz="0" w:space="0" w:color="auto"/>
                  </w:divBdr>
                  <w:divsChild>
                    <w:div w:id="20776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66326">
              <w:marLeft w:val="0"/>
              <w:marRight w:val="0"/>
              <w:marTop w:val="0"/>
              <w:marBottom w:val="0"/>
              <w:divBdr>
                <w:top w:val="none" w:sz="0" w:space="0" w:color="auto"/>
                <w:left w:val="none" w:sz="0" w:space="0" w:color="auto"/>
                <w:bottom w:val="none" w:sz="0" w:space="0" w:color="auto"/>
                <w:right w:val="none" w:sz="0" w:space="0" w:color="auto"/>
              </w:divBdr>
              <w:divsChild>
                <w:div w:id="720402519">
                  <w:marLeft w:val="0"/>
                  <w:marRight w:val="0"/>
                  <w:marTop w:val="0"/>
                  <w:marBottom w:val="0"/>
                  <w:divBdr>
                    <w:top w:val="none" w:sz="0" w:space="0" w:color="auto"/>
                    <w:left w:val="none" w:sz="0" w:space="0" w:color="auto"/>
                    <w:bottom w:val="none" w:sz="0" w:space="0" w:color="auto"/>
                    <w:right w:val="none" w:sz="0" w:space="0" w:color="auto"/>
                  </w:divBdr>
                </w:div>
                <w:div w:id="1264220098">
                  <w:marLeft w:val="0"/>
                  <w:marRight w:val="0"/>
                  <w:marTop w:val="0"/>
                  <w:marBottom w:val="0"/>
                  <w:divBdr>
                    <w:top w:val="none" w:sz="0" w:space="0" w:color="auto"/>
                    <w:left w:val="none" w:sz="0" w:space="0" w:color="auto"/>
                    <w:bottom w:val="none" w:sz="0" w:space="0" w:color="auto"/>
                    <w:right w:val="none" w:sz="0" w:space="0" w:color="auto"/>
                  </w:divBdr>
                  <w:divsChild>
                    <w:div w:id="116196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67714">
          <w:marLeft w:val="0"/>
          <w:marRight w:val="0"/>
          <w:marTop w:val="0"/>
          <w:marBottom w:val="0"/>
          <w:divBdr>
            <w:top w:val="none" w:sz="0" w:space="0" w:color="auto"/>
            <w:left w:val="none" w:sz="0" w:space="0" w:color="auto"/>
            <w:bottom w:val="none" w:sz="0" w:space="0" w:color="auto"/>
            <w:right w:val="none" w:sz="0" w:space="0" w:color="auto"/>
          </w:divBdr>
          <w:divsChild>
            <w:div w:id="1055473762">
              <w:marLeft w:val="0"/>
              <w:marRight w:val="0"/>
              <w:marTop w:val="0"/>
              <w:marBottom w:val="0"/>
              <w:divBdr>
                <w:top w:val="none" w:sz="0" w:space="0" w:color="auto"/>
                <w:left w:val="none" w:sz="0" w:space="0" w:color="auto"/>
                <w:bottom w:val="none" w:sz="0" w:space="0" w:color="auto"/>
                <w:right w:val="none" w:sz="0" w:space="0" w:color="auto"/>
              </w:divBdr>
              <w:divsChild>
                <w:div w:id="1124691046">
                  <w:marLeft w:val="0"/>
                  <w:marRight w:val="0"/>
                  <w:marTop w:val="0"/>
                  <w:marBottom w:val="0"/>
                  <w:divBdr>
                    <w:top w:val="none" w:sz="0" w:space="0" w:color="auto"/>
                    <w:left w:val="none" w:sz="0" w:space="0" w:color="auto"/>
                    <w:bottom w:val="single" w:sz="6" w:space="0" w:color="auto"/>
                    <w:right w:val="none" w:sz="0" w:space="0" w:color="auto"/>
                  </w:divBdr>
                  <w:divsChild>
                    <w:div w:id="863323810">
                      <w:marLeft w:val="0"/>
                      <w:marRight w:val="0"/>
                      <w:marTop w:val="0"/>
                      <w:marBottom w:val="0"/>
                      <w:divBdr>
                        <w:top w:val="none" w:sz="0" w:space="0" w:color="auto"/>
                        <w:left w:val="none" w:sz="0" w:space="0" w:color="auto"/>
                        <w:bottom w:val="none" w:sz="0" w:space="0" w:color="auto"/>
                        <w:right w:val="none" w:sz="0" w:space="0" w:color="auto"/>
                      </w:divBdr>
                      <w:divsChild>
                        <w:div w:id="485754388">
                          <w:marLeft w:val="0"/>
                          <w:marRight w:val="0"/>
                          <w:marTop w:val="0"/>
                          <w:marBottom w:val="300"/>
                          <w:divBdr>
                            <w:top w:val="none" w:sz="0" w:space="0" w:color="auto"/>
                            <w:left w:val="none" w:sz="0" w:space="0" w:color="auto"/>
                            <w:bottom w:val="none" w:sz="0" w:space="0" w:color="auto"/>
                            <w:right w:val="none" w:sz="0" w:space="0" w:color="auto"/>
                          </w:divBdr>
                          <w:divsChild>
                            <w:div w:id="1314145343">
                              <w:marLeft w:val="0"/>
                              <w:marRight w:val="0"/>
                              <w:marTop w:val="0"/>
                              <w:marBottom w:val="0"/>
                              <w:divBdr>
                                <w:top w:val="none" w:sz="0" w:space="0" w:color="auto"/>
                                <w:left w:val="none" w:sz="0" w:space="0" w:color="auto"/>
                                <w:bottom w:val="none" w:sz="0" w:space="0" w:color="auto"/>
                                <w:right w:val="none" w:sz="0" w:space="0" w:color="auto"/>
                              </w:divBdr>
                              <w:divsChild>
                                <w:div w:id="1851597971">
                                  <w:marLeft w:val="0"/>
                                  <w:marRight w:val="0"/>
                                  <w:marTop w:val="0"/>
                                  <w:marBottom w:val="0"/>
                                  <w:divBdr>
                                    <w:top w:val="none" w:sz="0" w:space="0" w:color="auto"/>
                                    <w:left w:val="none" w:sz="0" w:space="0" w:color="auto"/>
                                    <w:bottom w:val="none" w:sz="0" w:space="0" w:color="auto"/>
                                    <w:right w:val="none" w:sz="0" w:space="0" w:color="auto"/>
                                  </w:divBdr>
                                </w:div>
                                <w:div w:id="1792628284">
                                  <w:marLeft w:val="0"/>
                                  <w:marRight w:val="0"/>
                                  <w:marTop w:val="0"/>
                                  <w:marBottom w:val="0"/>
                                  <w:divBdr>
                                    <w:top w:val="none" w:sz="0" w:space="0" w:color="auto"/>
                                    <w:left w:val="none" w:sz="0" w:space="0" w:color="auto"/>
                                    <w:bottom w:val="none" w:sz="0" w:space="0" w:color="auto"/>
                                    <w:right w:val="none" w:sz="0" w:space="0" w:color="auto"/>
                                  </w:divBdr>
                                  <w:divsChild>
                                    <w:div w:id="1075666957">
                                      <w:marLeft w:val="0"/>
                                      <w:marRight w:val="0"/>
                                      <w:marTop w:val="0"/>
                                      <w:marBottom w:val="0"/>
                                      <w:divBdr>
                                        <w:top w:val="none" w:sz="0" w:space="0" w:color="auto"/>
                                        <w:left w:val="none" w:sz="0" w:space="0" w:color="auto"/>
                                        <w:bottom w:val="none" w:sz="0" w:space="0" w:color="auto"/>
                                        <w:right w:val="none" w:sz="0" w:space="0" w:color="auto"/>
                                      </w:divBdr>
                                      <w:divsChild>
                                        <w:div w:id="91070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559804">
                              <w:marLeft w:val="0"/>
                              <w:marRight w:val="0"/>
                              <w:marTop w:val="0"/>
                              <w:marBottom w:val="0"/>
                              <w:divBdr>
                                <w:top w:val="none" w:sz="0" w:space="0" w:color="auto"/>
                                <w:left w:val="none" w:sz="0" w:space="0" w:color="auto"/>
                                <w:bottom w:val="none" w:sz="0" w:space="0" w:color="auto"/>
                                <w:right w:val="none" w:sz="0" w:space="0" w:color="auto"/>
                              </w:divBdr>
                              <w:divsChild>
                                <w:div w:id="930234106">
                                  <w:marLeft w:val="0"/>
                                  <w:marRight w:val="0"/>
                                  <w:marTop w:val="0"/>
                                  <w:marBottom w:val="0"/>
                                  <w:divBdr>
                                    <w:top w:val="none" w:sz="0" w:space="0" w:color="auto"/>
                                    <w:left w:val="none" w:sz="0" w:space="0" w:color="auto"/>
                                    <w:bottom w:val="none" w:sz="0" w:space="0" w:color="auto"/>
                                    <w:right w:val="none" w:sz="0" w:space="0" w:color="auto"/>
                                  </w:divBdr>
                                </w:div>
                                <w:div w:id="1082068661">
                                  <w:marLeft w:val="0"/>
                                  <w:marRight w:val="0"/>
                                  <w:marTop w:val="0"/>
                                  <w:marBottom w:val="0"/>
                                  <w:divBdr>
                                    <w:top w:val="none" w:sz="0" w:space="0" w:color="auto"/>
                                    <w:left w:val="none" w:sz="0" w:space="0" w:color="auto"/>
                                    <w:bottom w:val="none" w:sz="0" w:space="0" w:color="auto"/>
                                    <w:right w:val="none" w:sz="0" w:space="0" w:color="auto"/>
                                  </w:divBdr>
                                  <w:divsChild>
                                    <w:div w:id="2103336127">
                                      <w:marLeft w:val="0"/>
                                      <w:marRight w:val="0"/>
                                      <w:marTop w:val="0"/>
                                      <w:marBottom w:val="0"/>
                                      <w:divBdr>
                                        <w:top w:val="none" w:sz="0" w:space="0" w:color="auto"/>
                                        <w:left w:val="none" w:sz="0" w:space="0" w:color="auto"/>
                                        <w:bottom w:val="none" w:sz="0" w:space="0" w:color="auto"/>
                                        <w:right w:val="none" w:sz="0" w:space="0" w:color="auto"/>
                                      </w:divBdr>
                                      <w:divsChild>
                                        <w:div w:id="592783086">
                                          <w:marLeft w:val="0"/>
                                          <w:marRight w:val="0"/>
                                          <w:marTop w:val="0"/>
                                          <w:marBottom w:val="60"/>
                                          <w:divBdr>
                                            <w:top w:val="none" w:sz="0" w:space="0" w:color="auto"/>
                                            <w:left w:val="none" w:sz="0" w:space="0" w:color="auto"/>
                                            <w:bottom w:val="none" w:sz="0" w:space="0" w:color="auto"/>
                                            <w:right w:val="none" w:sz="0" w:space="0" w:color="auto"/>
                                          </w:divBdr>
                                        </w:div>
                                        <w:div w:id="2129083969">
                                          <w:marLeft w:val="0"/>
                                          <w:marRight w:val="0"/>
                                          <w:marTop w:val="0"/>
                                          <w:marBottom w:val="60"/>
                                          <w:divBdr>
                                            <w:top w:val="none" w:sz="0" w:space="0" w:color="auto"/>
                                            <w:left w:val="none" w:sz="0" w:space="0" w:color="auto"/>
                                            <w:bottom w:val="none" w:sz="0" w:space="0" w:color="auto"/>
                                            <w:right w:val="none" w:sz="0" w:space="0" w:color="auto"/>
                                          </w:divBdr>
                                        </w:div>
                                        <w:div w:id="150250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5007470">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671281">
      <w:bodyDiv w:val="1"/>
      <w:marLeft w:val="0"/>
      <w:marRight w:val="0"/>
      <w:marTop w:val="0"/>
      <w:marBottom w:val="0"/>
      <w:divBdr>
        <w:top w:val="none" w:sz="0" w:space="0" w:color="auto"/>
        <w:left w:val="none" w:sz="0" w:space="0" w:color="auto"/>
        <w:bottom w:val="none" w:sz="0" w:space="0" w:color="auto"/>
        <w:right w:val="none" w:sz="0" w:space="0" w:color="auto"/>
      </w:divBdr>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098496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76790021">
      <w:bodyDiv w:val="1"/>
      <w:marLeft w:val="0"/>
      <w:marRight w:val="0"/>
      <w:marTop w:val="0"/>
      <w:marBottom w:val="0"/>
      <w:divBdr>
        <w:top w:val="none" w:sz="0" w:space="0" w:color="auto"/>
        <w:left w:val="none" w:sz="0" w:space="0" w:color="auto"/>
        <w:bottom w:val="none" w:sz="0" w:space="0" w:color="auto"/>
        <w:right w:val="none" w:sz="0" w:space="0" w:color="auto"/>
      </w:divBdr>
    </w:div>
    <w:div w:id="1979990458">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5630454">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 w:id="21419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www.mapbox.com/blog/vector-tile-spec-changes/"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pydoop.sourceforge.net/docs/index.html" TargetMode="External"/><Relationship Id="rId268" Type="http://schemas.openxmlformats.org/officeDocument/2006/relationships/image" Target="media/image29.jpeg"/><Relationship Id="rId475" Type="http://schemas.openxmlformats.org/officeDocument/2006/relationships/hyperlink" Target="https://github.com/andrewcottam/geeImageServer/blob/c2ef529ff935aa267bb7953f3c45a76e6cba40a6/server.py" TargetMode="External"/><Relationship Id="rId682" Type="http://schemas.openxmlformats.org/officeDocument/2006/relationships/hyperlink" Target="https://github.com/andrewcottam/water_detection_python_scripts/blob/master/iucnRedListAPI.py" TargetMode="External"/><Relationship Id="rId128" Type="http://schemas.openxmlformats.org/officeDocument/2006/relationships/hyperlink" Target="http://desktop.arcgis.com/en/arcmap/10.3/manage-data/raster-and-images/key-concepts-of-raster-dataset-color-maps.htm" TargetMode="External"/><Relationship Id="rId335" Type="http://schemas.openxmlformats.org/officeDocument/2006/relationships/image" Target="media/image36.png"/><Relationship Id="rId542" Type="http://schemas.openxmlformats.org/officeDocument/2006/relationships/hyperlink" Target="https://github.com/andrewcottam/postgis_scripts/blob/master/roadless_create_validation_table.sql" TargetMode="External"/><Relationship Id="rId987" Type="http://schemas.openxmlformats.org/officeDocument/2006/relationships/hyperlink" Target="http://apps.sentinel-hub.com/eo-browser/" TargetMode="External"/><Relationship Id="rId1172" Type="http://schemas.openxmlformats.org/officeDocument/2006/relationships/hyperlink" Target="https://community.c9.io/t/setting-up-postgresql/1573" TargetMode="External"/><Relationship Id="rId402" Type="http://schemas.openxmlformats.org/officeDocument/2006/relationships/hyperlink" Target="http://httpd.apache.org/docs/current/mod/mod_alias.html" TargetMode="External"/><Relationship Id="rId847" Type="http://schemas.openxmlformats.org/officeDocument/2006/relationships/hyperlink" Target="http://landsat.usgs.gov/calibration_notices.php" TargetMode="External"/><Relationship Id="rId1032" Type="http://schemas.openxmlformats.org/officeDocument/2006/relationships/hyperlink" Target="http://cloudera.com/content/cloudera/en/training/courses/developer-training.html" TargetMode="External"/><Relationship Id="rId1477" Type="http://schemas.openxmlformats.org/officeDocument/2006/relationships/hyperlink" Target="http://www.linuxproblem.org/art_9.html" TargetMode="External"/><Relationship Id="rId1684" Type="http://schemas.openxmlformats.org/officeDocument/2006/relationships/hyperlink" Target="mailto:a.cottam@gmail.com" TargetMode="External"/><Relationship Id="rId707" Type="http://schemas.openxmlformats.org/officeDocument/2006/relationships/hyperlink" Target="http://localhost:8080/" TargetMode="External"/><Relationship Id="rId914" Type="http://schemas.openxmlformats.org/officeDocument/2006/relationships/hyperlink" Target="https://sites.google.com/site/earthengineapidocs/python-api" TargetMode="External"/><Relationship Id="rId1337" Type="http://schemas.openxmlformats.org/officeDocument/2006/relationships/hyperlink" Target="https://stackoverflow.com/questions/26531409/how-can-i-load-non-amd-dependencies-in-the-defined-order-with-dojo" TargetMode="External"/><Relationship Id="rId1544" Type="http://schemas.openxmlformats.org/officeDocument/2006/relationships/hyperlink" Target="https://github.com/mapbox/mapbox-gl-js/issues/1567" TargetMode="External"/><Relationship Id="rId1751" Type="http://schemas.openxmlformats.org/officeDocument/2006/relationships/hyperlink" Target="http://maps.iucnredlist.org/map.html?id=6027" TargetMode="External"/><Relationship Id="rId43" Type="http://schemas.openxmlformats.org/officeDocument/2006/relationships/hyperlink" Target="https://s3-eu-west-1.amazonaws.com/spatial-data/groups/METADATA%20for%20Digital%20Distribution%20Maps%20of%20The%20IUCN%20Red%20List%20of%20Threatened%20Species%E2%84%A2.pdf" TargetMode="External"/><Relationship Id="rId1404" Type="http://schemas.openxmlformats.org/officeDocument/2006/relationships/hyperlink" Target="https://github.com/mapbox/vt2geojson" TargetMode="External"/><Relationship Id="rId1611" Type="http://schemas.openxmlformats.org/officeDocument/2006/relationships/hyperlink" Target="http://www.clw.csiro.au/division/adelaide/seminars/Brett-Bryan-seminar-Nov2010.pdf" TargetMode="External"/><Relationship Id="rId192" Type="http://schemas.openxmlformats.org/officeDocument/2006/relationships/hyperlink" Target="http://apitricks.blogspot.com/2011/04/quadtree.html" TargetMode="External"/><Relationship Id="rId1709" Type="http://schemas.openxmlformats.org/officeDocument/2006/relationships/hyperlink" Target="http://onlinelibrary.wiley.com/doi/10.1111/j.1467-9671.2009.01170.x/full" TargetMode="External"/><Relationship Id="rId497" Type="http://schemas.openxmlformats.org/officeDocument/2006/relationships/hyperlink" Target="http://beta.biopama.org/node-js/biopama-regional/build/" TargetMode="External"/><Relationship Id="rId357" Type="http://schemas.openxmlformats.org/officeDocument/2006/relationships/hyperlink" Target="http://www.flickr.com/services/api/explore/flickr.photos.search" TargetMode="External"/><Relationship Id="rId1194" Type="http://schemas.openxmlformats.org/officeDocument/2006/relationships/hyperlink" Target="https://sites.google.com/site/advancedgisprog/other-resources/arcgis-anaconda-packages" TargetMode="External"/><Relationship Id="rId217" Type="http://schemas.openxmlformats.org/officeDocument/2006/relationships/hyperlink" Target="https://my.esri.com/" TargetMode="External"/><Relationship Id="rId564" Type="http://schemas.openxmlformats.org/officeDocument/2006/relationships/hyperlink" Target="http://dopa-services.jrc.it/services/endSession" TargetMode="External"/><Relationship Id="rId771" Type="http://schemas.openxmlformats.org/officeDocument/2006/relationships/image" Target="media/image84.jpeg"/><Relationship Id="rId869" Type="http://schemas.openxmlformats.org/officeDocument/2006/relationships/hyperlink" Target="http://www.google.com/earth/outreach/tutorials/eartheng_gettingstarted.html" TargetMode="External"/><Relationship Id="rId1499" Type="http://schemas.openxmlformats.org/officeDocument/2006/relationships/hyperlink" Target="http://www.ee.surrey.ac.uk/Teaching/Unix/unix5.html" TargetMode="External"/><Relationship Id="rId424" Type="http://schemas.openxmlformats.org/officeDocument/2006/relationships/hyperlink" Target="http://docs.scipy.org/doc/numpy/reference/arrays.classes.html" TargetMode="External"/><Relationship Id="rId631" Type="http://schemas.openxmlformats.org/officeDocument/2006/relationships/hyperlink" Target="http://wri.github.io/gfw-api-docs/" TargetMode="External"/><Relationship Id="rId729" Type="http://schemas.openxmlformats.org/officeDocument/2006/relationships/hyperlink" Target="https://cloud.google.com/compute/docs/disks/gcs-buckets" TargetMode="External"/><Relationship Id="rId1054" Type="http://schemas.openxmlformats.org/officeDocument/2006/relationships/hyperlink" Target="https://blog.cloudera.com/blog/2014/02/migrating-from-hive-cli-to-beeline-a-primer/" TargetMode="External"/><Relationship Id="rId1261" Type="http://schemas.openxmlformats.org/officeDocument/2006/relationships/hyperlink" Target="http://nbviewer.jupyter.org/" TargetMode="External"/><Relationship Id="rId1359" Type="http://schemas.openxmlformats.org/officeDocument/2006/relationships/hyperlink" Target="https://developers.arcgis.com/en/javascript/jshelp/intro_formatinfowindow.html" TargetMode="External"/><Relationship Id="rId936" Type="http://schemas.openxmlformats.org/officeDocument/2006/relationships/hyperlink" Target="https://github.com/andrewcottam/water_detection_python_scripts/blob/38f56249cb30e4c594790b3b2cf3a46aa2dca840/getGeePixelValues.py" TargetMode="External"/><Relationship Id="rId1121" Type="http://schemas.openxmlformats.org/officeDocument/2006/relationships/hyperlink" Target="http://www.yourkit.com/" TargetMode="External"/><Relationship Id="rId1219" Type="http://schemas.openxmlformats.org/officeDocument/2006/relationships/hyperlink" Target="https://www.helsinki.fi/en/researchgroups/metapopulation-research-centre/software" TargetMode="External"/><Relationship Id="rId1566" Type="http://schemas.openxmlformats.org/officeDocument/2006/relationships/hyperlink" Target="http://tangrams.github.io/explorer" TargetMode="External"/><Relationship Id="rId65" Type="http://schemas.openxmlformats.org/officeDocument/2006/relationships/hyperlink" Target="http://mdgs.un.org/unsd/mdg/Metadata.aspx?IndicatorId=0&amp;SeriesId=784" TargetMode="External"/><Relationship Id="rId1426" Type="http://schemas.openxmlformats.org/officeDocument/2006/relationships/image" Target="media/image182.png"/><Relationship Id="rId1633" Type="http://schemas.openxmlformats.org/officeDocument/2006/relationships/hyperlink" Target="http://git-scm.com/book/en/Git-Branching-Basic-Branching-and-Merging" TargetMode="External"/><Relationship Id="rId1700" Type="http://schemas.openxmlformats.org/officeDocument/2006/relationships/hyperlink" Target="http://serverfault.com/questions/309357/ping-a-specific-port" TargetMode="External"/><Relationship Id="rId281" Type="http://schemas.openxmlformats.org/officeDocument/2006/relationships/hyperlink" Target="http://www.iucnredlist.org/details/178811/0" TargetMode="External"/><Relationship Id="rId141" Type="http://schemas.openxmlformats.org/officeDocument/2006/relationships/image" Target="media/image17.jpeg"/><Relationship Id="rId379" Type="http://schemas.openxmlformats.org/officeDocument/2006/relationships/image" Target="media/image41.png"/><Relationship Id="rId586" Type="http://schemas.openxmlformats.org/officeDocument/2006/relationships/image" Target="media/image56.png"/><Relationship Id="rId793" Type="http://schemas.openxmlformats.org/officeDocument/2006/relationships/hyperlink" Target="https://drive.google.com/?ddrp=1" TargetMode="External"/><Relationship Id="rId7" Type="http://schemas.openxmlformats.org/officeDocument/2006/relationships/endnotes" Target="endnotes.xml"/><Relationship Id="rId239" Type="http://schemas.openxmlformats.org/officeDocument/2006/relationships/hyperlink" Target="http://www.cs.stanford.edu/people/ang//papers/nips06-mapreducemulticore.pdf" TargetMode="External"/><Relationship Id="rId446" Type="http://schemas.openxmlformats.org/officeDocument/2006/relationships/hyperlink" Target="http://postgresql.1045698.n5.nabble.com/COMMENT-on-function-s-arguments-td5712337.html" TargetMode="External"/><Relationship Id="rId653" Type="http://schemas.openxmlformats.org/officeDocument/2006/relationships/hyperlink" Target="https://developer.gettyimages.com" TargetMode="External"/><Relationship Id="rId1076" Type="http://schemas.openxmlformats.org/officeDocument/2006/relationships/hyperlink" Target="https://github.com/willtemperley/hadoop-client-template" TargetMode="External"/><Relationship Id="rId1283" Type="http://schemas.openxmlformats.org/officeDocument/2006/relationships/hyperlink" Target="https://www.tensorflow.org/api_guides/python/control_flow_ops" TargetMode="External"/><Relationship Id="rId1490" Type="http://schemas.openxmlformats.org/officeDocument/2006/relationships/hyperlink" Target="http://h03-dev-vm7:5801" TargetMode="External"/><Relationship Id="rId306" Type="http://schemas.openxmlformats.org/officeDocument/2006/relationships/hyperlink" Target="http://resources.arcgis.com/en/help/main/10.2/index.html" TargetMode="External"/><Relationship Id="rId860" Type="http://schemas.openxmlformats.org/officeDocument/2006/relationships/hyperlink" Target="https://github.com/andrewcottam/general/blob/master/water_trend_analyses_csv_to_postgresql.fmw" TargetMode="External"/><Relationship Id="rId958" Type="http://schemas.openxmlformats.org/officeDocument/2006/relationships/hyperlink" Target="https://andrewcottam.cartodb.com/api/v2/sql?q=select%20name,ST_AsGeoJSON(the_geom)%20as%20the_geom%20from%20countries%20where%20iso3='MYS'" TargetMode="External"/><Relationship Id="rId1143" Type="http://schemas.openxmlformats.org/officeDocument/2006/relationships/hyperlink" Target="https://github.com/andrewcottam/apache-hive-files/blob/master/species_preprocessing_2.sql" TargetMode="External"/><Relationship Id="rId1588" Type="http://schemas.openxmlformats.org/officeDocument/2006/relationships/hyperlink" Target="https://c9users.io/_user_content/authorize?redirect=https%3A%2F%2Fweb-apps-blishten.c9users.io%2Ftilemaker%2Fbern_tiles%2F13%2F4265%2F2883.pbf'%20" TargetMode="External"/><Relationship Id="rId87" Type="http://schemas.openxmlformats.org/officeDocument/2006/relationships/hyperlink" Target="http://esa.un.org/unpd/wpp/" TargetMode="External"/><Relationship Id="rId513" Type="http://schemas.openxmlformats.org/officeDocument/2006/relationships/hyperlink" Target="http://help.arcgis.com/en/webapi/javascript/arcgis/help/jshelp_start.htm" TargetMode="External"/><Relationship Id="rId720" Type="http://schemas.openxmlformats.org/officeDocument/2006/relationships/hyperlink" Target="mailto:a.cottam@gmail.com" TargetMode="External"/><Relationship Id="rId818" Type="http://schemas.openxmlformats.org/officeDocument/2006/relationships/hyperlink" Target="https://github.com/andrewcottam/water_detection_python_scripts/blob/master/validateSWDBSites.py" TargetMode="External"/><Relationship Id="rId1350" Type="http://schemas.openxmlformats.org/officeDocument/2006/relationships/hyperlink" Target="http://dojotoolkit.org/documentation/tutorials/1.8/modules/" TargetMode="External"/><Relationship Id="rId1448" Type="http://schemas.openxmlformats.org/officeDocument/2006/relationships/hyperlink" Target="http://stackoverflow.com/questions/24455238/lxml-installation-error-ubuntu-14-04-internal-compiler-error" TargetMode="External"/><Relationship Id="rId1655" Type="http://schemas.openxmlformats.org/officeDocument/2006/relationships/hyperlink" Target="https://github.com/Esri/spatial-framework-for-hadoop" TargetMode="External"/><Relationship Id="rId1003" Type="http://schemas.openxmlformats.org/officeDocument/2006/relationships/hyperlink" Target="http://gdal.org/python/osgeo.ogr.Layer-class.html" TargetMode="External"/><Relationship Id="rId1210" Type="http://schemas.openxmlformats.org/officeDocument/2006/relationships/hyperlink" Target="http://support.esri.com/es/knowledgebase/techarticles/detail/23874" TargetMode="External"/><Relationship Id="rId1308" Type="http://schemas.openxmlformats.org/officeDocument/2006/relationships/hyperlink" Target="http://geonode.org/" TargetMode="External"/><Relationship Id="rId1515" Type="http://schemas.openxmlformats.org/officeDocument/2006/relationships/hyperlink" Target="http://geojson.io/" TargetMode="External"/><Relationship Id="rId1722"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osgeo-org.1803224.n2.nabble.com/gdal-dev-ArcGIS-10-td5412528.html" TargetMode="External"/><Relationship Id="rId370" Type="http://schemas.openxmlformats.org/officeDocument/2006/relationships/hyperlink" Target="http://jpvacher.blogspot.it/2012/04/guyane-33.html" TargetMode="External"/><Relationship Id="rId230" Type="http://schemas.openxmlformats.org/officeDocument/2006/relationships/hyperlink" Target="https://github.com/andrewcottam/eSpecies_client_demo" TargetMode="External"/><Relationship Id="rId468" Type="http://schemas.openxmlformats.org/officeDocument/2006/relationships/hyperlink" Target="http://h03-dev-vm7/cgi-bin/eSpecies/quadkey/132320330232030/specieslist" TargetMode="External"/><Relationship Id="rId675" Type="http://schemas.openxmlformats.org/officeDocument/2006/relationships/hyperlink" Target="http://dev.gbif.org/issues/browse/PF-1275" TargetMode="External"/><Relationship Id="rId882" Type="http://schemas.openxmlformats.org/officeDocument/2006/relationships/image" Target="media/image126.png"/><Relationship Id="rId1098" Type="http://schemas.openxmlformats.org/officeDocument/2006/relationships/hyperlink" Target="https://cwiki.apache.org/confluence/display/Hive/Home" TargetMode="External"/><Relationship Id="rId328"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35" Type="http://schemas.openxmlformats.org/officeDocument/2006/relationships/hyperlink" Target="http://cecchi.me/portfolio/triangulation" TargetMode="External"/><Relationship Id="rId742" Type="http://schemas.openxmlformats.org/officeDocument/2006/relationships/hyperlink" Target="https://github.com/google/google-api-python-client" TargetMode="External"/><Relationship Id="rId1165" Type="http://schemas.openxmlformats.org/officeDocument/2006/relationships/hyperlink" Target="http://www.postgresql.org/docs/9.0/static/ddl-partitioning.html" TargetMode="External"/><Relationship Id="rId1372" Type="http://schemas.openxmlformats.org/officeDocument/2006/relationships/image" Target="media/image172.png"/><Relationship Id="rId602" Type="http://schemas.openxmlformats.org/officeDocument/2006/relationships/image" Target="media/image58.png"/><Relationship Id="rId1025" Type="http://schemas.openxmlformats.org/officeDocument/2006/relationships/hyperlink" Target="http://www.cloudera.com/content/cloudera/en/resources/library/training/cloudera-manager-training-part-ii.html" TargetMode="External"/><Relationship Id="rId1232" Type="http://schemas.openxmlformats.org/officeDocument/2006/relationships/hyperlink" Target="http://mevenide.codehaus.org/release/eclipse/update" TargetMode="External"/><Relationship Id="rId1677" Type="http://schemas.openxmlformats.org/officeDocument/2006/relationships/hyperlink" Target="http://especies.gvm.ies.jrc.it" TargetMode="External"/><Relationship Id="rId907" Type="http://schemas.openxmlformats.org/officeDocument/2006/relationships/hyperlink" Target="https://www.google.com/fusiontables/DataSource?dsrcid=implicit&amp;redirectPath=data&amp;usp=apps_start&amp;hl=en" TargetMode="External"/><Relationship Id="rId1537" Type="http://schemas.openxmlformats.org/officeDocument/2006/relationships/oleObject" Target="embeddings/oleObject1.bin"/><Relationship Id="rId1744" Type="http://schemas.openxmlformats.org/officeDocument/2006/relationships/hyperlink" Target="https://demo.twilio.com/welcome/sms/reply/" TargetMode="External"/><Relationship Id="rId36" Type="http://schemas.openxmlformats.org/officeDocument/2006/relationships/hyperlink" Target="http://spatial-data.s3.amazonaws.com/groups/METADATA%20for%20Digital%20Distribution%20Maps%20of%20The%20IUCN%20Red%20List%20of%20Threatened%20Species%E2%84%A2.pdf" TargetMode="External"/><Relationship Id="rId1604" Type="http://schemas.openxmlformats.org/officeDocument/2006/relationships/hyperlink" Target="http://www.microsoft.com/en-us/download/details.aspx?id=25129" TargetMode="External"/><Relationship Id="rId185" Type="http://schemas.openxmlformats.org/officeDocument/2006/relationships/hyperlink" Target="http://code.google.com/p/python-geohash/" TargetMode="External"/><Relationship Id="rId392" Type="http://schemas.openxmlformats.org/officeDocument/2006/relationships/hyperlink" Target="http://guide.python-distribute.org/introduction.html" TargetMode="External"/><Relationship Id="rId697" Type="http://schemas.openxmlformats.org/officeDocument/2006/relationships/hyperlink" Target="https://github.com/zweiven/remotebiodiversity" TargetMode="External"/><Relationship Id="rId252" Type="http://schemas.openxmlformats.org/officeDocument/2006/relationships/hyperlink" Target="http://www.protectedplanet.net/sites/4794" TargetMode="External"/><Relationship Id="rId1187" Type="http://schemas.openxmlformats.org/officeDocument/2006/relationships/image" Target="media/image164.png"/><Relationship Id="rId112" Type="http://schemas.openxmlformats.org/officeDocument/2006/relationships/image" Target="media/image13.png"/><Relationship Id="rId557" Type="http://schemas.openxmlformats.org/officeDocument/2006/relationships/hyperlink" Target="https://developers.google.com/api-client-library/javascript/" TargetMode="External"/><Relationship Id="rId764" Type="http://schemas.openxmlformats.org/officeDocument/2006/relationships/hyperlink" Target="http://www.imagemagick.org/Usage/convolve/" TargetMode="External"/><Relationship Id="rId971" Type="http://schemas.openxmlformats.org/officeDocument/2006/relationships/hyperlink" Target="https://www.mapbox.com/help/define-geojson/" TargetMode="External"/><Relationship Id="rId1394" Type="http://schemas.openxmlformats.org/officeDocument/2006/relationships/hyperlink" Target="https://mapzen.com/documentation/tangram/sources/" TargetMode="External"/><Relationship Id="rId1699" Type="http://schemas.openxmlformats.org/officeDocument/2006/relationships/hyperlink" Target="http://wab.jrc.cec.eu.int/tas2/dsp_weektsperson.cfm" TargetMode="External"/><Relationship Id="rId417" Type="http://schemas.openxmlformats.org/officeDocument/2006/relationships/hyperlink" Target="http://stackoverflow.com/questions/5481926/how-do-people-usually-implement-jsonp-in-python" TargetMode="External"/><Relationship Id="rId624" Type="http://schemas.openxmlformats.org/officeDocument/2006/relationships/hyperlink" Target="https://hub.docker.com/u/cloud9/" TargetMode="External"/><Relationship Id="rId831" Type="http://schemas.openxmlformats.org/officeDocument/2006/relationships/hyperlink" Target="https://raw.githubusercontent.com/andrewcottam/postgis_scripts/858267b453c834fe173efc7a35a6ceff6223987a/water_confusion_matrix_for_publication.sql" TargetMode="External"/><Relationship Id="rId1047" Type="http://schemas.openxmlformats.org/officeDocument/2006/relationships/hyperlink" Target="http://cloudera-manager.jrc.it:7180" TargetMode="External"/><Relationship Id="rId1254" Type="http://schemas.openxmlformats.org/officeDocument/2006/relationships/hyperlink" Target="https://hub.docker.com/r/kdelfour/cloud9-docker/" TargetMode="External"/><Relationship Id="rId1461" Type="http://schemas.openxmlformats.org/officeDocument/2006/relationships/hyperlink" Target="https://github.com/mapbox/rasterio" TargetMode="External"/><Relationship Id="rId929" Type="http://schemas.openxmlformats.org/officeDocument/2006/relationships/hyperlink" Target="https://groups.google.com/forum/?fromgroups=" TargetMode="External"/><Relationship Id="rId1114" Type="http://schemas.openxmlformats.org/officeDocument/2006/relationships/hyperlink" Target="https://github.com/andrewcottam/jrc/commit/b77b94c35fec389d5f9a354969d561c741e8fbd3" TargetMode="External"/><Relationship Id="rId1321" Type="http://schemas.openxmlformats.org/officeDocument/2006/relationships/hyperlink" Target="http://dojotoolkit.org/reference-guide/dojo/topic.html" TargetMode="External"/><Relationship Id="rId1559" Type="http://schemas.openxmlformats.org/officeDocument/2006/relationships/hyperlink" Target="https://www.mapbox.com/help/osm-and-mapbox/" TargetMode="External"/><Relationship Id="rId58" Type="http://schemas.openxmlformats.org/officeDocument/2006/relationships/image" Target="media/image6.png"/><Relationship Id="rId1419" Type="http://schemas.openxmlformats.org/officeDocument/2006/relationships/hyperlink" Target="https://reactjs.org/tutorial/tutorial.html" TargetMode="External"/><Relationship Id="rId1626" Type="http://schemas.openxmlformats.org/officeDocument/2006/relationships/hyperlink" Target="mailto:a.cottam@gmail.com" TargetMode="External"/><Relationship Id="rId274" Type="http://schemas.openxmlformats.org/officeDocument/2006/relationships/image" Target="media/image33.jpeg"/><Relationship Id="rId481" Type="http://schemas.openxmlformats.org/officeDocument/2006/relationships/hyperlink" Target="https://github.com/andrewcottam/eSpecies-Client-Demo/blob/master/data/kinabalu.geojson" TargetMode="External"/><Relationship Id="rId134" Type="http://schemas.openxmlformats.org/officeDocument/2006/relationships/hyperlink" Target="http://en.wikipedia.org/wiki/ISO_3166-1" TargetMode="External"/><Relationship Id="rId579" Type="http://schemas.openxmlformats.org/officeDocument/2006/relationships/image" Target="media/image54.png"/><Relationship Id="rId786" Type="http://schemas.openxmlformats.org/officeDocument/2006/relationships/image" Target="media/image99.jpeg"/><Relationship Id="rId993" Type="http://schemas.openxmlformats.org/officeDocument/2006/relationships/hyperlink" Target="http://www.picloud.com/docs/base_environment/1/installed/" TargetMode="External"/><Relationship Id="rId341" Type="http://schemas.openxmlformats.org/officeDocument/2006/relationships/hyperlink" Target="file:///C:\Users\cottaan\AppData\Roaming\Microsoft\Word\httplib2-0.7.1.zip\httplib2-0.7.1%3eC:\Python26\ArcGIS10.0\python.exe%20setup.py%20install" TargetMode="External"/><Relationship Id="rId439" Type="http://schemas.openxmlformats.org/officeDocument/2006/relationships/hyperlink" Target="http://webpy.org/cookbook/ssl" TargetMode="External"/><Relationship Id="rId646" Type="http://schemas.openxmlformats.org/officeDocument/2006/relationships/hyperlink" Target="https://www.mapbox.com/help/upload-curl/" TargetMode="External"/><Relationship Id="rId1069" Type="http://schemas.openxmlformats.org/officeDocument/2006/relationships/hyperlink" Target="http://hadoop.apache.org/docs/r1.2.1/mapred_tutorial.html" TargetMode="External"/><Relationship Id="rId1276" Type="http://schemas.openxmlformats.org/officeDocument/2006/relationships/hyperlink" Target="https://www.quora.com/How-can-a-deep-neural-network-with-ReLU-activations-in-its-hidden-layers-approximate-any-function" TargetMode="External"/><Relationship Id="rId1483" Type="http://schemas.openxmlformats.org/officeDocument/2006/relationships/hyperlink" Target="http://10.0.100.234:8042/node" TargetMode="External"/><Relationship Id="rId201" Type="http://schemas.openxmlformats.org/officeDocument/2006/relationships/hyperlink" Target="ftp://ftp.glcf.umd.edu/glcf/Global_Land_Cover/Asia-Pacific/ap-latlong-1km-landcover/ap-latlong-1km-landcover.bsq.gz" TargetMode="External"/><Relationship Id="rId506" Type="http://schemas.openxmlformats.org/officeDocument/2006/relationships/hyperlink" Target="https://developer.mozilla.org/en/CORS_Enabled_Image" TargetMode="External"/><Relationship Id="rId853" Type="http://schemas.openxmlformats.org/officeDocument/2006/relationships/image" Target="media/image117.png"/><Relationship Id="rId1136" Type="http://schemas.openxmlformats.org/officeDocument/2006/relationships/hyperlink" Target="http://sqoop.apache.org/" TargetMode="External"/><Relationship Id="rId1690" Type="http://schemas.openxmlformats.org/officeDocument/2006/relationships/hyperlink" Target="https://intracomm.ec.europa.eu" TargetMode="External"/><Relationship Id="rId713" Type="http://schemas.openxmlformats.org/officeDocument/2006/relationships/hyperlink" Target="https://console.developers.google.com" TargetMode="External"/><Relationship Id="rId920" Type="http://schemas.openxmlformats.org/officeDocument/2006/relationships/hyperlink" Target="https://developers.google.com/earth-engine/python_install" TargetMode="External"/><Relationship Id="rId1343" Type="http://schemas.openxmlformats.org/officeDocument/2006/relationships/hyperlink" Target="file:///C:\Users\cottaan\AppData\Roaming\Microsoft\Word\eSpecies\speciesValidator.html%3fwdpa=785" TargetMode="External"/><Relationship Id="rId1550" Type="http://schemas.openxmlformats.org/officeDocument/2006/relationships/hyperlink" Target="https://tile.mapzen.com/mapzen/vector/v1/all/14/7511/7426.json?api_key=vector-tiles-VyYjZGS" TargetMode="External"/><Relationship Id="rId1648" Type="http://schemas.openxmlformats.org/officeDocument/2006/relationships/hyperlink" Target="https://code.google.com/p/earthengine-api/" TargetMode="External"/><Relationship Id="rId1203" Type="http://schemas.openxmlformats.org/officeDocument/2006/relationships/hyperlink" Target="http://help.arcgis.com/en/arcgisdesktop/10.0/help/index.html" TargetMode="External"/><Relationship Id="rId1410" Type="http://schemas.openxmlformats.org/officeDocument/2006/relationships/hyperlink" Target="https://medium.com/@svinkle/how-to-deploy-a-react-app-to-a-subdirectory-f694d46427c1" TargetMode="External"/><Relationship Id="rId1508" Type="http://schemas.openxmlformats.org/officeDocument/2006/relationships/hyperlink" Target="https://github.com/klokantech/tileserver-php" TargetMode="External"/><Relationship Id="rId1715" Type="http://schemas.openxmlformats.org/officeDocument/2006/relationships/hyperlink" Target="http://wokinfo.com/" TargetMode="External"/><Relationship Id="rId296" Type="http://schemas.openxmlformats.org/officeDocument/2006/relationships/hyperlink" Target="http://postgis.org/docs/ST_GeomFromGML.html" TargetMode="External"/><Relationship Id="rId156" Type="http://schemas.openxmlformats.org/officeDocument/2006/relationships/hyperlink" Target="http://help.arcgis.com/en/webapps/flexviewer/extenthelper/flexviewer_extenthelper.html" TargetMode="External"/><Relationship Id="rId363"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70" Type="http://schemas.openxmlformats.org/officeDocument/2006/relationships/image" Target="media/image51.png"/><Relationship Id="rId223" Type="http://schemas.openxmlformats.org/officeDocument/2006/relationships/hyperlink" Target="http://highscalability.com/" TargetMode="External"/><Relationship Id="rId430" Type="http://schemas.openxmlformats.org/officeDocument/2006/relationships/hyperlink" Target="http://www.pgadmin.org/support/faq.php" TargetMode="External"/><Relationship Id="rId668" Type="http://schemas.openxmlformats.org/officeDocument/2006/relationships/hyperlink" Target="http://api.gbif.org/v0.9/occurrence/search?GEOMETRY=POLYGON((116.488037+6.249776%2C116.488037+5.993070%2C116.735229+5.993070%2C116.735229+6.249776%2C116.488037+6.249776))&amp;TAXON_KEY=5227762" TargetMode="External"/><Relationship Id="rId875" Type="http://schemas.openxmlformats.org/officeDocument/2006/relationships/hyperlink" Target="http://support.esri.com/technical-article/000002036" TargetMode="External"/><Relationship Id="rId1060" Type="http://schemas.openxmlformats.org/officeDocument/2006/relationships/hyperlink" Target="http://pydoop.sourceforge.net/docs/index.html" TargetMode="External"/><Relationship Id="rId1298" Type="http://schemas.openxmlformats.org/officeDocument/2006/relationships/hyperlink" Target="http://lrm-maps.jrc.ec.europa.eu/geoserver/rest" TargetMode="External"/><Relationship Id="rId528" Type="http://schemas.openxmlformats.org/officeDocument/2006/relationships/hyperlink" Target="http://www.whatwg.org/specs/web-apps/current-work/multipage/the-canvas-element.html" TargetMode="External"/><Relationship Id="rId735" Type="http://schemas.openxmlformats.org/officeDocument/2006/relationships/hyperlink" Target="mailto:a.cottam@gmail.com" TargetMode="External"/><Relationship Id="rId942" Type="http://schemas.openxmlformats.org/officeDocument/2006/relationships/image" Target="media/image145.png"/><Relationship Id="rId1158" Type="http://schemas.openxmlformats.org/officeDocument/2006/relationships/hyperlink" Target="https://help.ubuntu.com/community/PostgreSQL" TargetMode="External"/><Relationship Id="rId1365" Type="http://schemas.openxmlformats.org/officeDocument/2006/relationships/hyperlink" Target="http://leafletjs.com/reference-1.1.0.html" TargetMode="External"/><Relationship Id="rId1572" Type="http://schemas.openxmlformats.org/officeDocument/2006/relationships/image" Target="media/image196.png"/><Relationship Id="rId1018" Type="http://schemas.openxmlformats.org/officeDocument/2006/relationships/hyperlink" Target="http://vimeo.com/7459498" TargetMode="External"/><Relationship Id="rId1225" Type="http://schemas.openxmlformats.org/officeDocument/2006/relationships/hyperlink" Target="https://wiki.appcelerator.org/display/guides2/Changing+the+Update+Type" TargetMode="External"/><Relationship Id="rId1432" Type="http://schemas.openxmlformats.org/officeDocument/2006/relationships/hyperlink" Target="https://webpack.js.org/" TargetMode="External"/><Relationship Id="rId71" Type="http://schemas.openxmlformats.org/officeDocument/2006/relationships/hyperlink" Target="http://wiki.openstreetmap.org/wiki/Key:species" TargetMode="External"/><Relationship Id="rId802" Type="http://schemas.openxmlformats.org/officeDocument/2006/relationships/image" Target="media/image102.png"/><Relationship Id="rId1737" Type="http://schemas.openxmlformats.org/officeDocument/2006/relationships/hyperlink" Target="http://www.gnome-hovel.com/index.php?p=comments&amp;e=129" TargetMode="External"/><Relationship Id="rId29" Type="http://schemas.openxmlformats.org/officeDocument/2006/relationships/image" Target="media/image4.jpeg"/><Relationship Id="rId178" Type="http://schemas.openxmlformats.org/officeDocument/2006/relationships/hyperlink" Target="http://79.125.16.106/IUCN/mapper/index.html?ID_NO=13132" TargetMode="External"/><Relationship Id="rId385" Type="http://schemas.openxmlformats.org/officeDocument/2006/relationships/hyperlink" Target="http://blog.yhathq.com/posts/classification-using-knn-and-python.html" TargetMode="External"/><Relationship Id="rId592" Type="http://schemas.openxmlformats.org/officeDocument/2006/relationships/hyperlink" Target="https://andrewcottam.github.io/node-js/biopama-demo/build/" TargetMode="External"/><Relationship Id="rId245" Type="http://schemas.openxmlformats.org/officeDocument/2006/relationships/hyperlink" Target="http://h03-dev-vm7/cgi-bin/eSpecies/pa/pari/1078" TargetMode="External"/><Relationship Id="rId452" Type="http://schemas.openxmlformats.org/officeDocument/2006/relationships/hyperlink" Target="http://h03-dev-vm7/cgi-bin/eSpecies/species/map/17975" TargetMode="External"/><Relationship Id="rId897" Type="http://schemas.openxmlformats.org/officeDocument/2006/relationships/hyperlink" Target="https://code.earthengine.google.com/f5777812a4c59026f21683f683901485" TargetMode="External"/><Relationship Id="rId1082" Type="http://schemas.openxmlformats.org/officeDocument/2006/relationships/hyperlink" Target="http://www.mapr.com/blog/how-to-avoid-java-heap-space-errors-understanding-and-managing-task-attempt-memory" TargetMode="External"/><Relationship Id="rId105" Type="http://schemas.openxmlformats.org/officeDocument/2006/relationships/hyperlink" Target="https://sentinel.esa.int/web/sentinel/technical-guides/sentinel-2-msi/level-1c/cloud-masks" TargetMode="External"/><Relationship Id="rId312" Type="http://schemas.openxmlformats.org/officeDocument/2006/relationships/image" Target="media/image34.png"/><Relationship Id="rId757" Type="http://schemas.openxmlformats.org/officeDocument/2006/relationships/image" Target="media/image77.png"/><Relationship Id="rId964" Type="http://schemas.openxmlformats.org/officeDocument/2006/relationships/hyperlink" Target="http://mapsapidocs.digitalglobe.com/v1.0/docs/imagery-and-basemaps" TargetMode="External"/><Relationship Id="rId1387" Type="http://schemas.openxmlformats.org/officeDocument/2006/relationships/image" Target="media/image174.png"/><Relationship Id="rId1594" Type="http://schemas.openxmlformats.org/officeDocument/2006/relationships/hyperlink" Target="https://www.mapbox.com/mapbox-gl-js/style-spec/" TargetMode="External"/><Relationship Id="rId93" Type="http://schemas.openxmlformats.org/officeDocument/2006/relationships/hyperlink" Target="http://earthexplorer.usgs.gov/" TargetMode="External"/><Relationship Id="rId617" Type="http://schemas.openxmlformats.org/officeDocument/2006/relationships/image" Target="media/image63.png"/><Relationship Id="rId824" Type="http://schemas.openxmlformats.org/officeDocument/2006/relationships/hyperlink" Target="https://github.com/andrewcottam/postgis_scripts/blob/6934bd9b0f3e2f8a7f3c5fa8f1000abf856378de/water_validation_create_points_for_validation.sql" TargetMode="External"/><Relationship Id="rId1247" Type="http://schemas.openxmlformats.org/officeDocument/2006/relationships/hyperlink" Target="http://help.eclipse.org/mars/index.jsp" TargetMode="External"/><Relationship Id="rId1454" Type="http://schemas.openxmlformats.org/officeDocument/2006/relationships/hyperlink" Target="http://docs.opencv.org/doc/tutorials/introduction/linux_install/linux_install.html" TargetMode="External"/><Relationship Id="rId1661" Type="http://schemas.openxmlformats.org/officeDocument/2006/relationships/hyperlink" Target="https://github.com/JazzCore/python-pdfkit/wiki/Using-wkhtmltopdf-without-X-server" TargetMode="External"/><Relationship Id="rId1107" Type="http://schemas.openxmlformats.org/officeDocument/2006/relationships/hyperlink" Target="https://cwiki.apache.org/confluence/display/Hive/LanguageManual+DDL" TargetMode="External"/><Relationship Id="rId1314" Type="http://schemas.openxmlformats.org/officeDocument/2006/relationships/hyperlink" Target="https://tecadmin.net/install-oracle-java-8-ubuntu-via-ppa/" TargetMode="External"/><Relationship Id="rId1521" Type="http://schemas.openxmlformats.org/officeDocument/2006/relationships/hyperlink" Target="https://github.com/mapbox/awesome-vector-tiles/" TargetMode="External"/><Relationship Id="rId1619" Type="http://schemas.openxmlformats.org/officeDocument/2006/relationships/hyperlink" Target="file:///C:\Users\cottaan\AppData\Roaming\Microsoft\Word\http%20-%20nothing!%20No%20messag,%20nothing.%20Reverting%20to%20Aptana" TargetMode="External"/><Relationship Id="rId20" Type="http://schemas.openxmlformats.org/officeDocument/2006/relationships/hyperlink" Target="https://unstats.un.org/sdgs/indicators/indicators-list/" TargetMode="External"/><Relationship Id="rId267" Type="http://schemas.openxmlformats.org/officeDocument/2006/relationships/image" Target="media/image28.jpeg"/><Relationship Id="rId474" Type="http://schemas.openxmlformats.org/officeDocument/2006/relationships/hyperlink" Target="http://dopa-services.jrc.it/services/especies/get_species_list_quadkey?quadkey=132320330230021&amp;ishadoop=true" TargetMode="External"/><Relationship Id="rId127" Type="http://schemas.openxmlformats.org/officeDocument/2006/relationships/hyperlink" Target="http://www.gdal.org/frmt_gtiff.html" TargetMode="External"/><Relationship Id="rId681" Type="http://schemas.openxmlformats.org/officeDocument/2006/relationships/hyperlink" Target="https://github.com/andrewcottam/SpeciesCharismaIndex/blob/master/redListClient.py" TargetMode="External"/><Relationship Id="rId779" Type="http://schemas.openxmlformats.org/officeDocument/2006/relationships/image" Target="media/image92.png"/><Relationship Id="rId986" Type="http://schemas.openxmlformats.org/officeDocument/2006/relationships/image" Target="media/image155.png"/><Relationship Id="rId334" Type="http://schemas.openxmlformats.org/officeDocument/2006/relationships/image" Target="media/image35.png"/><Relationship Id="rId541" Type="http://schemas.openxmlformats.org/officeDocument/2006/relationships/hyperlink" Target="file:///E:\cottaan\Documents\GitHub\general\general\fme_scripts\roadless_asia_csv_to_postgresql.fmw" TargetMode="External"/><Relationship Id="rId639" Type="http://schemas.openxmlformats.org/officeDocument/2006/relationships/hyperlink" Target="https://api.elsevier.com/content/abstract/scopus_id/85010648872?apiKey=700793c78c8fb1d736eb7030bb874bda&amp;httpAccept=application/json" TargetMode="External"/><Relationship Id="rId1171" Type="http://schemas.openxmlformats.org/officeDocument/2006/relationships/hyperlink" Target="http://www.postgresql.org/docs/9.1/static/triggers.html%20for%209.1" TargetMode="External"/><Relationship Id="rId1269" Type="http://schemas.openxmlformats.org/officeDocument/2006/relationships/hyperlink" Target="https://www.coursera.org/learn/neural-networks/lecture/V1GXW/what-are-neural-networks-8-min" TargetMode="External"/><Relationship Id="rId1476" Type="http://schemas.openxmlformats.org/officeDocument/2006/relationships/hyperlink" Target="http://resources.arcgis.com/gallery/file/geoprocessing/details?entryID=F855D6D1-1422-2418-A0B2-643E624A8925" TargetMode="External"/><Relationship Id="rId401" Type="http://schemas.openxmlformats.org/officeDocument/2006/relationships/hyperlink" Target="file:///C:\Users\cottaan\AppData\Roaming\Microsoft\Word\httpd.conf%20or%20apache2.conf%20files:" TargetMode="External"/><Relationship Id="rId846" Type="http://schemas.openxmlformats.org/officeDocument/2006/relationships/image" Target="media/image112.png"/><Relationship Id="rId1031" Type="http://schemas.openxmlformats.org/officeDocument/2006/relationships/hyperlink" Target="http://cloudera.com/content/cloudera/en/training/courses/data-analyst-training.html" TargetMode="External"/><Relationship Id="rId1129" Type="http://schemas.openxmlformats.org/officeDocument/2006/relationships/hyperlink" Target="http://www.cloudera.com/documentation/enterprise/release-notes/topics/cdh_vd_cdh_package_tarball_57.html" TargetMode="External"/><Relationship Id="rId1683" Type="http://schemas.openxmlformats.org/officeDocument/2006/relationships/hyperlink" Target="https://ec.europa.eu/dgs/personnel_administration/open_applications/CV_Cand/index.cfm" TargetMode="External"/><Relationship Id="rId706" Type="http://schemas.openxmlformats.org/officeDocument/2006/relationships/hyperlink" Target="https://github.com/google/oauth2client.git" TargetMode="External"/><Relationship Id="rId913" Type="http://schemas.openxmlformats.org/officeDocument/2006/relationships/hyperlink" Target="https://groups.google.com/forum/?fromgroups" TargetMode="External"/><Relationship Id="rId1336" Type="http://schemas.openxmlformats.org/officeDocument/2006/relationships/hyperlink" Target="https://dojotoolkit.org/reference-guide/1.10/dojo/node.html" TargetMode="External"/><Relationship Id="rId1543" Type="http://schemas.openxmlformats.org/officeDocument/2006/relationships/hyperlink" Target="https://wiki.gentoo.org/wiki/Knowledge_Base:No_space_left_on_device_while_there_is_plenty_of_space_available" TargetMode="External"/><Relationship Id="rId1750" Type="http://schemas.openxmlformats.org/officeDocument/2006/relationships/hyperlink" Target="http://www.protectedplanet.net/sites/1250" TargetMode="External"/><Relationship Id="rId42" Type="http://schemas.openxmlformats.org/officeDocument/2006/relationships/hyperlink" Target="http://onlinelibrary.wiley.com/doi/10.1111/j.1523-1739.2007.00847.x/pdf" TargetMode="External"/><Relationship Id="rId1403" Type="http://schemas.openxmlformats.org/officeDocument/2006/relationships/hyperlink" Target="https://npmcdn.com/@turf/turf@4&#8230;npmcdn.com/@turf/turf@4.7.3/turf.min.js:12:21593)" TargetMode="External"/><Relationship Id="rId1610" Type="http://schemas.openxmlformats.org/officeDocument/2006/relationships/hyperlink" Target="http://www.nathankerr.com/projects/parallel-gis-processing/alternative_approaches_to_parallel_gis_processing.pdf" TargetMode="External"/><Relationship Id="rId191" Type="http://schemas.openxmlformats.org/officeDocument/2006/relationships/hyperlink" Target="http://www.maptiler.org/google-maps-coordinates-tile-bounds-projection/%20" TargetMode="External"/><Relationship Id="rId1708" Type="http://schemas.openxmlformats.org/officeDocument/2006/relationships/hyperlink" Target="http://atoz.ebsco.com/Titles/K09328?lang=en&amp;lang.menu=en&amp;lang.subject=en" TargetMode="External"/><Relationship Id="rId289" Type="http://schemas.openxmlformats.org/officeDocument/2006/relationships/hyperlink" Target="http://www.iucnredlist.org/details/39895/0" TargetMode="External"/><Relationship Id="rId496" Type="http://schemas.openxmlformats.org/officeDocument/2006/relationships/hyperlink" Target="http://www.protectedplanet.net/" TargetMode="External"/><Relationship Id="rId149" Type="http://schemas.openxmlformats.org/officeDocument/2006/relationships/image" Target="media/image19.png"/><Relationship Id="rId356" Type="http://schemas.openxmlformats.org/officeDocument/2006/relationships/hyperlink" Target="mailto:https://datamarket.azure.com/dataset/explore/5BA839F1-12CE-4CCE-BF57-A49D98D29A44" TargetMode="External"/><Relationship Id="rId563" Type="http://schemas.openxmlformats.org/officeDocument/2006/relationships/hyperlink" Target="http://dopa-services.jrc.it/services/ecasLogin" TargetMode="External"/><Relationship Id="rId770" Type="http://schemas.openxmlformats.org/officeDocument/2006/relationships/hyperlink" Target="http://pveducation.org/pvcdrom/properties-of-sunlight/solar-radiation-on-tilted-surface" TargetMode="External"/><Relationship Id="rId1193" Type="http://schemas.openxmlformats.org/officeDocument/2006/relationships/hyperlink" Target="https://my.usgs.gov/confluence/pages/viewpage.action?pageId=540116867" TargetMode="External"/><Relationship Id="rId216" Type="http://schemas.openxmlformats.org/officeDocument/2006/relationships/hyperlink" Target="http://resources.arcgis.com/en/help/arcobjects-java/concepts/engine/" TargetMode="External"/><Relationship Id="rId423" Type="http://schemas.openxmlformats.org/officeDocument/2006/relationships/hyperlink" Target="http://sourceforge.net/projects/scipy/files/scipy/0.10.0b2/scipy-0.10.0b2-win32-superpack-python2.6.exe/download" TargetMode="External"/><Relationship Id="rId868" Type="http://schemas.openxmlformats.org/officeDocument/2006/relationships/hyperlink" Target="http://earthengine.google.org/" TargetMode="External"/><Relationship Id="rId1053" Type="http://schemas.openxmlformats.org/officeDocument/2006/relationships/hyperlink" Target="http://hadoop-m1:19888/" TargetMode="External"/><Relationship Id="rId1260" Type="http://schemas.openxmlformats.org/officeDocument/2006/relationships/hyperlink" Target="http://nbviewer.jupyter.org/github/ghislainv/deforestprob/blob/master/notebook/notebook.ipynb" TargetMode="External"/><Relationship Id="rId1498" Type="http://schemas.openxmlformats.org/officeDocument/2006/relationships/hyperlink" Target="http://fedoranews.org/alex/tutorial/rpm/3.shtml" TargetMode="External"/><Relationship Id="rId630" Type="http://schemas.openxmlformats.org/officeDocument/2006/relationships/hyperlink" Target="http://developers.globalforestwatch.org/developer-tools/" TargetMode="External"/><Relationship Id="rId728" Type="http://schemas.openxmlformats.org/officeDocument/2006/relationships/image" Target="media/image71.png"/><Relationship Id="rId935" Type="http://schemas.openxmlformats.org/officeDocument/2006/relationships/hyperlink" Target="http://gis.stackexchange.com/questions/8650/how-to-measure-the-accuracy-of-latitude-and-longitude" TargetMode="External"/><Relationship Id="rId1358" Type="http://schemas.openxmlformats.org/officeDocument/2006/relationships/hyperlink" Target="http://developers.arcgis.com/javascript/sandbox/sandbox.html" TargetMode="External"/><Relationship Id="rId1565" Type="http://schemas.openxmlformats.org/officeDocument/2006/relationships/hyperlink" Target="https://www.openstreetmap.org/way/339595997" TargetMode="External"/><Relationship Id="rId64" Type="http://schemas.openxmlformats.org/officeDocument/2006/relationships/hyperlink" Target="https://www.protectedplanet.net/c/monthly-updates" TargetMode="External"/><Relationship Id="rId1120" Type="http://schemas.openxmlformats.org/officeDocument/2006/relationships/hyperlink" Target="http://blog.cloudera.com/blog/2009/12/7-tips-for-improving-mapreduce-performance/" TargetMode="External"/><Relationship Id="rId1218"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425" Type="http://schemas.openxmlformats.org/officeDocument/2006/relationships/image" Target="media/image181.png"/><Relationship Id="rId1632" Type="http://schemas.openxmlformats.org/officeDocument/2006/relationships/hyperlink" Target="https://makandracards.com/ff-it/21967-git-temporarily-revert-to-previous-commit" TargetMode="External"/><Relationship Id="rId280" Type="http://schemas.openxmlformats.org/officeDocument/2006/relationships/hyperlink" Target="http://maps.iucnredlist.org/map.html?id=178811" TargetMode="External"/><Relationship Id="rId140" Type="http://schemas.openxmlformats.org/officeDocument/2006/relationships/image" Target="media/image16.jpeg"/><Relationship Id="rId378" Type="http://schemas.openxmlformats.org/officeDocument/2006/relationships/image" Target="media/image40.jpeg"/><Relationship Id="rId585" Type="http://schemas.openxmlformats.org/officeDocument/2006/relationships/hyperlink" Target="http://db-server-blishten.c9users.io/geoserver" TargetMode="External"/><Relationship Id="rId792" Type="http://schemas.openxmlformats.org/officeDocument/2006/relationships/hyperlink" Target="http://dopa-services.jrc.ec.europa.eu/gee/updatehsv?hsv=754" TargetMode="External"/><Relationship Id="rId6" Type="http://schemas.openxmlformats.org/officeDocument/2006/relationships/footnotes" Target="footnotes.xml"/><Relationship Id="rId238" Type="http://schemas.openxmlformats.org/officeDocument/2006/relationships/hyperlink" Target="http://code.google.com/edu/parallel/mapreduce-tutorial.html" TargetMode="External"/><Relationship Id="rId445" Type="http://schemas.openxmlformats.org/officeDocument/2006/relationships/hyperlink" Target="http://www.postgresql.org/docs/9.1/static/datatype-oid.html" TargetMode="External"/><Relationship Id="rId652" Type="http://schemas.openxmlformats.org/officeDocument/2006/relationships/hyperlink" Target="https://developers.google.com/picasa-web/" TargetMode="External"/><Relationship Id="rId1075" Type="http://schemas.openxmlformats.org/officeDocument/2006/relationships/hyperlink" Target="http://www.eclipse.org/downloads/download.php?file=/technology/epp/downloads/release/kepler/R/eclipse-jee-kepler-R-win32-x86_64.zip&amp;mirror_id=1023" TargetMode="External"/><Relationship Id="rId1282" Type="http://schemas.openxmlformats.org/officeDocument/2006/relationships/hyperlink" Target="https://www.tensorflow.org/api_docs/python/tf/name_scope" TargetMode="External"/><Relationship Id="rId305" Type="http://schemas.openxmlformats.org/officeDocument/2006/relationships/hyperlink" Target="https://github.com/andrewcottam/ArcGIS-Geoprocessing-Scripts/blob/master/src/GLC2000_PA_Intersection.py" TargetMode="External"/><Relationship Id="rId512" Type="http://schemas.openxmlformats.org/officeDocument/2006/relationships/hyperlink" Target="http://help.arcgis.com/en/webapi/javascript/arcgis/help/jsapi_start.htm" TargetMode="External"/><Relationship Id="rId957" Type="http://schemas.openxmlformats.org/officeDocument/2006/relationships/hyperlink" Target="https://andrewcottam.cartodb.com/api/v2/sql?q=select%20*%20from%20countries%20where%20iso3='MYS'&amp;format=GeoJSON" TargetMode="External"/><Relationship Id="rId1142" Type="http://schemas.openxmlformats.org/officeDocument/2006/relationships/hyperlink" Target="https://github.com/andrewcottam/apache-hive-files/blob/master/species_preprocessing_1.sql" TargetMode="External"/><Relationship Id="rId1587" Type="http://schemas.openxmlformats.org/officeDocument/2006/relationships/hyperlink" Target="https://web-apps-blishten.c9users.io/tilemaker/bern_tiles/13/4265/2883.pbf" TargetMode="External"/><Relationship Id="rId86" Type="http://schemas.openxmlformats.org/officeDocument/2006/relationships/hyperlink" Target="http://www.iucnredlist.org/technical-documents/classification-schemes/threats-classification-scheme" TargetMode="External"/><Relationship Id="rId817" Type="http://schemas.openxmlformats.org/officeDocument/2006/relationships/hyperlink" Target="https://github.com/andrewcottam/postgis_scripts/blob/master/water%20omission%20delete%20nulls.sql" TargetMode="External"/><Relationship Id="rId1002" Type="http://schemas.openxmlformats.org/officeDocument/2006/relationships/hyperlink" Target="http://svn.osgeo.org/gdal/trunk/autotest/ogr/ogr_wfs.py" TargetMode="External"/><Relationship Id="rId1447" Type="http://schemas.openxmlformats.org/officeDocument/2006/relationships/hyperlink" Target="https://pypi.python.org/packages/source/l/lxml/lxml-3.4.3.tar.gz" TargetMode="External"/><Relationship Id="rId1654" Type="http://schemas.openxmlformats.org/officeDocument/2006/relationships/hyperlink" Target="https://code.google.com/p/webgl-globe/" TargetMode="External"/><Relationship Id="rId1307" Type="http://schemas.openxmlformats.org/officeDocument/2006/relationships/hyperlink" Target="http://geonode-rris.biopama.org/" TargetMode="External"/><Relationship Id="rId1514" Type="http://schemas.openxmlformats.org/officeDocument/2006/relationships/hyperlink" Target="http://markdalgleish.com/projects/fathom/" TargetMode="External"/><Relationship Id="rId1721" Type="http://schemas.openxmlformats.org/officeDocument/2006/relationships/hyperlink" Target="https://www.mytnt.it/myTNT/" TargetMode="External"/><Relationship Id="rId13" Type="http://schemas.openxmlformats.org/officeDocument/2006/relationships/hyperlink" Target="https://www.bipindicators.net/resources" TargetMode="External"/><Relationship Id="rId162" Type="http://schemas.openxmlformats.org/officeDocument/2006/relationships/hyperlink" Target="http://pythongisandstuff.wordpress.com/2011/07/07/installing-gdal-and-ogr-for-python-on-windows/" TargetMode="External"/><Relationship Id="rId467" Type="http://schemas.openxmlformats.org/officeDocument/2006/relationships/hyperlink" Target="http://h03-dev-vm7/cgi-bin/eSpecies/quadkey/132320330232030/speciescount" TargetMode="External"/><Relationship Id="rId1097" Type="http://schemas.openxmlformats.org/officeDocument/2006/relationships/hyperlink" Target="http://www.cloudera.com/content/cloudera/en/resources/library/training/introduction-to-apache-hive.html" TargetMode="External"/><Relationship Id="rId674" Type="http://schemas.openxmlformats.org/officeDocument/2006/relationships/hyperlink" Target="http://api.gbif.org/v0.9/species/match?name=Argusianus%20argus&amp;callback=dojo_request_script_callbacks.dojo_request_script35" TargetMode="External"/><Relationship Id="rId881" Type="http://schemas.openxmlformats.org/officeDocument/2006/relationships/image" Target="media/image125.png"/><Relationship Id="rId979" Type="http://schemas.openxmlformats.org/officeDocument/2006/relationships/hyperlink" Target="https://developers.planet.com/docs/api/tile-services/" TargetMode="External"/><Relationship Id="rId327" Type="http://schemas.openxmlformats.org/officeDocument/2006/relationships/hyperlink" Target="http://help.arcgis.com/en/arcgisserver/10.0/help/arcgis_server_dotnet_help/index.html" TargetMode="External"/><Relationship Id="rId534" Type="http://schemas.openxmlformats.org/officeDocument/2006/relationships/hyperlink" Target="https://github.com/r3mi/poly2tri.js" TargetMode="External"/><Relationship Id="rId741" Type="http://schemas.openxmlformats.org/officeDocument/2006/relationships/hyperlink" Target="https://cloud.google.com/appengine/docs/python/tools/using-libraries-python-27" TargetMode="External"/><Relationship Id="rId839" Type="http://schemas.openxmlformats.org/officeDocument/2006/relationships/image" Target="media/image106.png"/><Relationship Id="rId1164" Type="http://schemas.openxmlformats.org/officeDocument/2006/relationships/hyperlink" Target="https://community.c9.io/t/the-uploaded-file-exceeds-the-upload-max-filesize-directive-in-php-ini/2894/2" TargetMode="External"/><Relationship Id="rId1371" Type="http://schemas.openxmlformats.org/officeDocument/2006/relationships/hyperlink" Target="https://developer.mozilla.org/en-US/docs/Web/API/MouseEvent" TargetMode="External"/><Relationship Id="rId1469" Type="http://schemas.openxmlformats.org/officeDocument/2006/relationships/hyperlink" Target="https://cloud.google.com/appengine/docs/python/tools/webapp2" TargetMode="External"/><Relationship Id="rId601" Type="http://schemas.openxmlformats.org/officeDocument/2006/relationships/hyperlink" Target="http://0.0.0.0:8080/?token" TargetMode="External"/><Relationship Id="rId1024" Type="http://schemas.openxmlformats.org/officeDocument/2006/relationships/hyperlink" Target="http://www.youtube.com/watch?feature=player_embedded&amp;v=SS27F-hYWfU" TargetMode="External"/><Relationship Id="rId1231" Type="http://schemas.openxmlformats.org/officeDocument/2006/relationships/hyperlink" Target="http://stackoverflow.com/questions/11118070/buiding-hadoop-with-eclipse-maven-missing-artifact-jdk-toolsjdk-toolsjar1" TargetMode="External"/><Relationship Id="rId1676" Type="http://schemas.openxmlformats.org/officeDocument/2006/relationships/hyperlink" Target="http://especies.jrc.ec.europa.eu" TargetMode="External"/><Relationship Id="rId906" Type="http://schemas.openxmlformats.org/officeDocument/2006/relationships/hyperlink" Target="https://www.google.com/fusiontables/DataSource?dsrcid=implicit&amp;redirectPath=data&amp;usp=apps_start&amp;hl=en" TargetMode="External"/><Relationship Id="rId1329" Type="http://schemas.openxmlformats.org/officeDocument/2006/relationships/image" Target="media/image171.png"/><Relationship Id="rId1536" Type="http://schemas.openxmlformats.org/officeDocument/2006/relationships/image" Target="media/image190.png"/><Relationship Id="rId1743" Type="http://schemas.openxmlformats.org/officeDocument/2006/relationships/hyperlink" Target="http://maps.iucnredlist.org/map.html?id=106003766" TargetMode="External"/><Relationship Id="rId35" Type="http://schemas.openxmlformats.org/officeDocument/2006/relationships/hyperlink" Target="http://www.arcgis.com/home/item.html?id=a3cb207855b348a297ab85261743351d" TargetMode="External"/><Relationship Id="rId1603" Type="http://schemas.openxmlformats.org/officeDocument/2006/relationships/hyperlink" Target="http://www.tomshardware.co.uk/faq/id-1853121/setting-virtual-windows-machine-virtualbox.html" TargetMode="External"/><Relationship Id="rId184" Type="http://schemas.openxmlformats.org/officeDocument/2006/relationships/hyperlink" Target="http://en.wikipedia.org/wiki/Geohash" TargetMode="External"/><Relationship Id="rId391" Type="http://schemas.openxmlformats.org/officeDocument/2006/relationships/hyperlink" Target="https://ciesin.columbia.edu/confluence/display/roads/Global+Roads+Data" TargetMode="External"/><Relationship Id="rId251" Type="http://schemas.openxmlformats.org/officeDocument/2006/relationships/hyperlink" Target="https://github.com/andrewcottam/postgis_scripts/blob/master/Species_irreplacibility.sql" TargetMode="External"/><Relationship Id="rId489" Type="http://schemas.openxmlformats.org/officeDocument/2006/relationships/hyperlink" Target="https://github.com/chelm/geohub" TargetMode="External"/><Relationship Id="rId696" Type="http://schemas.openxmlformats.org/officeDocument/2006/relationships/hyperlink" Target="https://cloud.google.com/sdk/downloads" TargetMode="External"/><Relationship Id="rId349" Type="http://schemas.openxmlformats.org/officeDocument/2006/relationships/hyperlink" Target="mailto:speciescharisma1@gmail.com" TargetMode="External"/><Relationship Id="rId556" Type="http://schemas.openxmlformats.org/officeDocument/2006/relationships/hyperlink" Target="http://ehabitat-wps.jrc.ec.europa.eu/eSpecies/speciesValidator.html?wdpaid=785" TargetMode="External"/><Relationship Id="rId763" Type="http://schemas.openxmlformats.org/officeDocument/2006/relationships/image" Target="media/image82.png"/><Relationship Id="rId1186" Type="http://schemas.openxmlformats.org/officeDocument/2006/relationships/hyperlink" Target="https://scotch.io/@micwanyoike/how-to-add-fonts-to-a-react-project" TargetMode="External"/><Relationship Id="rId1393" Type="http://schemas.openxmlformats.org/officeDocument/2006/relationships/hyperlink" Target="https://mapzen.com/documentation/tangram/Scene-file/" TargetMode="External"/><Relationship Id="rId111" Type="http://schemas.openxmlformats.org/officeDocument/2006/relationships/image" Target="media/image12.png"/><Relationship Id="rId209" Type="http://schemas.openxmlformats.org/officeDocument/2006/relationships/hyperlink" Target="https://gist.github.com/andrewcottam/5db8f3f3a0d86c2fc89a" TargetMode="External"/><Relationship Id="rId416" Type="http://schemas.openxmlformats.org/officeDocument/2006/relationships/hyperlink" Target="http://...api/person-by-birthdate/2005/3" TargetMode="External"/><Relationship Id="rId970" Type="http://schemas.openxmlformats.org/officeDocument/2006/relationships/hyperlink" Target="https://www.mapbox.com/base/styling/icons/" TargetMode="External"/><Relationship Id="rId1046" Type="http://schemas.openxmlformats.org/officeDocument/2006/relationships/hyperlink" Target="http://www.michael-noll.com/tutorials/writing-an-hadoop-mapreduce-program-in-python/" TargetMode="External"/><Relationship Id="rId1253" Type="http://schemas.openxmlformats.org/officeDocument/2006/relationships/hyperlink" Target="https://medium.com/@frntn/not-your-grandmother-s-docker-environment-c3c5c1a5aab" TargetMode="External"/><Relationship Id="rId1698" Type="http://schemas.openxmlformats.org/officeDocument/2006/relationships/hyperlink" Target="http://pubsy.jrc.cec.eu.int/workflow" TargetMode="External"/><Relationship Id="rId623" Type="http://schemas.openxmlformats.org/officeDocument/2006/relationships/image" Target="media/image64.png"/><Relationship Id="rId830" Type="http://schemas.openxmlformats.org/officeDocument/2006/relationships/hyperlink" Target="https://raw.githubusercontent.com/andrewcottam/postgis_scripts/858267b453c834fe173efc7a35a6ceff6223987a/water_confusion_matrix_for_publication.sql" TargetMode="External"/><Relationship Id="rId928" Type="http://schemas.openxmlformats.org/officeDocument/2006/relationships/hyperlink" Target="https://sites.google.com/site/earthengineapidocs/javascript-api/javascript-developers-guide/unbound-algorithms" TargetMode="External"/><Relationship Id="rId1460" Type="http://schemas.openxmlformats.org/officeDocument/2006/relationships/hyperlink" Target="https://github.com/conda-forge/rasterio-feedstock" TargetMode="External"/><Relationship Id="rId1558" Type="http://schemas.openxmlformats.org/officeDocument/2006/relationships/hyperlink" Target="http://esri.github.io/arcgis-vectortile-style-editor/" TargetMode="External"/><Relationship Id="rId57" Type="http://schemas.openxmlformats.org/officeDocument/2006/relationships/hyperlink" Target="http://protectedplanet.net/sites/351406" TargetMode="External"/><Relationship Id="rId1113" Type="http://schemas.openxmlformats.org/officeDocument/2006/relationships/hyperlink" Target="https://github.com/andrewcottam/jrc/blob/master/src/main/java/jrc/esri/CellUdtf.java" TargetMode="External"/><Relationship Id="rId1320" Type="http://schemas.openxmlformats.org/officeDocument/2006/relationships/hyperlink" Target="https://regex101.com/" TargetMode="External"/><Relationship Id="rId1418" Type="http://schemas.openxmlformats.org/officeDocument/2006/relationships/hyperlink" Target="https://scotch.io/@micwanyoike/how-to-add-fonts-to-a-react-project" TargetMode="External"/><Relationship Id="rId1625" Type="http://schemas.openxmlformats.org/officeDocument/2006/relationships/hyperlink" Target="https://andrewcottam@github.com/andrewcottam/ArcGIS-Geoprocessing-Scripts.git" TargetMode="External"/><Relationship Id="rId273" Type="http://schemas.openxmlformats.org/officeDocument/2006/relationships/hyperlink" Target="http://maps.iucnredlist.org/map.html?id=106006826" TargetMode="External"/><Relationship Id="rId480" Type="http://schemas.openxmlformats.org/officeDocument/2006/relationships/hyperlink" Target="http://ben.balter.com/2013/06/26/how-to-convert-shapefiles-to-geojson-for-use-on-github/" TargetMode="External"/><Relationship Id="rId133" Type="http://schemas.openxmlformats.org/officeDocument/2006/relationships/hyperlink" Target="https://daac.ornl.gov/cgi-bin/dsviewer.pl?ds_id=1324" TargetMode="External"/><Relationship Id="rId340" Type="http://schemas.openxmlformats.org/officeDocument/2006/relationships/hyperlink" Target="file:///C:\Users\cottaan\AppData\Roaming\Microsoft\Word\httplib2,%20unzipped%20and%20pasted%20it%20into%20E:\cottaan\Aptana%20Studio%203\Aptana%20Studio%20Workspace%20-%20nope" TargetMode="External"/><Relationship Id="rId578" Type="http://schemas.openxmlformats.org/officeDocument/2006/relationships/image" Target="media/image53.png"/><Relationship Id="rId785" Type="http://schemas.openxmlformats.org/officeDocument/2006/relationships/image" Target="media/image98.jpeg"/><Relationship Id="rId992" Type="http://schemas.openxmlformats.org/officeDocument/2006/relationships/hyperlink" Target="https://www.picloud.com/accounts/jobs/" TargetMode="External"/><Relationship Id="rId200" Type="http://schemas.openxmlformats.org/officeDocument/2006/relationships/hyperlink" Target="http://www.postgresql.org/docs/9.0/static/datatype-character.html%20" TargetMode="External"/><Relationship Id="rId438" Type="http://schemas.openxmlformats.org/officeDocument/2006/relationships/hyperlink" Target="http://www.wbitt.com/knowledge/how-to-tutorials/112-creating-a-self-signed-apache-ssl-certificate.html" TargetMode="External"/><Relationship Id="rId645" Type="http://schemas.openxmlformats.org/officeDocument/2006/relationships/hyperlink" Target="https://www.mapbox.com/api-documentation/" TargetMode="External"/><Relationship Id="rId852" Type="http://schemas.openxmlformats.org/officeDocument/2006/relationships/image" Target="media/image116.png"/><Relationship Id="rId1068" Type="http://schemas.openxmlformats.org/officeDocument/2006/relationships/hyperlink" Target="http://hadoop-m2:50070/webhdfs/v1/user/cottaan?op=LISTSTATUS" TargetMode="External"/><Relationship Id="rId1275" Type="http://schemas.openxmlformats.org/officeDocument/2006/relationships/hyperlink" Target="http://www.dspguide.com/ch26/1.htm" TargetMode="External"/><Relationship Id="rId1482" Type="http://schemas.openxmlformats.org/officeDocument/2006/relationships/hyperlink" Target="http://www.biopama.org" TargetMode="External"/><Relationship Id="rId505" Type="http://schemas.openxmlformats.org/officeDocument/2006/relationships/hyperlink" Target="http://help.arcgis.com/en/webapi/javascript/arcgis/help/jshelp_start.htm" TargetMode="External"/><Relationship Id="rId712" Type="http://schemas.openxmlformats.org/officeDocument/2006/relationships/hyperlink" Target="mailto:a.cottam@gmail.com" TargetMode="External"/><Relationship Id="rId1135" Type="http://schemas.openxmlformats.org/officeDocument/2006/relationships/hyperlink" Target="http://www.cloudera.com/content/cloudera/en/documentation/cdh5/latest/CDH5-Installation-Guide/cdh5ig_jdbc_driver_install.html" TargetMode="External"/><Relationship Id="rId1342"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79" Type="http://schemas.openxmlformats.org/officeDocument/2006/relationships/hyperlink" Target="https://www.mapbox.com/vector-tiles/mapbox-streets-v7/" TargetMode="External"/><Relationship Id="rId1202" Type="http://schemas.openxmlformats.org/officeDocument/2006/relationships/hyperlink" Target="http://blogs.esri.com/esri/arcgis/2012/06/08/using-a-binning-technique-for-point-based-multiscale-web-maps/" TargetMode="External"/><Relationship Id="rId1647" Type="http://schemas.openxmlformats.org/officeDocument/2006/relationships/hyperlink" Target="https://code.google.com/p/earthengine-api/source/checkout" TargetMode="External"/><Relationship Id="rId1507" Type="http://schemas.openxmlformats.org/officeDocument/2006/relationships/hyperlink" Target="https://tecadmin.net/install-phppgadmin-in-ubuntu/" TargetMode="External"/><Relationship Id="rId1714" Type="http://schemas.openxmlformats.org/officeDocument/2006/relationships/hyperlink" Target="http://www.cc.cec/dgintranet/jrc/intranet/km/pubsy/documents/eur_22191_en.pdf" TargetMode="External"/><Relationship Id="rId29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155" Type="http://schemas.openxmlformats.org/officeDocument/2006/relationships/hyperlink" Target="http://geojson.io/" TargetMode="External"/><Relationship Id="rId362"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1297" Type="http://schemas.openxmlformats.org/officeDocument/2006/relationships/hyperlink" Target="http://your-server/geoserver/rest" TargetMode="External"/><Relationship Id="rId222" Type="http://schemas.openxmlformats.org/officeDocument/2006/relationships/hyperlink" Target="http://highscalability.com/unorthodox-approach-database-design-coming-shard" TargetMode="External"/><Relationship Id="rId667" Type="http://schemas.openxmlformats.org/officeDocument/2006/relationships/hyperlink" Target="http://www.gbif.org/occurrence/search?GEOMETRY=116.488037+6.249776%2C116.488037+5.993070%2C116.735229+5.993070%2C116.735229+6.249776%2C116.488037+6.249776&amp;TAXON_KEY=5227762" TargetMode="External"/><Relationship Id="rId874" Type="http://schemas.openxmlformats.org/officeDocument/2006/relationships/hyperlink" Target="https://ee-api.appspot.com/b3ed5496bfdb08d734c4f3a28a8e172b" TargetMode="External"/><Relationship Id="rId527" Type="http://schemas.openxmlformats.org/officeDocument/2006/relationships/hyperlink" Target="https://github.com/Vizzuality/visualraster" TargetMode="External"/><Relationship Id="rId734" Type="http://schemas.openxmlformats.org/officeDocument/2006/relationships/hyperlink" Target="https://community.c9.io/t/setting-up-phppgadmin/1571" TargetMode="External"/><Relationship Id="rId941" Type="http://schemas.openxmlformats.org/officeDocument/2006/relationships/hyperlink" Target="https://groups.google.com/forum/" TargetMode="External"/><Relationship Id="rId1157" Type="http://schemas.openxmlformats.org/officeDocument/2006/relationships/hyperlink" Target="http://www.postgresql.org/docs/9.3/static/reference-client.html" TargetMode="External"/><Relationship Id="rId1364" Type="http://schemas.openxmlformats.org/officeDocument/2006/relationships/hyperlink" Target="http://dojo-toolkit.33424.n3.nabble.com/Embedding-a-Google-Map-using-Dojo-tp4006878p4006911.html" TargetMode="External"/><Relationship Id="rId1571" Type="http://schemas.openxmlformats.org/officeDocument/2006/relationships/image" Target="media/image195.png"/><Relationship Id="rId70" Type="http://schemas.openxmlformats.org/officeDocument/2006/relationships/hyperlink" Target="https://wiki.openstreetmap.org/wiki/Overpass_turbo" TargetMode="External"/><Relationship Id="rId801" Type="http://schemas.openxmlformats.org/officeDocument/2006/relationships/hyperlink" Target="http://docs.safe.com/fme/html/FME_Transformers/Default.htm" TargetMode="External"/><Relationship Id="rId1017" Type="http://schemas.openxmlformats.org/officeDocument/2006/relationships/hyperlink" Target="http://vimeo.com/23400732" TargetMode="External"/><Relationship Id="rId1224" Type="http://schemas.openxmlformats.org/officeDocument/2006/relationships/hyperlink" Target="http://download.eclipse.org/tm/updates/3.3/%20as%20a%20new%20software%20update%20site%20" TargetMode="External"/><Relationship Id="rId1431" Type="http://schemas.openxmlformats.org/officeDocument/2006/relationships/hyperlink" Target="http://dontkry.com/posts/code/using-npm-on-the-client-side.html" TargetMode="External"/><Relationship Id="rId1669" Type="http://schemas.openxmlformats.org/officeDocument/2006/relationships/hyperlink" Target="http://sedac.ciesin.columbia.edu/maps/services/wms" TargetMode="External"/><Relationship Id="rId1529" Type="http://schemas.openxmlformats.org/officeDocument/2006/relationships/hyperlink" Target="https://github.com/andrewcottam/web_apps/commit/da66e68026fa47b965d6e6b10370a6dc04e41b45" TargetMode="External"/><Relationship Id="rId1736" Type="http://schemas.openxmlformats.org/officeDocument/2006/relationships/hyperlink" Target="http://help.arcgis.com/en/arcgisdesktop/10.0/help/index.html" TargetMode="External"/><Relationship Id="rId28" Type="http://schemas.openxmlformats.org/officeDocument/2006/relationships/hyperlink" Target="http://www.gadm.org/" TargetMode="External"/><Relationship Id="rId177" Type="http://schemas.openxmlformats.org/officeDocument/2006/relationships/hyperlink" Target="http://help.arcgis.com/en/arcgisdesktop/10.0/help/index.html" TargetMode="External"/><Relationship Id="rId384" Type="http://schemas.openxmlformats.org/officeDocument/2006/relationships/hyperlink" Target="http://www.mappinglife.org/list?dsid=iucn_mammals&amp;lon=8.79&amp;lat=45.58&amp;radius=1000&amp;taxa=Mammalia" TargetMode="External"/><Relationship Id="rId591" Type="http://schemas.openxmlformats.org/officeDocument/2006/relationships/hyperlink" Target="https://andrewcottam.github.io/node-js/biopama-demo/build/" TargetMode="External"/><Relationship Id="rId244" Type="http://schemas.openxmlformats.org/officeDocument/2006/relationships/hyperlink" Target="http://devmag.org.za/2011/02/23/quadtrees-implementation/" TargetMode="External"/><Relationship Id="rId689" Type="http://schemas.openxmlformats.org/officeDocument/2006/relationships/hyperlink" Target="https://github.com/andrewcottam/web_apps.git" TargetMode="External"/><Relationship Id="rId896" Type="http://schemas.openxmlformats.org/officeDocument/2006/relationships/image" Target="media/image134.png"/><Relationship Id="rId1081" Type="http://schemas.openxmlformats.org/officeDocument/2006/relationships/hyperlink" Target="https://hadoop.apache.org/docs/r2.2.0/api/org/apache/hadoop/filecache/DistributedCache.html" TargetMode="External"/><Relationship Id="rId451" Type="http://schemas.openxmlformats.org/officeDocument/2006/relationships/hyperlink" Target="http://h03-dev-vm7/cgi-bin/eSpecies/getQuadkeyLatLong/6.446317749457646,116.905517578125" TargetMode="External"/><Relationship Id="rId549" Type="http://schemas.openxmlformats.org/officeDocument/2006/relationships/hyperlink" Target="https://wiki.jasig.org/display/CAS/Proxy+CAS+Walkthrough" TargetMode="External"/><Relationship Id="rId756" Type="http://schemas.openxmlformats.org/officeDocument/2006/relationships/image" Target="media/image76.png"/><Relationship Id="rId1179" Type="http://schemas.openxmlformats.org/officeDocument/2006/relationships/hyperlink" Target="http://fortawesome.github.io/Font-Awesome/" TargetMode="External"/><Relationship Id="rId1386" Type="http://schemas.openxmlformats.org/officeDocument/2006/relationships/hyperlink" Target="https://developer.mozilla.org/en-US/docs/Web/API/WindowEventHandlers/onpopstate" TargetMode="External"/><Relationship Id="rId1593" Type="http://schemas.openxmlformats.org/officeDocument/2006/relationships/hyperlink" Target="https://github.com/mapbox/mapbox-gl-js/issues/3018" TargetMode="External"/><Relationship Id="rId104" Type="http://schemas.openxmlformats.org/officeDocument/2006/relationships/hyperlink" Target="https://sentinel.esa.int/documents/247904/685163/Sentinel-1_User_Handbook" TargetMode="External"/><Relationship Id="rId311" Type="http://schemas.openxmlformats.org/officeDocument/2006/relationships/hyperlink" Target="http://resources.arcgis.com/en/help/main/10.2/index.html" TargetMode="External"/><Relationship Id="rId409" Type="http://schemas.openxmlformats.org/officeDocument/2006/relationships/hyperlink" Target="http://h03-dev-vm7/cgi-bin/eSpecies.py/qk/323r35" TargetMode="External"/><Relationship Id="rId963" Type="http://schemas.openxmlformats.org/officeDocument/2006/relationships/hyperlink" Target="https://c.tiles.mapbox.com/v4/digitalglobe.nmmhkk79/10/501/467.png?access_token=pk.eyJ1IjoiZGlnaXRhbGdsb2JlIiwiYSI6ImNpbmJscnhhZTBudmp0cWx3MXI5bWt0djgifQ.9DibR63tG-LY6FvjDLhCXg" TargetMode="External"/><Relationship Id="rId1039" Type="http://schemas.openxmlformats.org/officeDocument/2006/relationships/hyperlink" Target="http://esri.github.io/geometry-api-java/javadoc/com/esri/core/geometry/OperatorSimplify.html" TargetMode="External"/><Relationship Id="rId1246" Type="http://schemas.openxmlformats.org/officeDocument/2006/relationships/hyperlink" Target="https://localhost:8443/leaflet_map/index.html" TargetMode="External"/><Relationship Id="rId92" Type="http://schemas.openxmlformats.org/officeDocument/2006/relationships/hyperlink" Target="file:///C:\Users\cottaan\AppData\Local\Temp\arc7A2F\iucn_rl_species_2014_2_no_sens0.txt" TargetMode="External"/><Relationship Id="rId616" Type="http://schemas.openxmlformats.org/officeDocument/2006/relationships/hyperlink" Target="https://github.com/c9/install" TargetMode="External"/><Relationship Id="rId823" Type="http://schemas.openxmlformats.org/officeDocument/2006/relationships/hyperlink" Target="https://github.com/andrewcottam/postgis_scripts/blob/master/water%20validation%20stratify%20by%20grid_feng.sql" TargetMode="External"/><Relationship Id="rId1453" Type="http://schemas.openxmlformats.org/officeDocument/2006/relationships/hyperlink" Target="http://matplotlib.org/api/pyplot_api.html" TargetMode="External"/><Relationship Id="rId1660" Type="http://schemas.openxmlformats.org/officeDocument/2006/relationships/hyperlink" Target="http://webpy.org/static/web.py-0.37.tar.gz" TargetMode="External"/><Relationship Id="rId1106" Type="http://schemas.openxmlformats.org/officeDocument/2006/relationships/hyperlink" Target="https://cwiki.apache.org/confluence/display/Hive/LanguageManual+DDL" TargetMode="External"/><Relationship Id="rId1313" Type="http://schemas.openxmlformats.org/officeDocument/2006/relationships/hyperlink" Target="https://wiki.appcelerator.org/display/guides2/Installing+the+Java+Development+Tools" TargetMode="External"/><Relationship Id="rId1520" Type="http://schemas.openxmlformats.org/officeDocument/2006/relationships/hyperlink" Target="https://github.com/mapbox/vector-tile-spec/tree/master/2.1" TargetMode="External"/><Relationship Id="rId1618" Type="http://schemas.openxmlformats.org/officeDocument/2006/relationships/hyperlink" Target="file:///C:\Users\cottaan\AppData\Roaming\Microsoft\Word\http%20and%20ssh" TargetMode="External"/><Relationship Id="rId199" Type="http://schemas.openxmlformats.org/officeDocument/2006/relationships/hyperlink" Target="http://msdn.microsoft.com/en-us/library/bb259689.aspx';" TargetMode="External"/><Relationship Id="rId266" Type="http://schemas.openxmlformats.org/officeDocument/2006/relationships/hyperlink" Target="http://forums.esri.com/Thread.asp?c=93&amp;f=984&amp;t=237824" TargetMode="External"/><Relationship Id="rId473" Type="http://schemas.openxmlformats.org/officeDocument/2006/relationships/hyperlink" Target="https://github.com/andrewcottam/python-rest-server/blob/master/cgi-bin/services" TargetMode="External"/><Relationship Id="rId680" Type="http://schemas.openxmlformats.org/officeDocument/2006/relationships/hyperlink" Target="https://github.com/andrewcottam/SpeciesCharismaIndex/blob/master/api_client_library.py" TargetMode="External"/><Relationship Id="rId126" Type="http://schemas.openxmlformats.org/officeDocument/2006/relationships/hyperlink" Target="http://desktop.arcgis.com/en/arcmap/10.3/manage-data/metadata/creating-a-metadata-template.htm" TargetMode="External"/><Relationship Id="rId333" Type="http://schemas.openxmlformats.org/officeDocument/2006/relationships/hyperlink" Target="http://79.125.16.106/IUCN/mapper/index.html?ID_NO=60225" TargetMode="External"/><Relationship Id="rId540" Type="http://schemas.openxmlformats.org/officeDocument/2006/relationships/hyperlink" Target="file:///E:\cottaan\Documents\GitHub\general\general\fme_scripts\roadless_asia_csv_to_fusion_table.fmw" TargetMode="External"/><Relationship Id="rId778" Type="http://schemas.openxmlformats.org/officeDocument/2006/relationships/image" Target="media/image91.png"/><Relationship Id="rId985" Type="http://schemas.openxmlformats.org/officeDocument/2006/relationships/image" Target="media/image154.png"/><Relationship Id="rId1170" Type="http://schemas.openxmlformats.org/officeDocument/2006/relationships/hyperlink" Target="http://spatialreference.org/ref/sr-org/7099/postgis/" TargetMode="External"/><Relationship Id="rId638" Type="http://schemas.openxmlformats.org/officeDocument/2006/relationships/hyperlink" Target="https://api.elsevier.com/content/abstract/doi/10.1038/nature20584?apiKey=700793c78c8fb1d736eb7030bb874bda&amp;httpAccept=application/json" TargetMode="External"/><Relationship Id="rId845" Type="http://schemas.openxmlformats.org/officeDocument/2006/relationships/hyperlink" Target="https://ee-api.appspot.com/a90c7ad11dc079223d79eb11dd800c73" TargetMode="External"/><Relationship Id="rId1030" Type="http://schemas.openxmlformats.org/officeDocument/2006/relationships/hyperlink" Target="http://cloudera.com/content/cloudera/en/training/courses/data-science-training.html" TargetMode="External"/><Relationship Id="rId1268" Type="http://schemas.openxmlformats.org/officeDocument/2006/relationships/hyperlink" Target="https://classroom.udacity.com/courses/ud730" TargetMode="External"/><Relationship Id="rId1475" Type="http://schemas.openxmlformats.org/officeDocument/2006/relationships/hyperlink" Target="https://bootstrap.pypa.io/get-pip.py" TargetMode="External"/><Relationship Id="rId1682" Type="http://schemas.openxmlformats.org/officeDocument/2006/relationships/hyperlink" Target="mailto:a.cottam@gmail.com" TargetMode="External"/><Relationship Id="rId400" Type="http://schemas.openxmlformats.org/officeDocument/2006/relationships/hyperlink" Target="http://johnpaulett.com/2008/09/20/getting-restful-with-webpy/" TargetMode="External"/><Relationship Id="rId705" Type="http://schemas.openxmlformats.org/officeDocument/2006/relationships/hyperlink" Target="https://github.com/google/earthengine-api" TargetMode="External"/><Relationship Id="rId1128" Type="http://schemas.openxmlformats.org/officeDocument/2006/relationships/hyperlink" Target="http://cloudera-manager.jrc.it:7180/cmf/home" TargetMode="External"/><Relationship Id="rId1335" Type="http://schemas.openxmlformats.org/officeDocument/2006/relationships/hyperlink" Target="http://dojotoolkit.org/reference-guide/loader/amd.html" TargetMode="External"/><Relationship Id="rId1542" Type="http://schemas.openxmlformats.org/officeDocument/2006/relationships/image" Target="media/image193.png"/><Relationship Id="rId912" Type="http://schemas.openxmlformats.org/officeDocument/2006/relationships/hyperlink" Target="https://code.google.com/apis/console" TargetMode="External"/><Relationship Id="rId41" Type="http://schemas.openxmlformats.org/officeDocument/2006/relationships/hyperlink" Target="http://onlinelibrary.wiley.com/doi/10.1002/ajp.20794/pdf" TargetMode="External"/><Relationship Id="rId1402" Type="http://schemas.openxmlformats.org/officeDocument/2006/relationships/image" Target="media/image180.png"/><Relationship Id="rId1707" Type="http://schemas.openxmlformats.org/officeDocument/2006/relationships/hyperlink" Target="http://elibrary.jrc.cec.eu.int/portal/journals" TargetMode="External"/><Relationship Id="rId190" Type="http://schemas.openxmlformats.org/officeDocument/2006/relationships/hyperlink" Target="http://msdn.microsoft.com/en-us/library/bb259689.aspx" TargetMode="External"/><Relationship Id="rId288" Type="http://schemas.openxmlformats.org/officeDocument/2006/relationships/hyperlink" Target="http://maps.iucnredlist.org/map.html?id=39895" TargetMode="External"/><Relationship Id="rId495" Type="http://schemas.openxmlformats.org/officeDocument/2006/relationships/hyperlink" Target="file:///\\BECKINSALE\export\WDPA_June_2016_FLAT" TargetMode="External"/><Relationship Id="rId148" Type="http://schemas.openxmlformats.org/officeDocument/2006/relationships/hyperlink" Target="https://github.com/andrewcottam/ArcGIS-Geoprocessing-Scripts/blob/master/src/JRC%20Toolbox.pyt" TargetMode="External"/><Relationship Id="rId355" Type="http://schemas.openxmlformats.org/officeDocument/2006/relationships/hyperlink" Target="https://skydrive.live.com/view.aspx?resid=9C9479871FBFA822!109&amp;app=Word&amp;authkey=!ACvyZ_MNtngQyCU" TargetMode="External"/><Relationship Id="rId562" Type="http://schemas.openxmlformats.org/officeDocument/2006/relationships/hyperlink" Target="http://dopa-services.jrc.it/services/especies/_set_test?param1=1" TargetMode="External"/><Relationship Id="rId1192" Type="http://schemas.openxmlformats.org/officeDocument/2006/relationships/hyperlink" Target="http://desktop.arcgis.com/en/desktop/latest/analyze/python/extending-geoprocessing-through-python-modules.htm" TargetMode="External"/><Relationship Id="rId215" Type="http://schemas.openxmlformats.org/officeDocument/2006/relationships/hyperlink" Target="https://github.com/mraad/AvroToolbox" TargetMode="External"/><Relationship Id="rId422" Type="http://schemas.openxmlformats.org/officeDocument/2006/relationships/hyperlink" Target="http://docs.scipy.org/doc/scipy/reference/generated/scipy.sparse.coo_matrix.html" TargetMode="External"/><Relationship Id="rId867" Type="http://schemas.openxmlformats.org/officeDocument/2006/relationships/hyperlink" Target="https://explorer.earthengine.google.com/" TargetMode="External"/><Relationship Id="rId1052" Type="http://schemas.openxmlformats.org/officeDocument/2006/relationships/hyperlink" Target="http://hadoop-m1:8088/" TargetMode="External"/><Relationship Id="rId1497" Type="http://schemas.openxmlformats.org/officeDocument/2006/relationships/hyperlink" Target="http://en.wikipedia.org/wiki/GNU/Linux_distributions%20-%20some%20commercial,%20some%20not.%20Which%20do%20we%20have?%20Not%20sure." TargetMode="External"/><Relationship Id="rId727" Type="http://schemas.openxmlformats.org/officeDocument/2006/relationships/hyperlink" Target="https://cloud.google.com/compute/docs/instances/adding-removing-ssh-keys" TargetMode="External"/><Relationship Id="rId934" Type="http://schemas.openxmlformats.org/officeDocument/2006/relationships/image" Target="media/image142.png"/><Relationship Id="rId1357" Type="http://schemas.openxmlformats.org/officeDocument/2006/relationships/hyperlink" Target="http://dojo-toolkit.33424.n3.nabble.com/Fwd-How-to-send-a-jsonp-request-to-server-in-dojo-toolkit-td3993684.html" TargetMode="External"/><Relationship Id="rId1564" Type="http://schemas.openxmlformats.org/officeDocument/2006/relationships/hyperlink" Target="https://tile.mapzen.com/mapzen/vector/v1/all/15/17167/11672.topojson?api_key=vector-tiles-VyYjZGS" TargetMode="External"/><Relationship Id="rId63" Type="http://schemas.openxmlformats.org/officeDocument/2006/relationships/image" Target="media/image8.png"/><Relationship Id="rId121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424" Type="http://schemas.openxmlformats.org/officeDocument/2006/relationships/hyperlink" Target="http://leafletjs.com/download.html" TargetMode="External"/><Relationship Id="rId1631" Type="http://schemas.openxmlformats.org/officeDocument/2006/relationships/hyperlink" Target="mailto:a.cottam@gmail.com" TargetMode="External"/><Relationship Id="rId1729"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377" Type="http://schemas.openxmlformats.org/officeDocument/2006/relationships/hyperlink" Target="http://sedac.ciesin.columbia.edu/maps/services/wms" TargetMode="External"/><Relationship Id="rId584" Type="http://schemas.openxmlformats.org/officeDocument/2006/relationships/hyperlink" Target="https://community.c9.io/t/starting-postgres-automatically/5477/4" TargetMode="External"/><Relationship Id="rId5" Type="http://schemas.openxmlformats.org/officeDocument/2006/relationships/webSettings" Target="webSettings.xml"/><Relationship Id="rId237" Type="http://schemas.openxmlformats.org/officeDocument/2006/relationships/hyperlink" Target="http://www.scidb.org/" TargetMode="External"/><Relationship Id="rId791" Type="http://schemas.openxmlformats.org/officeDocument/2006/relationships/hyperlink" Target="https://github.com/andrewcottam/postgis_scripts/commit/520b7298b9e289911def4a962708b335902de064" TargetMode="External"/><Relationship Id="rId889"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074" Type="http://schemas.openxmlformats.org/officeDocument/2006/relationships/image" Target="media/image158.png"/><Relationship Id="rId444" Type="http://schemas.openxmlformats.org/officeDocument/2006/relationships/hyperlink" Target="http://www.postgresql.org/docs/7.3/static/pg-system-catalogs.html" TargetMode="External"/><Relationship Id="rId651" Type="http://schemas.openxmlformats.org/officeDocument/2006/relationships/hyperlink" Target="https://github.com/andrewcottam/python_web_api_clients/blob/master/panoramio_client.py" TargetMode="External"/><Relationship Id="rId749" Type="http://schemas.openxmlformats.org/officeDocument/2006/relationships/hyperlink" Target="https://cloud.google.com/appengine/docs/python/googlecloudstorageclient/setting-up-cloud-storage" TargetMode="External"/><Relationship Id="rId1281" Type="http://schemas.openxmlformats.org/officeDocument/2006/relationships/hyperlink" Target="https://www.tensorflow.org/get_started/summaries_and_tensorboard" TargetMode="External"/><Relationship Id="rId1379" Type="http://schemas.openxmlformats.org/officeDocument/2006/relationships/hyperlink" Target="https://blog.mapbox.com/mapbox-gl-js-react-764da6cc074a" TargetMode="External"/><Relationship Id="rId1586" Type="http://schemas.openxmlformats.org/officeDocument/2006/relationships/hyperlink" Target="https://web-apps-blishten.c9users.io/tilemaker/bern_tiles/13/4265/2883.pbf" TargetMode="External"/><Relationship Id="rId304" Type="http://schemas.openxmlformats.org/officeDocument/2006/relationships/hyperlink" Target="http://resources.arcgis.com/en/help/main/10.1/index.html" TargetMode="External"/><Relationship Id="rId511" Type="http://schemas.openxmlformats.org/officeDocument/2006/relationships/hyperlink" Target="http://enable-cors.org/" TargetMode="External"/><Relationship Id="rId609" Type="http://schemas.openxmlformats.org/officeDocument/2006/relationships/hyperlink" Target="https://docs.c9.io/docs/running-your-own-ssh-workspace" TargetMode="External"/><Relationship Id="rId956" Type="http://schemas.openxmlformats.org/officeDocument/2006/relationships/hyperlink" Target="https://andrewcottam.cartodb.com/api/v2/sql?q=select%20*%20from%20countries%20where%20iso3='MYS'" TargetMode="External"/><Relationship Id="rId1141" Type="http://schemas.openxmlformats.org/officeDocument/2006/relationships/hyperlink" Target="http://hadoop-h05:8088/cluster" TargetMode="External"/><Relationship Id="rId1239" Type="http://schemas.openxmlformats.org/officeDocument/2006/relationships/image" Target="media/image169.png"/><Relationship Id="rId85" Type="http://schemas.openxmlformats.org/officeDocument/2006/relationships/hyperlink" Target="http://cmp-openstandards.org/tools/threats-and-actions-taxonomies/" TargetMode="External"/><Relationship Id="rId816" Type="http://schemas.openxmlformats.org/officeDocument/2006/relationships/hyperlink" Target="https://github.com/andrewcottam/water_detection_python_scripts/blob/master/updateSceneMetadata.py" TargetMode="External"/><Relationship Id="rId1001"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446" Type="http://schemas.openxmlformats.org/officeDocument/2006/relationships/hyperlink" Target="https://stackoverflow.com/questions/11854847/display-an-image-from-a-file-in-an-ipython-notebook" TargetMode="External"/><Relationship Id="rId1653" Type="http://schemas.openxmlformats.org/officeDocument/2006/relationships/hyperlink" Target="http://cbes.javaforge.com/update" TargetMode="External"/><Relationship Id="rId1306" Type="http://schemas.openxmlformats.org/officeDocument/2006/relationships/hyperlink" Target="http://h05-dev-vm36.jrc.it/" TargetMode="External"/><Relationship Id="rId1513" Type="http://schemas.openxmlformats.org/officeDocument/2006/relationships/hyperlink" Target="http://selection.datavisualization.ch/" TargetMode="External"/><Relationship Id="rId1720" Type="http://schemas.openxmlformats.org/officeDocument/2006/relationships/hyperlink" Target="http://h05-dev-vm14.jrc.it/" TargetMode="External"/><Relationship Id="rId12" Type="http://schemas.openxmlformats.org/officeDocument/2006/relationships/hyperlink" Target="http://jncc.defra.gov.uk/page-4250" TargetMode="External"/><Relationship Id="rId161" Type="http://schemas.openxmlformats.org/officeDocument/2006/relationships/hyperlink" Target="http://www.gis.usu.edu/~chrisg/python/2009/docs/gdal_win.pdf" TargetMode="External"/><Relationship Id="rId399" Type="http://schemas.openxmlformats.org/officeDocument/2006/relationships/hyperlink" Target="http://webpy.org/docs/0.3/tutorial" TargetMode="External"/><Relationship Id="rId259" Type="http://schemas.openxmlformats.org/officeDocument/2006/relationships/hyperlink" Target="http://www.geog.mcgill.ca/~nramankutty/Datasets/Datasets.html" TargetMode="External"/><Relationship Id="rId466" Type="http://schemas.openxmlformats.org/officeDocument/2006/relationships/hyperlink" Target="http://h03-dev-vm7/cgi-bin/eSpecies/bbox/25728,16008,27776,17032/palist" TargetMode="External"/><Relationship Id="rId673"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880" Type="http://schemas.openxmlformats.org/officeDocument/2006/relationships/hyperlink" Target="https://github.com/andrewcottam/water_detection_python_scripts/blob/c4f80fbf2c1a2b0c7d1fcbaaa2e5f87a5f65bc74/getGeePixelValues.py" TargetMode="External"/><Relationship Id="rId1096" Type="http://schemas.openxmlformats.org/officeDocument/2006/relationships/hyperlink" Target="http://hbase.apache.org/book/trouble.log.html" TargetMode="External"/><Relationship Id="rId119" Type="http://schemas.openxmlformats.org/officeDocument/2006/relationships/hyperlink" Target="https://storage.googleapis.com/global-surface-water/maptiles/occurrence/%7bz%7d/%7bx%7d/%7by%7d.png" TargetMode="External"/><Relationship Id="rId326" Type="http://schemas.openxmlformats.org/officeDocument/2006/relationships/hyperlink" Target="http://79.125.16.106/ArcGIS/services/Andrew/OrangUtan/MapServer/WFSServer?request=DescribeFeatureType&amp;service=WFS" TargetMode="External"/><Relationship Id="rId533" Type="http://schemas.openxmlformats.org/officeDocument/2006/relationships/hyperlink" Target="https://github.com/r3mi/poly2tri.js" TargetMode="External"/><Relationship Id="rId978" Type="http://schemas.openxmlformats.org/officeDocument/2006/relationships/hyperlink" Target="https://developers.planet.com/?utm_source=intercom&amp;utm_medium=email" TargetMode="External"/><Relationship Id="rId1163" Type="http://schemas.openxmlformats.org/officeDocument/2006/relationships/hyperlink" Target="http://www.postgresql.org/docs/9.0/static/indexes-intro.html" TargetMode="External"/><Relationship Id="rId1370" Type="http://schemas.openxmlformats.org/officeDocument/2006/relationships/hyperlink" Target="http://leafletjs.com/reference-1.1.0.html" TargetMode="External"/><Relationship Id="rId740" Type="http://schemas.openxmlformats.org/officeDocument/2006/relationships/hyperlink" Target="https://cloud.google.com/storage/docs/json_api/v1/libraries" TargetMode="External"/><Relationship Id="rId838" Type="http://schemas.openxmlformats.org/officeDocument/2006/relationships/hyperlink" Target="https://ee-api.appspot.com/4e977aea2f63647a4300c0fe783b756c" TargetMode="External"/><Relationship Id="rId1023" Type="http://schemas.openxmlformats.org/officeDocument/2006/relationships/hyperlink" Target="http://www.youtube.com/watch?v=xHvJhuGGOKc" TargetMode="External"/><Relationship Id="rId1468" Type="http://schemas.openxmlformats.org/officeDocument/2006/relationships/hyperlink" Target="https://webapp-improved.appspot.com/" TargetMode="External"/><Relationship Id="rId1675" Type="http://schemas.openxmlformats.org/officeDocument/2006/relationships/hyperlink" Target="http://observatoire-comifac.net:8080/comifac/" TargetMode="External"/><Relationship Id="rId600" Type="http://schemas.openxmlformats.org/officeDocument/2006/relationships/hyperlink" Target="https://python-blishten.c9users.io:8081/getValuesForPoint?sceneid=LANDSAT/LC8_L1T_TOA/LC81970502016195LGN00&amp;lng=-3.9785914394893998&amp;lat=14.570051011329882" TargetMode="External"/><Relationship Id="rId1230" Type="http://schemas.openxmlformats.org/officeDocument/2006/relationships/hyperlink" Target="https://wiki.appcelerator.org/display/guides2/Reverting+to+a+Previous+Version" TargetMode="External"/><Relationship Id="rId1328" Type="http://schemas.openxmlformats.org/officeDocument/2006/relationships/hyperlink" Target="https://developers.arcgis.com/en/javascript/jshelp/inside_dojoversion.html" TargetMode="External"/><Relationship Id="rId1535" Type="http://schemas.openxmlformats.org/officeDocument/2006/relationships/image" Target="media/image189.png"/><Relationship Id="rId905" Type="http://schemas.openxmlformats.org/officeDocument/2006/relationships/hyperlink" Target="https://www.google.com/fusiontables/DataSource?docid=1CwYznUQU5xrGNaxptfAuYyIrFd-ppC3MWvtb2Cw" TargetMode="External"/><Relationship Id="rId1742" Type="http://schemas.openxmlformats.org/officeDocument/2006/relationships/hyperlink" Target="http://academic.sun.ac.za/iasi/index.asp" TargetMode="External"/><Relationship Id="rId34" Type="http://schemas.openxmlformats.org/officeDocument/2006/relationships/hyperlink" Target="http://www.eurosion.org/database/maritime.html" TargetMode="External"/><Relationship Id="rId1602" Type="http://schemas.openxmlformats.org/officeDocument/2006/relationships/hyperlink" Target="https://www.modern.ie/en-us/virtualization-tools" TargetMode="External"/><Relationship Id="rId183" Type="http://schemas.openxmlformats.org/officeDocument/2006/relationships/hyperlink" Target="http://www.postgresql.org/docs/8.3/static/indexes-types.html" TargetMode="External"/><Relationship Id="rId390" Type="http://schemas.openxmlformats.org/officeDocument/2006/relationships/hyperlink" Target="http://sedac.ciesin.columbia.edu/downloads/docs/groads/groadsv1_methods.pdf" TargetMode="External"/><Relationship Id="rId250" Type="http://schemas.openxmlformats.org/officeDocument/2006/relationships/hyperlink" Target="http://www.sciencemag.org/content/342/6160/803.full" TargetMode="External"/><Relationship Id="rId488" Type="http://schemas.openxmlformats.org/officeDocument/2006/relationships/hyperlink" Target="https://github.com/Esri/geojson-utils" TargetMode="External"/><Relationship Id="rId695" Type="http://schemas.openxmlformats.org/officeDocument/2006/relationships/hyperlink" Target="https://cloud.google.com/appengine/docs/python/download" TargetMode="External"/><Relationship Id="rId110" Type="http://schemas.openxmlformats.org/officeDocument/2006/relationships/hyperlink" Target="http://earth-info.nga.mil/GandG/coordsys/grids/universal_grid_system.html" TargetMode="External"/><Relationship Id="rId348" Type="http://schemas.openxmlformats.org/officeDocument/2006/relationships/hyperlink" Target="http://answers.microsoft.com/en-us/windowslive/forum/liveid-signin/lefkpk-error-when-signing-up-multiple-people/77effa5b-f163-4cb8-a3f1-a1f26c33638c" TargetMode="External"/><Relationship Id="rId555" Type="http://schemas.openxmlformats.org/officeDocument/2006/relationships/hyperlink" Target="http://dopa-services.jrc.ec.europa.eu/services" TargetMode="External"/><Relationship Id="rId762" Type="http://schemas.openxmlformats.org/officeDocument/2006/relationships/image" Target="media/image81.png"/><Relationship Id="rId1185" Type="http://schemas.openxmlformats.org/officeDocument/2006/relationships/hyperlink" Target="http://www.favicon.cc/?" TargetMode="External"/><Relationship Id="rId1392" Type="http://schemas.openxmlformats.org/officeDocument/2006/relationships/hyperlink" Target="https://mapzen.com/products/tangram/" TargetMode="External"/><Relationship Id="rId208" Type="http://schemas.openxmlformats.org/officeDocument/2006/relationships/hyperlink" Target="https://gist.github.com/andrewcottam/76da3f719c07f5adfd91" TargetMode="External"/><Relationship Id="rId415" Type="http://schemas.openxmlformats.org/officeDocument/2006/relationships/hyperlink" Target="http://...api/person-by-id/1/pet/Snoopy/info.json" TargetMode="External"/><Relationship Id="rId622" Type="http://schemas.openxmlformats.org/officeDocument/2006/relationships/hyperlink" Target="https://cloud.google.com/compute/docs/instance-groups/deploying-docker-containers" TargetMode="External"/><Relationship Id="rId1045" Type="http://schemas.openxmlformats.org/officeDocument/2006/relationships/hyperlink" Target="http://www.cs.brandeis.edu/~rshaull/cs147a-fall-2008/hadoop-example/" TargetMode="External"/><Relationship Id="rId1252" Type="http://schemas.openxmlformats.org/officeDocument/2006/relationships/hyperlink" Target="https://docs.docker.com/engine/installation/linux/ubuntu/" TargetMode="External"/><Relationship Id="rId1697" Type="http://schemas.openxmlformats.org/officeDocument/2006/relationships/hyperlink" Target="https://webgate.ec.europa.eu/RCAM" TargetMode="External"/><Relationship Id="rId927" Type="http://schemas.openxmlformats.org/officeDocument/2006/relationships/hyperlink" Target="https://gist.github.com/andrewcottam/bbc98724787e05a693e5" TargetMode="External"/><Relationship Id="rId1112" Type="http://schemas.openxmlformats.org/officeDocument/2006/relationships/hyperlink" Target="http://blog.matthewrathbone.com/2013/08/10/guide-to-writing-hive-udfs.html" TargetMode="External"/><Relationship Id="rId1557" Type="http://schemas.openxmlformats.org/officeDocument/2006/relationships/hyperlink" Target="https://blogs.esri.com/esri/arcgis/2015/12/02/understanding-esri-vector-basemap-file-structure/" TargetMode="External"/><Relationship Id="rId56" Type="http://schemas.openxmlformats.org/officeDocument/2006/relationships/hyperlink" Target="http://protectedplanet.net/sites/Mersing_Wildlife_Reserve" TargetMode="External"/><Relationship Id="rId1417" Type="http://schemas.openxmlformats.org/officeDocument/2006/relationships/hyperlink" Target="https://api.mapbox.com/mapbox-assembly/mbx/v0.23.1/opensans-italic.woff2" TargetMode="External"/><Relationship Id="rId1624" Type="http://schemas.openxmlformats.org/officeDocument/2006/relationships/hyperlink" Target="file:///C:\Users\cottaan\AppData\Roaming\Microsoft\Word\http.sslcainfo=\bin\curl-ca-bundle.crt" TargetMode="External"/><Relationship Id="rId272" Type="http://schemas.openxmlformats.org/officeDocument/2006/relationships/hyperlink" Target="http://mapservices.iucnredlist.org/IUCN/mapper/index.html?ID_NO=10152" TargetMode="External"/><Relationship Id="rId577" Type="http://schemas.openxmlformats.org/officeDocument/2006/relationships/hyperlink" Target="http://central.maven.org/maven2/org/eclipse/jetty/jetty-servlets/9.2.13.v20150730/" TargetMode="External"/><Relationship Id="rId132" Type="http://schemas.openxmlformats.org/officeDocument/2006/relationships/hyperlink" Target="http://openlayers.org/en/latest/examples/wmts-layer-from-capabilities.html" TargetMode="External"/><Relationship Id="rId784" Type="http://schemas.openxmlformats.org/officeDocument/2006/relationships/image" Target="media/image97.png"/><Relationship Id="rId991" Type="http://schemas.openxmlformats.org/officeDocument/2006/relationships/hyperlink" Target="http://docs.picloud.com/quickstart.html" TargetMode="External"/><Relationship Id="rId1067" Type="http://schemas.openxmlformats.org/officeDocument/2006/relationships/hyperlink" Target="http://hadoop-m1:50070/webhdfs/v1/user/hive/warehouse/tmp.db/st_geometry_data?op=LISTSTATUS" TargetMode="External"/><Relationship Id="rId437" Type="http://schemas.openxmlformats.org/officeDocument/2006/relationships/hyperlink" Target="http://tech.shift.com/post/39516330935/implementing-a-python-oauth-2-0-provider-part-1" TargetMode="External"/><Relationship Id="rId644" Type="http://schemas.openxmlformats.org/officeDocument/2006/relationships/hyperlink" Target="https://dev.elsevier.com/api_key_settings.html" TargetMode="External"/><Relationship Id="rId851" Type="http://schemas.openxmlformats.org/officeDocument/2006/relationships/image" Target="media/image115.png"/><Relationship Id="rId1274" Type="http://schemas.openxmlformats.org/officeDocument/2006/relationships/hyperlink" Target="http://www.dspguide.com" TargetMode="External"/><Relationship Id="rId1481" Type="http://schemas.openxmlformats.org/officeDocument/2006/relationships/image" Target="media/image185.png"/><Relationship Id="rId1579" Type="http://schemas.openxmlformats.org/officeDocument/2006/relationships/hyperlink" Target="https://console.cloud.google.com/storage/browser/geeimageserver.appspot.com/vectorTiles/wdpa_africa/?project=geeimageserver" TargetMode="External"/><Relationship Id="rId504" Type="http://schemas.openxmlformats.org/officeDocument/2006/relationships/image" Target="media/image44.png"/><Relationship Id="rId711" Type="http://schemas.openxmlformats.org/officeDocument/2006/relationships/image" Target="media/image68.png"/><Relationship Id="rId949" Type="http://schemas.openxmlformats.org/officeDocument/2006/relationships/image" Target="media/image148.png"/><Relationship Id="rId1134" Type="http://schemas.openxmlformats.org/officeDocument/2006/relationships/hyperlink" Target="https://issues.cloudera.org/browse/IMPALA-695" TargetMode="External"/><Relationship Id="rId1341" Type="http://schemas.openxmlformats.org/officeDocument/2006/relationships/hyperlink" Target="https://github.com/andrewcottam/eSpecies-Client-Demo/blob/master/scripts/geeResults.js" TargetMode="External"/><Relationship Id="rId78" Type="http://schemas.openxmlformats.org/officeDocument/2006/relationships/hyperlink" Target="http://www.openstreetmap.org/way/517552857" TargetMode="External"/><Relationship Id="rId809" Type="http://schemas.openxmlformats.org/officeDocument/2006/relationships/hyperlink" Target="https://github.com/andrewcottam/postgis_scripts/commit/f9dc348fcc08541d68bd4ecf2f8633b944860f24" TargetMode="External"/><Relationship Id="rId1201" Type="http://schemas.openxmlformats.org/officeDocument/2006/relationships/hyperlink" Target="http://thunderheadxpler.blogspot.it/2013/05/bigdata-launch-cdh-on-ec2-from-arcmap.html" TargetMode="External"/><Relationship Id="rId1439" Type="http://schemas.openxmlformats.org/officeDocument/2006/relationships/hyperlink" Target="http://stackoverflow.com/questions/13547912/gae-doesnt-import-gflags" TargetMode="External"/><Relationship Id="rId1646" Type="http://schemas.openxmlformats.org/officeDocument/2006/relationships/hyperlink" Target="https://stackoverflow.com/questions/14000173/tortoisegit-save-user-authentication-credentials" TargetMode="External"/><Relationship Id="rId1506" Type="http://schemas.openxmlformats.org/officeDocument/2006/relationships/hyperlink" Target="http://docs.geoserver.org/latest/en/user/installation/linux.html" TargetMode="External"/><Relationship Id="rId1713" Type="http://schemas.openxmlformats.org/officeDocument/2006/relationships/hyperlink" Target="http://support.mendeley.com/customer/portal/questions/340841-desktop-search-options-results-in-error" TargetMode="External"/><Relationship Id="rId29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154" Type="http://schemas.openxmlformats.org/officeDocument/2006/relationships/hyperlink" Target="https://github.com/andrewcottam/ArcGIS-Geoprocessing-Scripts/blob/master/src/JRC%20Toolbox.pyt" TargetMode="External"/><Relationship Id="rId361"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99" Type="http://schemas.openxmlformats.org/officeDocument/2006/relationships/hyperlink" Target="https://python-blishten.c9users.io:8081" TargetMode="External"/><Relationship Id="rId459" Type="http://schemas.openxmlformats.org/officeDocument/2006/relationships/hyperlink" Target="http://h03-dev-vm7/cgi-bin/eSpecies/richness/xyz/aves" TargetMode="External"/><Relationship Id="rId666" Type="http://schemas.openxmlformats.org/officeDocument/2006/relationships/hyperlink" Target="http://www.gbif.org/occurrence/search?GEOMETRY=116.488037+6.249776%2C116.488037+5.993070%2C116.735229+5.993070%2C116.735229+6.249776%2C116.488037+6.249776" TargetMode="External"/><Relationship Id="rId873" Type="http://schemas.openxmlformats.org/officeDocument/2006/relationships/hyperlink" Target="https://ee-api.appspot.com/cb85753d8c78ef6af3165015faae2e90" TargetMode="External"/><Relationship Id="rId1089" Type="http://schemas.openxmlformats.org/officeDocument/2006/relationships/hyperlink" Target="http://h05-nn01.jrc.it/" TargetMode="External"/><Relationship Id="rId1296" Type="http://schemas.openxmlformats.org/officeDocument/2006/relationships/hyperlink" Target="http://docs.geoserver.org/2.2.0/user/data/database/postgis.html" TargetMode="External"/><Relationship Id="rId221" Type="http://schemas.openxmlformats.org/officeDocument/2006/relationships/hyperlink" Target="http://aws.amazon.com/simpledb/" TargetMode="External"/><Relationship Id="rId319" Type="http://schemas.openxmlformats.org/officeDocument/2006/relationships/hyperlink" Target="http://help.arcgis.com/en/arcgisdesktop/10.0/help/index.html" TargetMode="External"/><Relationship Id="rId526" Type="http://schemas.openxmlformats.org/officeDocument/2006/relationships/hyperlink" Target="http://server.arcgisonline.com/ArcGIS/rest/services/World_Topo_Map/MapServer/tile/7/61/104%20-%20not%20found%09" TargetMode="External"/><Relationship Id="rId1156" Type="http://schemas.openxmlformats.org/officeDocument/2006/relationships/hyperlink" Target="http://wiki.openstreetmap.org/wiki/PostGIS/Installation" TargetMode="External"/><Relationship Id="rId1363" Type="http://schemas.openxmlformats.org/officeDocument/2006/relationships/hyperlink" Target="https://github.com/mapbox/mapbox-gl-leaflet" TargetMode="External"/><Relationship Id="rId733" Type="http://schemas.openxmlformats.org/officeDocument/2006/relationships/image" Target="media/image73.png"/><Relationship Id="rId940" Type="http://schemas.openxmlformats.org/officeDocument/2006/relationships/image" Target="media/image144.png"/><Relationship Id="rId1016" Type="http://schemas.openxmlformats.org/officeDocument/2006/relationships/hyperlink" Target="http://www.cloudera.com/content/cloudera/en/resources/library/training/intorduction-hbase-todd-lipcon.html" TargetMode="External"/><Relationship Id="rId1570" Type="http://schemas.openxmlformats.org/officeDocument/2006/relationships/image" Target="media/image194.png"/><Relationship Id="rId1668" Type="http://schemas.openxmlformats.org/officeDocument/2006/relationships/hyperlink" Target="http://www.mappinglife.org/" TargetMode="External"/><Relationship Id="rId800" Type="http://schemas.openxmlformats.org/officeDocument/2006/relationships/image" Target="media/image101.jpeg"/><Relationship Id="rId1223"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430" Type="http://schemas.openxmlformats.org/officeDocument/2006/relationships/hyperlink" Target="https://docs.npmjs.com/getting-started/fixing-npm-permissions" TargetMode="External"/><Relationship Id="rId1528" Type="http://schemas.openxmlformats.org/officeDocument/2006/relationships/hyperlink" Target="https://web-apps-blishten.c9users.io/tilemaker/bern_tiles/" TargetMode="External"/><Relationship Id="rId1735" Type="http://schemas.openxmlformats.org/officeDocument/2006/relationships/hyperlink" Target="http://help.arcgis.com/en/arcgisdesktop/10.0/help/index.html" TargetMode="External"/><Relationship Id="rId27" Type="http://schemas.openxmlformats.org/officeDocument/2006/relationships/hyperlink" Target="http://ec.europa.eu/newsroom/devco/item-detail.cfm?item_id=460670" TargetMode="External"/><Relationship Id="rId176" Type="http://schemas.openxmlformats.org/officeDocument/2006/relationships/hyperlink" Target="http://fwarmerdam.blogspot.com/2010/02/world-mapping.html" TargetMode="External"/><Relationship Id="rId383" Type="http://schemas.openxmlformats.org/officeDocument/2006/relationships/hyperlink" Target="https://github.com/MapofLife/MOL/blob/develop/app/sql/get_species_list.sql?source=c" TargetMode="External"/><Relationship Id="rId590" Type="http://schemas.openxmlformats.org/officeDocument/2006/relationships/image" Target="media/image57.png"/><Relationship Id="rId243" Type="http://schemas.openxmlformats.org/officeDocument/2006/relationships/hyperlink" Target="http://msdn.microsoft.com/en-us/library/cc161076.aspx%20" TargetMode="External"/><Relationship Id="rId450" Type="http://schemas.openxmlformats.org/officeDocument/2006/relationships/hyperlink" Target="http://h03-dev-vm7/cgi-bin/eSpecies/getQuadkeyEastNorth/13013862.68772097,719119.5621069372" TargetMode="External"/><Relationship Id="rId688" Type="http://schemas.openxmlformats.org/officeDocument/2006/relationships/hyperlink" Target="http://docs.codeanywhere.com/connections/sshserver.html" TargetMode="External"/><Relationship Id="rId895" Type="http://schemas.openxmlformats.org/officeDocument/2006/relationships/hyperlink" Target="https://mail.google.com/mail/u/0/" TargetMode="External"/><Relationship Id="rId1080" Type="http://schemas.openxmlformats.org/officeDocument/2006/relationships/hyperlink" Target="http://www.datasalt.com/2011/05/handling-dependencies-and-configuration-in-java-hadoop-projects-efficiently/" TargetMode="External"/><Relationship Id="rId103" Type="http://schemas.openxmlformats.org/officeDocument/2006/relationships/hyperlink" Target="http://landsat.usgs.gov/about_ground_stations.php" TargetMode="External"/><Relationship Id="rId310" Type="http://schemas.openxmlformats.org/officeDocument/2006/relationships/hyperlink" Target="http://stackoverflow.com/questions/3687037/problem-making-attribute-table-of-raster-in-arcgis" TargetMode="External"/><Relationship Id="rId548" Type="http://schemas.openxmlformats.org/officeDocument/2006/relationships/hyperlink" Target="http://www.jasig.org/cas/protocol" TargetMode="External"/><Relationship Id="rId755" Type="http://schemas.openxmlformats.org/officeDocument/2006/relationships/image" Target="media/image75.png"/><Relationship Id="rId962" Type="http://schemas.openxmlformats.org/officeDocument/2006/relationships/hyperlink" Target="http://mapsapidocs.digitalglobe.com/v1.0/discuss/5737860cc6c1690e003932e4" TargetMode="External"/><Relationship Id="rId1178" Type="http://schemas.openxmlformats.org/officeDocument/2006/relationships/hyperlink" Target="http://stackoverflow.com/questions/18578244/displaying-elements-other-than-fullscreen-element-html5-fullscreen-api" TargetMode="External"/><Relationship Id="rId1385" Type="http://schemas.openxmlformats.org/officeDocument/2006/relationships/hyperlink" Target="https://github.com/mapbox/mapbox-gl-js/blob/03680eb57489cf442f8c538141ea27c73d98d532/src/ui/hash.js" TargetMode="External"/><Relationship Id="rId1592" Type="http://schemas.openxmlformats.org/officeDocument/2006/relationships/hyperlink" Target="https://www.mapbox.com/mapbox-gl-js/style-spec/" TargetMode="External"/><Relationship Id="rId91" Type="http://schemas.openxmlformats.org/officeDocument/2006/relationships/image" Target="media/image11.png"/><Relationship Id="rId408" Type="http://schemas.openxmlformats.org/officeDocument/2006/relationships/hyperlink" Target="http://h03-dev-vm7/cgi-bin/eSpecies.py/qk/32" TargetMode="External"/><Relationship Id="rId615" Type="http://schemas.openxmlformats.org/officeDocument/2006/relationships/hyperlink" Target="https://community.c9.io/t/ssh-workspace-troubleshooting/5582" TargetMode="External"/><Relationship Id="rId822" Type="http://schemas.openxmlformats.org/officeDocument/2006/relationships/hyperlink" Target="ftp://ftp.glcf.umd.edu/glcf/GlobalInlandWater/WRS2" TargetMode="External"/><Relationship Id="rId1038" Type="http://schemas.openxmlformats.org/officeDocument/2006/relationships/hyperlink" Target="https://github.com/Esri/geometry-api-java" TargetMode="External"/><Relationship Id="rId1245" Type="http://schemas.openxmlformats.org/officeDocument/2006/relationships/hyperlink" Target="https://localhost:8443/" TargetMode="External"/><Relationship Id="rId1452" Type="http://schemas.openxmlformats.org/officeDocument/2006/relationships/hyperlink" Target="https://github.com/mapbox/mapbox-sdk-py/blob/master/docs/uploads.md" TargetMode="External"/><Relationship Id="rId1105" Type="http://schemas.openxmlformats.org/officeDocument/2006/relationships/hyperlink" Target="https://cwiki.apache.org/confluence/display/Hive/LanguageManual+Cli" TargetMode="External"/><Relationship Id="rId1312" Type="http://schemas.openxmlformats.org/officeDocument/2006/relationships/hyperlink" Target="http://docs.oracle.com/javase/7/docs/webnotes/install/windows/jdk-installation-windows.html" TargetMode="External"/><Relationship Id="rId49" Type="http://schemas.openxmlformats.org/officeDocument/2006/relationships/hyperlink" Target="https://github.com/mdoering/backbone" TargetMode="External"/><Relationship Id="rId1617" Type="http://schemas.openxmlformats.org/officeDocument/2006/relationships/hyperlink" Target="https://andrewcottam@github.com/andrewcottam/ArcGIS-Geoprocessing-Scripts.git" TargetMode="External"/><Relationship Id="rId198" Type="http://schemas.openxmlformats.org/officeDocument/2006/relationships/hyperlink" Target="http://msdn.microsoft.com/en-us/library/bb259689.aspx';" TargetMode="External"/><Relationship Id="rId265" Type="http://schemas.openxmlformats.org/officeDocument/2006/relationships/hyperlink" Target="http://ecat-dev.gbif.org/checklist/1037" TargetMode="External"/><Relationship Id="rId472" Type="http://schemas.openxmlformats.org/officeDocument/2006/relationships/hyperlink" Target="http://h03-dev-vm7/cgi-bin/eSpecies/quadkeydata/xyz/2/785" TargetMode="External"/><Relationship Id="rId125" Type="http://schemas.openxmlformats.org/officeDocument/2006/relationships/hyperlink" Target="http://desktop.arcgis.com/en/arcmap/10.3/manage-data/metadata/creating-a-metadata-template.htm" TargetMode="External"/><Relationship Id="rId332" Type="http://schemas.openxmlformats.org/officeDocument/2006/relationships/hyperlink" Target="https://github.com/andrewcottam/eSpecies-Preprocessing-Scripts/commit/e47cb0d2fa2c05a6a663efa976e3c3ff8c234b8e" TargetMode="External"/><Relationship Id="rId777" Type="http://schemas.openxmlformats.org/officeDocument/2006/relationships/image" Target="media/image90.png"/><Relationship Id="rId984" Type="http://schemas.openxmlformats.org/officeDocument/2006/relationships/hyperlink" Target="http://www.sentinel-hub.com/apps/wms" TargetMode="External"/><Relationship Id="rId637" Type="http://schemas.openxmlformats.org/officeDocument/2006/relationships/hyperlink" Target="https://api.elsevier.com/content/search/scidir?query=water&amp;apiKey=700793c78c8fb1d736eb7030bb874bda&amp;httpAccept=application/json" TargetMode="External"/><Relationship Id="rId844" Type="http://schemas.openxmlformats.org/officeDocument/2006/relationships/image" Target="media/image111.png"/><Relationship Id="rId1267" Type="http://schemas.openxmlformats.org/officeDocument/2006/relationships/hyperlink" Target="https://www.coursera.org/learn/machine-learning/lecture/WnQWH/vectorization" TargetMode="External"/><Relationship Id="rId1474" Type="http://schemas.openxmlformats.org/officeDocument/2006/relationships/hyperlink" Target="https://pip.pypa.io/en/latest/installing.html" TargetMode="External"/><Relationship Id="rId1681" Type="http://schemas.openxmlformats.org/officeDocument/2006/relationships/hyperlink" Target="https://europa.eu/epso/application/passport/login.cfm?langsub=ok&amp;lang=en" TargetMode="External"/><Relationship Id="rId704" Type="http://schemas.openxmlformats.org/officeDocument/2006/relationships/hyperlink" Target="https://github.com/google/earthengine-api/tree/master/demos/server-auth" TargetMode="External"/><Relationship Id="rId911" Type="http://schemas.openxmlformats.org/officeDocument/2006/relationships/hyperlink" Target="https://sites.google.com/site/earthengineapidocs/creating-oauth2-service-account" TargetMode="External"/><Relationship Id="rId1127" Type="http://schemas.openxmlformats.org/officeDocument/2006/relationships/hyperlink" Target="http://hadoop-m2:8888/" TargetMode="External"/><Relationship Id="rId1334" Type="http://schemas.openxmlformats.org/officeDocument/2006/relationships/hyperlink" Target="http://download.dojotoolkit.org/release-1.8.4/dojo-release-1.8.4-src.zip" TargetMode="External"/><Relationship Id="rId1541" Type="http://schemas.openxmlformats.org/officeDocument/2006/relationships/oleObject" Target="embeddings/oleObject3.bin"/><Relationship Id="rId40" Type="http://schemas.openxmlformats.org/officeDocument/2006/relationships/image" Target="media/image5.png"/><Relationship Id="rId1401" Type="http://schemas.openxmlformats.org/officeDocument/2006/relationships/image" Target="media/image179.png"/><Relationship Id="rId1639" Type="http://schemas.openxmlformats.org/officeDocument/2006/relationships/hyperlink" Target="https://github.com/andrewcottam/general" TargetMode="External"/><Relationship Id="rId1706" Type="http://schemas.openxmlformats.org/officeDocument/2006/relationships/hyperlink" Target="https://apps.jrc.cec.eu.int/navette" TargetMode="External"/><Relationship Id="rId287" Type="http://schemas.openxmlformats.org/officeDocument/2006/relationships/hyperlink" Target="http://www.iucnredlist.org/details/9281/0" TargetMode="External"/><Relationship Id="rId494" Type="http://schemas.openxmlformats.org/officeDocument/2006/relationships/hyperlink" Target="http://glcfapp.glcf.umd.edu:8080/esdi/index.jsp" TargetMode="External"/><Relationship Id="rId147" Type="http://schemas.openxmlformats.org/officeDocument/2006/relationships/hyperlink" Target="file:///\\NETMONDE2\qt_vol23\gisdata\MONDE_GEODB\data\Administrative_Units\GAUL_2014_2013_MIDYEAR\g2014_2013_2_mid.gdb\admin2" TargetMode="External"/><Relationship Id="rId354" Type="http://schemas.openxmlformats.org/officeDocument/2006/relationships/hyperlink" Target="mailto:speciescharisma7@gmail.com" TargetMode="External"/><Relationship Id="rId799" Type="http://schemas.openxmlformats.org/officeDocument/2006/relationships/image" Target="media/image100.png"/><Relationship Id="rId1191" Type="http://schemas.openxmlformats.org/officeDocument/2006/relationships/hyperlink" Target="http://geeohspatial.blogspot.it/2013/12/dealing-with-arcpy-memory-leaks.html" TargetMode="External"/><Relationship Id="rId1205" Type="http://schemas.openxmlformats.org/officeDocument/2006/relationships/image" Target="media/image165.png"/><Relationship Id="rId51" Type="http://schemas.openxmlformats.org/officeDocument/2006/relationships/hyperlink" Target="http://www.gbif.org/occurrence/download/0003345-150831095807960" TargetMode="External"/><Relationship Id="rId561"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659" Type="http://schemas.openxmlformats.org/officeDocument/2006/relationships/hyperlink" Target="https://api.protectedplanet.net/documentation" TargetMode="External"/><Relationship Id="rId866" Type="http://schemas.openxmlformats.org/officeDocument/2006/relationships/hyperlink" Target="https://github.com/andrewcottam/ArcGIS-Geoprocessing-Scripts/blob/master/src/JRC%20Toolbox.pyt" TargetMode="External"/><Relationship Id="rId1289" Type="http://schemas.openxmlformats.org/officeDocument/2006/relationships/hyperlink" Target="http://blog.kaggle.com/2017/10/17/planet-understanding-the-amazon-from-space-1st-place-winners-interview/" TargetMode="External"/><Relationship Id="rId1412" Type="http://schemas.openxmlformats.org/officeDocument/2006/relationships/hyperlink" Target="https://www.npmjs.com/package/path-to-regexp" TargetMode="External"/><Relationship Id="rId1496" Type="http://schemas.openxmlformats.org/officeDocument/2006/relationships/hyperlink" Target="httpd:%20get%20''%20for%20139.191.147.152%20%20%20%20--%20HOORAY%20THIS%20IS%20MY%20DESKTOP%20MACHINE!" TargetMode="External"/><Relationship Id="rId1717" Type="http://schemas.openxmlformats.org/officeDocument/2006/relationships/hyperlink" Target="ftp://h05-ftp.jrc.it/cottaan" TargetMode="External"/><Relationship Id="rId214" Type="http://schemas.openxmlformats.org/officeDocument/2006/relationships/hyperlink" Target="http://support.esri.com/en/knowledgebase/techarticles/detail/35380" TargetMode="External"/><Relationship Id="rId298" Type="http://schemas.openxmlformats.org/officeDocument/2006/relationships/hyperlink" Target="http://79.125.16.106/ArcGIS/rest/services/Andrew/SpeciesWFSLatLong/MapServer/0/29539" TargetMode="External"/><Relationship Id="rId421"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19" Type="http://schemas.openxmlformats.org/officeDocument/2006/relationships/image" Target="media/image47.png"/><Relationship Id="rId1051" Type="http://schemas.openxmlformats.org/officeDocument/2006/relationships/hyperlink" Target="http://hadoop-m1:50070/" TargetMode="External"/><Relationship Id="rId1149" Type="http://schemas.openxmlformats.org/officeDocument/2006/relationships/hyperlink" Target="https://github.com/andrewcottam/apache-hive-files/blob/075659bcb33653468aaa447baccdf5022f654e71/species_preprocessing_3.sql" TargetMode="External"/><Relationship Id="rId1356" Type="http://schemas.openxmlformats.org/officeDocument/2006/relationships/hyperlink" Target="http://developers.arcgis.com/en/javascript/sandbox/sandbox.html" TargetMode="External"/><Relationship Id="rId158" Type="http://schemas.openxmlformats.org/officeDocument/2006/relationships/hyperlink" Target="http://help.arcgis.com/en/arcgisdesktop/10.0/help/index.html" TargetMode="External"/><Relationship Id="rId726" Type="http://schemas.openxmlformats.org/officeDocument/2006/relationships/hyperlink" Target="https://cloud.google.com/compute/docs/instances/adding-removing-ssh-keys" TargetMode="External"/><Relationship Id="rId933" Type="http://schemas.openxmlformats.org/officeDocument/2006/relationships/image" Target="media/image141.png"/><Relationship Id="rId1009" Type="http://schemas.openxmlformats.org/officeDocument/2006/relationships/hyperlink" Target="http://ajax.googleapis.com/ajax/libs/dojo/1.10.4/dojo/dojo.js" TargetMode="External"/><Relationship Id="rId1563" Type="http://schemas.openxmlformats.org/officeDocument/2006/relationships/hyperlink" Target="https://mapzen.com/documentation/vector-tiles/data-sources/" TargetMode="External"/><Relationship Id="rId62" Type="http://schemas.openxmlformats.org/officeDocument/2006/relationships/image" Target="media/image7.png"/><Relationship Id="rId365"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72" Type="http://schemas.openxmlformats.org/officeDocument/2006/relationships/image" Target="media/image52.png"/><Relationship Id="rId121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423" Type="http://schemas.openxmlformats.org/officeDocument/2006/relationships/hyperlink" Target="https://developers.google.com/web/fundamentals/security/prevent-mixed-content/fixing-mixed-content" TargetMode="External"/><Relationship Id="rId1630" Type="http://schemas.openxmlformats.org/officeDocument/2006/relationships/hyperlink" Target="https://github.com/SitePen/dgrid.git" TargetMode="External"/><Relationship Id="rId225" Type="http://schemas.openxmlformats.org/officeDocument/2006/relationships/hyperlink" Target="http://www.postgresql.org/docs/8.4/interactive/functions-admin.html" TargetMode="External"/><Relationship Id="rId432"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877" Type="http://schemas.openxmlformats.org/officeDocument/2006/relationships/image" Target="media/image123.png"/><Relationship Id="rId1062" Type="http://schemas.openxmlformats.org/officeDocument/2006/relationships/hyperlink" Target="http://developer.yahoo.com/hadoop/tutorial/module2.html" TargetMode="External"/><Relationship Id="rId1728"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737" Type="http://schemas.openxmlformats.org/officeDocument/2006/relationships/hyperlink" Target="http://104.196.59.136/cgi-bin/services.py/" TargetMode="External"/><Relationship Id="rId944" Type="http://schemas.openxmlformats.org/officeDocument/2006/relationships/image" Target="media/image146.png"/><Relationship Id="rId1367" Type="http://schemas.openxmlformats.org/officeDocument/2006/relationships/hyperlink" Target="https://github.com/smeijer/leaflet-geosearch" TargetMode="External"/><Relationship Id="rId1574" Type="http://schemas.openxmlformats.org/officeDocument/2006/relationships/image" Target="media/image198.png"/><Relationship Id="rId73" Type="http://schemas.openxmlformats.org/officeDocument/2006/relationships/hyperlink" Target="http://wiki.openstreetmap.org/wiki/Key:taxon" TargetMode="External"/><Relationship Id="rId169" Type="http://schemas.openxmlformats.org/officeDocument/2006/relationships/hyperlink" Target="http://stackoverflow.com/questions/4405083/my-python-for-loop-is-causing-a-memoryerror-how-can-i-optimize-this" TargetMode="External"/><Relationship Id="rId376" Type="http://schemas.openxmlformats.org/officeDocument/2006/relationships/image" Target="media/image39.jpeg"/><Relationship Id="rId583" Type="http://schemas.openxmlformats.org/officeDocument/2006/relationships/hyperlink" Target="https://docs.c9.io/docs/inactive-workspaces" TargetMode="External"/><Relationship Id="rId790" Type="http://schemas.openxmlformats.org/officeDocument/2006/relationships/hyperlink" Target="https://github.com/andrewcottam/water_detection_python_scripts/blob/d277440918304476c35fed12dc0d0354de24254e/getGeePixelValues.py" TargetMode="External"/><Relationship Id="rId804" Type="http://schemas.openxmlformats.org/officeDocument/2006/relationships/hyperlink" Target="https://github.com/andrewcottam/water_detection_python_scripts/blob/master/validateWaterSites.py" TargetMode="External"/><Relationship Id="rId1227" Type="http://schemas.openxmlformats.org/officeDocument/2006/relationships/hyperlink" Target="https://wiki.appcelerator.org/display/guides2/Installing+the+Java+Development+Tools" TargetMode="External"/><Relationship Id="rId1434" Type="http://schemas.openxmlformats.org/officeDocument/2006/relationships/hyperlink" Target="https://travis-ci.org/smeijer/leaflet-geosearch/jobs/260632062" TargetMode="External"/><Relationship Id="rId1641" Type="http://schemas.openxmlformats.org/officeDocument/2006/relationships/hyperlink" Target="http://10.168.209.73:8012" TargetMode="External"/><Relationship Id="rId4" Type="http://schemas.openxmlformats.org/officeDocument/2006/relationships/settings" Target="settings.xml"/><Relationship Id="rId236" Type="http://schemas.openxmlformats.org/officeDocument/2006/relationships/hyperlink" Target="http://www.monetdb.org/" TargetMode="External"/><Relationship Id="rId443" Type="http://schemas.openxmlformats.org/officeDocument/2006/relationships/hyperlink" Target="http://www.postgresql.org/docs/current/interactive/functions-info.html" TargetMode="External"/><Relationship Id="rId650"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888" Type="http://schemas.openxmlformats.org/officeDocument/2006/relationships/image" Target="media/image131.png"/><Relationship Id="rId1073" Type="http://schemas.openxmlformats.org/officeDocument/2006/relationships/image" Target="media/image157.png"/><Relationship Id="rId1280" Type="http://schemas.openxmlformats.org/officeDocument/2006/relationships/hyperlink" Target="https://python-blishten.c9users.io:8081/" TargetMode="External"/><Relationship Id="rId1501" Type="http://schemas.openxmlformats.org/officeDocument/2006/relationships/hyperlink" Target="http://35.185.73.94/" TargetMode="External"/><Relationship Id="rId1739" Type="http://schemas.openxmlformats.org/officeDocument/2006/relationships/hyperlink" Target="http://proceedings.esri.com/library/userconf/proc11/uc/papers/3278_144.pdf" TargetMode="External"/><Relationship Id="rId303" Type="http://schemas.openxmlformats.org/officeDocument/2006/relationships/hyperlink" Target="http://h05-dev-vm3/geoserver/ows?service=wms&amp;version=1.1.1&amp;request=GetCapabilities" TargetMode="External"/><Relationship Id="rId748" Type="http://schemas.openxmlformats.org/officeDocument/2006/relationships/hyperlink" Target="https://cloud.google.com/storage/docs/gsutil/addlhelp/WorkingWithObjectMetadata" TargetMode="External"/><Relationship Id="rId955" Type="http://schemas.openxmlformats.org/officeDocument/2006/relationships/hyperlink" Target="http://dev.virtualearth.net/REST/v1/Imagery/Metadata/Aerial/47.23,-122.3?zl=10&amp;key=AhW7FP_kNS9ae83qjF2DzlmTYOU609o9Io_Guc3a2AHUsRhfIz3SlxuOHCdn1b4G" TargetMode="External"/><Relationship Id="rId1140" Type="http://schemas.openxmlformats.org/officeDocument/2006/relationships/hyperlink" Target="https://cwiki.apache.org/confluence/display/Hive/LanguageManual+Explain" TargetMode="External"/><Relationship Id="rId1378" Type="http://schemas.openxmlformats.org/officeDocument/2006/relationships/hyperlink" Target="https://github.com/mapbox/mapbox-react-examples" TargetMode="External"/><Relationship Id="rId1585" Type="http://schemas.openxmlformats.org/officeDocument/2006/relationships/hyperlink" Target="https://web-apps-blishten.c9users.io/tilemaker/bern_tiles/" TargetMode="External"/><Relationship Id="rId84" Type="http://schemas.openxmlformats.org/officeDocument/2006/relationships/hyperlink" Target="http://www.intactforests.org/data.ifl.html" TargetMode="External"/><Relationship Id="rId387" Type="http://schemas.openxmlformats.org/officeDocument/2006/relationships/hyperlink" Target="file:///\\NETMONDE2\qt_vol23\gisdata\nelsoan\wdr2009\data" TargetMode="External"/><Relationship Id="rId510" Type="http://schemas.openxmlformats.org/officeDocument/2006/relationships/hyperlink" Target="http://ehabitat-wps.jrc.ec.europa.eu" TargetMode="External"/><Relationship Id="rId594" Type="http://schemas.openxmlformats.org/officeDocument/2006/relationships/hyperlink" Target="https://github.com/mui-org/material-ui/issues/6256" TargetMode="External"/><Relationship Id="rId608" Type="http://schemas.openxmlformats.org/officeDocument/2006/relationships/hyperlink" Target="https://github.com/c9/templates" TargetMode="External"/><Relationship Id="rId815" Type="http://schemas.openxmlformats.org/officeDocument/2006/relationships/hyperlink" Target="https://github.com/andrewcottam/water_detection_python_scripts/blob/master/getBestScenesForPoints.py" TargetMode="External"/><Relationship Id="rId1238" Type="http://schemas.openxmlformats.org/officeDocument/2006/relationships/hyperlink" Target="http://www.pydev.org/manual_101_install.html" TargetMode="External"/><Relationship Id="rId1445" Type="http://schemas.openxmlformats.org/officeDocument/2006/relationships/hyperlink" Target="https://github.com/geopy/geopy" TargetMode="External"/><Relationship Id="rId1652" Type="http://schemas.openxmlformats.org/officeDocument/2006/relationships/hyperlink" Target="http://www.javaforge.com/project/HGE" TargetMode="External"/><Relationship Id="rId247" Type="http://schemas.openxmlformats.org/officeDocument/2006/relationships/hyperlink" Target="https://github.com/andrewcottam/apache-hive-files/blob/6b4a0662a49385595d7f9db6807daa71afcc1876/species_preprocessing_working.sql" TargetMode="External"/><Relationship Id="rId899" Type="http://schemas.openxmlformats.org/officeDocument/2006/relationships/image" Target="media/image136.png"/><Relationship Id="rId1000"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084" Type="http://schemas.openxmlformats.org/officeDocument/2006/relationships/hyperlink" Target="http://www.cloudera.com/content/cloudera-content/cloudera-docs/CM4Ent/latest/Cloudera-Manager-Managing-Clusters/cmmc_deploy_client_config.html" TargetMode="External"/><Relationship Id="rId1305" Type="http://schemas.openxmlformats.org/officeDocument/2006/relationships/hyperlink" Target="http://h05-dev-vm36.jrc.it/" TargetMode="External"/><Relationship Id="rId107" Type="http://schemas.openxmlformats.org/officeDocument/2006/relationships/hyperlink" Target="https://earth.esa.int/web/sentinel/sentinel-2-msi-wiki" TargetMode="External"/><Relationship Id="rId454" Type="http://schemas.openxmlformats.org/officeDocument/2006/relationships/hyperlink" Target="http://h03-dev-vm7/cgi-bin/eSpecies/pa/map/785" TargetMode="External"/><Relationship Id="rId661" Type="http://schemas.openxmlformats.org/officeDocument/2006/relationships/hyperlink" Target="mailto:a.cottam@gmail.com" TargetMode="External"/><Relationship Id="rId759" Type="http://schemas.openxmlformats.org/officeDocument/2006/relationships/image" Target="media/image78.png"/><Relationship Id="rId966" Type="http://schemas.openxmlformats.org/officeDocument/2006/relationships/hyperlink" Target="http://blog.programmableweb.com/2012/06/21/7-free-geocoding-apis-google-bing-yahoo-and-mapquest/" TargetMode="External"/><Relationship Id="rId1291" Type="http://schemas.openxmlformats.org/officeDocument/2006/relationships/hyperlink" Target="http://h05-dev-vm100.jrc.it:8080/geoserver/web/" TargetMode="External"/><Relationship Id="rId1389" Type="http://schemas.openxmlformats.org/officeDocument/2006/relationships/hyperlink" Target="https://github.com/mapbox/mapbox-gl-js/issues/5019" TargetMode="External"/><Relationship Id="rId1512" Type="http://schemas.openxmlformats.org/officeDocument/2006/relationships/hyperlink" Target="https://cloud.google.com/nodejs/docs/setup" TargetMode="External"/><Relationship Id="rId1596" Type="http://schemas.openxmlformats.org/officeDocument/2006/relationships/hyperlink" Target="https://gist.github.com/andrewcottam/1b3ea56da87281b9f7627a4b04560b0f"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79.125.16.106/iucn/mapper/index.html?ID_NO=133525" TargetMode="External"/><Relationship Id="rId398" Type="http://schemas.openxmlformats.org/officeDocument/2006/relationships/hyperlink" Target="http://pypi.python.org/pypi/flup/1.0.2" TargetMode="External"/><Relationship Id="rId521" Type="http://schemas.openxmlformats.org/officeDocument/2006/relationships/hyperlink" Target="http://ehabitat-wps.jrc.ec.europa.eu/" TargetMode="External"/><Relationship Id="rId619" Type="http://schemas.openxmlformats.org/officeDocument/2006/relationships/hyperlink" Target="https://yayprogramming.com/cloud9-with-ruby-on-rails-in-docker/" TargetMode="External"/><Relationship Id="rId1151" Type="http://schemas.openxmlformats.org/officeDocument/2006/relationships/image" Target="media/image163.png"/><Relationship Id="rId1249" Type="http://schemas.openxmlformats.org/officeDocument/2006/relationships/hyperlink" Target="http://qgis.org/api/" TargetMode="External"/><Relationship Id="rId95" Type="http://schemas.openxmlformats.org/officeDocument/2006/relationships/hyperlink" Target="http://www.mapbox.com/blog/putting-landsat-8-bands-to-work/" TargetMode="External"/><Relationship Id="rId160" Type="http://schemas.openxmlformats.org/officeDocument/2006/relationships/hyperlink" Target="http://pypi.python.org/pypi/GDAL/%20-%20no%20luck" TargetMode="External"/><Relationship Id="rId826" Type="http://schemas.openxmlformats.org/officeDocument/2006/relationships/hyperlink" Target="https://raw.githubusercontent.com/andrewcottam/postgis_scripts/ff639d52f70d73a707973435cbba834a55bb307c/all_validation_points_query.sql" TargetMode="External"/><Relationship Id="rId1011" Type="http://schemas.openxmlformats.org/officeDocument/2006/relationships/hyperlink" Target="http://www.cloudera.com/content/cloudera/en/resources/library/training/dissecting-the-apache-hadoop-stack-2-of-6.html" TargetMode="External"/><Relationship Id="rId1109" Type="http://schemas.openxmlformats.org/officeDocument/2006/relationships/hyperlink" Target="https://github.com/Esri/geometry-api-java" TargetMode="External"/><Relationship Id="rId1456" Type="http://schemas.openxmlformats.org/officeDocument/2006/relationships/hyperlink" Target="https://pypi.python.org/packages/source/o/ordereddict/ordereddict-1.1.tar.gz" TargetMode="External"/><Relationship Id="rId1663" Type="http://schemas.openxmlformats.org/officeDocument/2006/relationships/hyperlink" Target="https://pypi.python.org/packages/source/l/lxml/lxml-3.4.3.tar.gz" TargetMode="External"/><Relationship Id="rId258" Type="http://schemas.openxmlformats.org/officeDocument/2006/relationships/hyperlink" Target="http://www.reuters.com/article/2011/11/16/us-eu-biofuels-species-idUSTRE7AF1ZH20111116" TargetMode="External"/><Relationship Id="rId465" Type="http://schemas.openxmlformats.org/officeDocument/2006/relationships/hyperlink" Target="http://h03-dev-vm7/cgi-bin/eSpecies/bbox/25728,16008,27776,17032/pacount" TargetMode="External"/><Relationship Id="rId672" Type="http://schemas.openxmlformats.org/officeDocument/2006/relationships/hyperlink" Target="http://api.gbif.org/v0.9/species/5219532/vernacular_names" TargetMode="External"/><Relationship Id="rId1095" Type="http://schemas.openxmlformats.org/officeDocument/2006/relationships/hyperlink" Target="mailto:cottaan@cruise:/exports/monde/GBIFSpeciesFiles/17975.gz%2017975.gz" TargetMode="External"/><Relationship Id="rId1316" Type="http://schemas.openxmlformats.org/officeDocument/2006/relationships/hyperlink" Target="https://developers.arcgis.com/en/javascript/jstutorials/intro_javascript_classes.html" TargetMode="External"/><Relationship Id="rId1523" Type="http://schemas.openxmlformats.org/officeDocument/2006/relationships/hyperlink" Target="http://www.paulnorman.ca/blog/2016/11/serving-vector-tiles/" TargetMode="External"/><Relationship Id="rId1730" Type="http://schemas.openxmlformats.org/officeDocument/2006/relationships/hyperlink" Target="http://help.arcgis.com/en/webapi/javascript/arcgis/help/jsapi/arcgisdynamicmapservicelayer.htm"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console.cloud.google.com/storage/browser/global-surface-water/maptiles/" TargetMode="External"/><Relationship Id="rId325" Type="http://schemas.openxmlformats.org/officeDocument/2006/relationships/hyperlink" Target="https://github.com/andrewcottam/eSpecies-Preprocessing-Scripts/commit/4170df21497d0726e6a1f04fc2e454545380c243" TargetMode="External"/><Relationship Id="rId532" Type="http://schemas.openxmlformats.org/officeDocument/2006/relationships/hyperlink" Target="http://dojotoolkit.org/documentation/tutorials/1.8/declarative/" TargetMode="External"/><Relationship Id="rId977" Type="http://schemas.openxmlformats.org/officeDocument/2006/relationships/hyperlink" Target="http://data.aad.gov.au/aadc/calc/dms_decimal.cfm" TargetMode="External"/><Relationship Id="rId1162" Type="http://schemas.openxmlformats.org/officeDocument/2006/relationships/hyperlink" Target="http://suite.opengeo.org/4.1/dataadmin/pgGettingStarted/shp2pgsql.html" TargetMode="External"/><Relationship Id="rId171" Type="http://schemas.openxmlformats.org/officeDocument/2006/relationships/hyperlink" Target="http://docs.picloud.com/quickstart.html" TargetMode="External"/><Relationship Id="rId837" Type="http://schemas.openxmlformats.org/officeDocument/2006/relationships/hyperlink" Target="https://ee-api.appspot.com/0e048d3a0b685ca495b6769bde5fe8b6" TargetMode="External"/><Relationship Id="rId1022" Type="http://schemas.openxmlformats.org/officeDocument/2006/relationships/hyperlink" Target="http://www.youtube.com/watch?v=_HLoH_PgrLk" TargetMode="External"/><Relationship Id="rId1467" Type="http://schemas.openxmlformats.org/officeDocument/2006/relationships/hyperlink" Target="https://www.tensorflow.org/install/install_windows" TargetMode="External"/><Relationship Id="rId1674" Type="http://schemas.openxmlformats.org/officeDocument/2006/relationships/hyperlink" Target="http://www.onezoom.org/mammals.htm" TargetMode="External"/><Relationship Id="rId269" Type="http://schemas.openxmlformats.org/officeDocument/2006/relationships/image" Target="media/image30.jpeg"/><Relationship Id="rId476" Type="http://schemas.openxmlformats.org/officeDocument/2006/relationships/hyperlink" Target="https://github.com/andrewcottam/leaflet_map" TargetMode="External"/><Relationship Id="rId683" Type="http://schemas.openxmlformats.org/officeDocument/2006/relationships/hyperlink" Target="http://www.xeno-canto.org/article/153" TargetMode="External"/><Relationship Id="rId89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904" Type="http://schemas.openxmlformats.org/officeDocument/2006/relationships/hyperlink" Target="https://drive.google.com/" TargetMode="External"/><Relationship Id="rId1327" Type="http://schemas.openxmlformats.org/officeDocument/2006/relationships/hyperlink" Target="http://codebins.com/bin/4ldqp8z/2" TargetMode="External"/><Relationship Id="rId1534" Type="http://schemas.openxmlformats.org/officeDocument/2006/relationships/image" Target="media/image188.png"/><Relationship Id="rId1741" Type="http://schemas.openxmlformats.org/officeDocument/2006/relationships/hyperlink" Target="http://datamarket.azure.com/dataset/unitednations/wto" TargetMode="External"/><Relationship Id="rId33" Type="http://schemas.openxmlformats.org/officeDocument/2006/relationships/hyperlink" Target="http://www.gd-ais.com/index.cfm?acronym=gmbd" TargetMode="External"/><Relationship Id="rId129" Type="http://schemas.openxmlformats.org/officeDocument/2006/relationships/hyperlink" Target="https://storage.googleapis.com/support-kms-prod/57E913590B6A12FED962C112597B54F99DA7" TargetMode="External"/><Relationship Id="rId336" Type="http://schemas.openxmlformats.org/officeDocument/2006/relationships/hyperlink" Target="http://www.bipindicators.net/LinkClick.aspx?fileticket=mwBhHUC8Qnk%3d&amp;tabid=305&amp;mid=3295" TargetMode="External"/><Relationship Id="rId543" Type="http://schemas.openxmlformats.org/officeDocument/2006/relationships/hyperlink" Target="file:///E:\cottaan\Documents\GitHub\general\general\fme_scripts\roadless_s_america_csv_to_fusion_table.fmw" TargetMode="External"/><Relationship Id="rId988" Type="http://schemas.openxmlformats.org/officeDocument/2006/relationships/hyperlink" Target="http://sentinel-hub.com/blog/landsat-data-successfully-integrated-sentinel-hub" TargetMode="External"/><Relationship Id="rId1173" Type="http://schemas.openxmlformats.org/officeDocument/2006/relationships/hyperlink" Target="https://cloud.google.com/community/tutorials/setting-up-postgres" TargetMode="External"/><Relationship Id="rId1380" Type="http://schemas.openxmlformats.org/officeDocument/2006/relationships/hyperlink" Target="https://github.com/alex3165/react-mapbox-gl" TargetMode="External"/><Relationship Id="rId1601" Type="http://schemas.openxmlformats.org/officeDocument/2006/relationships/hyperlink" Target="http://www.makeuseof.com/tag/download-windows-xp-for-free-and-legally-straight-from-microsoft-si/" TargetMode="External"/><Relationship Id="rId182" Type="http://schemas.openxmlformats.org/officeDocument/2006/relationships/hyperlink" Target="http://www.informit.com/articles/article.aspx?p=377652" TargetMode="External"/><Relationship Id="rId403" Type="http://schemas.openxmlformats.org/officeDocument/2006/relationships/hyperlink" Target="http://0.0.0.0:8080%20suggesting%20that%20the%20server%20was%20running" TargetMode="External"/><Relationship Id="rId750" Type="http://schemas.openxmlformats.org/officeDocument/2006/relationships/hyperlink" Target="https://cloud.google.com/appengine/docs/quotas" TargetMode="External"/><Relationship Id="rId848" Type="http://schemas.openxmlformats.org/officeDocument/2006/relationships/image" Target="media/image113.png"/><Relationship Id="rId1033" Type="http://schemas.openxmlformats.org/officeDocument/2006/relationships/hyperlink" Target="http://www.cloudera.com/content/cloudera/en/downloads/quickstart_vms/cdh-5-2-x.html" TargetMode="External"/><Relationship Id="rId1478" Type="http://schemas.openxmlformats.org/officeDocument/2006/relationships/hyperlink" Target="https://github.com/fabric/fabric" TargetMode="External"/><Relationship Id="rId1685" Type="http://schemas.openxmlformats.org/officeDocument/2006/relationships/hyperlink" Target="https://myintracomm.ec.europa.eu/staff/EN/talent-management/recruitment/agents-selection/contract-agent/Pages/ami-2013.aspx?ln=en" TargetMode="External"/><Relationship Id="rId487" Type="http://schemas.openxmlformats.org/officeDocument/2006/relationships/hyperlink" Target="https://github.com/Esri/node-geoservices-adaptor" TargetMode="External"/><Relationship Id="rId610" Type="http://schemas.openxmlformats.org/officeDocument/2006/relationships/image" Target="media/image59.png"/><Relationship Id="rId694" Type="http://schemas.openxmlformats.org/officeDocument/2006/relationships/hyperlink" Target="https://cloud.google.com/sdk/" TargetMode="External"/><Relationship Id="rId708" Type="http://schemas.openxmlformats.org/officeDocument/2006/relationships/hyperlink" Target="http://geeimageserver.appspot.com/" TargetMode="External"/><Relationship Id="rId915" Type="http://schemas.openxmlformats.org/officeDocument/2006/relationships/hyperlink" Target="mailto:webuser@h05-prod-vm3:/home/webuser/.config/" TargetMode="External"/><Relationship Id="rId1240" Type="http://schemas.openxmlformats.org/officeDocument/2006/relationships/hyperlink" Target="http://crunchify.com/step-by-step-guide-to-setup-and-install-apache-tomcat-server-in-eclipse-development-environment-ide/" TargetMode="External"/><Relationship Id="rId1338" Type="http://schemas.openxmlformats.org/officeDocument/2006/relationships/hyperlink" Target="https://addyosmani.com/writing-modular-js/" TargetMode="External"/><Relationship Id="rId1545" Type="http://schemas.openxmlformats.org/officeDocument/2006/relationships/hyperlink" Target="../../../Pictures/VectorTilesComparison.gif" TargetMode="External"/><Relationship Id="rId347" Type="http://schemas.openxmlformats.org/officeDocument/2006/relationships/hyperlink" Target="mailto:spechar7@hotmail.com" TargetMode="External"/><Relationship Id="rId999" Type="http://schemas.openxmlformats.org/officeDocument/2006/relationships/hyperlink" Target="http://spatialreference.org/ref/sr-org/7150/" TargetMode="External"/><Relationship Id="rId1100" Type="http://schemas.openxmlformats.org/officeDocument/2006/relationships/hyperlink" Target="http://blog.cloudera.com/blog/2010/06/integrating-hive-and-hbase/" TargetMode="External"/><Relationship Id="rId1184" Type="http://schemas.openxmlformats.org/officeDocument/2006/relationships/hyperlink" Target="https://material.io/components/" TargetMode="External"/><Relationship Id="rId1405" Type="http://schemas.openxmlformats.org/officeDocument/2006/relationships/hyperlink" Target="https://reactjs.org/" TargetMode="External"/><Relationship Id="rId1752" Type="http://schemas.openxmlformats.org/officeDocument/2006/relationships/hyperlink" Target="http://protectedplanet.net/sites/220101" TargetMode="External"/><Relationship Id="rId44" Type="http://schemas.openxmlformats.org/officeDocument/2006/relationships/hyperlink" Target="http://maps.iucnredlist.org/map.html?id=9760" TargetMode="External"/><Relationship Id="rId554"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61" Type="http://schemas.openxmlformats.org/officeDocument/2006/relationships/image" Target="media/image80.png"/><Relationship Id="rId859" Type="http://schemas.openxmlformats.org/officeDocument/2006/relationships/hyperlink" Target="https://drive.google.com/open?id=0B8ziKkJP_gdecS10VENxUk8zWk0" TargetMode="External"/><Relationship Id="rId1391" Type="http://schemas.openxmlformats.org/officeDocument/2006/relationships/hyperlink" Target="https://github.com/lukasmartinelli/mapbox-gl-inspect" TargetMode="External"/><Relationship Id="rId1489" Type="http://schemas.openxmlformats.org/officeDocument/2006/relationships/hyperlink" Target="http://www.tightvnc.com/%20for%20information%20on%20TightVNC" TargetMode="External"/><Relationship Id="rId1612" Type="http://schemas.openxmlformats.org/officeDocument/2006/relationships/hyperlink" Target="https://plus.google.com/116969159384245484847/posts/6SXDRWXFWkN" TargetMode="External"/><Relationship Id="rId1696" Type="http://schemas.openxmlformats.org/officeDocument/2006/relationships/hyperlink" Target="https://remi.webmail.ec.europa.eu/owa/" TargetMode="External"/><Relationship Id="rId193" Type="http://schemas.openxmlformats.org/officeDocument/2006/relationships/hyperlink" Target="http://www.sharpgis.net/post/2008/05/15/SphericalWeb-Mercator-EPSG-code-3785.aspx" TargetMode="External"/><Relationship Id="rId207" Type="http://schemas.openxmlformats.org/officeDocument/2006/relationships/hyperlink" Target="file:///E:\cottaan\My%20Documents\My%20FME%20Workspaces\ibex_species2.fmw" TargetMode="External"/><Relationship Id="rId414" Type="http://schemas.openxmlformats.org/officeDocument/2006/relationships/hyperlink" Target="http://...api/person-by-id/1/pets.xml" TargetMode="External"/><Relationship Id="rId498" Type="http://schemas.openxmlformats.org/officeDocument/2006/relationships/hyperlink" Target="http://cidportal.jrc.ec.europa.eu/imagearchive/" TargetMode="External"/><Relationship Id="rId621" Type="http://schemas.openxmlformats.org/officeDocument/2006/relationships/hyperlink" Target="https://github.com/c9/templates" TargetMode="External"/><Relationship Id="rId1044" Type="http://schemas.openxmlformats.org/officeDocument/2006/relationships/hyperlink" Target="http://blog.cloudera.com/blog/2013/01/a-guide-to-python-frameworks-for-hadoop/" TargetMode="External"/><Relationship Id="rId1251" Type="http://schemas.openxmlformats.org/officeDocument/2006/relationships/hyperlink" Target="http://docs.qgis.org/testing/en/docs/pyqgis_developer_cookbook/intro.html" TargetMode="External"/><Relationship Id="rId1349" Type="http://schemas.openxmlformats.org/officeDocument/2006/relationships/hyperlink" Target="http://dojotoolkit.org/reference-guide/1.9/dijit/_WidgetBase.html" TargetMode="External"/><Relationship Id="rId260" Type="http://schemas.openxmlformats.org/officeDocument/2006/relationships/hyperlink" Target="http://maps.iucnredlist.org/map.html?id=9760" TargetMode="External"/><Relationship Id="rId719" Type="http://schemas.openxmlformats.org/officeDocument/2006/relationships/hyperlink" Target="https://cloud.google.com/compute/docs/instances/connecting-to-instance" TargetMode="External"/><Relationship Id="rId926" Type="http://schemas.openxmlformats.org/officeDocument/2006/relationships/hyperlink" Target="https://code.google.com/p/earthengine-api" TargetMode="External"/><Relationship Id="rId1111" Type="http://schemas.openxmlformats.org/officeDocument/2006/relationships/hyperlink" Target="http://www.cloudera.com/documentation/enterprise/latest/topics/cm_mc_hive_udf.html" TargetMode="External"/><Relationship Id="rId1556" Type="http://schemas.openxmlformats.org/officeDocument/2006/relationships/hyperlink" Target="https://basemaps.arcgis.com/v1/arcgis/rest/services/World_Basemap/VectorTileServer/tile/9/253/276.pbf" TargetMode="External"/><Relationship Id="rId55" Type="http://schemas.openxmlformats.org/officeDocument/2006/relationships/hyperlink" Target="http://www.protectedplanet.net/sites/342540" TargetMode="External"/><Relationship Id="rId120" Type="http://schemas.openxmlformats.org/officeDocument/2006/relationships/hyperlink" Target="https://storage.googleapis.com/global-surface-water/maptiles/occurrence/0/0/0.png" TargetMode="External"/><Relationship Id="rId358"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65" Type="http://schemas.openxmlformats.org/officeDocument/2006/relationships/hyperlink" Target="http://dopa-services.jrc.it/services/ecasLogout" TargetMode="External"/><Relationship Id="rId772" Type="http://schemas.openxmlformats.org/officeDocument/2006/relationships/image" Target="media/image85.png"/><Relationship Id="rId1195" Type="http://schemas.openxmlformats.org/officeDocument/2006/relationships/hyperlink" Target="http://desktop.arcgis.com/en/arcmap/latest/tools/conversion-toolbox/xslt-transformation.htm" TargetMode="External"/><Relationship Id="rId1209" Type="http://schemas.openxmlformats.org/officeDocument/2006/relationships/hyperlink" Target="http://support.esri.com/es/knowledgebase/techarticles/detail/34668" TargetMode="External"/><Relationship Id="rId1416" Type="http://schemas.openxmlformats.org/officeDocument/2006/relationships/hyperlink" Target="https://charleslbryant.gitbooks.io/hello-react-and-typescript/content/Samples/ComponentsInSeparateFiles.html" TargetMode="External"/><Relationship Id="rId1623" Type="http://schemas.openxmlformats.org/officeDocument/2006/relationships/hyperlink" Target="file:///C:\Users\cottaan\AppData\Roaming\Microsoft\Word\https%20url%20to%20paste%20into%20Aptana" TargetMode="External"/><Relationship Id="rId218" Type="http://schemas.openxmlformats.org/officeDocument/2006/relationships/hyperlink" Target="https://developers.arcgis.com/en/downloads/" TargetMode="External"/><Relationship Id="rId425" Type="http://schemas.openxmlformats.org/officeDocument/2006/relationships/hyperlink" Target="http://sourceforge.net/projects/numpy/files/NumPy/1.5.1/numpy-1.5.1-win32-superpack-python2.6.exe/download" TargetMode="External"/><Relationship Id="rId632" Type="http://schemas.openxmlformats.org/officeDocument/2006/relationships/hyperlink" Target="https://www.informea.org/about/api" TargetMode="External"/><Relationship Id="rId1055" Type="http://schemas.openxmlformats.org/officeDocument/2006/relationships/hyperlink" Target="http://www.teckstory.com/hadoop-ecosystem/hive-new-cli-beeline-for-hive/" TargetMode="External"/><Relationship Id="rId1262" Type="http://schemas.openxmlformats.org/officeDocument/2006/relationships/hyperlink" Target="mailto:a.cottam@gmail.com" TargetMode="External"/><Relationship Id="rId271" Type="http://schemas.openxmlformats.org/officeDocument/2006/relationships/image" Target="media/image32.jpeg"/><Relationship Id="rId937" Type="http://schemas.openxmlformats.org/officeDocument/2006/relationships/hyperlink" Target="https://github.com/andrewcottam/water_detection_python_scripts/blob/a626bd6f794c3b24ab4b60796f7c47363ff702fb/alignPointsToGeeGrid.py" TargetMode="External"/><Relationship Id="rId1122" Type="http://schemas.openxmlformats.org/officeDocument/2006/relationships/hyperlink" Target="https://cwiki.apache.org/confluence/display/Hive/GettingStarted" TargetMode="External"/><Relationship Id="rId1567" Type="http://schemas.openxmlformats.org/officeDocument/2006/relationships/hyperlink" Target="http://www.openstreetmap.org/relation/3046949" TargetMode="External"/><Relationship Id="rId66" Type="http://schemas.openxmlformats.org/officeDocument/2006/relationships/hyperlink" Target="http://planet.osm.org/" TargetMode="External"/><Relationship Id="rId131" Type="http://schemas.openxmlformats.org/officeDocument/2006/relationships/hyperlink" Target="https://groups.google.com/d/msg/google-earth-engine-developers/JjgdqPhqBz4/2Ic0LGdnCAAJ" TargetMode="External"/><Relationship Id="rId369" Type="http://schemas.openxmlformats.org/officeDocument/2006/relationships/hyperlink" Target="http://data.gbif.org/species/nameSearch?query=Luscinia%20luscinia&amp;view=json&amp;returnType=commonName" TargetMode="External"/><Relationship Id="rId576" Type="http://schemas.openxmlformats.org/officeDocument/2006/relationships/hyperlink" Target="http://docs.geoserver.org/latest/en/user/production/container.html" TargetMode="External"/><Relationship Id="rId783" Type="http://schemas.openxmlformats.org/officeDocument/2006/relationships/image" Target="media/image96.png"/><Relationship Id="rId990" Type="http://schemas.openxmlformats.org/officeDocument/2006/relationships/hyperlink" Target="http://www.cyberciti.biz/tips/postgres-allow-remote-access-tcp-connection.html" TargetMode="External"/><Relationship Id="rId1427" Type="http://schemas.openxmlformats.org/officeDocument/2006/relationships/image" Target="media/image183.png"/><Relationship Id="rId1634" Type="http://schemas.openxmlformats.org/officeDocument/2006/relationships/hyperlink" Target="mailto:a.cottam@gmail.com" TargetMode="External"/><Relationship Id="rId229" Type="http://schemas.openxmlformats.org/officeDocument/2006/relationships/hyperlink" Target="http://www.postgresql.org/docs/9.0/static/functions-geometry.html" TargetMode="External"/><Relationship Id="rId436" Type="http://schemas.openxmlformats.org/officeDocument/2006/relationships/hyperlink" Target="http://www.youtube.com/watch?v=8uBcpsIEz2I" TargetMode="External"/><Relationship Id="rId643" Type="http://schemas.openxmlformats.org/officeDocument/2006/relationships/hyperlink" Target="http://api.elsevier.com/content/serial/title?issn=00280836&amp;view=STANDARD&amp;apiKey=700793c78c8fb1d736eb7030bb874bda" TargetMode="External"/><Relationship Id="rId1066" Type="http://schemas.openxmlformats.org/officeDocument/2006/relationships/hyperlink" Target="http://hadoop-m1:50070/webhdfs/v1/user/hive/warehouse/wdpa?op=LISTSTATUS" TargetMode="External"/><Relationship Id="rId1273" Type="http://schemas.openxmlformats.org/officeDocument/2006/relationships/hyperlink" Target="http://neuralnetworksanddeeplearning.com/index.html" TargetMode="External"/><Relationship Id="rId1480" Type="http://schemas.openxmlformats.org/officeDocument/2006/relationships/image" Target="media/image184.png"/><Relationship Id="rId850" Type="http://schemas.openxmlformats.org/officeDocument/2006/relationships/hyperlink" Target="http://www.baruch.cuny.edu/geoportal/data/esri/esri_intl.htm" TargetMode="External"/><Relationship Id="rId948" Type="http://schemas.openxmlformats.org/officeDocument/2006/relationships/image" Target="media/image147.png"/><Relationship Id="rId1133" Type="http://schemas.openxmlformats.org/officeDocument/2006/relationships/hyperlink" Target="http://www.cloudera.com/content/cloudera/en/resources/library/recordedwebinar/cloudera-impala-a-modern-sql-engine-for-hadoop-video-recording.html" TargetMode="External"/><Relationship Id="rId1578" Type="http://schemas.openxmlformats.org/officeDocument/2006/relationships/hyperlink" Target="http://editor.openmaptiles.org/" TargetMode="External"/><Relationship Id="rId1701" Type="http://schemas.openxmlformats.org/officeDocument/2006/relationships/hyperlink" Target="http://localhost:8000" TargetMode="External"/><Relationship Id="rId77" Type="http://schemas.openxmlformats.org/officeDocument/2006/relationships/hyperlink" Target="http://www.openstreetmap.org/changeset/51330421" TargetMode="External"/><Relationship Id="rId282" Type="http://schemas.openxmlformats.org/officeDocument/2006/relationships/hyperlink" Target="http://maps.iucnredlist.org/map.html?id=177562" TargetMode="External"/><Relationship Id="rId503" Type="http://schemas.openxmlformats.org/officeDocument/2006/relationships/image" Target="media/image43.png"/><Relationship Id="rId587" Type="http://schemas.openxmlformats.org/officeDocument/2006/relationships/hyperlink" Target="https://db-server-blishten.c9users.io/phppgadmin/" TargetMode="External"/><Relationship Id="rId710" Type="http://schemas.openxmlformats.org/officeDocument/2006/relationships/hyperlink" Target="https://cloud.google.com/appengine/docs/python/tools/libraries27" TargetMode="External"/><Relationship Id="rId808" Type="http://schemas.openxmlformats.org/officeDocument/2006/relationships/hyperlink" Target="https://github.com/andrewcottam/postgis_scripts/blob/328313a86e20014faef48fd74517c585a0e848c5/water_validation_pixel_values.sql" TargetMode="External"/><Relationship Id="rId1340" Type="http://schemas.openxmlformats.org/officeDocument/2006/relationships/hyperlink" Target="https://rawgit.com/" TargetMode="External"/><Relationship Id="rId1438" Type="http://schemas.openxmlformats.org/officeDocument/2006/relationships/hyperlink" Target="https://askubuntu.com/questions/101591/how-do-i-install-the-latest-python-2-7-x-or-3-x-on-ubuntu" TargetMode="External"/><Relationship Id="rId1645" Type="http://schemas.openxmlformats.org/officeDocument/2006/relationships/hyperlink" Target="https://github.com/ghislainv/deforestprob/blob/master/docs/index.html"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image" Target="media/image18.jpeg"/><Relationship Id="rId447" Type="http://schemas.openxmlformats.org/officeDocument/2006/relationships/hyperlink" Target="http://dopa-services.jrc.it/services/gee/getDatesForPoint?POINT=114,5&amp;CRS=EPSG:4326" TargetMode="External"/><Relationship Id="rId794" Type="http://schemas.openxmlformats.org/officeDocument/2006/relationships/hyperlink" Target="https://github.com/andrewcottam/water_detection_python_scripts/blob/master/createWaterPoints.py" TargetMode="External"/><Relationship Id="rId1077" Type="http://schemas.openxmlformats.org/officeDocument/2006/relationships/hyperlink" Target="http://www.datasalt.com/2011/05/handling-dependencies-and-configuration-in-java-hadoop-projects-efficiently/" TargetMode="External"/><Relationship Id="rId1200" Type="http://schemas.openxmlformats.org/officeDocument/2006/relationships/hyperlink" Target="http://blogs.esri.com/esri/arcgis/tag/nosql/" TargetMode="External"/><Relationship Id="rId654" Type="http://schemas.openxmlformats.org/officeDocument/2006/relationships/hyperlink" Target="mailto:a.cottam@gmail.com" TargetMode="External"/><Relationship Id="rId861" Type="http://schemas.openxmlformats.org/officeDocument/2006/relationships/hyperlink" Target="https://github.com/andrewcottam/postgis_scripts/blob/master/water_trends_by_country.sql" TargetMode="External"/><Relationship Id="rId959" Type="http://schemas.openxmlformats.org/officeDocument/2006/relationships/hyperlink" Target="https://andrewcottam.cartodb.com/api/v2/sql?q=select%20name,ST_AsText(the_geom)%20as%20the_geom%20from%20countries%20where%20iso3='MYS'" TargetMode="External"/><Relationship Id="rId1284" Type="http://schemas.openxmlformats.org/officeDocument/2006/relationships/hyperlink" Target="https://wookayin.github.io/tensorflow-talk-debugging" TargetMode="External"/><Relationship Id="rId1491" Type="http://schemas.openxmlformats.org/officeDocument/2006/relationships/hyperlink" Target="http://www.tightvnc.com/winst.php" TargetMode="External"/><Relationship Id="rId1505" Type="http://schemas.openxmlformats.org/officeDocument/2006/relationships/hyperlink" Target="http://getbootstrap.com/docs/4.0/getting-started/download/" TargetMode="External"/><Relationship Id="rId1589" Type="http://schemas.openxmlformats.org/officeDocument/2006/relationships/hyperlink" Target="https://mapzen.com" TargetMode="External"/><Relationship Id="rId1712" Type="http://schemas.openxmlformats.org/officeDocument/2006/relationships/hyperlink" Target="mailto:a.cottam@gmail.com" TargetMode="External"/><Relationship Id="rId293"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307" Type="http://schemas.openxmlformats.org/officeDocument/2006/relationships/hyperlink" Target="https://github.com/andrewcottam/ArcGIS-Geoprocessing-Scripts/blob/master/src/GLC2000_PA_Intersection2.py" TargetMode="External"/><Relationship Id="rId514" Type="http://schemas.openxmlformats.org/officeDocument/2006/relationships/hyperlink" Target="https://github.com/andrewcottam/eSpecies-Client-Demo/blob/master/classes/QuadkeyLayer.js" TargetMode="External"/><Relationship Id="rId721" Type="http://schemas.openxmlformats.org/officeDocument/2006/relationships/hyperlink" Target="https://cloud.google.com/compute/docs/instances/adding-removing-ssh-keys" TargetMode="External"/><Relationship Id="rId1144" Type="http://schemas.openxmlformats.org/officeDocument/2006/relationships/hyperlink" Target="http://maps.iucnredlist.org/map.html?id=22725044" TargetMode="External"/><Relationship Id="rId1351" Type="http://schemas.openxmlformats.org/officeDocument/2006/relationships/hyperlink" Target="http://dojotoolkit.org/documentation/tutorials/1.8/templated/" TargetMode="External"/><Relationship Id="rId1449" Type="http://schemas.openxmlformats.org/officeDocument/2006/relationships/hyperlink" Target="https://github.com/mapbox/mapboxgl-jupyter" TargetMode="External"/><Relationship Id="rId88" Type="http://schemas.openxmlformats.org/officeDocument/2006/relationships/hyperlink" Target="ftp://ftp.glcf.umd.edu/glcf/GlobalInlandWater/WRS2" TargetMode="External"/><Relationship Id="rId153" Type="http://schemas.openxmlformats.org/officeDocument/2006/relationships/hyperlink" Target="https://github.com/andrewcottam/ArcGIS-Geoprocessing-Scripts/blob/master/src/JRC%20Toolbox.pyt" TargetMode="External"/><Relationship Id="rId360"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98" Type="http://schemas.openxmlformats.org/officeDocument/2006/relationships/hyperlink" Target="https://community.c9.io/t/google-app-engine-dev-appserver-py/783" TargetMode="External"/><Relationship Id="rId819" Type="http://schemas.openxmlformats.org/officeDocument/2006/relationships/hyperlink" Target="file:///E:\cottaan\My%20Documents\github%20repos\private_ee_scripts\Water%20Detection\Water%20Validation%20SWDB%20Points" TargetMode="External"/><Relationship Id="rId1004" Type="http://schemas.openxmlformats.org/officeDocument/2006/relationships/hyperlink" Target="https://azure.microsoft.com/en-us/blog/microsoft-and-esri-launch-geospatial-ai-on-azure/" TargetMode="External"/><Relationship Id="rId1211" Type="http://schemas.openxmlformats.org/officeDocument/2006/relationships/hyperlink" Target="file:///\\ArcGIS\\Desktop10.3\\ArcToolBox\\Scripts" TargetMode="External"/><Relationship Id="rId1656" Type="http://schemas.openxmlformats.org/officeDocument/2006/relationships/hyperlink" Target="http://s-jrciprvm-svn001p.jrc.org:8080/svn/h03-monde-repo/" TargetMode="External"/><Relationship Id="rId220" Type="http://schemas.openxmlformats.org/officeDocument/2006/relationships/hyperlink" Target="file:///\\FOSTER\export\CaribbeanPASpeciesAnalysis.mdb" TargetMode="External"/><Relationship Id="rId458" Type="http://schemas.openxmlformats.org/officeDocument/2006/relationships/hyperlink" Target="http://h03-dev-vm7/cgi-bin/eSpecies/richness/map/aves" TargetMode="External"/><Relationship Id="rId665" Type="http://schemas.openxmlformats.org/officeDocument/2006/relationships/hyperlink" Target="http://www.gbif.org/developer/summary" TargetMode="External"/><Relationship Id="rId872" Type="http://schemas.openxmlformats.org/officeDocument/2006/relationships/hyperlink" Target="https://code.earthengine.google.com/084362af5b55a6ef40b1112f8d3dc840" TargetMode="External"/><Relationship Id="rId1088" Type="http://schemas.openxmlformats.org/officeDocument/2006/relationships/hyperlink" Target="http://docs.aws.amazon.com/ElasticMapReduce/latest/DeveloperGuide/emr-hbase.html" TargetMode="External"/><Relationship Id="rId1295" Type="http://schemas.openxmlformats.org/officeDocument/2006/relationships/hyperlink" Target="http://lrm-maps.jrc.ec.europa.eu/geoserver/lrm-especies/wms" TargetMode="External"/><Relationship Id="rId1309" Type="http://schemas.openxmlformats.org/officeDocument/2006/relationships/hyperlink" Target="https://github.com/klokantech/tileserver-php/" TargetMode="External"/><Relationship Id="rId1516" Type="http://schemas.openxmlformats.org/officeDocument/2006/relationships/hyperlink" Target="file:///C:\Users\cottaan\AppData\Roaming\Microsoft\Word\smathermather.wordpress.com\2013\08\24\a-public-sector-use-for-geojson-io\" TargetMode="External"/><Relationship Id="rId1723" Type="http://schemas.openxmlformats.org/officeDocument/2006/relationships/hyperlink" Target="http://server.arcgisonline.com/ArcGIS/rest/services/World_Topo_Map/MapServer?f=json&amp;callback=dojo.io.script.jsonp_dojoIoScript8._jsonpCallback" TargetMode="External"/><Relationship Id="rId15" Type="http://schemas.openxmlformats.org/officeDocument/2006/relationships/hyperlink" Target="https://www.cbd.int/sp/indicators/" TargetMode="External"/><Relationship Id="rId318" Type="http://schemas.openxmlformats.org/officeDocument/2006/relationships/hyperlink" Target="http://www.initd.org/psycopg/docs/usage.html" TargetMode="External"/><Relationship Id="rId525" Type="http://schemas.openxmlformats.org/officeDocument/2006/relationships/hyperlink" Target="http://forums.arcgis.com/threads/29384-Aptana-3.0-JSAPI-code-assist" TargetMode="External"/><Relationship Id="rId732" Type="http://schemas.openxmlformats.org/officeDocument/2006/relationships/image" Target="media/image72.png"/><Relationship Id="rId1155"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362" Type="http://schemas.openxmlformats.org/officeDocument/2006/relationships/hyperlink" Target="https://github.com/andrewcottam/eSpecies-Client-Demo/blob/master/scripts/geeResults.js" TargetMode="External"/><Relationship Id="rId99" Type="http://schemas.openxmlformats.org/officeDocument/2006/relationships/hyperlink" Target="http://landsat.usgs.gov/Landsat8_Using_Product.php" TargetMode="External"/><Relationship Id="rId164" Type="http://schemas.openxmlformats.org/officeDocument/2006/relationships/hyperlink" Target="http://forums.arcgis.com/threads/31695-Conflict-arcpy-(Arc-10)-and-gdal?highlight=gdal" TargetMode="External"/><Relationship Id="rId371" Type="http://schemas.openxmlformats.org/officeDocument/2006/relationships/hyperlink" Target="http://www.eaglewatch.nl/uilen/Strigidae/Maleise-visuil/Index.html" TargetMode="External"/><Relationship Id="rId1015" Type="http://schemas.openxmlformats.org/officeDocument/2006/relationships/hyperlink" Target="http://www.cloudera.com/content/cloudera/en/resources/library/training/cloudera-essentials-for-apache-hadoop-6-of-6-managing-the-elephant-in-the-room.html" TargetMode="External"/><Relationship Id="rId1222" Type="http://schemas.openxmlformats.org/officeDocument/2006/relationships/image" Target="media/image167.jpeg"/><Relationship Id="rId1667" Type="http://schemas.openxmlformats.org/officeDocument/2006/relationships/hyperlink" Target="http://vbrant.eu/" TargetMode="External"/><Relationship Id="rId469" Type="http://schemas.openxmlformats.org/officeDocument/2006/relationships/hyperlink" Target="http://h03-dev-vm7/cgi-bin/eSpecies/quadkey/132320323113002/pacount" TargetMode="External"/><Relationship Id="rId676" Type="http://schemas.openxmlformats.org/officeDocument/2006/relationships/hyperlink" Target="http://www.gbif.org/developer/occurrence" TargetMode="External"/><Relationship Id="rId883" Type="http://schemas.openxmlformats.org/officeDocument/2006/relationships/image" Target="media/image127.png"/><Relationship Id="rId1099" Type="http://schemas.openxmlformats.org/officeDocument/2006/relationships/hyperlink" Target="https://cwiki.apache.org/confluence/display/Hive/HBaseIntegration" TargetMode="External"/><Relationship Id="rId1527" Type="http://schemas.openxmlformats.org/officeDocument/2006/relationships/hyperlink" Target="https://mapzen.com/data/metro-extracts/metro/london_england/" TargetMode="External"/><Relationship Id="rId1734" Type="http://schemas.openxmlformats.org/officeDocument/2006/relationships/hyperlink" Target="https://gist.github.com/1552725"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fing.edu.uy/inco/grupos/csi/esp/Cursos/cursos_act/2003/DAP_SistDW/Material/ken96.pdf" TargetMode="External"/><Relationship Id="rId329" Type="http://schemas.openxmlformats.org/officeDocument/2006/relationships/hyperlink" Target="http://forums.arcgis.com/threads/12407-Using-WFS-with-PROPERTYNAME-parameter-in-datainterop" TargetMode="External"/><Relationship Id="rId536" Type="http://schemas.openxmlformats.org/officeDocument/2006/relationships/image" Target="media/image49.png"/><Relationship Id="rId1166" Type="http://schemas.openxmlformats.org/officeDocument/2006/relationships/hyperlink" Target="http://www.postgresql.org/docs/9.0/static/using-explain.html" TargetMode="External"/><Relationship Id="rId1373" Type="http://schemas.openxmlformats.org/officeDocument/2006/relationships/hyperlink" Target="http://www.openstreetmap.org/relation/2541813" TargetMode="External"/><Relationship Id="rId175" Type="http://schemas.openxmlformats.org/officeDocument/2006/relationships/hyperlink" Target="http://help.arcgis.com/en/arcgisdesktop/10.0/help/index.html" TargetMode="External"/><Relationship Id="rId743" Type="http://schemas.openxmlformats.org/officeDocument/2006/relationships/hyperlink" Target="https://github.com/GoogleCloudPlatform/google-cloud-python/tree/master/storage/google/cloud/storage" TargetMode="External"/><Relationship Id="rId950" Type="http://schemas.openxmlformats.org/officeDocument/2006/relationships/image" Target="media/image149.png"/><Relationship Id="rId1026" Type="http://schemas.openxmlformats.org/officeDocument/2006/relationships/hyperlink" Target="http://www.cloudera.com/content/cloudera/en/resources/library/hadoopworld/hadoop-world-2011-keynote-presentation-video-ebay-keynote-hugh-e-williams-ebay.html" TargetMode="External"/><Relationship Id="rId1580" Type="http://schemas.openxmlformats.org/officeDocument/2006/relationships/hyperlink" Target="https://openmaptiles.org/styles/" TargetMode="External"/><Relationship Id="rId1678" Type="http://schemas.openxmlformats.org/officeDocument/2006/relationships/hyperlink" Target="https://myintracomm.ec.europa.eu/staff/EN/talent-management/appraisal-promotion/appraisal-contract-agents/Pages/index.aspx" TargetMode="External"/><Relationship Id="rId382" Type="http://schemas.openxmlformats.org/officeDocument/2006/relationships/hyperlink" Target="https://github.com/MapofLife/MOL/blob/develop/app/js/mol.map.query.js" TargetMode="External"/><Relationship Id="rId603" Type="http://schemas.openxmlformats.org/officeDocument/2006/relationships/hyperlink" Target="https://google-cloud-python.readthedocs.io/en/latest/core/auth.html" TargetMode="External"/><Relationship Id="rId687" Type="http://schemas.openxmlformats.org/officeDocument/2006/relationships/hyperlink" Target="beta.biopama.org" TargetMode="External"/><Relationship Id="rId810" Type="http://schemas.openxmlformats.org/officeDocument/2006/relationships/hyperlink" Target="file:///E:\cottaan\My%20Documents\github%20repos\private_ee_scripts\Water%20Detection\Water%2520Validation%2520L5%2520and%2520L7%2520-%2520masking" TargetMode="External"/><Relationship Id="rId908" Type="http://schemas.openxmlformats.org/officeDocument/2006/relationships/hyperlink" Target="https://groups.google.com/forum/?fromgroups" TargetMode="External"/><Relationship Id="rId1233" Type="http://schemas.openxmlformats.org/officeDocument/2006/relationships/hyperlink" Target="http://stackoverflow.com/questions/11118070/buiding-hadoop-with-eclipse-maven-missing-artifact-jdk-toolsjdk-toolsjar1" TargetMode="External"/><Relationship Id="rId1440" Type="http://schemas.openxmlformats.org/officeDocument/2006/relationships/hyperlink" Target="https://groups.google.com/forum/?fromgroups=" TargetMode="External"/><Relationship Id="rId1538" Type="http://schemas.openxmlformats.org/officeDocument/2006/relationships/image" Target="media/image191.png"/><Relationship Id="rId242" Type="http://schemas.openxmlformats.org/officeDocument/2006/relationships/hyperlink" Target="http://ieeexplore.ieee.org/stamp/stamp.jsp?tp=&amp;arnumber=787289" TargetMode="External"/><Relationship Id="rId894"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177" Type="http://schemas.openxmlformats.org/officeDocument/2006/relationships/hyperlink" Target="https://carto.com/blog/introducing-cartocolors/" TargetMode="External"/><Relationship Id="rId1300"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745" Type="http://schemas.openxmlformats.org/officeDocument/2006/relationships/hyperlink" Target="https://github.com/awahlig/skype4py" TargetMode="External"/><Relationship Id="rId37" Type="http://schemas.openxmlformats.org/officeDocument/2006/relationships/hyperlink" Target="https://www.assembla.com/spaces/sis/wiki/Spatial_Data_Management_Roadmap" TargetMode="External"/><Relationship Id="rId102" Type="http://schemas.openxmlformats.org/officeDocument/2006/relationships/hyperlink" Target="http://landsat.usgs.gov/tools_L8_acquisition_calendar.php" TargetMode="External"/><Relationship Id="rId547" Type="http://schemas.openxmlformats.org/officeDocument/2006/relationships/hyperlink" Target="https://help.github.com/articles/duplicating-a-repository/" TargetMode="External"/><Relationship Id="rId754" Type="http://schemas.openxmlformats.org/officeDocument/2006/relationships/image" Target="media/image74.png"/><Relationship Id="rId961" Type="http://schemas.openxmlformats.org/officeDocument/2006/relationships/hyperlink" Target="http://citusdata.com/blog/63-real-time-sql-queries-on-hadoop" TargetMode="External"/><Relationship Id="rId1384" Type="http://schemas.openxmlformats.org/officeDocument/2006/relationships/hyperlink" Target="https://github.com/mapbox/mapbox-gl-js/issues/1715" TargetMode="External"/><Relationship Id="rId1591" Type="http://schemas.openxmlformats.org/officeDocument/2006/relationships/hyperlink" Target="https://mapzen.com" TargetMode="External"/><Relationship Id="rId1605" Type="http://schemas.openxmlformats.org/officeDocument/2006/relationships/hyperlink" Target="https://www.digitalocean.com/community/tutorials/how-to-create-a-ssl-certificate-on-apache-for-ubuntu-14-04" TargetMode="External"/><Relationship Id="rId1689" Type="http://schemas.openxmlformats.org/officeDocument/2006/relationships/hyperlink" Target="mailto:jrc-helpdesk@ec.europa.eu" TargetMode="External"/><Relationship Id="rId90" Type="http://schemas.openxmlformats.org/officeDocument/2006/relationships/image" Target="media/image10.png"/><Relationship Id="rId186" Type="http://schemas.openxmlformats.org/officeDocument/2006/relationships/hyperlink" Target="http://en.wikipedia.org/wiki/Natural_Area_Code" TargetMode="External"/><Relationship Id="rId393" Type="http://schemas.openxmlformats.org/officeDocument/2006/relationships/hyperlink" Target="http://opencv.org/" TargetMode="External"/><Relationship Id="rId407" Type="http://schemas.openxmlformats.org/officeDocument/2006/relationships/hyperlink" Target="http://h03-dev-vm7/cgi-bin/eSpecies.py/qk/3" TargetMode="External"/><Relationship Id="rId614" Type="http://schemas.openxmlformats.org/officeDocument/2006/relationships/image" Target="media/image62.png"/><Relationship Id="rId821" Type="http://schemas.openxmlformats.org/officeDocument/2006/relationships/hyperlink" Target="https://github.com/andrewcottam/water_detection_python_scripts/blob/master/validateSWDBPoints.py" TargetMode="External"/><Relationship Id="rId1037" Type="http://schemas.openxmlformats.org/officeDocument/2006/relationships/hyperlink" Target="http://www.gutenberg.org/etext/20417" TargetMode="External"/><Relationship Id="rId1244" Type="http://schemas.openxmlformats.org/officeDocument/2006/relationships/hyperlink" Target="https://tomcat.apache.org/tomcat-8.0-doc/ssl-howto.html" TargetMode="External"/><Relationship Id="rId1451" Type="http://schemas.openxmlformats.org/officeDocument/2006/relationships/hyperlink" Target="http://pro.arcgis.com/en/pro-app/arcpy/get-started/using-conda-with-arcgis-pro.htm" TargetMode="External"/><Relationship Id="rId253" Type="http://schemas.openxmlformats.org/officeDocument/2006/relationships/hyperlink" Target="https://github.com/andrewcottam/postgis_scripts/blob/363892947e0bfa8a412a0f12f923e4758c9cd74c/species_irreplacibility_correction_for_overlapping_features.sql" TargetMode="External"/><Relationship Id="rId460" Type="http://schemas.openxmlformats.org/officeDocument/2006/relationships/hyperlink" Target="http://h03-dev-vm7/cgi-bin/eSpecies/bbox/25728,16008,27776,17032/species/map/17975" TargetMode="External"/><Relationship Id="rId698" Type="http://schemas.openxmlformats.org/officeDocument/2006/relationships/hyperlink" Target="https://console.developers.google.com/project/_/apiui/credential" TargetMode="External"/><Relationship Id="rId919" Type="http://schemas.openxmlformats.org/officeDocument/2006/relationships/hyperlink" Target="https://raw.githubusercontent.com/Homebrew/install/master/install" TargetMode="External"/><Relationship Id="rId1090" Type="http://schemas.openxmlformats.org/officeDocument/2006/relationships/hyperlink" Target="http://h05-nn01.jrc.it:60010/master-status" TargetMode="External"/><Relationship Id="rId1104" Type="http://schemas.openxmlformats.org/officeDocument/2006/relationships/hyperlink" Target="https://github.com/andrewcottam/ArcGIS-Geoprocessing-Scripts/blob/master/src/FeatureClassToAvro.py" TargetMode="External"/><Relationship Id="rId1311" Type="http://schemas.openxmlformats.org/officeDocument/2006/relationships/hyperlink" Target="https://github.com/chelm/mbtiles-server" TargetMode="External"/><Relationship Id="rId1549" Type="http://schemas.openxmlformats.org/officeDocument/2006/relationships/hyperlink" Target="https://gist.github.com/andrewcottam/2b3f54d06de7d5be4944b44f5262b644" TargetMode="External"/><Relationship Id="rId48" Type="http://schemas.openxmlformats.org/officeDocument/2006/relationships/hyperlink" Target="http://www.birdlife.org/europe-and-central-asia/european-red-list-birds-0" TargetMode="External"/><Relationship Id="rId113" Type="http://schemas.openxmlformats.org/officeDocument/2006/relationships/image" Target="media/image14.png"/><Relationship Id="rId320" Type="http://schemas.openxmlformats.org/officeDocument/2006/relationships/hyperlink" Target="http://postgis.refractions.net/docs/reference.html" TargetMode="External"/><Relationship Id="rId558" Type="http://schemas.openxmlformats.org/officeDocument/2006/relationships/hyperlink" Target="https://developers.google.com/identity/sign-in/web/" TargetMode="External"/><Relationship Id="rId765" Type="http://schemas.openxmlformats.org/officeDocument/2006/relationships/hyperlink" Target="https://ee-api.appspot.com/21a40a9660fc94b7beb90819386d7d43" TargetMode="External"/><Relationship Id="rId972" Type="http://schemas.openxmlformats.org/officeDocument/2006/relationships/hyperlink" Target="https://www.mapbox.com/help/studio-manual-uploads/" TargetMode="External"/><Relationship Id="rId1188" Type="http://schemas.openxmlformats.org/officeDocument/2006/relationships/hyperlink" Target="http://help.arcgis.com/en/arcgisdesktop/10.0/help/index.html" TargetMode="External"/><Relationship Id="rId1395" Type="http://schemas.openxmlformats.org/officeDocument/2006/relationships/hyperlink" Target="https://mapzen.com/blog/tangram-labels/" TargetMode="External"/><Relationship Id="rId1409" Type="http://schemas.openxmlformats.org/officeDocument/2006/relationships/hyperlink" Target="https://serverless-stack.com/chapters/environments-in-create-react-app.html" TargetMode="External"/><Relationship Id="rId1616" Type="http://schemas.openxmlformats.org/officeDocument/2006/relationships/hyperlink" Target="file:///C:\Users\cottaan\AppData\Roaming\Microsoft\Word\http%20for%20gp%20scripts" TargetMode="External"/><Relationship Id="rId197" Type="http://schemas.openxmlformats.org/officeDocument/2006/relationships/hyperlink" Target="http://help.arcgis.com/en/arcgisdesktop/10.0/help/index.html" TargetMode="External"/><Relationship Id="rId418" Type="http://schemas.openxmlformats.org/officeDocument/2006/relationships/hyperlink" Target="http://www.in-nomine.org/2009/04/03/jsonp-with-werkzeug/" TargetMode="External"/><Relationship Id="rId625" Type="http://schemas.openxmlformats.org/officeDocument/2006/relationships/hyperlink" Target="https://cloud.google.com/container-optimized-os/docs/" TargetMode="External"/><Relationship Id="rId832" Type="http://schemas.openxmlformats.org/officeDocument/2006/relationships/hyperlink" Target="file:///E:\cottaan\My%20Documents\github%20repos\general\validation_points_to_kml.fmw" TargetMode="External"/><Relationship Id="rId1048" Type="http://schemas.openxmlformats.org/officeDocument/2006/relationships/hyperlink" Target="http://www.cloudera.com/content/cloudera-content/cloudera-docs/CM4Ent/4.7.2/Cloudera-Manager-Introduction/cmi_home.html" TargetMode="External"/><Relationship Id="rId1255" Type="http://schemas.openxmlformats.org/officeDocument/2006/relationships/hyperlink" Target="http://jupyter.org/install.html" TargetMode="External"/><Relationship Id="rId1462" Type="http://schemas.openxmlformats.org/officeDocument/2006/relationships/hyperlink" Target="https://mapbox.github.io/rasterio/installation.html" TargetMode="External"/><Relationship Id="rId264" Type="http://schemas.openxmlformats.org/officeDocument/2006/relationships/hyperlink" Target="http://ecat-dev.gbif.org/ws/usage/?rkey=1007&amp;q=Turdus" TargetMode="External"/><Relationship Id="rId471" Type="http://schemas.openxmlformats.org/officeDocument/2006/relationships/hyperlink" Target="http://h03-dev-vm7/cgi-bin/eSpecies/quadkeydata/map/1/17975" TargetMode="External"/><Relationship Id="rId1115" Type="http://schemas.openxmlformats.org/officeDocument/2006/relationships/hyperlink" Target="http://www.cloudera.com/documentation/enterprise/latest/topics/cm_mc_hive_udf.html" TargetMode="External"/><Relationship Id="rId1322" Type="http://schemas.openxmlformats.org/officeDocument/2006/relationships/hyperlink" Target="http://docs.dojocampus.org/dijit/info" TargetMode="External"/><Relationship Id="rId59" Type="http://schemas.openxmlformats.org/officeDocument/2006/relationships/hyperlink" Target="http://www.protectedplanet.net/sites/7" TargetMode="External"/><Relationship Id="rId124" Type="http://schemas.openxmlformats.org/officeDocument/2006/relationships/hyperlink" Target="https://console.cloud.google.com/storage/browser/global-surface-water/downloads_ancillary/" TargetMode="External"/><Relationship Id="rId569" Type="http://schemas.openxmlformats.org/officeDocument/2006/relationships/hyperlink" Target="mailto:A.cottam@gmail.com" TargetMode="External"/><Relationship Id="rId776" Type="http://schemas.openxmlformats.org/officeDocument/2006/relationships/image" Target="media/image89.png"/><Relationship Id="rId983" Type="http://schemas.openxmlformats.org/officeDocument/2006/relationships/hyperlink" Target="http://www.sentinel-hub.com/blog/sentinel-2-l2a-products-available-sentinel-hub" TargetMode="External"/><Relationship Id="rId1199" Type="http://schemas.openxmlformats.org/officeDocument/2006/relationships/hyperlink" Target="http://pro.arcgis.com/en/pro-app/arcpy/get-started/using-conda-with-arcgis-pro.htm" TargetMode="External"/><Relationship Id="rId1627" Type="http://schemas.openxmlformats.org/officeDocument/2006/relationships/hyperlink" Target="http://stackoverflow.com/questions/7438313/pushing-to-git-returning-error-code-403-fatal-http-request-failed" TargetMode="External"/><Relationship Id="rId331"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29" Type="http://schemas.openxmlformats.org/officeDocument/2006/relationships/hyperlink" Target="http://help.arcgis.com/en/webapps/flexviewer/extenthelper/flexviewer_extenthelper.html" TargetMode="External"/><Relationship Id="rId636" Type="http://schemas.openxmlformats.org/officeDocument/2006/relationships/hyperlink" Target="https://dev.elsevier.com/apikey/managehome" TargetMode="External"/><Relationship Id="rId1059" Type="http://schemas.openxmlformats.org/officeDocument/2006/relationships/hyperlink" Target="http://developer.yahoo.com/hadoop/tutorial/module2.html" TargetMode="External"/><Relationship Id="rId1266" Type="http://schemas.openxmlformats.org/officeDocument/2006/relationships/hyperlink" Target="https://www.coursera.org/learn/machine-learning/lecture/2DKxQ/normal-equation" TargetMode="External"/><Relationship Id="rId1473" Type="http://schemas.openxmlformats.org/officeDocument/2006/relationships/hyperlink" Target="https://repo.continuum.io/archive/Anaconda2-4.3.1-Linux-x86_64.sh" TargetMode="External"/><Relationship Id="rId843" Type="http://schemas.openxmlformats.org/officeDocument/2006/relationships/image" Target="media/image110.png"/><Relationship Id="rId1126" Type="http://schemas.openxmlformats.org/officeDocument/2006/relationships/hyperlink" Target="http://hadoop-h05:8888/" TargetMode="External"/><Relationship Id="rId1680" Type="http://schemas.openxmlformats.org/officeDocument/2006/relationships/hyperlink" Target="http://europa.eu/epso/doc/call-cast-jrc-s5-2013_en.pdf" TargetMode="External"/><Relationship Id="rId275" Type="http://schemas.openxmlformats.org/officeDocument/2006/relationships/hyperlink" Target="https://github.com/andrewcottam/water_detection_python_scripts/blob/master/iucnRedListAPI.py" TargetMode="External"/><Relationship Id="rId482" Type="http://schemas.openxmlformats.org/officeDocument/2006/relationships/hyperlink" Target="http://h03-dev-vm7/eSpecies/githubJsonClient.html" TargetMode="External"/><Relationship Id="rId703" Type="http://schemas.openxmlformats.org/officeDocument/2006/relationships/hyperlink" Target="https://github.com/google/earthengine-api/tree/master/demos/server-auth" TargetMode="External"/><Relationship Id="rId910" Type="http://schemas.openxmlformats.org/officeDocument/2006/relationships/hyperlink" Target="https://ee-api.appspot.com/api/algorithms" TargetMode="External"/><Relationship Id="rId1333" Type="http://schemas.openxmlformats.org/officeDocument/2006/relationships/hyperlink" Target="http://www.sitepen.com/blog/2013/05/22/dojofaq-mouse-event-properties/" TargetMode="External"/><Relationship Id="rId1540" Type="http://schemas.openxmlformats.org/officeDocument/2006/relationships/image" Target="media/image192.png"/><Relationship Id="rId1638" Type="http://schemas.openxmlformats.org/officeDocument/2006/relationships/hyperlink" Target="https://github.com/Esri/geometry-api-java.git" TargetMode="External"/><Relationship Id="rId135" Type="http://schemas.openxmlformats.org/officeDocument/2006/relationships/hyperlink" Target="http://help.arcgis.com/en/arcgisdesktop/10.0/help/index.html" TargetMode="External"/><Relationship Id="rId342"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787" Type="http://schemas.openxmlformats.org/officeDocument/2006/relationships/hyperlink" Target="https://browse.digitalglobe.com/imagefinder" TargetMode="External"/><Relationship Id="rId994" Type="http://schemas.openxmlformats.org/officeDocument/2006/relationships/hyperlink" Target="http://www.cyberciti.biz/tips/postgres-allow-remote-access-tcp-connection.html" TargetMode="External"/><Relationship Id="rId1400" Type="http://schemas.openxmlformats.org/officeDocument/2006/relationships/image" Target="media/image178.png"/><Relationship Id="rId202" Type="http://schemas.openxmlformats.org/officeDocument/2006/relationships/image" Target="media/image22.jpeg"/><Relationship Id="rId647" Type="http://schemas.openxmlformats.org/officeDocument/2006/relationships/hyperlink" Target="https://data.aad.gov.au/aadc/calc/dms_decimal.cfm" TargetMode="External"/><Relationship Id="rId854" Type="http://schemas.openxmlformats.org/officeDocument/2006/relationships/image" Target="media/image118.png"/><Relationship Id="rId1277" Type="http://schemas.openxmlformats.org/officeDocument/2006/relationships/hyperlink" Target="https://medium.com/@vivek.yadav/how-neural-networks-learn-nonlinear-functions-and-classify-linearly-non-separable-data-22328e7e5be1" TargetMode="External"/><Relationship Id="rId1484" Type="http://schemas.openxmlformats.org/officeDocument/2006/relationships/hyperlink" Target="http://cloudera-manager.jrc.it:7180/cmf/home" TargetMode="External"/><Relationship Id="rId1691" Type="http://schemas.openxmlformats.org/officeDocument/2006/relationships/hyperlink" Target="http://www.cc.cec/" TargetMode="External"/><Relationship Id="rId1705" Type="http://schemas.openxmlformats.org/officeDocument/2006/relationships/hyperlink" Target="http://www.expedia.com" TargetMode="External"/><Relationship Id="rId286" Type="http://schemas.openxmlformats.org/officeDocument/2006/relationships/hyperlink" Target="http://maps.iucnredlist.org/map.html?id=9281" TargetMode="External"/><Relationship Id="rId493" Type="http://schemas.openxmlformats.org/officeDocument/2006/relationships/hyperlink" Target="file:///E:\cottaan\My%20Documents\github%20repos\test\populateLCC_Landsat_SceneIDs_slow.py" TargetMode="External"/><Relationship Id="rId507" Type="http://schemas.openxmlformats.org/officeDocument/2006/relationships/hyperlink" Target="http://help.arcgis.com/en/webapi/javascript/arcgis/help/jshelp_start.htm" TargetMode="External"/><Relationship Id="rId714" Type="http://schemas.openxmlformats.org/officeDocument/2006/relationships/hyperlink" Target="https://console.cloud.google.com/logs/" TargetMode="External"/><Relationship Id="rId921" Type="http://schemas.openxmlformats.org/officeDocument/2006/relationships/hyperlink" Target="https://developers.google.com/earth-engine/python_install" TargetMode="External"/><Relationship Id="rId1137" Type="http://schemas.openxmlformats.org/officeDocument/2006/relationships/hyperlink" Target="http://sqoop.apache.org/docs/1.4.5/SqoopUserGuide.html" TargetMode="External"/><Relationship Id="rId1344" Type="http://schemas.openxmlformats.org/officeDocument/2006/relationships/hyperlink" Target="http://dojotoolkit.org/reference-guide/dijit/themes.html" TargetMode="External"/><Relationship Id="rId1551" Type="http://schemas.openxmlformats.org/officeDocument/2006/relationships/hyperlink" Target="https://gist.github.com/andrewcottam/f2106b6103aec5a159310b843b01f06a" TargetMode="External"/><Relationship Id="rId50" Type="http://schemas.openxmlformats.org/officeDocument/2006/relationships/hyperlink" Target="http://gbif.blogspot.it/" TargetMode="External"/><Relationship Id="rId146" Type="http://schemas.openxmlformats.org/officeDocument/2006/relationships/hyperlink" Target="file:///E:\cottaan\Documents\ArcGIS\Datasets\gaul_eez\gaul_eez.gdb" TargetMode="External"/><Relationship Id="rId353" Type="http://schemas.openxmlformats.org/officeDocument/2006/relationships/hyperlink" Target="mailto:speciescharisma6@gmail.com" TargetMode="External"/><Relationship Id="rId560"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798" Type="http://schemas.openxmlformats.org/officeDocument/2006/relationships/hyperlink" Target="https://github.com/andrewcottam/postgis_scripts/blob/master/water%20validation%20stratify%20by%20grid2.sql" TargetMode="External"/><Relationship Id="rId1190" Type="http://schemas.openxmlformats.org/officeDocument/2006/relationships/hyperlink" Target="http://resources.arcgis.com/en/help/main/10.2/" TargetMode="External"/><Relationship Id="rId1204" Type="http://schemas.openxmlformats.org/officeDocument/2006/relationships/hyperlink" Target="http://blogs.esri.com/esri/arcgis/2011/08/29/multiprocessing/" TargetMode="External"/><Relationship Id="rId1411" Type="http://schemas.openxmlformats.org/officeDocument/2006/relationships/hyperlink" Target="https://reacttraining.com/react-router/web/api/Route/path-string" TargetMode="External"/><Relationship Id="rId1649" Type="http://schemas.openxmlformats.org/officeDocument/2006/relationships/hyperlink" Target="https://owslib.svn.sourceforge.net/svnroot/owslib" TargetMode="External"/><Relationship Id="rId213" Type="http://schemas.openxmlformats.org/officeDocument/2006/relationships/hyperlink" Target="http://avro.apache.org/docs/current/gettingstartedpython.html" TargetMode="External"/><Relationship Id="rId420" Type="http://schemas.openxmlformats.org/officeDocument/2006/relationships/hyperlink" Target="http://ehabitat-wps.jrc.it/eSpecies/dopaAdmin.html" TargetMode="External"/><Relationship Id="rId658" Type="http://schemas.openxmlformats.org/officeDocument/2006/relationships/hyperlink" Target="http://downloads.wdpa.org/ArcGIS/rest/services/EuroGEOSS/EuroGEOSS_WDPA/MapServer/1/query/query?where=Site_ID%3D785&amp;returnGeometry=false&amp;outSR=&amp;outFields=Name&amp;f=pjson" TargetMode="External"/><Relationship Id="rId865" Type="http://schemas.openxmlformats.org/officeDocument/2006/relationships/image" Target="media/image121.png"/><Relationship Id="rId1050" Type="http://schemas.openxmlformats.org/officeDocument/2006/relationships/hyperlink" Target="http://blog.cloudera.com/blog/2012/02/cloudera-manager-log-management-event-management-and-alerting-demo-video/" TargetMode="External"/><Relationship Id="rId1288" Type="http://schemas.openxmlformats.org/officeDocument/2006/relationships/hyperlink" Target="https://www.kaggle.com/c/planet-understanding-the-amazon-from-space" TargetMode="External"/><Relationship Id="rId1495" Type="http://schemas.openxmlformats.org/officeDocument/2006/relationships/hyperlink" Target="httpd:%20premature%20connection%20close" TargetMode="External"/><Relationship Id="rId1509" Type="http://schemas.openxmlformats.org/officeDocument/2006/relationships/hyperlink" Target="https://web-apps-blishten.c9users.io/tileserver-php-master/tileserver.php" TargetMode="External"/><Relationship Id="rId1716" Type="http://schemas.openxmlformats.org/officeDocument/2006/relationships/hyperlink" Target="http://isihighlycited.com/" TargetMode="External"/><Relationship Id="rId297" Type="http://schemas.openxmlformats.org/officeDocument/2006/relationships/hyperlink" Target="http://blogs.msdn.com/b/asiatech/archive/2011/07/06/how-to-troubleshoot-httpexception-request-timed-out-asp-net-2-0-32-bit.aspx" TargetMode="External"/><Relationship Id="rId518" Type="http://schemas.openxmlformats.org/officeDocument/2006/relationships/image" Target="media/image46.png"/><Relationship Id="rId725" Type="http://schemas.openxmlformats.org/officeDocument/2006/relationships/image" Target="media/image70.png"/><Relationship Id="rId932" Type="http://schemas.openxmlformats.org/officeDocument/2006/relationships/image" Target="media/image140.png"/><Relationship Id="rId1148" Type="http://schemas.openxmlformats.org/officeDocument/2006/relationships/hyperlink" Target="https://github.com/andrewcottam/apache-hive-files/blob/f6160d1a0c45fd839000afc65a03d5ce6c435385/species_preprocessing_2.sql" TargetMode="External"/><Relationship Id="rId1355" Type="http://schemas.openxmlformats.org/officeDocument/2006/relationships/hyperlink" Target="http://help.arcgis.com/en/webapi/javascript/arcgis/help/jsapi/api_codeassist.htm" TargetMode="External"/><Relationship Id="rId1562" Type="http://schemas.openxmlformats.org/officeDocument/2006/relationships/hyperlink" Target="pdates%20can%20take%20anywhere%20from%205%20to%2010%20minutes%20to%20show%20on%20your%20live%20map." TargetMode="External"/><Relationship Id="rId157" Type="http://schemas.openxmlformats.org/officeDocument/2006/relationships/hyperlink" Target="http://help.arcgis.com/en/arcgisdesktop/10.0/help/index.html" TargetMode="External"/><Relationship Id="rId364"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1008" Type="http://schemas.openxmlformats.org/officeDocument/2006/relationships/hyperlink" Target="mailto:andrew.cottam@jrc.ec.europa.eu/thargal88" TargetMode="External"/><Relationship Id="rId1215" Type="http://schemas.openxmlformats.org/officeDocument/2006/relationships/hyperlink" Target="http://help.arcgis.com/en/arcgisdesktop/10.0/help/index.html" TargetMode="External"/><Relationship Id="rId1422" Type="http://schemas.openxmlformats.org/officeDocument/2006/relationships/hyperlink" Target="http://www.material-ui.com" TargetMode="External"/><Relationship Id="rId61" Type="http://schemas.openxmlformats.org/officeDocument/2006/relationships/hyperlink" Target="https://protectedplanet.net/18924" TargetMode="External"/><Relationship Id="rId571" Type="http://schemas.openxmlformats.org/officeDocument/2006/relationships/hyperlink" Target="https://github.com/c9/c9.ide.language.codeintel/blob/master/README.md" TargetMode="External"/><Relationship Id="rId669" Type="http://schemas.openxmlformats.org/officeDocument/2006/relationships/hyperlink" Target="http://api.gbif.org/v0.9/species/match?name=Argusianus%20argus" TargetMode="External"/><Relationship Id="rId876" Type="http://schemas.openxmlformats.org/officeDocument/2006/relationships/image" Target="media/image122.png"/><Relationship Id="rId1299" Type="http://schemas.openxmlformats.org/officeDocument/2006/relationships/hyperlink" Target="http://QGis.org" TargetMode="External"/><Relationship Id="rId1727"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9" Type="http://schemas.openxmlformats.org/officeDocument/2006/relationships/hyperlink" Target="file:///E:\cottaan\Documents\ArcGIS\Datasets\gaul_eez" TargetMode="External"/><Relationship Id="rId224" Type="http://schemas.openxmlformats.org/officeDocument/2006/relationships/hyperlink" Target="http://nosql.mypopescu.com/" TargetMode="External"/><Relationship Id="rId431"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29" Type="http://schemas.openxmlformats.org/officeDocument/2006/relationships/hyperlink" Target="https://developer.mozilla.org/en/Canvas_tutorial/Compositing" TargetMode="External"/><Relationship Id="rId736" Type="http://schemas.openxmlformats.org/officeDocument/2006/relationships/hyperlink" Target="https://raw.githubusercontent.com/andrewcottam/python-rest-server/master/scripts/database_objects.sql" TargetMode="External"/><Relationship Id="rId1061" Type="http://schemas.openxmlformats.org/officeDocument/2006/relationships/hyperlink" Target="https://github.com/crs4/pydoop" TargetMode="External"/><Relationship Id="rId1159" Type="http://schemas.openxmlformats.org/officeDocument/2006/relationships/hyperlink" Target="https://help.ubuntu.com/community/PostgreSQL" TargetMode="External"/><Relationship Id="rId1366" Type="http://schemas.openxmlformats.org/officeDocument/2006/relationships/hyperlink" Target="https://gitter.im/Leaflet/Leaflet" TargetMode="External"/><Relationship Id="rId168" Type="http://schemas.openxmlformats.org/officeDocument/2006/relationships/hyperlink" Target="http://stackoverflow.com/questions/726690/who-killed-my-process-and-why" TargetMode="External"/><Relationship Id="rId943" Type="http://schemas.openxmlformats.org/officeDocument/2006/relationships/hyperlink" Target="https://earthengine.googlesource.com/new-password" TargetMode="External"/><Relationship Id="rId1019" Type="http://schemas.openxmlformats.org/officeDocument/2006/relationships/hyperlink" Target="http://www.cloudera.com/content/cloudera/en/resources/library/hadoopworld/Live_from_Strata_Hadoop_World_2012_Lars_George_Cloudera.html" TargetMode="External"/><Relationship Id="rId1573" Type="http://schemas.openxmlformats.org/officeDocument/2006/relationships/image" Target="media/image197.png"/><Relationship Id="rId72" Type="http://schemas.openxmlformats.org/officeDocument/2006/relationships/hyperlink" Target="http://wiki.openstreetmap.org/wiki/Key:genus" TargetMode="External"/><Relationship Id="rId375" Type="http://schemas.openxmlformats.org/officeDocument/2006/relationships/image" Target="media/image38.jpeg"/><Relationship Id="rId582" Type="http://schemas.openxmlformats.org/officeDocument/2006/relationships/hyperlink" Target="https://community.c9.io/t/what-are-hot-workspaces/1334" TargetMode="External"/><Relationship Id="rId803" Type="http://schemas.openxmlformats.org/officeDocument/2006/relationships/image" Target="media/image103.png"/><Relationship Id="rId1226" Type="http://schemas.openxmlformats.org/officeDocument/2006/relationships/hyperlink" Target="http://pydev.org/download.html" TargetMode="External"/><Relationship Id="rId1433" Type="http://schemas.openxmlformats.org/officeDocument/2006/relationships/hyperlink" Target="https://github.com/smeijer/leaflet-geosearch.git" TargetMode="External"/><Relationship Id="rId1640" Type="http://schemas.openxmlformats.org/officeDocument/2006/relationships/hyperlink" Target="https://github.com/" TargetMode="External"/><Relationship Id="rId1738" Type="http://schemas.openxmlformats.org/officeDocument/2006/relationships/hyperlink" Target="http://www.diva-gis.org/" TargetMode="External"/><Relationship Id="rId3" Type="http://schemas.openxmlformats.org/officeDocument/2006/relationships/styles" Target="styles.xml"/><Relationship Id="rId235" Type="http://schemas.openxmlformats.org/officeDocument/2006/relationships/hyperlink" Target="http://mondrian.pentaho.com/" TargetMode="External"/><Relationship Id="rId442" Type="http://schemas.openxmlformats.org/officeDocument/2006/relationships/hyperlink" Target="http://restx.mulesoft.org/writing-your-own-components:" TargetMode="External"/><Relationship Id="rId887" Type="http://schemas.openxmlformats.org/officeDocument/2006/relationships/image" Target="media/image130.png"/><Relationship Id="rId1072" Type="http://schemas.openxmlformats.org/officeDocument/2006/relationships/hyperlink" Target="http://en.wikipedia.org/wiki/Sort_(Unix)" TargetMode="External"/><Relationship Id="rId1500" Type="http://schemas.openxmlformats.org/officeDocument/2006/relationships/hyperlink" Target="https://community.c9.io/t/how-do-i-clear-up-disk-space-after-its-full/213/2" TargetMode="External"/><Relationship Id="rId302" Type="http://schemas.openxmlformats.org/officeDocument/2006/relationships/hyperlink" Target="http://blogs.esri.com/esri/arcgis/2009/05/06/about-geographic-transformations-and-how-to-choose-the-right-one/" TargetMode="External"/><Relationship Id="rId747" Type="http://schemas.openxmlformats.org/officeDocument/2006/relationships/hyperlink" Target="https://cloud.google.com/storage/docs/gsutil/addlhelp/WorkingWithObjectMetadata" TargetMode="External"/><Relationship Id="rId954" Type="http://schemas.openxmlformats.org/officeDocument/2006/relationships/hyperlink" Target="http://msdn.microsoft.com/en-us/library/ff701713.aspx" TargetMode="External"/><Relationship Id="rId1377" Type="http://schemas.openxmlformats.org/officeDocument/2006/relationships/hyperlink" Target="https://www.mapbox.com/mapbox-gl-js/api/" TargetMode="External"/><Relationship Id="rId1584" Type="http://schemas.openxmlformats.org/officeDocument/2006/relationships/hyperlink" Target="https://mapzen.com/tangram/play" TargetMode="External"/><Relationship Id="rId83" Type="http://schemas.openxmlformats.org/officeDocument/2006/relationships/hyperlink" Target="http://www.glims.org/RGI/rgi_files/RGI_latest.zip" TargetMode="External"/><Relationship Id="rId179" Type="http://schemas.openxmlformats.org/officeDocument/2006/relationships/hyperlink" Target="http://79.125.16.106/IUCN/mapper/index.html?ID_NO=2358" TargetMode="External"/><Relationship Id="rId386" Type="http://schemas.openxmlformats.org/officeDocument/2006/relationships/hyperlink" Target="http://bioval.jrc.ec.europa.eu/products/gam/index.htm" TargetMode="External"/><Relationship Id="rId593" Type="http://schemas.openxmlformats.org/officeDocument/2006/relationships/hyperlink" Target="http://www.material-ui.com/" TargetMode="External"/><Relationship Id="rId607" Type="http://schemas.openxmlformats.org/officeDocument/2006/relationships/hyperlink" Target="https://docs.c9.io/docs/custom-runners" TargetMode="External"/><Relationship Id="rId814" Type="http://schemas.openxmlformats.org/officeDocument/2006/relationships/hyperlink" Target="https://github.com/andrewcottam/postgis_scripts/blob/master/water%20omission%20stratify%20by%20grid.sql" TargetMode="External"/><Relationship Id="rId1237" Type="http://schemas.openxmlformats.org/officeDocument/2006/relationships/hyperlink" Target="https://www.eclipse.org/downloads/download.php?file=/oomph/epp/mars/R2/eclipse-inst-win64.exe" TargetMode="External"/><Relationship Id="rId1444" Type="http://schemas.openxmlformats.org/officeDocument/2006/relationships/hyperlink" Target="http://www.saddi.com/software/flup/dist/flup-1.0.2.tar.gz" TargetMode="External"/><Relationship Id="rId1651" Type="http://schemas.openxmlformats.org/officeDocument/2006/relationships/image" Target="media/image204.png"/><Relationship Id="rId246" Type="http://schemas.openxmlformats.org/officeDocument/2006/relationships/hyperlink" Target="https://github.com/andrewcottam/apache-hive-files/blob/master/species_preprocessing_2.sql" TargetMode="External"/><Relationship Id="rId453" Type="http://schemas.openxmlformats.org/officeDocument/2006/relationships/hyperlink" Target="http://h03-dev-vm7/cgi-bin/eSpecies/species/xyz/17975" TargetMode="External"/><Relationship Id="rId660" Type="http://schemas.openxmlformats.org/officeDocument/2006/relationships/hyperlink" Target="https://datamarket.azure.com/" TargetMode="External"/><Relationship Id="rId898" Type="http://schemas.openxmlformats.org/officeDocument/2006/relationships/image" Target="media/image135.png"/><Relationship Id="rId1083" Type="http://schemas.openxmlformats.org/officeDocument/2006/relationships/hyperlink" Target="http://hadoop-h05:50030/logs/hadoop-cmf-mapreduce1-JOBTRACKER-hadoop-h05.log.out" TargetMode="External"/><Relationship Id="rId1290" Type="http://schemas.openxmlformats.org/officeDocument/2006/relationships/hyperlink" Target="http://docs.geoserver.org/latest/en/user/installation/war.html" TargetMode="External"/><Relationship Id="rId1304"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511" Type="http://schemas.openxmlformats.org/officeDocument/2006/relationships/hyperlink" Target="https://web-apps-blishten.c9users.io/tileserver-php-master/checkmodrewrite.php" TargetMode="External"/><Relationship Id="rId1749"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106" Type="http://schemas.openxmlformats.org/officeDocument/2006/relationships/hyperlink" Target="https://sentinel.esa.int/documents/247904/685211/Sentinel-2_User_Handbook" TargetMode="External"/><Relationship Id="rId313" Type="http://schemas.openxmlformats.org/officeDocument/2006/relationships/hyperlink" Target="http://help.arcgis.com/en/arcgisdesktop/10.0/help/index.html" TargetMode="External"/><Relationship Id="rId758" Type="http://schemas.openxmlformats.org/officeDocument/2006/relationships/hyperlink" Target="http://landsat.usgs.gov/L8QualityAssessmentBand.php" TargetMode="External"/><Relationship Id="rId965" Type="http://schemas.openxmlformats.org/officeDocument/2006/relationships/hyperlink" Target="mailto:a.cottam@gmail.com/thargal88" TargetMode="External"/><Relationship Id="rId1150" Type="http://schemas.openxmlformats.org/officeDocument/2006/relationships/hyperlink" Target="https://github.com/andrewcottam/apache-hive-files/blob/260ee4ec5790e0b975b7adf956da82fabdfd5b19/species_preprocessing_4.sql" TargetMode="External"/><Relationship Id="rId1388" Type="http://schemas.openxmlformats.org/officeDocument/2006/relationships/image" Target="media/image175.png"/><Relationship Id="rId1595" Type="http://schemas.openxmlformats.org/officeDocument/2006/relationships/hyperlink" Target="https://github.com/mapbox/tilejson-spec" TargetMode="External"/><Relationship Id="rId1609" Type="http://schemas.openxmlformats.org/officeDocument/2006/relationships/hyperlink" Target="https://carto.com/blog/introducing-cartocolors/" TargetMode="External"/><Relationship Id="rId10" Type="http://schemas.openxmlformats.org/officeDocument/2006/relationships/hyperlink" Target="http://localhost/pa5.php" TargetMode="External"/><Relationship Id="rId94" Type="http://schemas.openxmlformats.org/officeDocument/2006/relationships/hyperlink" Target="http://reverb.echo.nasa.gov/reverb" TargetMode="External"/><Relationship Id="rId397" Type="http://schemas.openxmlformats.org/officeDocument/2006/relationships/hyperlink" Target="http://webpy.org/download" TargetMode="External"/><Relationship Id="rId520" Type="http://schemas.openxmlformats.org/officeDocument/2006/relationships/image" Target="media/image48.png"/><Relationship Id="rId618" Type="http://schemas.openxmlformats.org/officeDocument/2006/relationships/hyperlink" Target="https://community.c9.io/t/embedded-preview-forces-https/1424" TargetMode="External"/><Relationship Id="rId825" Type="http://schemas.openxmlformats.org/officeDocument/2006/relationships/image" Target="media/image104.png"/><Relationship Id="rId1248" Type="http://schemas.openxmlformats.org/officeDocument/2006/relationships/hyperlink" Target="http://services.arcgisonline.com/arcgis/rest/services/World_Topo_Map/MapServer/WMTS/" TargetMode="External"/><Relationship Id="rId1455" Type="http://schemas.openxmlformats.org/officeDocument/2006/relationships/hyperlink" Target="https://pypi.python.org/pypi/moviepy/0.2.1.6.4" TargetMode="External"/><Relationship Id="rId1662" Type="http://schemas.openxmlformats.org/officeDocument/2006/relationships/hyperlink" Target="https://pypi.python.org/packages/source/o/ordereddict/ordereddict-1.1.tar.gz" TargetMode="External"/><Relationship Id="rId257" Type="http://schemas.openxmlformats.org/officeDocument/2006/relationships/hyperlink" Target="http://dojotoolkit.org/reference-guide/1.8/dojo/store/JsonRest.html" TargetMode="External"/><Relationship Id="rId464" Type="http://schemas.openxmlformats.org/officeDocument/2006/relationships/hyperlink" Target="http://h03-dev-vm7/cgi-bin/eSpecies/bbox/25728,16008,27776,17032/specieslist" TargetMode="External"/><Relationship Id="rId1010" Type="http://schemas.openxmlformats.org/officeDocument/2006/relationships/hyperlink" Target="http://www.cloudera.com/content/cloudera/en/resources/library/training/cloudera-essentials-for-apache-hadoop-the-motivation-for-hadoop.html" TargetMode="External"/><Relationship Id="rId1094" Type="http://schemas.openxmlformats.org/officeDocument/2006/relationships/hyperlink" Target="http://blog.cloudera.com/blog/2013/03/how-to-use-the-apache-hbase-rest-interface-part-1/" TargetMode="External"/><Relationship Id="rId1108" Type="http://schemas.openxmlformats.org/officeDocument/2006/relationships/hyperlink" Target="https://cwiki.apache.org/confluence/display/Hive/LanguageManual+DML" TargetMode="External"/><Relationship Id="rId1315" Type="http://schemas.openxmlformats.org/officeDocument/2006/relationships/hyperlink" Target="http://www.vogella.com/tutorials/JUnit/article.html" TargetMode="External"/><Relationship Id="rId117" Type="http://schemas.openxmlformats.org/officeDocument/2006/relationships/hyperlink" Target="https://sentinel.esa.int/web/sentinel/missions/sentinel-2/data-products" TargetMode="External"/><Relationship Id="rId671" Type="http://schemas.openxmlformats.org/officeDocument/2006/relationships/hyperlink" Target="http://api.gbif.org/v0.9/species?name=Pongo%20pygmaeus&amp;datasetKey=d7dddbf4-2cf0-4f39-9b2a-bb099caae36c" TargetMode="External"/><Relationship Id="rId769" Type="http://schemas.openxmlformats.org/officeDocument/2006/relationships/hyperlink" Target="http://imagecolorpicker.com/" TargetMode="External"/><Relationship Id="rId976" Type="http://schemas.openxmlformats.org/officeDocument/2006/relationships/image" Target="media/image153.png"/><Relationship Id="rId1399" Type="http://schemas.openxmlformats.org/officeDocument/2006/relationships/hyperlink" Target="https://gis.stackexchange.com/questions/243460/turf-js-union-with-array-of-features" TargetMode="External"/><Relationship Id="rId324" Type="http://schemas.openxmlformats.org/officeDocument/2006/relationships/hyperlink" Target="file:///E:\cottaan\My%20Documents\My%20FME%20Workspaces\red_list_2014_wdpa_intersection_data.fmw" TargetMode="External"/><Relationship Id="rId531" Type="http://schemas.openxmlformats.org/officeDocument/2006/relationships/hyperlink" Target="http://serverapi.arcgisonline.com/jsapi/arcgis/3.4/js/dojo/dijit/form/Select.js" TargetMode="External"/><Relationship Id="rId629" Type="http://schemas.openxmlformats.org/officeDocument/2006/relationships/hyperlink" Target="http://forecast.io/" TargetMode="External"/><Relationship Id="rId1161" Type="http://schemas.openxmlformats.org/officeDocument/2006/relationships/hyperlink" Target="http://www.postgresql.org/docs/9.0/interactive/plpython-funcs.html" TargetMode="External"/><Relationship Id="rId1259" Type="http://schemas.openxmlformats.org/officeDocument/2006/relationships/hyperlink" Target="http://localhost:8888/notebooks/deforestprob/notebook/notebook.ipynb" TargetMode="External"/><Relationship Id="rId1466" Type="http://schemas.openxmlformats.org/officeDocument/2006/relationships/hyperlink" Target="https://storage.googleapis.com/tensorflow/linux/cpu/tensorflow-1.1.0-cp27-none-linux_x86_64.whl" TargetMode="External"/><Relationship Id="rId836" Type="http://schemas.openxmlformats.org/officeDocument/2006/relationships/image" Target="media/image105.png"/><Relationship Id="rId1021" Type="http://schemas.openxmlformats.org/officeDocument/2006/relationships/hyperlink" Target="http://vimeo.com/44715954" TargetMode="External"/><Relationship Id="rId1119" Type="http://schemas.openxmlformats.org/officeDocument/2006/relationships/image" Target="media/image159.png"/><Relationship Id="rId1673" Type="http://schemas.openxmlformats.org/officeDocument/2006/relationships/hyperlink" Target="http://www.aquamaps.org/" TargetMode="External"/><Relationship Id="rId903" Type="http://schemas.openxmlformats.org/officeDocument/2006/relationships/hyperlink" Target="http://ee-api.appspot.com/" TargetMode="External"/><Relationship Id="rId1326" Type="http://schemas.openxmlformats.org/officeDocument/2006/relationships/hyperlink" Target="http://forums.arcgis.com/threads/54832-custom-dojo-build" TargetMode="External"/><Relationship Id="rId1533" Type="http://schemas.openxmlformats.org/officeDocument/2006/relationships/hyperlink" Target="https://wiki.gentoo.org/wiki/Knowledge_Base:No_space_left_on_device_while_there_is_plenty_of_space_available" TargetMode="External"/><Relationship Id="rId1740" Type="http://schemas.openxmlformats.org/officeDocument/2006/relationships/hyperlink" Target="http://www.bbc.com/future/story/20120914-building-a-live-google-earth/1" TargetMode="External"/><Relationship Id="rId32" Type="http://schemas.openxmlformats.org/officeDocument/2006/relationships/hyperlink" Target="http://protectedplanet.net/help" TargetMode="External"/><Relationship Id="rId1600" Type="http://schemas.openxmlformats.org/officeDocument/2006/relationships/hyperlink" Target="https://www.virtualbox.org/wiki/Downloads" TargetMode="External"/><Relationship Id="rId181" Type="http://schemas.openxmlformats.org/officeDocument/2006/relationships/hyperlink" Target="http://79.125.16.106/ArcGIS/rest/services/Andrew/eSpeciesPilot/MapServer/1/queryRelatedRecords?objectIds=1011550&amp;relationshipId=0&amp;outFields=*" TargetMode="External"/><Relationship Id="rId279" Type="http://schemas.openxmlformats.org/officeDocument/2006/relationships/hyperlink" Target="http://www.iucnredlist.org/details/4265/0" TargetMode="External"/><Relationship Id="rId486" Type="http://schemas.openxmlformats.org/officeDocument/2006/relationships/hyperlink" Target="https://github.com/esri/koop" TargetMode="External"/><Relationship Id="rId693" Type="http://schemas.openxmlformats.org/officeDocument/2006/relationships/image" Target="media/image66.png"/><Relationship Id="rId139" Type="http://schemas.openxmlformats.org/officeDocument/2006/relationships/image" Target="media/image15.jpeg"/><Relationship Id="rId346" Type="http://schemas.openxmlformats.org/officeDocument/2006/relationships/hyperlink" Target="https://datamarket.azure.com/" TargetMode="External"/><Relationship Id="rId553"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60" Type="http://schemas.openxmlformats.org/officeDocument/2006/relationships/image" Target="media/image79.png"/><Relationship Id="rId998" Type="http://schemas.openxmlformats.org/officeDocument/2006/relationships/hyperlink" Target="http://forums.esri.com/Thread.asp?c=93&amp;f=984&amp;t=288607" TargetMode="External"/><Relationship Id="rId1183" Type="http://schemas.openxmlformats.org/officeDocument/2006/relationships/hyperlink" Target="https://getmdl.io/" TargetMode="External"/><Relationship Id="rId1390" Type="http://schemas.openxmlformats.org/officeDocument/2006/relationships/image" Target="media/image176.png"/><Relationship Id="rId206" Type="http://schemas.openxmlformats.org/officeDocument/2006/relationships/image" Target="media/image26.png"/><Relationship Id="rId413" Type="http://schemas.openxmlformats.org/officeDocument/2006/relationships/hyperlink" Target="http://...api/person-by-id/1/pets.json" TargetMode="External"/><Relationship Id="rId858" Type="http://schemas.openxmlformats.org/officeDocument/2006/relationships/hyperlink" Target="https://code.earthengine.google.com/24d1de0e3559340c316eb7f9967ac92c" TargetMode="External"/><Relationship Id="rId1043" Type="http://schemas.openxmlformats.org/officeDocument/2006/relationships/hyperlink" Target="http://www.youtube.com/watch?v=i0FCn889ucs" TargetMode="External"/><Relationship Id="rId1488" Type="http://schemas.openxmlformats.org/officeDocument/2006/relationships/hyperlink" Target="http://en.wikipedia.org/wiki/Virtual_Network_Computing" TargetMode="External"/><Relationship Id="rId1695" Type="http://schemas.openxmlformats.org/officeDocument/2006/relationships/hyperlink" Target="https://m-mail.jrc.ec.europa.eu/login.php" TargetMode="External"/><Relationship Id="rId620" Type="http://schemas.openxmlformats.org/officeDocument/2006/relationships/hyperlink" Target="https://community.c9.io/t/ssh-workspace-and-cloud9-images/16772" TargetMode="External"/><Relationship Id="rId718" Type="http://schemas.openxmlformats.org/officeDocument/2006/relationships/hyperlink" Target="https://cloud.google.com/appengine/docs/standard/python/config/appref" TargetMode="External"/><Relationship Id="rId925" Type="http://schemas.openxmlformats.org/officeDocument/2006/relationships/hyperlink" Target="http://stackoverflow.com/questions/20881768/fastmath-error-in-python-have-decl-mpz-powm-sec" TargetMode="External"/><Relationship Id="rId1250" Type="http://schemas.openxmlformats.org/officeDocument/2006/relationships/hyperlink" Target="http://docs.qgis.org/testing/en/docs/pyqgis_developer_cookbook/raster.html" TargetMode="External"/><Relationship Id="rId1348" Type="http://schemas.openxmlformats.org/officeDocument/2006/relationships/hyperlink" Target="http://archive.dojotoolkit.org/nightly/dojotoolkit/dojox/charting/tests/test_themes.html" TargetMode="External"/><Relationship Id="rId1555" Type="http://schemas.openxmlformats.org/officeDocument/2006/relationships/hyperlink" Target="https://www.mapbox.com/vector-tiles/mapbox-streets-v7/" TargetMode="External"/><Relationship Id="rId1110" Type="http://schemas.openxmlformats.org/officeDocument/2006/relationships/hyperlink" Target="https://github.com/Esri/spatial-framework-for-hadoop" TargetMode="External"/><Relationship Id="rId1208" Type="http://schemas.openxmlformats.org/officeDocument/2006/relationships/hyperlink" Target="http://pro.arcgis.com/en/pro-app/tool-reference/conversion/kml-conversion.htm" TargetMode="External"/><Relationship Id="rId1415" Type="http://schemas.openxmlformats.org/officeDocument/2006/relationships/hyperlink" Target="https://github.com/alex3165/react-mapbox-gl" TargetMode="External"/><Relationship Id="rId54" Type="http://schemas.openxmlformats.org/officeDocument/2006/relationships/hyperlink" Target="http://protectedplanet.net/sites/Gunung_Rinjani_National_Park" TargetMode="External"/><Relationship Id="rId1622" Type="http://schemas.openxmlformats.org/officeDocument/2006/relationships/hyperlink" Target="file:///C:\Users\cottaan\AppData\Roaming\Microsoft\Word\https%20and%20not%20ssh" TargetMode="External"/><Relationship Id="rId270" Type="http://schemas.openxmlformats.org/officeDocument/2006/relationships/image" Target="media/image31.jpeg"/><Relationship Id="rId130" Type="http://schemas.openxmlformats.org/officeDocument/2006/relationships/hyperlink" Target="http://104.197.204.126:8080/service?REQUEST=GetCapabilities" TargetMode="External"/><Relationship Id="rId368" Type="http://schemas.openxmlformats.org/officeDocument/2006/relationships/hyperlink" Target="http://www.flickr.com/photos/smithsonianwild/with/5178330866/" TargetMode="External"/><Relationship Id="rId575" Type="http://schemas.openxmlformats.org/officeDocument/2006/relationships/hyperlink" Target="https://python-blishten.c9users.io/" TargetMode="External"/><Relationship Id="rId782" Type="http://schemas.openxmlformats.org/officeDocument/2006/relationships/image" Target="media/image95.png"/><Relationship Id="rId228" Type="http://schemas.openxmlformats.org/officeDocument/2006/relationships/hyperlink" Target="http://www.postgresql.org/docs/9.0/static/datatype-enum.html" TargetMode="External"/><Relationship Id="rId435" Type="http://schemas.openxmlformats.org/officeDocument/2006/relationships/hyperlink" Target="http://docs.sencha.com/ext-js/3-4/" TargetMode="External"/><Relationship Id="rId642" Type="http://schemas.openxmlformats.org/officeDocument/2006/relationships/hyperlink" Target="http://api.elsevier.com/documentation/search/SCOPUSSearchViews.htm" TargetMode="External"/><Relationship Id="rId1065" Type="http://schemas.openxmlformats.org/officeDocument/2006/relationships/hyperlink" Target="https://github.com/Esri/spatial-framework-for-hadoop/wiki/JSON-Formats" TargetMode="External"/><Relationship Id="rId1272" Type="http://schemas.openxmlformats.org/officeDocument/2006/relationships/hyperlink" Target="https://github.com/MaxKHK/Udacity_DeepLearningAssignments/blob/master/Assignment1/1_notmnist.ipynb" TargetMode="External"/><Relationship Id="rId502" Type="http://schemas.openxmlformats.org/officeDocument/2006/relationships/hyperlink" Target="http://pro.arcgis.com/en/pro-app/arcpy/get-started/installing-python-for-arcgis-pro.htm" TargetMode="External"/><Relationship Id="rId947" Type="http://schemas.openxmlformats.org/officeDocument/2006/relationships/hyperlink" Target="https://code.earthengine.google.com/1ad3642bf80454684a7811d0a2d44935" TargetMode="External"/><Relationship Id="rId1132" Type="http://schemas.openxmlformats.org/officeDocument/2006/relationships/hyperlink" Target="http://training.cloudera.com/elearning/impala/" TargetMode="External"/><Relationship Id="rId1577" Type="http://schemas.openxmlformats.org/officeDocument/2006/relationships/hyperlink" Target="https://free.tilehosting.com/data/v3/?key=67VOA297U9cciigsJVvm" TargetMode="External"/><Relationship Id="rId76" Type="http://schemas.openxmlformats.org/officeDocument/2006/relationships/hyperlink" Target="https://www.openstreetmap.org/relation/2766120" TargetMode="External"/><Relationship Id="rId807" Type="http://schemas.openxmlformats.org/officeDocument/2006/relationships/hyperlink" Target="https://github.com/andrewcottam/water_detection_python_scripts/blob/a629eeee2be081617b603a156a284ac969d7baa6/validateAllWaterSites.py" TargetMode="External"/><Relationship Id="rId1437" Type="http://schemas.openxmlformats.org/officeDocument/2006/relationships/hyperlink" Target="https://ftp.gnu.org/gnu/octave/windows/octave-4.2.1-w64-installer.exe" TargetMode="External"/><Relationship Id="rId1644" Type="http://schemas.openxmlformats.org/officeDocument/2006/relationships/hyperlink" Target="https://help.github.com/articles/files-that-start-with-an-underscore-are-missing/" TargetMode="External"/><Relationship Id="rId1504" Type="http://schemas.openxmlformats.org/officeDocument/2006/relationships/hyperlink" Target="https://www.digitalocean.com/community/tutorials/how-to-install-and-configure-mod_deflate-on-ubuntu-14-04" TargetMode="External"/><Relationship Id="rId1711" Type="http://schemas.openxmlformats.org/officeDocument/2006/relationships/hyperlink" Target="https://connected.cnect.cec.eu.int/community/jrc/ict/jrc-e-library/blog/2015/10/26/online-access-to-licensed-content-from-ispra-scientific-workstations" TargetMode="External"/><Relationship Id="rId292"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597" Type="http://schemas.openxmlformats.org/officeDocument/2006/relationships/hyperlink" Target="http://juniway.blogspot.it/2015/12/install-boost-1590-build-from-source.html" TargetMode="External"/><Relationship Id="rId152" Type="http://schemas.openxmlformats.org/officeDocument/2006/relationships/image" Target="media/image21.png"/><Relationship Id="rId457" Type="http://schemas.openxmlformats.org/officeDocument/2006/relationships/hyperlink" Target="http://h03-dev-vm7/cgi-bin/eSpecies/pa/specieslist/785" TargetMode="External"/><Relationship Id="rId1087" Type="http://schemas.openxmlformats.org/officeDocument/2006/relationships/hyperlink" Target="http://blog.cloudera.com/blog/2013/04/how-scaling-really-works-in-apache-hbase/" TargetMode="External"/><Relationship Id="rId1294" Type="http://schemas.openxmlformats.org/officeDocument/2006/relationships/hyperlink" Target="http://lrm-maps.jrc.ec.europa.eu/geoserver/" TargetMode="External"/><Relationship Id="rId664" Type="http://schemas.openxmlformats.org/officeDocument/2006/relationships/hyperlink" Target="https://github.com/ropensci/rgbif/tree/newapi" TargetMode="External"/><Relationship Id="rId871" Type="http://schemas.openxmlformats.org/officeDocument/2006/relationships/hyperlink" Target="http://earthexplorer.usgs.gov/" TargetMode="External"/><Relationship Id="rId969" Type="http://schemas.openxmlformats.org/officeDocument/2006/relationships/hyperlink" Target="https://www.mapbox.com/base/" TargetMode="External"/><Relationship Id="rId1599" Type="http://schemas.openxmlformats.org/officeDocument/2006/relationships/hyperlink" Target="http://beta.biopama.org/phppgadmin/" TargetMode="External"/><Relationship Id="rId317" Type="http://schemas.openxmlformats.org/officeDocument/2006/relationships/hyperlink" Target="http://blogs.esri.com/esri/arcgis/2012/06/15/be-successful-overlaying-large-complex-datasets-in-geoprocessing/" TargetMode="External"/><Relationship Id="rId524" Type="http://schemas.openxmlformats.org/officeDocument/2006/relationships/hyperlink" Target="http://wiki.appcelerator.org/display/tis/Migrating+from+Aptana+Studio+2+to+Aptana+Studio+3" TargetMode="External"/><Relationship Id="rId731" Type="http://schemas.openxmlformats.org/officeDocument/2006/relationships/hyperlink" Target="https://cloud.google.com/compute/pricing" TargetMode="External"/><Relationship Id="rId1154" Type="http://schemas.openxmlformats.org/officeDocument/2006/relationships/hyperlink" Target="http://www.slideshare.net/Hadoop_Summit/grailer-hochmuth-june27515pmroom212v3" TargetMode="External"/><Relationship Id="rId1361" Type="http://schemas.openxmlformats.org/officeDocument/2006/relationships/hyperlink" Target="https://developers.arcgis.com/javascript/jsapi/wmslayer-amd.html" TargetMode="External"/><Relationship Id="rId1459" Type="http://schemas.openxmlformats.org/officeDocument/2006/relationships/hyperlink" Target="http://vimeo.com/106220666" TargetMode="External"/><Relationship Id="rId98" Type="http://schemas.openxmlformats.org/officeDocument/2006/relationships/hyperlink" Target="http://earthobservatory.nasa.gov/IOTD/view.php?id=81210&amp;src=share" TargetMode="External"/><Relationship Id="rId829" Type="http://schemas.openxmlformats.org/officeDocument/2006/relationships/hyperlink" Target="https://github.com/andrewcottam/postgis_scripts/blob/master/all_swdb_validation_points_query.sql" TargetMode="External"/><Relationship Id="rId1014" Type="http://schemas.openxmlformats.org/officeDocument/2006/relationships/hyperlink" Target="http://www.cloudera.com/content/cloudera/en/resources/library/training/cloudera-essentials-for-apache-hadoop-5-of-6-preparing-your-data-center-for-hadoop.html" TargetMode="External"/><Relationship Id="rId1221"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666" Type="http://schemas.openxmlformats.org/officeDocument/2006/relationships/image" Target="media/image205.png"/><Relationship Id="rId1319" Type="http://schemas.openxmlformats.org/officeDocument/2006/relationships/hyperlink" Target="https://developer.mozilla.org/en/docs/Web/JavaScript/Reference/Global_Objects/Object/assign" TargetMode="External"/><Relationship Id="rId1526" Type="http://schemas.openxmlformats.org/officeDocument/2006/relationships/hyperlink" Target="http://gdunlop.github.io/Vector-tiles-remixed/" TargetMode="External"/><Relationship Id="rId1733" Type="http://schemas.openxmlformats.org/officeDocument/2006/relationships/hyperlink" Target="https://github.com/pymc-devs/pymc" TargetMode="External"/><Relationship Id="rId25" Type="http://schemas.openxmlformats.org/officeDocument/2006/relationships/hyperlink" Target="http://nbsapforum.net/" TargetMode="External"/><Relationship Id="rId174" Type="http://schemas.openxmlformats.org/officeDocument/2006/relationships/hyperlink" Target="http://gis.stackexchange.com/questions/233/how-to-get-raster-image-as-array-in-python-with-arcgis" TargetMode="External"/><Relationship Id="rId381" Type="http://schemas.openxmlformats.org/officeDocument/2006/relationships/hyperlink" Target="ftp://h05-ftp.jrc.it/cottaan/European_10km_Red_List_Species.mdb" TargetMode="External"/><Relationship Id="rId241" Type="http://schemas.openxmlformats.org/officeDocument/2006/relationships/hyperlink" Target="http://sortbenchmark.org/" TargetMode="External"/><Relationship Id="rId479" Type="http://schemas.openxmlformats.org/officeDocument/2006/relationships/hyperlink" Target="https://help.github.com/articles/mapping-geojson-files-on-github" TargetMode="External"/><Relationship Id="rId686" Type="http://schemas.openxmlformats.org/officeDocument/2006/relationships/hyperlink" Target="http://www.biopama.org" TargetMode="External"/><Relationship Id="rId893" Type="http://schemas.openxmlformats.org/officeDocument/2006/relationships/image" Target="media/image133.png"/><Relationship Id="rId339" Type="http://schemas.openxmlformats.org/officeDocument/2006/relationships/hyperlink" Target="file:///C:\Users\cottaan\AppData\Roaming\Microsoft\Word\httplib2%20in%20the%20bing.py%20file" TargetMode="External"/><Relationship Id="rId546" Type="http://schemas.openxmlformats.org/officeDocument/2006/relationships/hyperlink" Target="https://db-server-blishten.c9users.io/phppgadmin/" TargetMode="External"/><Relationship Id="rId753" Type="http://schemas.openxmlformats.org/officeDocument/2006/relationships/hyperlink" Target="https://cloud.google.com/ml-engine/docs/distributed-tensorflow-mnist-cloud-datalab" TargetMode="External"/><Relationship Id="rId1176" Type="http://schemas.openxmlformats.org/officeDocument/2006/relationships/hyperlink" Target="http://colororacle.org/index.html" TargetMode="External"/><Relationship Id="rId1383" Type="http://schemas.openxmlformats.org/officeDocument/2006/relationships/hyperlink" Target="https://github.com/alex3165/react-mapbox-gl/issues/461" TargetMode="External"/><Relationship Id="rId101"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406" Type="http://schemas.openxmlformats.org/officeDocument/2006/relationships/hyperlink" Target="http://h03-dev-vm7/cgi-bin/eSpecies.cgi/'" TargetMode="External"/><Relationship Id="rId960" Type="http://schemas.openxmlformats.org/officeDocument/2006/relationships/hyperlink" Target="https://andrewcottam.cartodb.com/api/v2/sql?q=SELECT%20ST_Area(the_geom)%20FROM%20countries" TargetMode="External"/><Relationship Id="rId1036" Type="http://schemas.openxmlformats.org/officeDocument/2006/relationships/hyperlink" Target="http://h05-dn01.jrc.it:50060/" TargetMode="External"/><Relationship Id="rId1243" Type="http://schemas.openxmlformats.org/officeDocument/2006/relationships/hyperlink" Target="http://localhost:8080/gee_spectral_library_builder/" TargetMode="External"/><Relationship Id="rId1590" Type="http://schemas.openxmlformats.org/officeDocument/2006/relationships/hyperlink" Target="https://storage.googleapis.com/geeimageserver.appspot.com/vectorTiles/bern_tiles/13/4264/2882.pbf" TargetMode="External"/><Relationship Id="rId1688" Type="http://schemas.openxmlformats.org/officeDocument/2006/relationships/hyperlink" Target="http://wab.jrc.cec.eu.int/vcs/" TargetMode="External"/><Relationship Id="rId613" Type="http://schemas.openxmlformats.org/officeDocument/2006/relationships/hyperlink" Target="https://github.com/c9/install" TargetMode="External"/><Relationship Id="rId820" Type="http://schemas.openxmlformats.org/officeDocument/2006/relationships/hyperlink" Target="file:///E:\cottaan\My%20Documents\github%20repos\test\mergeCSVFiles2.py" TargetMode="External"/><Relationship Id="rId918" Type="http://schemas.openxmlformats.org/officeDocument/2006/relationships/hyperlink" Target="http://conda.pydata.org/docs/install/full.html" TargetMode="External"/><Relationship Id="rId1450" Type="http://schemas.openxmlformats.org/officeDocument/2006/relationships/hyperlink" Target="https://github.com/mapbox/mapbox-sdk-py" TargetMode="External"/><Relationship Id="rId1548" Type="http://schemas.openxmlformats.org/officeDocument/2006/relationships/hyperlink" Target="https://gist.github.com/andrewcottam/21a5f9ac586cb5e1234397ae64dbcd5c" TargetMode="External"/><Relationship Id="rId1755" Type="http://schemas.openxmlformats.org/officeDocument/2006/relationships/theme" Target="theme/theme1.xml"/><Relationship Id="rId1103" Type="http://schemas.openxmlformats.org/officeDocument/2006/relationships/hyperlink" Target="http://www.cloudera.com/content/cloudera/en/documentation/cdh4/latest/CDH4-Installation-Guide/cdh4ig_topic_26_9.html" TargetMode="External"/><Relationship Id="rId1310" Type="http://schemas.openxmlformats.org/officeDocument/2006/relationships/image" Target="media/image170.png"/><Relationship Id="rId1408" Type="http://schemas.openxmlformats.org/officeDocument/2006/relationships/hyperlink" Target="http://beta.biopama.org/wireframes/regional/build/index.html" TargetMode="External"/><Relationship Id="rId47" Type="http://schemas.openxmlformats.org/officeDocument/2006/relationships/hyperlink" Target="http://www.eea.europa.eu/data-and-maps/data/european-red-lists-2" TargetMode="External"/><Relationship Id="rId1615" Type="http://schemas.openxmlformats.org/officeDocument/2006/relationships/hyperlink" Target="http://gitref.org/" TargetMode="External"/><Relationship Id="rId196" Type="http://schemas.openxmlformats.org/officeDocument/2006/relationships/hyperlink" Target="http://sourceforge.net/projects/numpy/files/NumPy/1.6.1/numpy-1.6.1-win32-superpack-python2.6.exe/download" TargetMode="External"/><Relationship Id="rId263" Type="http://schemas.openxmlformats.org/officeDocument/2006/relationships/hyperlink" Target="http://ecat-dev.gbif.org/ws/usage/?rkey=1007&amp;q=Delphinus" TargetMode="External"/><Relationship Id="rId470" Type="http://schemas.openxmlformats.org/officeDocument/2006/relationships/hyperlink" Target="http://h03-dev-vm7/cgi-bin/eSpecies/quadkey/132320323113002/palist" TargetMode="External"/><Relationship Id="rId123" Type="http://schemas.openxmlformats.org/officeDocument/2006/relationships/hyperlink" Target="https://console.cloud.google.com/storage/browser/global-surface-water/downloads/" TargetMode="External"/><Relationship Id="rId330" Type="http://schemas.openxmlformats.org/officeDocument/2006/relationships/hyperlink" Target="http://mapservices.iucnredlist.org/ArcGIS/rest/services/Andrew/SpeciesWFS/MapServer/0/query?where=objectid%3E-1&amp;returnIdsOnly=true&amp;returnGeometry=false&amp;f=json" TargetMode="External"/><Relationship Id="rId568" Type="http://schemas.openxmlformats.org/officeDocument/2006/relationships/hyperlink" Target="https://c9.io/" TargetMode="External"/><Relationship Id="rId775" Type="http://schemas.openxmlformats.org/officeDocument/2006/relationships/image" Target="media/image88.png"/><Relationship Id="rId982" Type="http://schemas.openxmlformats.org/officeDocument/2006/relationships/hyperlink" Target="http://www.sentinel-hub.com" TargetMode="External"/><Relationship Id="rId1198" Type="http://schemas.openxmlformats.org/officeDocument/2006/relationships/hyperlink" Target="http://pro.arcgis.com/en/pro-app/arcpy/get-started/what-is-conda.htm" TargetMode="External"/><Relationship Id="rId428" Type="http://schemas.openxmlformats.org/officeDocument/2006/relationships/hyperlink" Target="http://h03-dev-vm7/cgi-bin/REST/eSpecies/rangemap?minx=27024&amp;maxx=28025&amp;miny=14973&amp;maxy=16974" TargetMode="External"/><Relationship Id="rId635" Type="http://schemas.openxmlformats.org/officeDocument/2006/relationships/hyperlink" Target="file:///E:\cottaan\Documents\GitHub\general\leaflet_map\references.html" TargetMode="External"/><Relationship Id="rId842" Type="http://schemas.openxmlformats.org/officeDocument/2006/relationships/image" Target="media/image109.png"/><Relationship Id="rId1058" Type="http://schemas.openxmlformats.org/officeDocument/2006/relationships/hyperlink" Target="http://developer.yahoo.com/hadoop/tutorial/module2.html" TargetMode="External"/><Relationship Id="rId1265" Type="http://schemas.openxmlformats.org/officeDocument/2006/relationships/hyperlink" Target="https://www.coursera.org/learn/machine-learning/lecture/3iawu/gradient-descent-in-practice-ii-learning-rate" TargetMode="External"/><Relationship Id="rId1472" Type="http://schemas.openxmlformats.org/officeDocument/2006/relationships/hyperlink" Target="http://docs.python.org/tutorial/modules.html" TargetMode="External"/><Relationship Id="rId702" Type="http://schemas.openxmlformats.org/officeDocument/2006/relationships/hyperlink" Target="https://cloud.google.com/appengine/docs/python/tools/libraries27" TargetMode="External"/><Relationship Id="rId1125" Type="http://schemas.openxmlformats.org/officeDocument/2006/relationships/hyperlink" Target="http://hadoop-m1:8888/" TargetMode="External"/><Relationship Id="rId1332" Type="http://schemas.openxmlformats.org/officeDocument/2006/relationships/hyperlink" Target="http://dojotoolkit.org/documentation/tutorials/1.8/declarative/" TargetMode="External"/><Relationship Id="rId69" Type="http://schemas.openxmlformats.org/officeDocument/2006/relationships/hyperlink" Target="https://osmlab.github.io/osm-qa-tiles/" TargetMode="External"/><Relationship Id="rId1637" Type="http://schemas.openxmlformats.org/officeDocument/2006/relationships/hyperlink" Target="https://help.github.com/articles/merging-an-upstream-repository-into-your-fork/" TargetMode="External"/><Relationship Id="rId1704" Type="http://schemas.openxmlformats.org/officeDocument/2006/relationships/hyperlink" Target="https://community.c9.io/search?q=Bluecoat" TargetMode="External"/><Relationship Id="rId285" Type="http://schemas.openxmlformats.org/officeDocument/2006/relationships/hyperlink" Target="http://www.iucnredlist.org/details/161597/0" TargetMode="External"/><Relationship Id="rId492" Type="http://schemas.openxmlformats.org/officeDocument/2006/relationships/hyperlink" Target="http://worldmap.harvard.edu/" TargetMode="External"/><Relationship Id="rId797" Type="http://schemas.openxmlformats.org/officeDocument/2006/relationships/hyperlink" Target="https://github.com/andrewcottam/postgis_scripts/blob/master/water%20validation%20stratify%20by%20grid.sql" TargetMode="External"/><Relationship Id="rId145" Type="http://schemas.openxmlformats.org/officeDocument/2006/relationships/hyperlink" Target="file:///E:\cottaan\Documents\ArcGIS\Datasets\gaul_eez\jrc_eez_v9_from_andreas_spatial_lite_db.shp" TargetMode="External"/><Relationship Id="rId352" Type="http://schemas.openxmlformats.org/officeDocument/2006/relationships/hyperlink" Target="mailto:speciescharisma2@yahoo.co.uk" TargetMode="External"/><Relationship Id="rId1287" Type="http://schemas.openxmlformats.org/officeDocument/2006/relationships/hyperlink" Target="mailto:a.cottam@gmail.com" TargetMode="External"/><Relationship Id="rId212" Type="http://schemas.openxmlformats.org/officeDocument/2006/relationships/hyperlink" Target="http://avro.apache.org/docs/1.7.6/gettingstartedpython.html" TargetMode="External"/><Relationship Id="rId65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64" Type="http://schemas.openxmlformats.org/officeDocument/2006/relationships/image" Target="media/image120.png"/><Relationship Id="rId1494" Type="http://schemas.openxmlformats.org/officeDocument/2006/relationships/hyperlink" Target="http://h03-dev-vm7:5801" TargetMode="External"/><Relationship Id="rId517" Type="http://schemas.openxmlformats.org/officeDocument/2006/relationships/image" Target="media/image45.png"/><Relationship Id="rId724" Type="http://schemas.openxmlformats.org/officeDocument/2006/relationships/image" Target="media/image69.png"/><Relationship Id="rId931" Type="http://schemas.openxmlformats.org/officeDocument/2006/relationships/hyperlink" Target="https://sites.google.com/site/earthengineapidocs/javascript-api/javascript-developers-guide/image-methods" TargetMode="External"/><Relationship Id="rId1147" Type="http://schemas.openxmlformats.org/officeDocument/2006/relationships/image" Target="media/image162.png"/><Relationship Id="rId1354" Type="http://schemas.openxmlformats.org/officeDocument/2006/relationships/hyperlink" Target="http://swingley.github.io/arg/" TargetMode="External"/><Relationship Id="rId1561" Type="http://schemas.openxmlformats.org/officeDocument/2006/relationships/hyperlink" Target="https://a.tiles.mapbox.com/v4/mapbox.mapbox-streets-v6/7/74/64.vector.pbf?access_token=pk.eyJ1IjoiY3Jvd2Rjb3ZlciIsImEiOiI3akYtNERRIn0.uwBAdtR6Zk60Bp3vTKj-kg" TargetMode="External"/><Relationship Id="rId60" Type="http://schemas.openxmlformats.org/officeDocument/2006/relationships/hyperlink" Target="http://protectedplanet.net/sites/2574" TargetMode="External"/><Relationship Id="rId1007" Type="http://schemas.openxmlformats.org/officeDocument/2006/relationships/hyperlink" Target="http://testcharlie.jrc.it/pa/347" TargetMode="External"/><Relationship Id="rId1214" Type="http://schemas.openxmlformats.org/officeDocument/2006/relationships/hyperlink" Target="http://resourcesbeta.arcgis.com/en/help/pdf/whats_new_in_arcgis.pdf" TargetMode="External"/><Relationship Id="rId1421" Type="http://schemas.openxmlformats.org/officeDocument/2006/relationships/hyperlink" Target="https://www.npmjs.com/package/react-fontawesome" TargetMode="External"/><Relationship Id="rId1659" Type="http://schemas.openxmlformats.org/officeDocument/2006/relationships/hyperlink" Target="http://www.saddi.com/software/flup/dist/flup-1.0.2.tar.gz" TargetMode="External"/><Relationship Id="rId1519" Type="http://schemas.openxmlformats.org/officeDocument/2006/relationships/hyperlink" Target="https://www.mapbox.com/vector-tiles/specification/" TargetMode="External"/><Relationship Id="rId1726" Type="http://schemas.openxmlformats.org/officeDocument/2006/relationships/hyperlink" Target="http://ehabitat-wps.jrc.ec.europa.eu/cgi-bin/wdpa2011"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mailto:cottaan@cruise:/usr/lib64/python2.6/site-packages/osgeo" TargetMode="External"/><Relationship Id="rId374" Type="http://schemas.openxmlformats.org/officeDocument/2006/relationships/image" Target="media/image37.jpeg"/><Relationship Id="rId581" Type="http://schemas.openxmlformats.org/officeDocument/2006/relationships/image" Target="media/image55.png"/><Relationship Id="rId234" Type="http://schemas.openxmlformats.org/officeDocument/2006/relationships/hyperlink" Target="http://www.pentaho.com/big-data/" TargetMode="External"/><Relationship Id="rId679" Type="http://schemas.openxmlformats.org/officeDocument/2006/relationships/hyperlink" Target="http://api.iucnredlist.org/common_names/17975.js" TargetMode="External"/><Relationship Id="rId886" Type="http://schemas.openxmlformats.org/officeDocument/2006/relationships/hyperlink" Target="https://code.earthengine.google.com/05b20582385397a5b853b1f650edf1bc" TargetMode="External"/><Relationship Id="rId2" Type="http://schemas.openxmlformats.org/officeDocument/2006/relationships/numbering" Target="numbering.xml"/><Relationship Id="rId441" Type="http://schemas.openxmlformats.org/officeDocument/2006/relationships/hyperlink" Target="http://h03-dev-vm7:8001/" TargetMode="External"/><Relationship Id="rId539" Type="http://schemas.openxmlformats.org/officeDocument/2006/relationships/hyperlink" Target="https://github.com/andrewcottam/postgis_scripts/blob/master/roadless_create_validation_table.sql" TargetMode="External"/><Relationship Id="rId746" Type="http://schemas.openxmlformats.org/officeDocument/2006/relationships/hyperlink" Target="https://cloud.google.com/storage/docs/gsutil/addlhelp/WorkingWithObjectMetadata" TargetMode="External"/><Relationship Id="rId1071" Type="http://schemas.openxmlformats.org/officeDocument/2006/relationships/hyperlink" Target="http://www.michael-noll.com/tutorials/writing-an-hadoop-mapreduce-program-in-python/" TargetMode="External"/><Relationship Id="rId1169" Type="http://schemas.openxmlformats.org/officeDocument/2006/relationships/hyperlink" Target="http://postgis.org/docs/using_postgis_dbmanagement.html" TargetMode="External"/><Relationship Id="rId1376" Type="http://schemas.openxmlformats.org/officeDocument/2006/relationships/hyperlink" Target="https://github.com/SpatialServer/Leaflet.MapboxVectorTile" TargetMode="External"/><Relationship Id="rId1583" Type="http://schemas.openxmlformats.org/officeDocument/2006/relationships/hyperlink" Target="http://editor.openmaptiles.org/?style=https://rawgit.com/openmaptiles/positron-gl-style/master/style.json" TargetMode="External"/><Relationship Id="rId301" Type="http://schemas.openxmlformats.org/officeDocument/2006/relationships/hyperlink" Target="http://www.postgresql.org/docs/8.3/static/runtime-config-client.html" TargetMode="External"/><Relationship Id="rId953" Type="http://schemas.openxmlformats.org/officeDocument/2006/relationships/hyperlink" Target="https://EU-Commission.maps.arcgis.com" TargetMode="External"/><Relationship Id="rId1029" Type="http://schemas.openxmlformats.org/officeDocument/2006/relationships/hyperlink" Target="http://www.youtube.com/watch?v=pJ4ahwABPRs&amp;feature=youtu.be" TargetMode="External"/><Relationship Id="rId1236" Type="http://schemas.openxmlformats.org/officeDocument/2006/relationships/hyperlink" Target="http://maven.apache.org/guides/introduction/introduction-to-the-lifecycle.html" TargetMode="External"/><Relationship Id="rId82" Type="http://schemas.openxmlformats.org/officeDocument/2006/relationships/hyperlink" Target="http://www.humansecurityindex.org/" TargetMode="External"/><Relationship Id="rId606" Type="http://schemas.openxmlformats.org/officeDocument/2006/relationships/hyperlink" Target="http://localhost:8888/" TargetMode="External"/><Relationship Id="rId813" Type="http://schemas.openxmlformats.org/officeDocument/2006/relationships/hyperlink" Target="https://github.com/andrewcottam/ArcGIS-Geoprocessing-Scripts/blob/master/src/UpdateWaterClass.py" TargetMode="External"/><Relationship Id="rId1443" Type="http://schemas.openxmlformats.org/officeDocument/2006/relationships/hyperlink" Target="http://toblerity.org/fiona/manual.html" TargetMode="External"/><Relationship Id="rId1650" Type="http://schemas.openxmlformats.org/officeDocument/2006/relationships/image" Target="media/image203.png"/><Relationship Id="rId1748" Type="http://schemas.openxmlformats.org/officeDocument/2006/relationships/hyperlink" Target="http://ehabitat-wps.jrc.ec.europa.eu/eSpecies/geeClient.html?wdpaid=8810" TargetMode="External"/><Relationship Id="rId1303"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510" Type="http://schemas.openxmlformats.org/officeDocument/2006/relationships/hyperlink" Target="https://stackoverflow.com/questions/7337724/how-to-check-whether-mod-rewrite-is-enable-on-server" TargetMode="External"/><Relationship Id="rId1608" Type="http://schemas.openxmlformats.org/officeDocument/2006/relationships/image" Target="media/image202.png"/><Relationship Id="rId189" Type="http://schemas.openxmlformats.org/officeDocument/2006/relationships/hyperlink" Target="http://www.gitta.info/SpatPartitio/en/html/index.html" TargetMode="External"/><Relationship Id="rId396" Type="http://schemas.openxmlformats.org/officeDocument/2006/relationships/hyperlink" Target="http://webpy.org/cookbook/cgi-apache" TargetMode="External"/><Relationship Id="rId256"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63" Type="http://schemas.openxmlformats.org/officeDocument/2006/relationships/hyperlink" Target="http://h03-dev-vm7/cgi-bin/eSpecies/bbox/25728,16008,27776,17032/speciescount" TargetMode="External"/><Relationship Id="rId670" Type="http://schemas.openxmlformats.org/officeDocument/2006/relationships/hyperlink" Target="http://api.gbif.org/v0.9/species/search?q=Argusianus%20argus&amp;datasetKey=d7dddbf4-2cf0-4f39-9b2a-bb099caae36c" TargetMode="External"/><Relationship Id="rId1093" Type="http://schemas.openxmlformats.org/officeDocument/2006/relationships/hyperlink" Target="https://issues.apache.org/jira/secure/attachment/12493983/Filter%20Language.docx" TargetMode="External"/><Relationship Id="rId116" Type="http://schemas.openxmlformats.org/officeDocument/2006/relationships/hyperlink" Target="https://www.mundialis.de/en/" TargetMode="External"/><Relationship Id="rId323" Type="http://schemas.openxmlformats.org/officeDocument/2006/relationships/hyperlink" Target="http://www.postgresql.org/docs/9.1/static/plpgsql-control-structures.html" TargetMode="External"/><Relationship Id="rId530" Type="http://schemas.openxmlformats.org/officeDocument/2006/relationships/hyperlink" Target="http://ajax.googleapis.com/ajax/libs/dojo/1.8.1/dijit/form/Select.js" TargetMode="External"/><Relationship Id="rId768" Type="http://schemas.openxmlformats.org/officeDocument/2006/relationships/image" Target="media/image83.png"/><Relationship Id="rId975" Type="http://schemas.openxmlformats.org/officeDocument/2006/relationships/image" Target="media/image152.png"/><Relationship Id="rId1160" Type="http://schemas.openxmlformats.org/officeDocument/2006/relationships/hyperlink" Target="http://www.postgresql.org/docs/8.1/static/plpython.html" TargetMode="External"/><Relationship Id="rId1398" Type="http://schemas.openxmlformats.org/officeDocument/2006/relationships/hyperlink" Target="https://www.mapbox.com/help/how-analysis-works/" TargetMode="External"/><Relationship Id="rId628" Type="http://schemas.openxmlformats.org/officeDocument/2006/relationships/hyperlink" Target="http://docs.aws.amazon.com/cli/latest/userguide/installing.html" TargetMode="External"/><Relationship Id="rId835" Type="http://schemas.openxmlformats.org/officeDocument/2006/relationships/hyperlink" Target="file:///E:\cottaan\My%20Documents\github%20repos\test\mergeCSVFiles3.py" TargetMode="External"/><Relationship Id="rId1258" Type="http://schemas.openxmlformats.org/officeDocument/2006/relationships/hyperlink" Target="http://jupyter-notebook.readthedocs.io/en/latest/examples/Notebook/Working%20With%20Markdown%20Cells.html" TargetMode="External"/><Relationship Id="rId1465" Type="http://schemas.openxmlformats.org/officeDocument/2006/relationships/hyperlink" Target="https://www.tensorflow.org/install/install_linux" TargetMode="External"/><Relationship Id="rId1672" Type="http://schemas.openxmlformats.org/officeDocument/2006/relationships/image" Target="media/image206.jpeg"/><Relationship Id="rId1020" Type="http://schemas.openxmlformats.org/officeDocument/2006/relationships/hyperlink" Target="http://vimeo.com/44718913" TargetMode="External"/><Relationship Id="rId1118" Type="http://schemas.openxmlformats.org/officeDocument/2006/relationships/hyperlink" Target="https://github.com/andrewcottam/apache-hive-files/blob/master/create_permanent_st_functions.txt" TargetMode="External"/><Relationship Id="rId1325" Type="http://schemas.openxmlformats.org/officeDocument/2006/relationships/hyperlink" Target="http://dojotoolkit.org/download/" TargetMode="External"/><Relationship Id="rId1532" Type="http://schemas.openxmlformats.org/officeDocument/2006/relationships/image" Target="media/image187.png"/><Relationship Id="rId902" Type="http://schemas.openxmlformats.org/officeDocument/2006/relationships/image" Target="media/image138.png"/><Relationship Id="rId31" Type="http://schemas.openxmlformats.org/officeDocument/2006/relationships/hyperlink" Target="http://www.vliz.be/vmdcdata/marbound/" TargetMode="External"/><Relationship Id="rId180" Type="http://schemas.openxmlformats.org/officeDocument/2006/relationships/hyperlink" Target="http://79.125.16.106/ArcGIS/rest/services/Andrew/eSpeciesPilot/MapServer/1/query?where=quadkey%3D%27132320330232012%27" TargetMode="External"/><Relationship Id="rId278" Type="http://schemas.openxmlformats.org/officeDocument/2006/relationships/hyperlink" Target="http://maps.iucnredlist.org/map.html?id=4265" TargetMode="External"/><Relationship Id="rId485" Type="http://schemas.openxmlformats.org/officeDocument/2006/relationships/hyperlink" Target="http://forums.arcgis.com/threads/82543-Polyline-feature-layer-from-JSON?highlight=geojson" TargetMode="External"/><Relationship Id="rId692" Type="http://schemas.openxmlformats.org/officeDocument/2006/relationships/image" Target="media/image65.png"/><Relationship Id="rId138" Type="http://schemas.openxmlformats.org/officeDocument/2006/relationships/hyperlink" Target="http://resources.arcgis.com/gallery/file/Geoprocessing-Model-and-Script-Tool-Gallery/details?entryID=C4E10FE5-1422-2418-A06D-33952BB8D1D7" TargetMode="External"/><Relationship Id="rId345" Type="http://schemas.openxmlformats.org/officeDocument/2006/relationships/hyperlink" Target="https://accountservices.passport.net/" TargetMode="External"/><Relationship Id="rId552" Type="http://schemas.openxmlformats.org/officeDocument/2006/relationships/hyperlink" Target="https://intragate.ec.europa.eu/cas/login?service=http://localhost/test" TargetMode="External"/><Relationship Id="rId997" Type="http://schemas.openxmlformats.org/officeDocument/2006/relationships/hyperlink" Target="http://help.arcgis.com/en/arcgisdesktop/10.0/help/003r/pdf/projected_coordinate_systems.pdf" TargetMode="External"/><Relationship Id="rId1182" Type="http://schemas.openxmlformats.org/officeDocument/2006/relationships/hyperlink" Target="https://material.io/components/web/catalog/" TargetMode="External"/><Relationship Id="rId205" Type="http://schemas.openxmlformats.org/officeDocument/2006/relationships/image" Target="media/image25.jpeg"/><Relationship Id="rId412" Type="http://schemas.openxmlformats.org/officeDocument/2006/relationships/hyperlink" Target="http://...api/person-by-id/1/pets" TargetMode="External"/><Relationship Id="rId857" Type="http://schemas.openxmlformats.org/officeDocument/2006/relationships/hyperlink" Target="file:///E:\cottaan\My%20Documents\Downloads\russian_border_water_stats.csv" TargetMode="External"/><Relationship Id="rId1042" Type="http://schemas.openxmlformats.org/officeDocument/2006/relationships/hyperlink" Target="https://github.com/Esri/spatial-framework-for-hadoop/blob/master/hive/src/main/java/com/esri/hadoop/hive/ST_NumGeometries.java" TargetMode="External"/><Relationship Id="rId1487" Type="http://schemas.openxmlformats.org/officeDocument/2006/relationships/hyperlink" Target="http://www.howtogeek.com/howto/ubuntu/display-number-of-processors-on-linux/" TargetMode="External"/><Relationship Id="rId1694" Type="http://schemas.openxmlformats.org/officeDocument/2006/relationships/hyperlink" Target="https://intragate.ec.europa.eu/cas/" TargetMode="External"/><Relationship Id="rId717" Type="http://schemas.openxmlformats.org/officeDocument/2006/relationships/hyperlink" Target="https://cloud.google.com/appengine/docs/the-appengine-environments" TargetMode="External"/><Relationship Id="rId924" Type="http://schemas.openxmlformats.org/officeDocument/2006/relationships/hyperlink" Target="https://groups.google.com/forum/" TargetMode="External"/><Relationship Id="rId1347" Type="http://schemas.openxmlformats.org/officeDocument/2006/relationships/hyperlink" Target="http://www.sitepen.com/blog/2012/05/03/css-styling-of-dgrid/" TargetMode="External"/><Relationship Id="rId1554" Type="http://schemas.openxmlformats.org/officeDocument/2006/relationships/hyperlink" Target="https://mapzen.com/documentation/vector-tiles/layers/" TargetMode="External"/><Relationship Id="rId53" Type="http://schemas.openxmlformats.org/officeDocument/2006/relationships/hyperlink" Target="http://www.wdpa.org/PDF/WDPA%20Data%20Standard.pdf" TargetMode="External"/><Relationship Id="rId1207" Type="http://schemas.openxmlformats.org/officeDocument/2006/relationships/hyperlink" Target="http://resources.arcgis.com/en/help/main/10.2/index.html" TargetMode="External"/><Relationship Id="rId1414" Type="http://schemas.openxmlformats.org/officeDocument/2006/relationships/hyperlink" Target="https://github.com/danawoodman/react-fontawesome" TargetMode="External"/><Relationship Id="rId1621" Type="http://schemas.openxmlformats.org/officeDocument/2006/relationships/hyperlink" Target="file:///C:\Users\cottaan\AppData\Roaming\Microsoft\Word\http%20link" TargetMode="External"/><Relationship Id="rId1719" Type="http://schemas.openxmlformats.org/officeDocument/2006/relationships/hyperlink" Target="mailto:Andrew.cottam@jrc.ec.europa.eu" TargetMode="External"/><Relationship Id="rId367"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74" Type="http://schemas.openxmlformats.org/officeDocument/2006/relationships/hyperlink" Target="mailto:git@github.com:andrewcottam/geeImageServer.git" TargetMode="External"/><Relationship Id="rId227" Type="http://schemas.openxmlformats.org/officeDocument/2006/relationships/hyperlink" Target="http://workshops.opengeo.org/postgis-intro/indexing.html" TargetMode="External"/><Relationship Id="rId781" Type="http://schemas.openxmlformats.org/officeDocument/2006/relationships/image" Target="media/image94.png"/><Relationship Id="rId879" Type="http://schemas.openxmlformats.org/officeDocument/2006/relationships/hyperlink" Target="https://github.com/andrewcottam/water_detection_python_scripts/commit/7a44b03ea9a1ee9d6244817d38ca77e792a67842" TargetMode="External"/><Relationship Id="rId434" Type="http://schemas.openxmlformats.org/officeDocument/2006/relationships/hyperlink" Target="http://dopa-services.jrc.ec.europa.eu/services/especies/get_pa_species_list2?wdpa_id=785&amp;rlstatus=EN&amp;format=csv" TargetMode="External"/><Relationship Id="rId641"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739" Type="http://schemas.openxmlformats.org/officeDocument/2006/relationships/hyperlink" Target="http://35.224.90.47/user/login" TargetMode="External"/><Relationship Id="rId1064" Type="http://schemas.openxmlformats.org/officeDocument/2006/relationships/hyperlink" Target="https://github.com/Esri/geoprocessing-tools-for-hadoop" TargetMode="External"/><Relationship Id="rId1271" Type="http://schemas.openxmlformats.org/officeDocument/2006/relationships/hyperlink" Target="https://www.udacity.com/course/deep-learning--ud730" TargetMode="External"/><Relationship Id="rId1369" Type="http://schemas.openxmlformats.org/officeDocument/2006/relationships/hyperlink" Target="http://leaflet.github.io/Leaflet.VectorGrid/demo-vectortiles.html" TargetMode="External"/><Relationship Id="rId1576" Type="http://schemas.openxmlformats.org/officeDocument/2006/relationships/hyperlink" Target="https://openmaptiles.com/hosting/?_ga=1.63191535.1515454038.1485937221" TargetMode="External"/><Relationship Id="rId501" Type="http://schemas.openxmlformats.org/officeDocument/2006/relationships/hyperlink" Target="https://github.com/andrewcottam/python/blob/6f4f495dd73bd6e6268603110f1f1ac2e25feee3/ArcGIS-Geoprocessing-Scripts/src/JRC%20Toolbox.pyt" TargetMode="External"/><Relationship Id="rId946" Type="http://schemas.openxmlformats.org/officeDocument/2006/relationships/hyperlink" Target="https://docs.google.com/presentation/d/1HSUHjGc9ZWTv-gCIr_BHhX2BlVHxGis_F7vKl_pInjI/edit" TargetMode="External"/><Relationship Id="rId1131" Type="http://schemas.openxmlformats.org/officeDocument/2006/relationships/hyperlink" Target="http://www.cloudera.com/content/cloudera/en/resources/library/recordedwebinar/impala-real-time-queries-in-hadoop-video-recording.html" TargetMode="External"/><Relationship Id="rId1229" Type="http://schemas.openxmlformats.org/officeDocument/2006/relationships/hyperlink" Target="http://support.apple.com/kb/DL1572?viewlocale=en_US&amp;locale=en_US" TargetMode="External"/><Relationship Id="rId75" Type="http://schemas.openxmlformats.org/officeDocument/2006/relationships/image" Target="media/image9.png"/><Relationship Id="rId806" Type="http://schemas.openxmlformats.org/officeDocument/2006/relationships/hyperlink" Target="https://github.com/andrewcottam/water_detection_python_scripts/blob/c4f80fbf2c1a2b0c7d1fcbaaa2e5f87a5f65bc74/getGeePixelValues.py" TargetMode="External"/><Relationship Id="rId1436" Type="http://schemas.openxmlformats.org/officeDocument/2006/relationships/hyperlink" Target="https://reactjs.org/docs/typechecking-with-proptypes.html" TargetMode="External"/><Relationship Id="rId1643" Type="http://schemas.openxmlformats.org/officeDocument/2006/relationships/hyperlink" Target="https://help.github.com/articles/securing-your-github-pages-site-with-https/" TargetMode="External"/><Relationship Id="rId1503" Type="http://schemas.openxmlformats.org/officeDocument/2006/relationships/hyperlink" Target="https://httpd.apache.org/docs/current/mod/mod_deflate.html" TargetMode="External"/><Relationship Id="rId1710" Type="http://schemas.openxmlformats.org/officeDocument/2006/relationships/hyperlink" Target="https://www.swetswise.com/public/login.do" TargetMode="External"/><Relationship Id="rId291"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151" Type="http://schemas.openxmlformats.org/officeDocument/2006/relationships/hyperlink" Target="https://github.com/andrewcottam/ArcGIS-Geoprocessing-Scripts/blob/master/src/JRC%20Toolbox.pyt" TargetMode="External"/><Relationship Id="rId389" Type="http://schemas.openxmlformats.org/officeDocument/2006/relationships/hyperlink" Target="mailto:http://gis.stackexchange.com/questions/32995/how-to-fully-load-a-raster-into-a-numpy-array" TargetMode="External"/><Relationship Id="rId596" Type="http://schemas.openxmlformats.org/officeDocument/2006/relationships/hyperlink" Target="https://github.com/systemed/tilemaker%23installing%20" TargetMode="External"/><Relationship Id="rId249" Type="http://schemas.openxmlformats.org/officeDocument/2006/relationships/hyperlink" Target="http://www.sciencemag.org/content/suppl/2013/11/14/342.6160.803.DC1/1239268.LeSaouet.SM.pdf" TargetMode="External"/><Relationship Id="rId456" Type="http://schemas.openxmlformats.org/officeDocument/2006/relationships/hyperlink" Target="http://h03-dev-vm7/cgi-bin/eSpecies/pa/speciescount/785" TargetMode="External"/><Relationship Id="rId663" Type="http://schemas.openxmlformats.org/officeDocument/2006/relationships/hyperlink" Target="http://ecat-dev.gbif.org/ws/usage/?id=116596410&amp;showVernaculars=en" TargetMode="External"/><Relationship Id="rId870" Type="http://schemas.openxmlformats.org/officeDocument/2006/relationships/hyperlink" Target="http://www.youtube.com/watch?v=aCepMHeIA2U" TargetMode="External"/><Relationship Id="rId1086" Type="http://schemas.openxmlformats.org/officeDocument/2006/relationships/hyperlink" Target="http://blog.cloudera.com/blog/2009/12/7-tips-for-improving-mapreduce-performance/" TargetMode="External"/><Relationship Id="rId1293" Type="http://schemas.openxmlformats.org/officeDocument/2006/relationships/hyperlink" Target="http://h05-prod-vm100.jrc.it:8080/geoserver/web/" TargetMode="External"/><Relationship Id="rId109" Type="http://schemas.openxmlformats.org/officeDocument/2006/relationships/hyperlink" Target="https://sentinel.esa.int/web/sentinel/user-guides/sentinel-2-msi/product-types" TargetMode="External"/><Relationship Id="rId316" Type="http://schemas.openxmlformats.org/officeDocument/2006/relationships/hyperlink" Target="http://help.arcgis.com/en/sdk/10.0/arcobjects_net/conceptualhelp/index.html" TargetMode="External"/><Relationship Id="rId523" Type="http://schemas.openxmlformats.org/officeDocument/2006/relationships/hyperlink" Target="http://help.arcgis.com/en/webapi/javascript/arcgis/help/jssamples_start.htm" TargetMode="External"/><Relationship Id="rId968" Type="http://schemas.openxmlformats.org/officeDocument/2006/relationships/hyperlink" Target="mailto:a.cottam@gmail.com" TargetMode="External"/><Relationship Id="rId1153" Type="http://schemas.openxmlformats.org/officeDocument/2006/relationships/hyperlink" Target="http://dopa-services.jrc.ec.europa.eu/services/especies/get_pa_species_list?wdpa_id=785" TargetMode="External"/><Relationship Id="rId1598" Type="http://schemas.openxmlformats.org/officeDocument/2006/relationships/image" Target="media/image199.png"/><Relationship Id="rId97" Type="http://schemas.openxmlformats.org/officeDocument/2006/relationships/hyperlink" Target="http://landsat.gsfc.nasa.gov/graphics/ETM+vOLI-TIRS-web.jpg" TargetMode="External"/><Relationship Id="rId730" Type="http://schemas.openxmlformats.org/officeDocument/2006/relationships/hyperlink" Target="https://cloud.google.com/compute/docs/disks/add-persistent-disk" TargetMode="External"/><Relationship Id="rId828" Type="http://schemas.openxmlformats.org/officeDocument/2006/relationships/hyperlink" Target="https://www.google.com/fusiontables/DataSource?docid=1QxleuQgITUALCnLHSLRp6UnUe35WTTsCs_kdEf_j" TargetMode="External"/><Relationship Id="rId1013"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360" Type="http://schemas.openxmlformats.org/officeDocument/2006/relationships/hyperlink" Target="http://www.unicode.org/reports/tr35/tr35-numbers.html" TargetMode="External"/><Relationship Id="rId1458" Type="http://schemas.openxmlformats.org/officeDocument/2006/relationships/hyperlink" Target="https://mapbox.github.io/rasterio/index.html" TargetMode="External"/><Relationship Id="rId1665" Type="http://schemas.openxmlformats.org/officeDocument/2006/relationships/hyperlink" Target="https://github.com/andrewcottam/python-rest-server/blob/master/cgi-bin/database_objects.sql" TargetMode="External"/><Relationship Id="rId1220" Type="http://schemas.openxmlformats.org/officeDocument/2006/relationships/hyperlink" Target="https://groups.google.com/forum/" TargetMode="External"/><Relationship Id="rId1318" Type="http://schemas.openxmlformats.org/officeDocument/2006/relationships/hyperlink" Target="http://infoheap.com/tool/svg-sandbox/" TargetMode="External"/><Relationship Id="rId1525" Type="http://schemas.openxmlformats.org/officeDocument/2006/relationships/hyperlink" Target="http://blog.systemed.net/post/13" TargetMode="External"/><Relationship Id="rId1732" Type="http://schemas.openxmlformats.org/officeDocument/2006/relationships/hyperlink" Target="http://www.eea.europa.eu/data-and-maps/data/european-red-lists-2"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proceedings.esri.com/dvd/uc/2010/uc-index/uc/workshops/tw_664.pdf" TargetMode="External"/><Relationship Id="rId380" Type="http://schemas.openxmlformats.org/officeDocument/2006/relationships/image" Target="media/image42.png"/><Relationship Id="rId240" Type="http://schemas.openxmlformats.org/officeDocument/2006/relationships/hyperlink" Target="http://aws.amazon.com/elasticmapreduce/" TargetMode="External"/><Relationship Id="rId478" Type="http://schemas.openxmlformats.org/officeDocument/2006/relationships/hyperlink" Target="http://lrm-maps.jrc.ec.europa.eu/geoserver/web/" TargetMode="External"/><Relationship Id="rId685" Type="http://schemas.openxmlformats.org/officeDocument/2006/relationships/hyperlink" Target="mailto:a.cottam@gmail.com" TargetMode="External"/><Relationship Id="rId892" Type="http://schemas.openxmlformats.org/officeDocument/2006/relationships/image" Target="media/image132.png"/><Relationship Id="rId100" Type="http://schemas.openxmlformats.org/officeDocument/2006/relationships/hyperlink" Target="http://earthengine.google.org/" TargetMode="External"/><Relationship Id="rId338" Type="http://schemas.openxmlformats.org/officeDocument/2006/relationships/hyperlink" Target="http://subclipse.tigris.org/servlets/ProjectProcess?pageID=p4wYuA%20-%20added%20the%20software%20site%20http://subclipse.tigris.org/update_1.0.x%20and%20downloaded" TargetMode="External"/><Relationship Id="rId545" Type="http://schemas.openxmlformats.org/officeDocument/2006/relationships/hyperlink" Target="https://github.com/andrewcottam/postgis_scripts/blob/master/roadless_create_validation_table_s_america.sql" TargetMode="External"/><Relationship Id="rId752" Type="http://schemas.openxmlformats.org/officeDocument/2006/relationships/hyperlink" Target="https://cloud.google.com/ml-engine/docs/ml-solutions-overview" TargetMode="External"/><Relationship Id="rId1175" Type="http://schemas.openxmlformats.org/officeDocument/2006/relationships/hyperlink" Target="https://www.drupal.org/case-study/forest-park-map" TargetMode="External"/><Relationship Id="rId1382" Type="http://schemas.openxmlformats.org/officeDocument/2006/relationships/hyperlink" Target="https://github.com/alex3165/react-mapbox-gl/issues/351" TargetMode="External"/><Relationship Id="rId405" Type="http://schemas.openxmlformats.org/officeDocument/2006/relationships/hyperlink" Target="http://0.0.0.0:8080/" TargetMode="External"/><Relationship Id="rId612" Type="http://schemas.openxmlformats.org/officeDocument/2006/relationships/image" Target="media/image61.png"/><Relationship Id="rId1035" Type="http://schemas.openxmlformats.org/officeDocument/2006/relationships/hyperlink" Target="http://h05-nn01.jrc.it:50030/" TargetMode="External"/><Relationship Id="rId1242" Type="http://schemas.openxmlformats.org/officeDocument/2006/relationships/hyperlink" Target="http://localhost:8080/" TargetMode="External"/><Relationship Id="rId1687" Type="http://schemas.openxmlformats.org/officeDocument/2006/relationships/hyperlink" Target="http://recruitment.jrc.ec.europa.eu" TargetMode="External"/><Relationship Id="rId917" Type="http://schemas.openxmlformats.org/officeDocument/2006/relationships/hyperlink" Target="https://developers.google.com/earth-engine/python_install-datalab-gcp" TargetMode="External"/><Relationship Id="rId1102" Type="http://schemas.openxmlformats.org/officeDocument/2006/relationships/hyperlink" Target="https://cwiki.apache.org/confluence/display/Hive/Configuration+Properties" TargetMode="External"/><Relationship Id="rId1547" Type="http://schemas.openxmlformats.org/officeDocument/2006/relationships/hyperlink" Target="https://free-1.tilehosting.com/data/v3/14/7511/7426.geojson?key=UmmATPUongHdDmIicgs7" TargetMode="External"/><Relationship Id="rId1754" Type="http://schemas.openxmlformats.org/officeDocument/2006/relationships/fontTable" Target="fontTable.xml"/><Relationship Id="rId46" Type="http://schemas.openxmlformats.org/officeDocument/2006/relationships/hyperlink" Target="http://api.iucnredlist.org/common_names/Acantharctus-posteli.json" TargetMode="External"/><Relationship Id="rId1407" Type="http://schemas.openxmlformats.org/officeDocument/2006/relationships/hyperlink" Target="http://beta.biopama.org/wireframes/regional/build/indicator/2" TargetMode="External"/><Relationship Id="rId1614" Type="http://schemas.openxmlformats.org/officeDocument/2006/relationships/hyperlink" Target="http://help.arcgis.com/en/webapi/javascript/arcgis/help/jshelp_start.htm" TargetMode="External"/><Relationship Id="rId195" Type="http://schemas.openxmlformats.org/officeDocument/2006/relationships/hyperlink" Target="http://msdn.microsoft.com/en-us/library/bb259689.aspx%20(4.7773*256%20=%201222.9888" TargetMode="External"/><Relationship Id="rId262" Type="http://schemas.openxmlformats.org/officeDocument/2006/relationships/hyperlink" Target="http://ecat-dev.gbif.org/api/clb" TargetMode="External"/><Relationship Id="rId567" Type="http://schemas.openxmlformats.org/officeDocument/2006/relationships/hyperlink" Target="mailto:a.cottam@gmail.com" TargetMode="External"/><Relationship Id="rId1197" Type="http://schemas.openxmlformats.org/officeDocument/2006/relationships/hyperlink" Target="http://pro.arcgis.com/en/pro-app/tool-reference/appendices/tiled-processing-of-large-datasets.htm" TargetMode="External"/><Relationship Id="rId122" Type="http://schemas.openxmlformats.org/officeDocument/2006/relationships/hyperlink" Target="https://storage.googleapis.com/global-surface-water/downloads_ancillary/downloadWaterDatasets.7z" TargetMode="External"/><Relationship Id="rId774" Type="http://schemas.openxmlformats.org/officeDocument/2006/relationships/image" Target="media/image87.png"/><Relationship Id="rId981" Type="http://schemas.openxmlformats.org/officeDocument/2006/relationships/hyperlink" Target="https://api.planet.com/basemaps/v1/mosaics/wmts?api_key=33b3bd5bbd5e4e5db1a65c44d223d46a,layer=global_monthly_2016_05_mosaic" TargetMode="External"/><Relationship Id="rId1057" Type="http://schemas.openxmlformats.org/officeDocument/2006/relationships/hyperlink" Target="http://hadoop.apache.org/docs/r0.20.0/hdfs_shell.html" TargetMode="External"/><Relationship Id="rId427" Type="http://schemas.openxmlformats.org/officeDocument/2006/relationships/hyperlink" Target="http://h03-dev-vm7/cgi-bin/REST/eSpecies/bbox/60203/richness" TargetMode="External"/><Relationship Id="rId634" Type="http://schemas.openxmlformats.org/officeDocument/2006/relationships/hyperlink" Target="https://github.com/ElsevierDev/elsapy" TargetMode="External"/><Relationship Id="rId841" Type="http://schemas.openxmlformats.org/officeDocument/2006/relationships/image" Target="media/image108.png"/><Relationship Id="rId1264" Type="http://schemas.openxmlformats.org/officeDocument/2006/relationships/hyperlink" Target="https://www.coursera.org/learn/machine-learning/home/welcome" TargetMode="External"/><Relationship Id="rId1471" Type="http://schemas.openxmlformats.org/officeDocument/2006/relationships/hyperlink" Target="http://scikit-learn.org/stable/index.html" TargetMode="External"/><Relationship Id="rId1569" Type="http://schemas.openxmlformats.org/officeDocument/2006/relationships/hyperlink" Target="http://www.openstreetmap.org/node/3756058602" TargetMode="External"/><Relationship Id="rId701" Type="http://schemas.openxmlformats.org/officeDocument/2006/relationships/hyperlink" Target="https://cloud.google.com/appengine/downloads" TargetMode="External"/><Relationship Id="rId939" Type="http://schemas.openxmlformats.org/officeDocument/2006/relationships/image" Target="media/image143.png"/><Relationship Id="rId1124" Type="http://schemas.openxmlformats.org/officeDocument/2006/relationships/hyperlink" Target="http://hadoop-m2:8888/" TargetMode="External"/><Relationship Id="rId1331" Type="http://schemas.openxmlformats.org/officeDocument/2006/relationships/hyperlink" Target="http://video.esri.com/watch/2398/debugging-applications-built-with-arcgis-api-for-javascripthttp:/video.esri.com/watch/2398/debugging-applications-built-with-arcgis-api-for-javascript" TargetMode="External"/><Relationship Id="rId68" Type="http://schemas.openxmlformats.org/officeDocument/2006/relationships/hyperlink" Target="openmaptiles.com/downloads/" TargetMode="External"/><Relationship Id="rId1429" Type="http://schemas.openxmlformats.org/officeDocument/2006/relationships/hyperlink" Target="mailto:a.cottam@gmail.com" TargetMode="External"/><Relationship Id="rId1636" Type="http://schemas.openxmlformats.org/officeDocument/2006/relationships/hyperlink" Target="https://github.com/andrewcottam/python-rest-server/releases" TargetMode="External"/><Relationship Id="rId1703" Type="http://schemas.openxmlformats.org/officeDocument/2006/relationships/hyperlink" Target="http://www.cc.cec/itservices/en/content/access-internet" TargetMode="External"/><Relationship Id="rId284" Type="http://schemas.openxmlformats.org/officeDocument/2006/relationships/hyperlink" Target="http://maps.iucnredlist.org/map.html?id=161597" TargetMode="External"/><Relationship Id="rId491" Type="http://schemas.openxmlformats.org/officeDocument/2006/relationships/hyperlink" Target="https://github.com/nvkelso/natural-earth-vector/tree/master/geojson" TargetMode="External"/><Relationship Id="rId144" Type="http://schemas.openxmlformats.org/officeDocument/2006/relationships/hyperlink" Target="file:///E:\cottaan\Documents\ArcGIS\Datasets\gaul_eez\jrc_gaul_2015_from_andreas_spatial_lite_db.shp" TargetMode="External"/><Relationship Id="rId589" Type="http://schemas.openxmlformats.org/officeDocument/2006/relationships/hyperlink" Target="https://reactjs.org/docs/add-react-to-a-new-app.html" TargetMode="External"/><Relationship Id="rId796" Type="http://schemas.openxmlformats.org/officeDocument/2006/relationships/hyperlink" Target="https://github.com/andrewcottam/water_detection_python_scripts/blob/master/populateRandomField.py" TargetMode="External"/><Relationship Id="rId351" Type="http://schemas.openxmlformats.org/officeDocument/2006/relationships/hyperlink" Target="mailto:speciescharisma@yahoo.co.uk" TargetMode="External"/><Relationship Id="rId449" Type="http://schemas.openxmlformats.org/officeDocument/2006/relationships/hyperlink" Target="http://h03-dev-vm7/cgi-bin/eSpecies/getQuadkeyXY/27025,16972" TargetMode="External"/><Relationship Id="rId656"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63" Type="http://schemas.openxmlformats.org/officeDocument/2006/relationships/image" Target="media/image119.png"/><Relationship Id="rId1079" Type="http://schemas.openxmlformats.org/officeDocument/2006/relationships/hyperlink" Target="http://thunderheadxpler.blogspot.it/2013/05/export-featureclass-to-hadoop-run.html" TargetMode="External"/><Relationship Id="rId1286" Type="http://schemas.openxmlformats.org/officeDocument/2006/relationships/hyperlink" Target="https://www.kaggle.com" TargetMode="External"/><Relationship Id="rId1493" Type="http://schemas.openxmlformats.org/officeDocument/2006/relationships/hyperlink" Target="httpd:%20premature%20connection%20close" TargetMode="External"/><Relationship Id="rId211" Type="http://schemas.openxmlformats.org/officeDocument/2006/relationships/hyperlink" Target="https://github.com/cavorite/python-avro" TargetMode="External"/><Relationship Id="rId309" Type="http://schemas.openxmlformats.org/officeDocument/2006/relationships/hyperlink" Target="https://github.com/andrewcottam/ArcGIS-Geoprocessing-Scripts/blob/master/src/ExplodeOverlappingPolygons.py" TargetMode="External"/><Relationship Id="rId516" Type="http://schemas.openxmlformats.org/officeDocument/2006/relationships/hyperlink" Target="https://github.com/andrewcottam/eSpecies-Client-Demo/blob/master/classes/ThresholdLayer.js" TargetMode="External"/><Relationship Id="rId1146" Type="http://schemas.openxmlformats.org/officeDocument/2006/relationships/image" Target="media/image161.png"/><Relationship Id="rId723" Type="http://schemas.openxmlformats.org/officeDocument/2006/relationships/hyperlink" Target="mailto:a.cottam@gmail.com" TargetMode="External"/><Relationship Id="rId930" Type="http://schemas.openxmlformats.org/officeDocument/2006/relationships/hyperlink" Target="https://sites.google.com/site/earthengineapidocs/reference/functions" TargetMode="External"/><Relationship Id="rId1006" Type="http://schemas.openxmlformats.org/officeDocument/2006/relationships/image" Target="media/image156.png"/><Relationship Id="rId1353" Type="http://schemas.openxmlformats.org/officeDocument/2006/relationships/hyperlink" Target="https://developers.google.com/speed/libraries/" TargetMode="External"/><Relationship Id="rId1560" Type="http://schemas.openxmlformats.org/officeDocument/2006/relationships/hyperlink" Target="http://gdunlop.github.io/Vector-tiles-remixed/" TargetMode="External"/><Relationship Id="rId1658" Type="http://schemas.openxmlformats.org/officeDocument/2006/relationships/hyperlink" Target="https://raw.githubusercontent.com/andrewcottam/python-rest-server/master/cgi-bin/database_objects.sql" TargetMode="External"/><Relationship Id="rId1213" Type="http://schemas.openxmlformats.org/officeDocument/2006/relationships/hyperlink" Target="http://help.arcgis.com/en/arcgisserver/10.0/help/arcgis_server_dotnet_help/index.html" TargetMode="External"/><Relationship Id="rId1420" Type="http://schemas.openxmlformats.org/officeDocument/2006/relationships/hyperlink" Target="https://stackoverflow.com/questions/47707306/toggling-font-awesome-5-icon-with-react" TargetMode="External"/><Relationship Id="rId1518" Type="http://schemas.openxmlformats.org/officeDocument/2006/relationships/hyperlink" Target="http://www.suncalc.org" TargetMode="External"/><Relationship Id="rId1725" Type="http://schemas.openxmlformats.org/officeDocument/2006/relationships/hyperlink" Target="http://mapservices.iucnredlist.org/arcgis/manager"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http://trac.osgeo.org/osgeo4w/" TargetMode="External"/><Relationship Id="rId373" Type="http://schemas.openxmlformats.org/officeDocument/2006/relationships/hyperlink" Target="http://www.bing.com/images/search?q=%2B%22Cardinalis+cardinalis%22&amp;go=&amp;qs=n&amp;form=QBIR&amp;qft=%2Bfilterui%3Aphoto-photo&amp;pq=%2B%22cardinalis+cardinalis%22&amp;sc=0-14&amp;sp=-1&amp;sk=" TargetMode="External"/><Relationship Id="rId580" Type="http://schemas.openxmlformats.org/officeDocument/2006/relationships/hyperlink" Target="https://community.c9.io/t/workspace-stuck-in-the-archiving-state-with-migration-note/14235" TargetMode="External"/><Relationship Id="rId1" Type="http://schemas.openxmlformats.org/officeDocument/2006/relationships/customXml" Target="../customXml/item1.xml"/><Relationship Id="rId233" Type="http://schemas.openxmlformats.org/officeDocument/2006/relationships/hyperlink" Target="http://nosql.mypopescu.com/post/6412803549/nosql-databases-what-why-and-when" TargetMode="External"/><Relationship Id="rId440"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678" Type="http://schemas.openxmlformats.org/officeDocument/2006/relationships/hyperlink" Target="https://www.assembla.com/spaces/sis/wiki/Red_List_API" TargetMode="External"/><Relationship Id="rId885" Type="http://schemas.openxmlformats.org/officeDocument/2006/relationships/image" Target="media/image129.png"/><Relationship Id="rId1070" Type="http://schemas.openxmlformats.org/officeDocument/2006/relationships/hyperlink" Target="http://wiki.apache.org/hadoop/HadoopMapReduce" TargetMode="External"/><Relationship Id="rId30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538" Type="http://schemas.openxmlformats.org/officeDocument/2006/relationships/hyperlink" Target="https://github.com/andrewcottam/general/blob/master/roadless_access_validation_points_to_postgresql.fmw" TargetMode="External"/><Relationship Id="rId745" Type="http://schemas.openxmlformats.org/officeDocument/2006/relationships/hyperlink" Target="https://console.cloud.google.com/storage/browser/geeimageserver.appspot.com/" TargetMode="External"/><Relationship Id="rId952" Type="http://schemas.openxmlformats.org/officeDocument/2006/relationships/hyperlink" Target="https://support.google.com/fusiontables/answer/171181?hl=en" TargetMode="External"/><Relationship Id="rId1168" Type="http://schemas.openxmlformats.org/officeDocument/2006/relationships/hyperlink" Target="http://lwn.net/Articles/400629/" TargetMode="External"/><Relationship Id="rId1375" Type="http://schemas.openxmlformats.org/officeDocument/2006/relationships/hyperlink" Target="https://github.com/Leaflet/Leaflet.VectorGrid/issues/67" TargetMode="External"/><Relationship Id="rId1582" Type="http://schemas.openxmlformats.org/officeDocument/2006/relationships/hyperlink" Target="https://www.mapbox.com/studio/" TargetMode="External"/><Relationship Id="rId81" Type="http://schemas.openxmlformats.org/officeDocument/2006/relationships/hyperlink" Target="https://github.com/nvkelso/natural-earth-vector/tree/master/geojson" TargetMode="External"/><Relationship Id="rId605" Type="http://schemas.openxmlformats.org/officeDocument/2006/relationships/hyperlink" Target="https://github.com/c9/c9.ide.language.codeintel" TargetMode="External"/><Relationship Id="rId812" Type="http://schemas.openxmlformats.org/officeDocument/2006/relationships/hyperlink" Target="https://github.com/andrewcottam/ArcGIS-Geoprocessing-Scripts/blob/master/src/UpdateWaterClass.py" TargetMode="External"/><Relationship Id="rId1028" Type="http://schemas.openxmlformats.org/officeDocument/2006/relationships/hyperlink" Target="http://www.cloudera.com/content/cloudera/en/resources/library/recordedwebinar/from-zero-to-big-data-answers-in-less-than-one-hour.html" TargetMode="External"/><Relationship Id="rId1235" Type="http://schemas.openxmlformats.org/officeDocument/2006/relationships/image" Target="media/image168.png"/><Relationship Id="rId1442" Type="http://schemas.openxmlformats.org/officeDocument/2006/relationships/hyperlink" Target="http://pypi.python.org/pypi/setuptools" TargetMode="External"/><Relationship Id="rId1302"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747" Type="http://schemas.openxmlformats.org/officeDocument/2006/relationships/hyperlink" Target="mailto:a.cottam@gmail.com" TargetMode="External"/><Relationship Id="rId39" Type="http://schemas.openxmlformats.org/officeDocument/2006/relationships/hyperlink" Target="http://video.esri.com/watch/2313/latest-innovations-from-esris-applications-prototype-lab" TargetMode="External"/><Relationship Id="rId1607" Type="http://schemas.openxmlformats.org/officeDocument/2006/relationships/image" Target="media/image201.png"/><Relationship Id="rId188" Type="http://schemas.openxmlformats.org/officeDocument/2006/relationships/hyperlink" Target="http://en.wikipedia.org/wiki/Z-order_(curve" TargetMode="External"/><Relationship Id="rId395" Type="http://schemas.openxmlformats.org/officeDocument/2006/relationships/hyperlink" Target="http://h03-dev-vm7/eSpecies-REST/index.php" TargetMode="External"/><Relationship Id="rId255"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62" Type="http://schemas.openxmlformats.org/officeDocument/2006/relationships/hyperlink" Target="http://h03-dev-vm7/cgi-bin/eSpecies/bbox/25728,16008,27776,17032/richness/map/aves" TargetMode="External"/><Relationship Id="rId1092" Type="http://schemas.openxmlformats.org/officeDocument/2006/relationships/hyperlink" Target="http://wiki.apache.org/hadoop/Hbase/Shell" TargetMode="External"/><Relationship Id="rId1397" Type="http://schemas.openxmlformats.org/officeDocument/2006/relationships/image" Target="media/image177.png"/><Relationship Id="rId115" Type="http://schemas.openxmlformats.org/officeDocument/2006/relationships/hyperlink" Target="https://code.earthengine.google.com/56964073903dc9fe70a09ee71fc1212b" TargetMode="External"/><Relationship Id="rId322" Type="http://schemas.openxmlformats.org/officeDocument/2006/relationships/hyperlink" Target="http://blog.opengeo.org/2010/10/05/parallel-postgis/" TargetMode="External"/><Relationship Id="rId767" Type="http://schemas.openxmlformats.org/officeDocument/2006/relationships/hyperlink" Target="https://ee-api.appspot.com/5cb2a329782cb94ac335d42e0becf414" TargetMode="External"/><Relationship Id="rId974" Type="http://schemas.openxmlformats.org/officeDocument/2006/relationships/image" Target="media/image151.png"/><Relationship Id="rId627" Type="http://schemas.openxmlformats.org/officeDocument/2006/relationships/hyperlink" Target="https://aws.amazon.com/documentation/cli/" TargetMode="External"/><Relationship Id="rId834" Type="http://schemas.openxmlformats.org/officeDocument/2006/relationships/hyperlink" Target="file:///E:\cottaan\My%20Documents\ArcGIS\Google%20Earth%20Engine%20Downloads\final%20validation%20results" TargetMode="External"/><Relationship Id="rId1257" Type="http://schemas.openxmlformats.org/officeDocument/2006/relationships/hyperlink" Target="http://stackoverflow.com/questions/36659453/intel-mkl-fatal-error-cannot-load-libmkl-avx2-so-or-libmkl-def-so" TargetMode="External"/><Relationship Id="rId1464" Type="http://schemas.openxmlformats.org/officeDocument/2006/relationships/hyperlink" Target="https://www.tensorflow.org/install/install_linux" TargetMode="External"/><Relationship Id="rId1671" Type="http://schemas.openxmlformats.org/officeDocument/2006/relationships/hyperlink" Target="http://sedac.ciesin.columbia.edu/species/" TargetMode="External"/><Relationship Id="rId901" Type="http://schemas.openxmlformats.org/officeDocument/2006/relationships/hyperlink" Target="https://www.google.com/fusiontables/DataSource?docid=1iaDSeBv1p13wlwcB7wG4cMMpWF5URPE-bmOWUGD1" TargetMode="External"/><Relationship Id="rId1117" Type="http://schemas.openxmlformats.org/officeDocument/2006/relationships/hyperlink" Target="https://cwiki.apache.org/confluence/display/Hive/LanguageManual+DDL" TargetMode="External"/><Relationship Id="rId1324" Type="http://schemas.openxmlformats.org/officeDocument/2006/relationships/hyperlink" Target="http://dojotoolkit.org/documentation/tutorials/1.6/build/" TargetMode="External"/><Relationship Id="rId1531" Type="http://schemas.openxmlformats.org/officeDocument/2006/relationships/hyperlink" Target="https://github.com/mapbox/tippecanoe" TargetMode="External"/><Relationship Id="rId30" Type="http://schemas.openxmlformats.org/officeDocument/2006/relationships/hyperlink" Target="http://www.ga.gov.au/marine/jurisdiction/maritime-boundary-definitions.html" TargetMode="External"/><Relationship Id="rId1629" Type="http://schemas.openxmlformats.org/officeDocument/2006/relationships/hyperlink" Target="https://github.com/kriszyp/put-selector.git" TargetMode="External"/><Relationship Id="rId277" Type="http://schemas.openxmlformats.org/officeDocument/2006/relationships/hyperlink" Target="http://www.iucnredlist.org/details/23061/0" TargetMode="External"/><Relationship Id="rId484" Type="http://schemas.openxmlformats.org/officeDocument/2006/relationships/hyperlink" Target="https://gist.github.com/andrewcottam/6353997" TargetMode="External"/><Relationship Id="rId137" Type="http://schemas.openxmlformats.org/officeDocument/2006/relationships/hyperlink" Target="http://forums.arcgis.com/threads/41104-polygon-with-holes-arcpy.AsShape-is-broken?highlight=arcpy+geometry+part" TargetMode="External"/><Relationship Id="rId344" Type="http://schemas.openxmlformats.org/officeDocument/2006/relationships/hyperlink" Target="http://code.google.com/apis/ajax/playground/" TargetMode="External"/><Relationship Id="rId691" Type="http://schemas.openxmlformats.org/officeDocument/2006/relationships/hyperlink" Target="https://developers.google.com/earth-engine/python_install-datalab-gcp" TargetMode="External"/><Relationship Id="rId789" Type="http://schemas.openxmlformats.org/officeDocument/2006/relationships/hyperlink" Target="http://ehabitat-wps.jrc.ec.europa.eu/eSpecies/spectral_gee.html" TargetMode="External"/><Relationship Id="rId996" Type="http://schemas.openxmlformats.org/officeDocument/2006/relationships/hyperlink" Target="http://mappingcenter.esri.com/index.cfm?fa=arcgisResources.more" TargetMode="External"/><Relationship Id="rId551" Type="http://schemas.openxmlformats.org/officeDocument/2006/relationships/hyperlink" Target="https://intragate.ec.europa.eu/cas/login" TargetMode="External"/><Relationship Id="rId649" Type="http://schemas.openxmlformats.org/officeDocument/2006/relationships/hyperlink" Target="http://www.flickr.com/services/developer/api/" TargetMode="External"/><Relationship Id="rId856" Type="http://schemas.openxmlformats.org/officeDocument/2006/relationships/hyperlink" Target="https://raw.githubusercontent.com/andrewcottam/postgis_scripts/a763d41b13322d80b5ec519d5bace462232b6573/gaul_areas_csv_to_postgresql.fmw" TargetMode="External"/><Relationship Id="rId1181" Type="http://schemas.openxmlformats.org/officeDocument/2006/relationships/hyperlink" Target="https://material.io/components/" TargetMode="External"/><Relationship Id="rId1279" Type="http://schemas.openxmlformats.org/officeDocument/2006/relationships/hyperlink" Target="http://172.17.0.6:8081" TargetMode="External"/><Relationship Id="rId1486" Type="http://schemas.openxmlformats.org/officeDocument/2006/relationships/hyperlink" Target="http://content.hccfl.edu/pollock/unix/findcmd.htm" TargetMode="External"/><Relationship Id="rId204" Type="http://schemas.openxmlformats.org/officeDocument/2006/relationships/image" Target="media/image24.jpeg"/><Relationship Id="rId411" Type="http://schemas.openxmlformats.org/officeDocument/2006/relationships/hyperlink" Target="http://www.reddit.com/r/Python/comments/g3th5/best_python_framework_for_web_app_and_restful/" TargetMode="External"/><Relationship Id="rId509"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1041" Type="http://schemas.openxmlformats.org/officeDocument/2006/relationships/hyperlink" Target="http://esri.github.io/geometry-api-java/doc/Polygon.html" TargetMode="External"/><Relationship Id="rId1139" Type="http://schemas.openxmlformats.org/officeDocument/2006/relationships/hyperlink" Target="http://sqoop.apache.org/docs/1.99.5/Sqoop5MinutesDemo.html" TargetMode="External"/><Relationship Id="rId1346" Type="http://schemas.openxmlformats.org/officeDocument/2006/relationships/hyperlink" Target="https://developers.arcgis.com/en/javascript/jstutorials/intro_custom_dijit.html" TargetMode="External"/><Relationship Id="rId1693" Type="http://schemas.openxmlformats.org/officeDocument/2006/relationships/hyperlink" Target="https://intracomm.ec.europa.eu/dgintranet/jrc/iesnet_pims/communication/templates/index_en.htm" TargetMode="External"/><Relationship Id="rId716"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923" Type="http://schemas.openxmlformats.org/officeDocument/2006/relationships/hyperlink" Target="https://developers.google.com/earth-engine/python_install_manual" TargetMode="External"/><Relationship Id="rId1553" Type="http://schemas.openxmlformats.org/officeDocument/2006/relationships/hyperlink" Target="https://www.mapbox.com/vector-tiles/mapbox-streets-v7/" TargetMode="External"/><Relationship Id="rId52" Type="http://schemas.openxmlformats.org/officeDocument/2006/relationships/hyperlink" Target="https://www.movebank.org/" TargetMode="External"/><Relationship Id="rId1206" Type="http://schemas.openxmlformats.org/officeDocument/2006/relationships/image" Target="media/image166.png"/><Relationship Id="rId1413" Type="http://schemas.openxmlformats.org/officeDocument/2006/relationships/hyperlink" Target="https://www.npmjs.com/package/react-fontawesome" TargetMode="External"/><Relationship Id="rId1620" Type="http://schemas.openxmlformats.org/officeDocument/2006/relationships/hyperlink" Target="http://help.github.com/win-set-up-git/" TargetMode="External"/><Relationship Id="rId1718" Type="http://schemas.openxmlformats.org/officeDocument/2006/relationships/hyperlink" Target="ftp://srv-ies-ftp.jrc.it/" TargetMode="External"/><Relationship Id="rId29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59" Type="http://schemas.openxmlformats.org/officeDocument/2006/relationships/hyperlink" Target="http://forums.arcgis.com/threads/29485-convert-multiple-overlapping-polygons-into-multiple-grids?highlight=polygon+raster" TargetMode="External"/><Relationship Id="rId366"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73" Type="http://schemas.openxmlformats.org/officeDocument/2006/relationships/hyperlink" Target="https://leaflet-map-blishten.c9users.io/index.html" TargetMode="External"/><Relationship Id="rId780" Type="http://schemas.openxmlformats.org/officeDocument/2006/relationships/image" Target="media/image93.png"/><Relationship Id="rId226" Type="http://schemas.openxmlformats.org/officeDocument/2006/relationships/hyperlink" Target="http://www.postgis.org/docs/PostGIS_FAQ.html" TargetMode="External"/><Relationship Id="rId433" Type="http://schemas.openxmlformats.org/officeDocument/2006/relationships/hyperlink" Target="http://dopa-services.jrc.ec.europa.eu/services/especies/get_pa_species_list2?wdpa_id=785&amp;rlstatus=EN&amp;format=json" TargetMode="External"/><Relationship Id="rId878" Type="http://schemas.openxmlformats.org/officeDocument/2006/relationships/image" Target="media/image124.png"/><Relationship Id="rId1063" Type="http://schemas.openxmlformats.org/officeDocument/2006/relationships/hyperlink" Target="http://hadoop.apache.org/docs/current/hadoop-project-dist/hadoop-common/FileSystemShell.html" TargetMode="External"/><Relationship Id="rId1270" Type="http://schemas.openxmlformats.org/officeDocument/2006/relationships/hyperlink" Target="https://www.tensorflow.org" TargetMode="External"/><Relationship Id="rId640" Type="http://schemas.openxmlformats.org/officeDocument/2006/relationships/hyperlink" Target="https://api.elsevier.com/content/author/author_id/55344624600?apiKey=700793c78c8fb1d736eb7030bb874bda&amp;httpAccept=application/json" TargetMode="External"/><Relationship Id="rId738" Type="http://schemas.openxmlformats.org/officeDocument/2006/relationships/hyperlink" Target="http://35.224.90.47/" TargetMode="External"/><Relationship Id="rId945" Type="http://schemas.openxmlformats.org/officeDocument/2006/relationships/hyperlink" Target="https://earthengine.googlesource.com/" TargetMode="External"/><Relationship Id="rId1368" Type="http://schemas.openxmlformats.org/officeDocument/2006/relationships/hyperlink" Target="https://github.com/Leaflet/Leaflet.VectorGrid" TargetMode="External"/><Relationship Id="rId1575" Type="http://schemas.openxmlformats.org/officeDocument/2006/relationships/hyperlink" Target="file:///E:\cottaan\Documents\GitHub\general\openmaptiles.org\" TargetMode="External"/><Relationship Id="rId74" Type="http://schemas.openxmlformats.org/officeDocument/2006/relationships/hyperlink" Target="https://taginfo.openstreetmap.org/keys/?key=taxon" TargetMode="External"/><Relationship Id="rId500" Type="http://schemas.openxmlformats.org/officeDocument/2006/relationships/hyperlink" Target="http://fise.jrc.ec.europa.eu/canhemon/slippy_map_ol2/" TargetMode="External"/><Relationship Id="rId805" Type="http://schemas.openxmlformats.org/officeDocument/2006/relationships/hyperlink" Target="https://github.com/andrewcottam/water_detection_python_scripts/blob/master/comparePixelValues.py" TargetMode="External"/><Relationship Id="rId1130" Type="http://schemas.openxmlformats.org/officeDocument/2006/relationships/hyperlink" Target="https://github.com/cloudera/impala" TargetMode="External"/><Relationship Id="rId1228" Type="http://schemas.openxmlformats.org/officeDocument/2006/relationships/hyperlink" Target="http://mevenide.codehaus.org/release/eclipse/update" TargetMode="External"/><Relationship Id="rId1435" Type="http://schemas.openxmlformats.org/officeDocument/2006/relationships/hyperlink" Target="https://docs.npmjs.com/misc/scope" TargetMode="External"/><Relationship Id="rId1642" Type="http://schemas.openxmlformats.org/officeDocument/2006/relationships/hyperlink" Target="https://earthengine.googlesource.com/new-password" TargetMode="External"/><Relationship Id="rId1502" Type="http://schemas.openxmlformats.org/officeDocument/2006/relationships/image" Target="media/image186.png"/><Relationship Id="rId290" Type="http://schemas.openxmlformats.org/officeDocument/2006/relationships/hyperlink" Target="https://groups.google.com/forum/" TargetMode="External"/><Relationship Id="rId388" Type="http://schemas.openxmlformats.org/officeDocument/2006/relationships/hyperlink" Target="http://resources.arcgis.com/en/help/main/10.2/index.html" TargetMode="External"/><Relationship Id="rId150" Type="http://schemas.openxmlformats.org/officeDocument/2006/relationships/image" Target="media/image20.png"/><Relationship Id="rId595" Type="http://schemas.openxmlformats.org/officeDocument/2006/relationships/hyperlink" Target="https://github.com/translate/translate/issues/3384" TargetMode="External"/><Relationship Id="rId248" Type="http://schemas.openxmlformats.org/officeDocument/2006/relationships/image" Target="media/image27.png"/><Relationship Id="rId455" Type="http://schemas.openxmlformats.org/officeDocument/2006/relationships/hyperlink" Target="http://h03-dev-vm7/cgi-bin/eSpecies/pa/xyz/785" TargetMode="External"/><Relationship Id="rId662" Type="http://schemas.openxmlformats.org/officeDocument/2006/relationships/hyperlink" Target="http://ecat-dev.gbif.org/ws/usage/?q=Panthera%20leo&amp;rkey=1" TargetMode="External"/><Relationship Id="rId1085" Type="http://schemas.openxmlformats.org/officeDocument/2006/relationships/hyperlink" Target="https://groups.google.com/a/cloudera.org/forum/" TargetMode="External"/><Relationship Id="rId1292" Type="http://schemas.openxmlformats.org/officeDocument/2006/relationships/hyperlink" Target="http://lrm-maps.jrc.ec.europa.eu/geoserver/" TargetMode="External"/><Relationship Id="rId108" Type="http://schemas.openxmlformats.org/officeDocument/2006/relationships/hyperlink" Target="https://sentinel.esa.int/web/sentinel/user-guides/sentinel-2-msi/naming-convention" TargetMode="External"/><Relationship Id="rId315" Type="http://schemas.openxmlformats.org/officeDocument/2006/relationships/hyperlink" Target="http://79.125.16.106/iucn/mapper/index.html?ID_NO=133526" TargetMode="External"/><Relationship Id="rId522" Type="http://schemas.openxmlformats.org/officeDocument/2006/relationships/hyperlink" Target="http://ehabitat-wps.jrc.ec.europa.eu/cgi-bin/REST/eSpecies" TargetMode="External"/><Relationship Id="rId967" Type="http://schemas.openxmlformats.org/officeDocument/2006/relationships/hyperlink" Target="https://nominatim.openstreetmap.org/search?format=json&amp;q=L" TargetMode="External"/><Relationship Id="rId1152" Type="http://schemas.openxmlformats.org/officeDocument/2006/relationships/hyperlink" Target="https://github.com/andrewcottam/apache-hive-files/blob/ebe7f2131d95456e80d8662e8ae16e6a1e09eef2/species_preprocessing_2.sql" TargetMode="External"/><Relationship Id="rId1597" Type="http://schemas.openxmlformats.org/officeDocument/2006/relationships/hyperlink" Target="https://github.com/c9/c9.ide.language.codeintel/blob/master/README.md" TargetMode="External"/><Relationship Id="rId96" Type="http://schemas.openxmlformats.org/officeDocument/2006/relationships/hyperlink" Target="https://calval.cr.usgs.gov/wordpress/wp-content/uploads/14.008_J_Storey_Geometric-and-Spatial-Performance-of-Landsat-8-Final.pdf" TargetMode="External"/><Relationship Id="rId827" Type="http://schemas.openxmlformats.org/officeDocument/2006/relationships/hyperlink" Target="https://raw.githubusercontent.com/andrewcottam/postgis_scripts/ff639d52f70d73a707973435cbba834a55bb307c/all_validation_points_query.sql" TargetMode="External"/><Relationship Id="rId1012" Type="http://schemas.openxmlformats.org/officeDocument/2006/relationships/hyperlink" Target="http://www.cloudera.com/content/cloudera/en/resources/library/training/cloudera-essentials-for-apache-hadoop-3-of-6-solving-business-challenges-with-apache-hadoop.html" TargetMode="External"/><Relationship Id="rId1457" Type="http://schemas.openxmlformats.org/officeDocument/2006/relationships/hyperlink" Target="https://github.com/JazzCore/python-pdfkit" TargetMode="External"/><Relationship Id="rId1664" Type="http://schemas.openxmlformats.org/officeDocument/2006/relationships/hyperlink" Target="https://github.com/andrewcottam/python-rest-server.git" TargetMode="External"/><Relationship Id="rId1317" Type="http://schemas.openxmlformats.org/officeDocument/2006/relationships/hyperlink" Target="https://developer.mozilla.org/en-US/docs/Learn/JavaScript/Objects/Inheritance" TargetMode="External"/><Relationship Id="rId1524" Type="http://schemas.openxmlformats.org/officeDocument/2006/relationships/hyperlink" Target="https://github.com/tilezen/vector-datasource/wiki/Mapzen-Vector-Tile-Service" TargetMode="External"/><Relationship Id="rId1731"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gis.stackexchange.com/questions/233/how-to-get-raster-image-as-array-in-python-with-arcgis" TargetMode="External"/><Relationship Id="rId477" Type="http://schemas.openxmlformats.org/officeDocument/2006/relationships/hyperlink" Target="http://h03-dev-vm15:8080/geonetwork/srv/en/main.home" TargetMode="External"/><Relationship Id="rId684" Type="http://schemas.openxmlformats.org/officeDocument/2006/relationships/hyperlink" Target="https://www.worldtides.info/apidocs" TargetMode="External"/><Relationship Id="rId337" Type="http://schemas.openxmlformats.org/officeDocument/2006/relationships/hyperlink" Target="http://code.google.com/p/pybing/" TargetMode="External"/><Relationship Id="rId891" Type="http://schemas.openxmlformats.org/officeDocument/2006/relationships/hyperlink" Target="http://www.esri.com/news/arcuser/0111/geodesic.html" TargetMode="External"/><Relationship Id="rId989" Type="http://schemas.openxmlformats.org/officeDocument/2006/relationships/hyperlink" Target="https://www.picloud.com/accounts/start/" TargetMode="External"/><Relationship Id="rId544" Type="http://schemas.openxmlformats.org/officeDocument/2006/relationships/hyperlink" Target="file:///E:\cottaan\Documents\GitHub\general\general\fme_scripts\roadless_s_america_csv_to_postgresql.fmw" TargetMode="External"/><Relationship Id="rId751" Type="http://schemas.openxmlformats.org/officeDocument/2006/relationships/hyperlink" Target="https://cloud.google.com/ml-engine/docs/technical-overview" TargetMode="External"/><Relationship Id="rId849" Type="http://schemas.openxmlformats.org/officeDocument/2006/relationships/image" Target="media/image114.png"/><Relationship Id="rId1174" Type="http://schemas.openxmlformats.org/officeDocument/2006/relationships/hyperlink" Target="https://forestparkmap.org/" TargetMode="External"/><Relationship Id="rId1381" Type="http://schemas.openxmlformats.org/officeDocument/2006/relationships/hyperlink" Target="https://pusher.com/sessions/meetup/the-js-roundabout/webgl-map-with-mapbox-and-react" TargetMode="External"/><Relationship Id="rId1479" Type="http://schemas.openxmlformats.org/officeDocument/2006/relationships/hyperlink" Target="http://www.postgresonline.com/journal/archives/38-PuTTY-for-SSH-Tunneling-to-PostgreSQL-Server.html" TargetMode="External"/><Relationship Id="rId1686" Type="http://schemas.openxmlformats.org/officeDocument/2006/relationships/hyperlink" Target="http://recruitment.jrc.ec.europa.eu/?type=CS" TargetMode="External"/><Relationship Id="rId404" Type="http://schemas.openxmlformats.org/officeDocument/2006/relationships/hyperlink" Target="http://h03-dev-vm7/eSpecies/REST/%20but%20Access%20Forbidden%20still" TargetMode="External"/><Relationship Id="rId611" Type="http://schemas.openxmlformats.org/officeDocument/2006/relationships/image" Target="media/image60.png"/><Relationship Id="rId1034" Type="http://schemas.openxmlformats.org/officeDocument/2006/relationships/hyperlink" Target="http://h05-nn01.jrc.it:50070/" TargetMode="External"/><Relationship Id="rId1241" Type="http://schemas.openxmlformats.org/officeDocument/2006/relationships/hyperlink" Target="http://tomcat.apache.org/download-80.cgi" TargetMode="External"/><Relationship Id="rId1339" Type="http://schemas.openxmlformats.org/officeDocument/2006/relationships/hyperlink" Target="https://dojotoolkit.org/documentation/tutorials/1.10/cdn/" TargetMode="External"/><Relationship Id="rId709" Type="http://schemas.openxmlformats.org/officeDocument/2006/relationships/hyperlink" Target="https://developers.google.com/earth-engine/app_engine_intro" TargetMode="External"/><Relationship Id="rId916" Type="http://schemas.openxmlformats.org/officeDocument/2006/relationships/hyperlink" Target="https://pypi.python.org/packages/source/e/earthengine-api/" TargetMode="External"/><Relationship Id="rId1101" Type="http://schemas.openxmlformats.org/officeDocument/2006/relationships/hyperlink" Target="https://cwiki.apache.org/confluence/display/Hive/Configuration+Properties" TargetMode="External"/><Relationship Id="rId1546"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1753" Type="http://schemas.openxmlformats.org/officeDocument/2006/relationships/footer" Target="footer1.xml"/><Relationship Id="rId45" Type="http://schemas.openxmlformats.org/officeDocument/2006/relationships/hyperlink" Target="http://m086be8c7.iucnredlist.org/common_names/156534.js?callback=parseSpeciesData" TargetMode="External"/><Relationship Id="rId1406" Type="http://schemas.openxmlformats.org/officeDocument/2006/relationships/hyperlink" Target="https://andrewcottam.github.io/wireframes/regional/build/indicator/2" TargetMode="External"/><Relationship Id="rId1613" Type="http://schemas.openxmlformats.org/officeDocument/2006/relationships/hyperlink" Target="http://www.allthingsdistributed.com/2012/01/amazon-dynamodb.html" TargetMode="External"/><Relationship Id="rId194" Type="http://schemas.openxmlformats.org/officeDocument/2006/relationships/hyperlink" Target="http://www.maptiler.org/google-maps-coordinates-tile-bounds-projection/" TargetMode="External"/><Relationship Id="rId261" Type="http://schemas.openxmlformats.org/officeDocument/2006/relationships/hyperlink" Target="http://ecat-dev.gbif.org/checklist/1007" TargetMode="External"/><Relationship Id="rId499" Type="http://schemas.openxmlformats.org/officeDocument/2006/relationships/hyperlink" Target="https://cidportal.jrc.ec.europa.eu/forobs/sentinel.py" TargetMode="External"/><Relationship Id="rId359"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66" Type="http://schemas.openxmlformats.org/officeDocument/2006/relationships/hyperlink" Target="https://code.google.com/r/edmundcrewe-proxypatch/source/browse/django_cas/tests/cas_tests.py" TargetMode="External"/><Relationship Id="rId773" Type="http://schemas.openxmlformats.org/officeDocument/2006/relationships/image" Target="media/image86.png"/><Relationship Id="rId1196" Type="http://schemas.openxmlformats.org/officeDocument/2006/relationships/hyperlink" Target="http://pro.arcgis.com/en/pro-app/help/analysis/geoprocessing/basics/document-a-custom-tool.htm" TargetMode="External"/><Relationship Id="rId121" Type="http://schemas.openxmlformats.org/officeDocument/2006/relationships/hyperlink" Target="https://storage.googleapis.com/global-surface-water/maptiles/occurrence/8/125/116.png" TargetMode="External"/><Relationship Id="rId219" Type="http://schemas.openxmlformats.org/officeDocument/2006/relationships/hyperlink" Target="https://github.com/andrewcottam/general/blob/1fb304cc5b13b847a7c41be1ce66f45e0174e590/gbif_occurrence_export_to_postgis.fmw" TargetMode="External"/><Relationship Id="rId426" Type="http://schemas.openxmlformats.org/officeDocument/2006/relationships/hyperlink" Target="http://help.arcgis.com/en/webapi/javascript/arcgis/help/jssamples_start.htm)-%20this%20would%20need%20to%20be%20zipped%20for%20large%20amounts%20of%20data" TargetMode="External"/><Relationship Id="rId633" Type="http://schemas.openxmlformats.org/officeDocument/2006/relationships/hyperlink" Target="https://dev.elsevier.com/api_docs.html" TargetMode="External"/><Relationship Id="rId980" Type="http://schemas.openxmlformats.org/officeDocument/2006/relationships/hyperlink" Target="https://www.planet.com/docs/reference/tile-services/" TargetMode="External"/><Relationship Id="rId1056" Type="http://schemas.openxmlformats.org/officeDocument/2006/relationships/hyperlink" Target="http://hadoop.apache.org/docs/r0.20.0/hdfs_user_guide.html" TargetMode="External"/><Relationship Id="rId1263" Type="http://schemas.openxmlformats.org/officeDocument/2006/relationships/hyperlink" Target="mailto:a.cottam@gmail.com" TargetMode="External"/><Relationship Id="rId840" Type="http://schemas.openxmlformats.org/officeDocument/2006/relationships/image" Target="media/image107.png"/><Relationship Id="rId938" Type="http://schemas.openxmlformats.org/officeDocument/2006/relationships/hyperlink" Target="https://github.com/andrewcottam/water_detection_python_scripts/blob/0add4f66d90c615ec70ed953a69e8372387cde06/refetchValidationSiteValues.py" TargetMode="External"/><Relationship Id="rId1470" Type="http://schemas.openxmlformats.org/officeDocument/2006/relationships/hyperlink" Target="http://webpy.org/static/web.py-0.37.tar.gz" TargetMode="External"/><Relationship Id="rId1568" Type="http://schemas.openxmlformats.org/officeDocument/2006/relationships/hyperlink" Target="http://www.openstreetmap.org/way/188491114" TargetMode="External"/><Relationship Id="rId67" Type="http://schemas.openxmlformats.org/officeDocument/2006/relationships/hyperlink" Target="http://wiki.openstreetmap.org/wiki/Elements" TargetMode="External"/><Relationship Id="rId700" Type="http://schemas.openxmlformats.org/officeDocument/2006/relationships/hyperlink" Target="https://cloud.google.com/appengine/downloads" TargetMode="External"/><Relationship Id="rId1123" Type="http://schemas.openxmlformats.org/officeDocument/2006/relationships/hyperlink" Target="http://hadoop-h05:8888/about/" TargetMode="External"/><Relationship Id="rId1330" Type="http://schemas.openxmlformats.org/officeDocument/2006/relationships/hyperlink" Target="http://jamesthom.as/blog/2012/04/22/debugging-optimised-dojo-apps/" TargetMode="External"/><Relationship Id="rId1428" Type="http://schemas.openxmlformats.org/officeDocument/2006/relationships/hyperlink" Target="https://www.youtube.com/watch?v=pU9Q6oiQNd0" TargetMode="External"/><Relationship Id="rId1635" Type="http://schemas.openxmlformats.org/officeDocument/2006/relationships/hyperlink" Target="https://git-scm.com/book/en/v2/Git-Basics-Tagging" TargetMode="External"/><Relationship Id="rId1702" Type="http://schemas.openxmlformats.org/officeDocument/2006/relationships/image" Target="media/image207.png"/><Relationship Id="rId283" Type="http://schemas.openxmlformats.org/officeDocument/2006/relationships/hyperlink" Target="http://www.iucnredlist.org/details/177562/0" TargetMode="External"/><Relationship Id="rId490" Type="http://schemas.openxmlformats.org/officeDocument/2006/relationships/hyperlink" Target="http://leafletjs.com/features.html" TargetMode="External"/><Relationship Id="rId143" Type="http://schemas.openxmlformats.org/officeDocument/2006/relationships/hyperlink" Target="http://help.arcgis.com/en/arcgisdesktop/10.0/help/index.html" TargetMode="External"/><Relationship Id="rId350" Type="http://schemas.openxmlformats.org/officeDocument/2006/relationships/hyperlink" Target="mailto:speciescharisma2@gmail.com" TargetMode="External"/><Relationship Id="rId588" Type="http://schemas.openxmlformats.org/officeDocument/2006/relationships/hyperlink" Target="https://db-server-blishten.c9users.io/cgi-bin/services.py/" TargetMode="External"/><Relationship Id="rId795" Type="http://schemas.openxmlformats.org/officeDocument/2006/relationships/hyperlink" Target="https://github.com/andrewcottam/postgis_scripts/blob/master/water_validation_get_water_class.sql"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file:///E:\cottaan\My%20Documents\My%20FME%20Workspaces\ibex_species.fmw" TargetMode="External"/><Relationship Id="rId448" Type="http://schemas.openxmlformats.org/officeDocument/2006/relationships/hyperlink" Target="http://dopa-services.jrc.it/gee/getDatesForPoint?POINT=114,5&amp;CRS=EPSG:4326" TargetMode="External"/><Relationship Id="rId655" Type="http://schemas.openxmlformats.org/officeDocument/2006/relationships/hyperlink" Target="mailto:a.cottam@gmail.com" TargetMode="External"/><Relationship Id="rId862" Type="http://schemas.openxmlformats.org/officeDocument/2006/relationships/hyperlink" Target="https://water-world-v1-1.appspot.com/" TargetMode="External"/><Relationship Id="rId1078" Type="http://schemas.openxmlformats.org/officeDocument/2006/relationships/hyperlink" Target="https://github.com/Esri/geometry-api-java" TargetMode="External"/><Relationship Id="rId1285" Type="http://schemas.openxmlformats.org/officeDocument/2006/relationships/hyperlink" Target="https://wookayin.github.io/tensorflow-talk-debugging/" TargetMode="External"/><Relationship Id="rId1492" Type="http://schemas.openxmlformats.org/officeDocument/2006/relationships/hyperlink" Target="http://h03-dev-vm7:5802/" TargetMode="External"/><Relationship Id="rId308" Type="http://schemas.openxmlformats.org/officeDocument/2006/relationships/hyperlink" Target="http://gis.stackexchange.com/questions/32217/exploding-overlapping-to-new-non-overlapping-polygons" TargetMode="External"/><Relationship Id="rId515" Type="http://schemas.openxmlformats.org/officeDocument/2006/relationships/hyperlink" Target="https://github.com/andrewcottam/eSpecies-Client-Demo/blob/master/classes/ESpeciesLayer.js" TargetMode="External"/><Relationship Id="rId722" Type="http://schemas.openxmlformats.org/officeDocument/2006/relationships/hyperlink" Target="https://cloud.google.com/compute/docs/instances/adding-removing-ssh-keys" TargetMode="External"/><Relationship Id="rId1145" Type="http://schemas.openxmlformats.org/officeDocument/2006/relationships/image" Target="media/image160.png"/><Relationship Id="rId1352" Type="http://schemas.openxmlformats.org/officeDocument/2006/relationships/hyperlink" Target="http://dojotoolkit.org/documentation/tutorials/1.9/recipes/custom_widget/" TargetMode="External"/><Relationship Id="rId89" Type="http://schemas.openxmlformats.org/officeDocument/2006/relationships/hyperlink" Target="http://www.tandfonline.com/doi/pdf/10.1080/17538947.2015.1026420" TargetMode="External"/><Relationship Id="rId1005" Type="http://schemas.openxmlformats.org/officeDocument/2006/relationships/hyperlink" Target="mailto:blishten@gmail.com" TargetMode="External"/><Relationship Id="rId1212" Type="http://schemas.openxmlformats.org/officeDocument/2006/relationships/hyperlink" Target="http://desktop.arcgis.com/en/desktop/latest/analyze/python/extending-geoprocessing-through-python-modules.htm" TargetMode="External"/><Relationship Id="rId1657" Type="http://schemas.openxmlformats.org/officeDocument/2006/relationships/hyperlink" Target="https://help.ubuntu.com/community/PostgreSQL" TargetMode="External"/><Relationship Id="rId1517" Type="http://schemas.openxmlformats.org/officeDocument/2006/relationships/hyperlink" Target="http://spatialdemography.org/essential-python-geospatial-libraries/" TargetMode="External"/><Relationship Id="rId1724" Type="http://schemas.openxmlformats.org/officeDocument/2006/relationships/hyperlink" Target="http://79.125.16.106/arcgis/manager/default.aspx" TargetMode="External"/><Relationship Id="rId16" Type="http://schemas.openxmlformats.org/officeDocument/2006/relationships/hyperlink" Target="https://www.cbd.int/doc/strategic-plan/strategic-plan-indicators-en.pdf" TargetMode="External"/><Relationship Id="rId165" Type="http://schemas.openxmlformats.org/officeDocument/2006/relationships/hyperlink" Target="http://trac.osgeo.org/gdal/wiki/GdalOgrInPython" TargetMode="External"/><Relationship Id="rId372" Type="http://schemas.openxmlformats.org/officeDocument/2006/relationships/hyperlink" Target="http://www.environment.nsw.gov.au/resources/nature/CurrentSpeciesList.pdf" TargetMode="External"/><Relationship Id="rId677" Type="http://schemas.openxmlformats.org/officeDocument/2006/relationships/hyperlink" Target="http://api.gbif.org/v1/dataset/19491596-35ae-4a91-9a98-85cf505f1bd3" TargetMode="External"/><Relationship Id="rId232" Type="http://schemas.openxmlformats.org/officeDocument/2006/relationships/hyperlink" Target="http://www.christof-strauch.de/nosqldbs.pdf" TargetMode="External"/><Relationship Id="rId884" Type="http://schemas.openxmlformats.org/officeDocument/2006/relationships/image" Target="media/image128.png"/><Relationship Id="rId537" Type="http://schemas.openxmlformats.org/officeDocument/2006/relationships/hyperlink" Target="https://www.google.com/fusiontables/DataSource?docid=1lisIMTpH5slOpRNJQa3OnGRY2TFoS8ue-k2BVJRr" TargetMode="External"/><Relationship Id="rId744" Type="http://schemas.openxmlformats.org/officeDocument/2006/relationships/hyperlink" Target="https://google-cloud-python.readthedocs.io/en/latest/core/auth.html" TargetMode="External"/><Relationship Id="rId951" Type="http://schemas.openxmlformats.org/officeDocument/2006/relationships/image" Target="media/image150.png"/><Relationship Id="rId1167" Type="http://schemas.openxmlformats.org/officeDocument/2006/relationships/hyperlink" Target="http://www.postgresql.org/docs/8.3/static/sql-analyze.html):%20A%20common%20strategy%20is%20to%20run%20VACUUM%20and%20ANALYZE%20once%20a%20day%20during%20a%20low-usage%20time%20of%20day." TargetMode="External"/><Relationship Id="rId1374" Type="http://schemas.openxmlformats.org/officeDocument/2006/relationships/image" Target="media/image173.png"/><Relationship Id="rId1581" Type="http://schemas.openxmlformats.org/officeDocument/2006/relationships/hyperlink" Target="https://www.mapbox.com/designer-maps/" TargetMode="External"/><Relationship Id="rId1679" Type="http://schemas.openxmlformats.org/officeDocument/2006/relationships/hyperlink" Target="https://myintracomm.ec.europa.eu/staff/EN/talent-management/appraisal-promotion/appraisal-contract-agents/Pages/exercice-2018.aspx" TargetMode="External"/><Relationship Id="rId80" Type="http://schemas.openxmlformats.org/officeDocument/2006/relationships/hyperlink" Target="https://gis.stackexchange.com/questions/257401/mapbox-not-updating-from-osm/257411" TargetMode="External"/><Relationship Id="rId604" Type="http://schemas.openxmlformats.org/officeDocument/2006/relationships/hyperlink" Target="http://cdn.leafletjs.com/leaflet/v1.1.0/leaflet.zip" TargetMode="External"/><Relationship Id="rId811" Type="http://schemas.openxmlformats.org/officeDocument/2006/relationships/hyperlink" Target="https://github.com/andrewcottam/ArcGIS-Geoprocessing-Scripts/blob/master/src/downloadSWDB.py" TargetMode="External"/><Relationship Id="rId1027" Type="http://schemas.openxmlformats.org/officeDocument/2006/relationships/hyperlink" Target="http://www.cloudera.com/content/cloudera/en/resources/library/productdemo/cloudera-manager-demo-cdh-deployment.html" TargetMode="External"/><Relationship Id="rId1234" Type="http://schemas.openxmlformats.org/officeDocument/2006/relationships/hyperlink" Target="http://stackoverflow.com/questions/11118070/buiding-hadoop-with-eclipse-maven-missing-artifact-jdk-toolsjdk-toolsjar1" TargetMode="External"/><Relationship Id="rId1441" Type="http://schemas.openxmlformats.org/officeDocument/2006/relationships/hyperlink" Target="http://jupyter-notebook.readthedocs.io/en/latest/examples/Notebook/Connecting%20with%20the%20Qt%20Console.html" TargetMode="External"/><Relationship Id="rId909" Type="http://schemas.openxmlformats.org/officeDocument/2006/relationships/image" Target="media/image139.png"/><Relationship Id="rId1301"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539" Type="http://schemas.openxmlformats.org/officeDocument/2006/relationships/oleObject" Target="embeddings/oleObject2.bin"/><Relationship Id="rId1746" Type="http://schemas.openxmlformats.org/officeDocument/2006/relationships/hyperlink" Target="https://console.aws.amazon.com/ses/home" TargetMode="External"/><Relationship Id="rId3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606" Type="http://schemas.openxmlformats.org/officeDocument/2006/relationships/image" Target="media/image200.png"/><Relationship Id="rId187" Type="http://schemas.openxmlformats.org/officeDocument/2006/relationships/hyperlink" Target="http://graphics.stanford.edu/~seander/bithacks.html" TargetMode="External"/><Relationship Id="rId394" Type="http://schemas.openxmlformats.org/officeDocument/2006/relationships/hyperlink" Target="http://stackoverflow.com/questions/14440400/creating-a-video-using-opencv-2-4-0-in-python" TargetMode="External"/><Relationship Id="rId254" Type="http://schemas.openxmlformats.org/officeDocument/2006/relationships/hyperlink" Target="http://www.postgresql.org/docs/9.1/interactive/plpgsql-statements.html" TargetMode="External"/><Relationship Id="rId699" Type="http://schemas.openxmlformats.org/officeDocument/2006/relationships/image" Target="media/image67.png"/><Relationship Id="rId1091" Type="http://schemas.openxmlformats.org/officeDocument/2006/relationships/hyperlink" Target="http://h05-dn01.jrc.it:60030/rs-status" TargetMode="External"/><Relationship Id="rId114" Type="http://schemas.openxmlformats.org/officeDocument/2006/relationships/hyperlink" Target="https://sentinel.esa.int/web/sentinel/technical-guides/sentinel-2-msi/level-1c/product-formatting" TargetMode="External"/><Relationship Id="rId461" Type="http://schemas.openxmlformats.org/officeDocument/2006/relationships/hyperlink" Target="http://h03-dev-vm7/cgi-bin/eSpecies/bbox/25728,16008,27776,17032/pa/map/785" TargetMode="External"/><Relationship Id="rId559" Type="http://schemas.openxmlformats.org/officeDocument/2006/relationships/hyperlink" Target="https://intragate.ec.europa.eu/cas/login?service=http://localhost/bling" TargetMode="External"/><Relationship Id="rId766" Type="http://schemas.openxmlformats.org/officeDocument/2006/relationships/hyperlink" Target="http://www.fullerlab.org/wp-content/uploads/2014/05/Murray-et-al-2014.pdf" TargetMode="External"/><Relationship Id="rId1189" Type="http://schemas.openxmlformats.org/officeDocument/2006/relationships/hyperlink" Target="http://www.postgresql.org/ftp/odbc/versions/msi/)" TargetMode="External"/><Relationship Id="rId1396" Type="http://schemas.openxmlformats.org/officeDocument/2006/relationships/hyperlink" Target="https://mapzen.com/tangram/view/?scene=https://mapzen.com/api/scenes/43045/224/resources/basic.yaml" TargetMode="External"/><Relationship Id="rId321" Type="http://schemas.openxmlformats.org/officeDocument/2006/relationships/hyperlink" Target="http://help.arcgis.com/en/arcgisdesktop/10.0/help/index.html" TargetMode="External"/><Relationship Id="rId419" Type="http://schemas.openxmlformats.org/officeDocument/2006/relationships/hyperlink" Target="http://dopa-services.jrc.it/services/admin/populate_species_names_table" TargetMode="External"/><Relationship Id="rId626" Type="http://schemas.openxmlformats.org/officeDocument/2006/relationships/hyperlink" Target="https://cloud.google.com/container-optimized-os/docs/resources/faq" TargetMode="External"/><Relationship Id="rId973" Type="http://schemas.openxmlformats.org/officeDocument/2006/relationships/hyperlink" Target="https://www.mapbox.com/help/uploads/" TargetMode="External"/><Relationship Id="rId1049" Type="http://schemas.openxmlformats.org/officeDocument/2006/relationships/hyperlink" Target="http://www.cloudera.com/content/cloudera/en/resources/library/recordedwebinar/what-the-enterprise-requires-usability-video.html" TargetMode="External"/><Relationship Id="rId1256" Type="http://schemas.openxmlformats.org/officeDocument/2006/relationships/hyperlink" Target="https://wolfscie.wordpress.com/2016/04/01/home-directory-in-jupyter/" TargetMode="External"/><Relationship Id="rId833" Type="http://schemas.openxmlformats.org/officeDocument/2006/relationships/hyperlink" Target="file:///E:\cottaan\My%20Documents\github%20repos\private_ee_scripts\Water%20Detection\Water%20Validation%20Points" TargetMode="External"/><Relationship Id="rId1116" Type="http://schemas.openxmlformats.org/officeDocument/2006/relationships/hyperlink" Target="http://stackoverflow.com/questions/28628975/cloudera-manager-cluster-configuration-getting-overriden" TargetMode="External"/><Relationship Id="rId1463" Type="http://schemas.openxmlformats.org/officeDocument/2006/relationships/hyperlink" Target="http://toblerity.org/shapely/manual.html" TargetMode="External"/><Relationship Id="rId1670" Type="http://schemas.openxmlformats.org/officeDocument/2006/relationships/hyperlink" Target="http://maps.iucnredlist.org/map.html?id=56065" TargetMode="External"/><Relationship Id="rId900" Type="http://schemas.openxmlformats.org/officeDocument/2006/relationships/image" Target="media/image137.png"/><Relationship Id="rId1323" Type="http://schemas.openxmlformats.org/officeDocument/2006/relationships/hyperlink" Target="http://www.sitepen.com/blog/2010/07/12/dive-into-dijit/" TargetMode="External"/><Relationship Id="rId1530" Type="http://schemas.openxmlformats.org/officeDocument/2006/relationships/hyperlink" Target="https://mapzen.com/tangram/view/?scene=https://mapzen.com/api/scenes/43045/224/resources/basic.yaml" TargetMode="External"/><Relationship Id="rId1628" Type="http://schemas.openxmlformats.org/officeDocument/2006/relationships/hyperlink" Target="https://github.com/kriszyp/xstyle.git" TargetMode="External"/><Relationship Id="rId276" Type="http://schemas.openxmlformats.org/officeDocument/2006/relationships/hyperlink" Target="http://maps.iucnredlist.org/map.html?id=23061" TargetMode="External"/><Relationship Id="rId483" Type="http://schemas.openxmlformats.org/officeDocument/2006/relationships/hyperlink" Target="https://raw.github.com/andrewcottam/eSpecies-Client-Demo/master/data/kinabalu.geojson" TargetMode="External"/><Relationship Id="rId690" Type="http://schemas.openxmlformats.org/officeDocument/2006/relationships/hyperlink" Target="https://104.196.59.136/" TargetMode="External"/><Relationship Id="rId136" Type="http://schemas.openxmlformats.org/officeDocument/2006/relationships/hyperlink" Target="http://forums.arcgis.com/threads/59759-How-to-identify-feature-vertices-that-are-part-of-a-donut-hole-in-ArcGIS-10?highlight=arcpy+geometry+part" TargetMode="External"/><Relationship Id="rId343" Type="http://schemas.openxmlformats.org/officeDocument/2006/relationships/hyperlink" Target="https://ajax.googleapis.com/ajax/services/search/images?v=1.0&amp;q=Gorilla%20gorilla" TargetMode="External"/><Relationship Id="rId550" Type="http://schemas.openxmlformats.org/officeDocument/2006/relationships/image" Target="media/image50.jpeg"/><Relationship Id="rId788" Type="http://schemas.openxmlformats.org/officeDocument/2006/relationships/hyperlink" Target="https://github.com/andrewcottam/water_detection_python_scripts/blob/bfc669514fdc956aa1991305fc9f4ef5c8b9f870/getGeePixelValuesForL5.py" TargetMode="External"/><Relationship Id="rId995" Type="http://schemas.openxmlformats.org/officeDocument/2006/relationships/hyperlink" Target="http://www.paolocorti.net/2011/03/23/a-quick-look-at-the-wfs-gdal-driver/" TargetMode="External"/><Relationship Id="rId1180" Type="http://schemas.openxmlformats.org/officeDocument/2006/relationships/hyperlink" Target="https://material.io/" TargetMode="External"/><Relationship Id="rId203" Type="http://schemas.openxmlformats.org/officeDocument/2006/relationships/image" Target="media/image23.jpeg"/><Relationship Id="rId648" Type="http://schemas.openxmlformats.org/officeDocument/2006/relationships/hyperlink" Target="http://api.flickr.com/services/rest/?format=json&amp;method=flickr.photos.search&amp;text=wibble&amp;api_key=6d3e521646cdd1391a6dee32d8e54d62" TargetMode="External"/><Relationship Id="rId855"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1040" Type="http://schemas.openxmlformats.org/officeDocument/2006/relationships/hyperlink" Target="http://resources.arcgis.com/en/help/arcobjects-net/componenthelp/index.html" TargetMode="External"/><Relationship Id="rId1278" Type="http://schemas.openxmlformats.org/officeDocument/2006/relationships/hyperlink" Target="http://www.rapidtables.com/math/symbols/Calculus_Symbols.htm" TargetMode="External"/><Relationship Id="rId1485" Type="http://schemas.openxmlformats.org/officeDocument/2006/relationships/hyperlink" Target="http://www.ee.surrey.ac.uk/Teaching/Unix/unixintro.html" TargetMode="External"/><Relationship Id="rId1692" Type="http://schemas.openxmlformats.org/officeDocument/2006/relationships/hyperlink" Target="http://www.cc.cec/dgintranet/jrc/iesnet_pims/communication/templates/index_en.htm" TargetMode="External"/><Relationship Id="rId410" Type="http://schemas.openxmlformats.org/officeDocument/2006/relationships/hyperlink" Target="http://h03-dev-vm7/cgi-bin/eSpecies.py/qk/3%20and%20returns%20the%20variable%20as%20a%20parameter%20in%20the%20GET%20method" TargetMode="External"/><Relationship Id="rId508" Type="http://schemas.openxmlformats.org/officeDocument/2006/relationships/hyperlink" Target="http://help.arcgis.com/en/webapi/javascript/arcgis/help/jshelp/proxypage_php.zip" TargetMode="External"/><Relationship Id="rId715" Type="http://schemas.openxmlformats.org/officeDocument/2006/relationships/hyperlink" Target="https://code.google.com/p/googleappengine/issues/detail?id=7053" TargetMode="External"/><Relationship Id="rId922" Type="http://schemas.openxmlformats.org/officeDocument/2006/relationships/hyperlink" Target="https://pypi.python.org/packages/1e/b7/f1814d8f2bbf6411d03f837266cea2c3c70c89b95c8700a71f429ec8f555/earthengine-api-0.1.104.tar.gz" TargetMode="External"/><Relationship Id="rId1138" Type="http://schemas.openxmlformats.org/officeDocument/2006/relationships/hyperlink" Target="http://sqoop.apache.org/docs/1.4.5/index.html" TargetMode="External"/><Relationship Id="rId1345" Type="http://schemas.openxmlformats.org/officeDocument/2006/relationships/hyperlink" Target="http://www.sitepen.com/blog/2012/05/03/css-styling-of-dgrid/" TargetMode="External"/><Relationship Id="rId1552" Type="http://schemas.openxmlformats.org/officeDocument/2006/relationships/hyperlink" Target="https://openmaptiles.org/schema/"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1A258F-767F-4D9C-B266-ADFBA6AED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363</TotalTime>
  <Pages>1</Pages>
  <Words>206098</Words>
  <Characters>1203619</Characters>
  <Application>Microsoft Office Word</Application>
  <DocSecurity>0</DocSecurity>
  <Lines>32530</Lines>
  <Paragraphs>11277</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398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1401</cp:revision>
  <cp:lastPrinted>2016-09-26T09:25:00Z</cp:lastPrinted>
  <dcterms:created xsi:type="dcterms:W3CDTF">2017-06-09T13:54:00Z</dcterms:created>
  <dcterms:modified xsi:type="dcterms:W3CDTF">2018-03-2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